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E2F45" w:rsidRPr="00E901D6" w:rsidRDefault="00746632" w:rsidP="00096370">
      <w:pPr>
        <w:spacing w:line="360" w:lineRule="auto"/>
        <w:jc w:val="both"/>
        <w:rPr>
          <w:rFonts w:ascii="Times New Roman" w:hAnsi="Times New Roman" w:cs="Times New Roman"/>
          <w:b/>
          <w:szCs w:val="22"/>
        </w:rPr>
      </w:pPr>
      <w:r w:rsidRPr="00E901D6">
        <w:rPr>
          <w:rFonts w:ascii="Times New Roman" w:hAnsi="Times New Roman" w:cs="Times New Roman"/>
          <w:b/>
          <w:sz w:val="36"/>
          <w:szCs w:val="36"/>
        </w:rPr>
        <w:t xml:space="preserve">Supporting </w:t>
      </w:r>
      <w:r w:rsidR="00A3158B" w:rsidRPr="00E901D6">
        <w:rPr>
          <w:rFonts w:ascii="Times New Roman" w:hAnsi="Times New Roman" w:cs="Times New Roman"/>
          <w:b/>
          <w:sz w:val="36"/>
          <w:szCs w:val="36"/>
        </w:rPr>
        <w:t>i</w:t>
      </w:r>
      <w:r w:rsidRPr="00E901D6">
        <w:rPr>
          <w:rFonts w:ascii="Times New Roman" w:hAnsi="Times New Roman" w:cs="Times New Roman"/>
          <w:b/>
          <w:sz w:val="36"/>
          <w:szCs w:val="36"/>
        </w:rPr>
        <w:t>nformation</w:t>
      </w:r>
    </w:p>
    <w:p w:rsidR="00096370" w:rsidRPr="00E901D6" w:rsidRDefault="00096370" w:rsidP="00A3158B">
      <w:pPr>
        <w:rPr>
          <w:rFonts w:ascii="Times New Roman" w:hAnsi="Times New Roman" w:cs="Times New Roman"/>
          <w:b/>
          <w:sz w:val="32"/>
          <w:szCs w:val="32"/>
        </w:rPr>
      </w:pPr>
      <w:r w:rsidRPr="00E901D6">
        <w:rPr>
          <w:rFonts w:ascii="Times New Roman" w:hAnsi="Times New Roman" w:cs="Times New Roman"/>
          <w:b/>
          <w:sz w:val="32"/>
          <w:szCs w:val="32"/>
        </w:rPr>
        <w:t>Sup</w:t>
      </w:r>
      <w:r w:rsidR="0082187A" w:rsidRPr="00E901D6">
        <w:rPr>
          <w:rFonts w:ascii="Times New Roman" w:hAnsi="Times New Roman" w:cs="Times New Roman"/>
          <w:b/>
          <w:sz w:val="32"/>
          <w:szCs w:val="32"/>
        </w:rPr>
        <w:t>porting</w:t>
      </w:r>
      <w:r w:rsidRPr="00E901D6">
        <w:rPr>
          <w:rFonts w:ascii="Times New Roman" w:hAnsi="Times New Roman" w:cs="Times New Roman"/>
          <w:b/>
          <w:sz w:val="32"/>
          <w:szCs w:val="32"/>
        </w:rPr>
        <w:t xml:space="preserve"> </w:t>
      </w:r>
      <w:r w:rsidR="00746632" w:rsidRPr="00E901D6">
        <w:rPr>
          <w:rFonts w:ascii="Times New Roman" w:hAnsi="Times New Roman" w:cs="Times New Roman"/>
          <w:b/>
          <w:sz w:val="32"/>
          <w:szCs w:val="32"/>
        </w:rPr>
        <w:t>t</w:t>
      </w:r>
      <w:r w:rsidRPr="00E901D6">
        <w:rPr>
          <w:rFonts w:ascii="Times New Roman" w:hAnsi="Times New Roman" w:cs="Times New Roman"/>
          <w:b/>
          <w:sz w:val="32"/>
          <w:szCs w:val="32"/>
        </w:rPr>
        <w:t>able</w:t>
      </w:r>
    </w:p>
    <w:p w:rsidR="00F93C8D" w:rsidRPr="00E901D6" w:rsidRDefault="00746632" w:rsidP="00F93C8D">
      <w:pPr>
        <w:rPr>
          <w:rFonts w:ascii="Times New Roman" w:hAnsi="Times New Roman" w:cs="Times New Roman"/>
          <w:b/>
        </w:rPr>
      </w:pPr>
      <w:proofErr w:type="gramStart"/>
      <w:r w:rsidRPr="00E901D6">
        <w:rPr>
          <w:rFonts w:ascii="Times New Roman" w:hAnsi="Times New Roman" w:cs="Times New Roman"/>
          <w:b/>
          <w:szCs w:val="22"/>
        </w:rPr>
        <w:t xml:space="preserve">S1 </w:t>
      </w:r>
      <w:r w:rsidR="00F93C8D" w:rsidRPr="00E901D6">
        <w:rPr>
          <w:rFonts w:ascii="Times New Roman" w:hAnsi="Times New Roman" w:cs="Times New Roman"/>
          <w:b/>
          <w:szCs w:val="22"/>
        </w:rPr>
        <w:t>Table.</w:t>
      </w:r>
      <w:proofErr w:type="gramEnd"/>
      <w:r w:rsidR="00F93C8D" w:rsidRPr="00E901D6">
        <w:rPr>
          <w:rFonts w:ascii="Times New Roman" w:hAnsi="Times New Roman" w:cs="Times New Roman"/>
          <w:b/>
          <w:szCs w:val="22"/>
        </w:rPr>
        <w:t xml:space="preserve"> </w:t>
      </w:r>
      <w:r w:rsidR="00F93C8D" w:rsidRPr="00E901D6">
        <w:rPr>
          <w:rFonts w:ascii="Times New Roman" w:hAnsi="Times New Roman" w:cs="Times New Roman"/>
          <w:b/>
        </w:rPr>
        <w:t>Model organism used in each reference.</w:t>
      </w:r>
    </w:p>
    <w:tbl>
      <w:tblPr>
        <w:tblW w:w="9939"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97"/>
        <w:gridCol w:w="1463"/>
        <w:gridCol w:w="778"/>
        <w:gridCol w:w="318"/>
        <w:gridCol w:w="5683"/>
      </w:tblGrid>
      <w:tr w:rsidR="00F93C8D" w:rsidRPr="00E901D6" w:rsidTr="00F93C8D">
        <w:trPr>
          <w:trHeight w:val="300"/>
        </w:trPr>
        <w:tc>
          <w:tcPr>
            <w:tcW w:w="1697" w:type="dxa"/>
            <w:shd w:val="clear" w:color="auto" w:fill="auto"/>
            <w:noWrap/>
            <w:vAlign w:val="center"/>
            <w:hideMark/>
          </w:tcPr>
          <w:p w:rsidR="00F93C8D" w:rsidRPr="00E901D6" w:rsidRDefault="00F93C8D" w:rsidP="00746632">
            <w:pPr>
              <w:pStyle w:val="NoSpacing"/>
              <w:jc w:val="center"/>
              <w:rPr>
                <w:rFonts w:ascii="Times New Roman" w:hAnsi="Times New Roman" w:cs="Times New Roman"/>
                <w:b/>
              </w:rPr>
            </w:pPr>
            <w:r w:rsidRPr="00E901D6">
              <w:rPr>
                <w:rFonts w:ascii="Times New Roman" w:hAnsi="Times New Roman" w:cs="Times New Roman"/>
                <w:b/>
              </w:rPr>
              <w:t>Factor</w:t>
            </w:r>
          </w:p>
        </w:tc>
        <w:tc>
          <w:tcPr>
            <w:tcW w:w="1463" w:type="dxa"/>
            <w:shd w:val="clear" w:color="auto" w:fill="auto"/>
            <w:noWrap/>
            <w:vAlign w:val="center"/>
            <w:hideMark/>
          </w:tcPr>
          <w:p w:rsidR="00F93C8D" w:rsidRPr="00E901D6" w:rsidRDefault="00F93C8D" w:rsidP="00746632">
            <w:pPr>
              <w:pStyle w:val="NoSpacing"/>
              <w:jc w:val="center"/>
              <w:rPr>
                <w:rFonts w:ascii="Times New Roman" w:hAnsi="Times New Roman" w:cs="Times New Roman"/>
                <w:b/>
                <w:bCs/>
                <w:color w:val="000000"/>
              </w:rPr>
            </w:pPr>
            <w:r w:rsidRPr="00E901D6">
              <w:rPr>
                <w:rFonts w:ascii="Times New Roman" w:hAnsi="Times New Roman" w:cs="Times New Roman"/>
                <w:b/>
                <w:bCs/>
                <w:color w:val="000000"/>
              </w:rPr>
              <w:t>Abbreviation</w:t>
            </w:r>
          </w:p>
        </w:tc>
        <w:tc>
          <w:tcPr>
            <w:tcW w:w="778" w:type="dxa"/>
            <w:shd w:val="clear" w:color="auto" w:fill="auto"/>
            <w:noWrap/>
            <w:vAlign w:val="center"/>
            <w:hideMark/>
          </w:tcPr>
          <w:p w:rsidR="00F93C8D" w:rsidRPr="00E901D6" w:rsidRDefault="00F93C8D" w:rsidP="00746632">
            <w:pPr>
              <w:pStyle w:val="NoSpacing"/>
              <w:jc w:val="center"/>
              <w:rPr>
                <w:rFonts w:ascii="Times New Roman" w:hAnsi="Times New Roman" w:cs="Times New Roman"/>
                <w:b/>
                <w:bCs/>
                <w:color w:val="000000"/>
              </w:rPr>
            </w:pPr>
            <w:r w:rsidRPr="00E901D6">
              <w:rPr>
                <w:rFonts w:ascii="Times New Roman" w:hAnsi="Times New Roman" w:cs="Times New Roman"/>
                <w:b/>
                <w:bCs/>
                <w:color w:val="000000"/>
              </w:rPr>
              <w:t>Effect</w:t>
            </w:r>
          </w:p>
        </w:tc>
        <w:tc>
          <w:tcPr>
            <w:tcW w:w="318" w:type="dxa"/>
            <w:shd w:val="clear" w:color="auto" w:fill="auto"/>
            <w:noWrap/>
            <w:vAlign w:val="center"/>
            <w:hideMark/>
          </w:tcPr>
          <w:p w:rsidR="00F93C8D" w:rsidRPr="00E901D6" w:rsidRDefault="00F93C8D" w:rsidP="00746632">
            <w:pPr>
              <w:pStyle w:val="NoSpacing"/>
              <w:jc w:val="center"/>
              <w:rPr>
                <w:rFonts w:ascii="Times New Roman" w:eastAsia="Times New Roman" w:hAnsi="Times New Roman" w:cs="Times New Roman"/>
                <w:b/>
                <w:color w:val="000000"/>
                <w:lang w:eastAsia="en-IN"/>
              </w:rPr>
            </w:pPr>
          </w:p>
        </w:tc>
        <w:tc>
          <w:tcPr>
            <w:tcW w:w="5683" w:type="dxa"/>
            <w:shd w:val="clear" w:color="auto" w:fill="auto"/>
            <w:noWrap/>
            <w:vAlign w:val="center"/>
            <w:hideMark/>
          </w:tcPr>
          <w:p w:rsidR="00F93C8D" w:rsidRPr="00E901D6" w:rsidRDefault="00F93C8D" w:rsidP="00746632">
            <w:pPr>
              <w:pStyle w:val="NoSpacing"/>
              <w:jc w:val="center"/>
              <w:rPr>
                <w:rFonts w:ascii="Times New Roman" w:hAnsi="Times New Roman" w:cs="Times New Roman"/>
                <w:b/>
                <w:bCs/>
                <w:color w:val="000000"/>
              </w:rPr>
            </w:pPr>
            <w:r w:rsidRPr="00E901D6">
              <w:rPr>
                <w:rFonts w:ascii="Times New Roman" w:hAnsi="Times New Roman" w:cs="Times New Roman"/>
                <w:b/>
                <w:bCs/>
                <w:color w:val="000000"/>
              </w:rPr>
              <w:t>Model organism</w:t>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Activin</w:t>
            </w:r>
            <w:proofErr w:type="spellEnd"/>
            <w:r w:rsidRPr="00E901D6">
              <w:rPr>
                <w:rFonts w:ascii="Times New Roman" w:eastAsia="Times New Roman" w:hAnsi="Times New Roman" w:cs="Times New Roman"/>
                <w:color w:val="000000"/>
                <w:lang w:eastAsia="en-IN"/>
              </w:rPr>
              <w:t xml:space="preserve"> A</w:t>
            </w:r>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ata</w:t>
            </w:r>
            <w:proofErr w:type="spellEnd"/>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btc1</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Sprague-</w:t>
            </w:r>
            <w:proofErr w:type="spellStart"/>
            <w:r w:rsidRPr="00E901D6">
              <w:rPr>
                <w:rFonts w:ascii="Times New Roman" w:eastAsia="Times New Roman" w:hAnsi="Times New Roman" w:cs="Times New Roman"/>
                <w:color w:val="000000"/>
                <w:lang w:eastAsia="en-IN"/>
              </w:rPr>
              <w:t>Dawley</w:t>
            </w:r>
            <w:proofErr w:type="spellEnd"/>
            <w:r w:rsidRPr="00E901D6">
              <w:rPr>
                <w:rFonts w:ascii="Times New Roman" w:eastAsia="Times New Roman" w:hAnsi="Times New Roman" w:cs="Times New Roman"/>
                <w:color w:val="000000"/>
                <w:lang w:eastAsia="en-IN"/>
              </w:rPr>
              <w:t xml:space="preserve"> rat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Activin A and betacellulin (BTC) are thought to regulate differentiation of pancreatic -cells during development and regeneration of -cells in adults. In the present study, we used neonatal rats treated with streptozotocin (STZ) to investigate the effects of activin A and BTC on regeneration of pancreatic -cells. One-dayold Sprague-Dawley rats were injected with STZ (85 g/g) and then administered for 7 days with activin A and/or BTC. Treatment with activin A and BTC signi\ufb01- cantly reduced the plasma glucose concentration and the plasma glucose response to intraperitoneal glucose loading. The pancreatic insulin content and -cell mass in rats treated with activin A and BTC were signi\ufb01cantly increased compared with the control group on day 8 and at 2 months. Treatment with activin A and BTC signi\ufb01- cantly increased the DNA synthesis in preexisting -cells, ductal cells, and -cells. The number of islet cell-like clusters (ICCs) and islets was signi\ufb01cantly increased by treatment with activin A and BTC. In addition, the number of insulin/somatostatin-positive cells and pancreatic duodenal homeobox-1/somatostatin-positive cells was signi\ufb01cantly increased. These results indicate that, in neonatal STZ-treated rats, a combination of activin A and BTC promoted regeneration of pancreatic -cells and improved glucose metabolism in adults.", "author" : [ { "dropping-particle" : "", "family" : "Li", "given" : "Lei", "non-dropping-particle" : "", "parse-names" : false, "suffix" : "" }, { "dropping-particle" : "", "family" : "Yi", "given" : "Zhaohong", "non-dropping-particle" : "", "parse-names" : false, "suffix" : "" }, { "dropping-particle" : "", "family" : "Seno", "given" : "Masaharu", "non-dropping-particle" : "", "parse-names" : false, "suffix" : "" }, { "dropping-particle" : "", "family" : "Kojima", "given" : "Itaru", "non-dropping-particle" : "", "parse-names" : false, "suffix" : "" } ], "container-title" : "Diabetes", "id" : "ITEM-1", "issue" : "March", "issued" : { "date-parts" : [ [ "2004" ] ] }, "page" : "608-15", "title" : "Activin A and Betacellulin. Effect on Regeneration of Pancreatic Beta-Cells in Neonatal Streptozotocin-Treated Rats", "type" : "article-journal", "volume" : "53" }, "uris" : [ "http://www.mendeley.com/documents/?uuid=e1a96983-734b-4120-a149-77322dfc35f1" ] } ], "mendeley" : { "formattedCitation" : "(1)", "plainTextFormattedCitation" : "(1)", "previouslyFormattedCitation" : "&lt;sup&gt;1&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1)</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Activin</w:t>
            </w:r>
            <w:proofErr w:type="spellEnd"/>
            <w:r w:rsidRPr="00E901D6">
              <w:rPr>
                <w:rFonts w:ascii="Times New Roman" w:eastAsia="Times New Roman" w:hAnsi="Times New Roman" w:cs="Times New Roman"/>
                <w:color w:val="000000"/>
                <w:lang w:eastAsia="en-IN"/>
              </w:rPr>
              <w:t xml:space="preserve"> A</w:t>
            </w:r>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ata</w:t>
            </w:r>
            <w:proofErr w:type="spellEnd"/>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ctk0</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 xml:space="preserve">HUVEC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DOI" : "10.2337/db10-1493", "ISSN" : "1939-327X", "PMID" : "21464440", "abstract" : "On the basis of the role of activin A in inflammation, atherogenesis, and glucose homeostasis, we investigated whether activin A could be related to glucometabolic abnormalities in patients with acute myocardial infarction (MI). RESEARCH DESIGN AND METHODS\u2014Activin A measure- ment and oral glucose tolerance tests (OGTTs) were performed in patients (n = 115) with acute MI, without previously known diabetes, and repeated after 3 months. Release of activin A and potential anti-in\ufb02ammatory effects of activin A were measured in human endothelial cells. Activin A effects on insulin secretion and in\ufb02ammation were tested in human pancreatic islet cells. RESULTS\u20141) In patients with acute MI, serum levels of activin A were signi\ufb01cantly higher in those with abnormal glucose regu- lation (AGR) compared with those with normal glucose regula- tion. Activin A levels were associated with the presence of AGR 3 months later (adjusted odds ratio 5.1 [95% CI 1.73\u201315.17], P = 0.003). 2) In endothelial cells, glucose enhanced the release of activin A, whereas activin A attenuated the release of interleukin (IL)-8 and enhanced the mRNA levels of the antioxidant metallo- thionein. 3) In islet cells, activin A attenuated the suppressive effect of in\ufb02ammatory cytokines on insulin release, counteracted the ability of these in\ufb02ammatory cytokines to induce mRNA ex- pression of IL-8, and induced the expression of transforming growth factor-b. CONCLUSIONS\u2014We found a signi\ufb01cant association between activin A and newly detected AGR in patients with acute MI. Our in vitro \ufb01ndings suggest that this association represents a counter- acting mechanism to protect against in\ufb02ammation, hyperglyce- mia, and oxidative stress.", "author" : [ { "dropping-particle" : "", "family" : "Andersen", "given" : "Geir \u00d8", "non-dropping-particle" : "", "parse-names" : false, "suffix" : "" }, { "dropping-particle" : "", "family" : "Ueland", "given" : "Thor", "non-dropping-particle" : "", "parse-names" : false, "suffix" : "" }, { "dropping-particle" : "", "family" : "Knudsen", "given" : "Eva C", "non-dropping-particle" : "", "parse-names" : false, "suffix" : "" }, { "dropping-particle" : "", "family" : "Scholz", "given" : "Hanne", "non-dropping-particle" : "", "parse-names" : false, "suffix" : "" }, { "dropping-particle" : "", "family" : "Yndestad", "given" : "Arne", "non-dropping-particle" : "", "parse-names" : false, "suffix" : "" }, { "dropping-particle" : "", "family" : "Sahraoui", "given" : "Afaf", "non-dropping-particle" : "", "parse-names" : false, "suffix" : "" }, { "dropping-particle" : "", "family" : "Smith", "given" : "Camilla", "non-dropping-particle" : "", "parse-names" : false, "suffix" : "" }, { "dropping-particle" : "", "family" : "Lekva", "given" : "Tove", "non-dropping-particle" : "", "parse-names" : false, "suffix" : "" }, { "dropping-particle" : "", "family" : "Otterdal", "given" : "Kari", "non-dropping-particle" : "", "parse-names" : false, "suffix" : "" }, { "dropping-particle" : "", "family" : "Halvorsen", "given" : "Bente", "non-dropping-particle" : "", "parse-names" : false, "suffix" : "" }, { "dropping-particle" : "", "family" : "Seljeflot", "given" : "Ingebj\u00f8rg", "non-dropping-particle" : "", "parse-names" : false, "suffix" : "" }, { "dropping-particle" : "", "family" : "Aukrust", "given" : "P\u00e5l", "non-dropping-particle" : "", "parse-names" : false, "suffix" : "" } ], "container-title" : "Diabetes", "id" : "ITEM-1", "issue" : "5", "issued" : { "date-parts" : [ [ "2011", "5" ] ] }, "page" : "1544-51", "title" : "Activin A levels are associated with abnormal glucose regulation in patients with myocardial infarction: potential counteracting effects of activin A on inflammation.", "type" : "article-journal", "volume" : "60" }, "uris" : [ "http://www.mendeley.com/documents/?uuid=21b6ef0a-851b-4f0f-a71c-37a4627e51f2" ] } ], "mendeley" : { "formattedCitation" : "(2)", "plainTextFormattedCitation" : "(2)", "previouslyFormattedCitation" : "&lt;sup&gt;2&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2)</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Activin</w:t>
            </w:r>
            <w:proofErr w:type="spellEnd"/>
            <w:r w:rsidRPr="00E901D6">
              <w:rPr>
                <w:rFonts w:ascii="Times New Roman" w:eastAsia="Times New Roman" w:hAnsi="Times New Roman" w:cs="Times New Roman"/>
                <w:color w:val="000000"/>
                <w:lang w:eastAsia="en-IN"/>
              </w:rPr>
              <w:t xml:space="preserve"> A</w:t>
            </w:r>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ata</w:t>
            </w:r>
            <w:proofErr w:type="spellEnd"/>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ins1</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 xml:space="preserve">Cultured human pancreatic islet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Activin A is a dimeric glycoprotein showing a high sequence homology with transforming growth factor-beta (TGF-beta) and playing autocrine/paracrine actions in reproductive tissues. However, since the synthesis of activin is ubiquitous it may have a role in regulating cell growth and differentiation in several tissues. Previous studies showed that activin A is expressed by insulin-positive B cells of human pancreatic islets, and women with gestational diabetes have higher serum activin A levels than healthy pregnant women at the same gestational age. The present study aimed to evaluate the effect of activin A on insulin secretion from cultured human pancreatic islets. With this purpose human pancreatic islets were incubated with varying concentrations of activin A (0.1 to 10.0 nM). In absence of glucose, activin A did not modify insulin secretion at the different concentrations used. In absence of activin A, 8.3 mM and 16.7 mM glucose significantly increased insulin secretion, with a dose-dependent pattern. In presence of a non stimulatory concentration of glucose (3.3 mM), activin A significantly increased insulin secretion starting from low concentration (0.1 nM). Furthermore, the addition of activin A to 8.3 mM and 16.7 mM glucose induced an additional effect of the dose-dependent glucose-mediated insulin secretion (p&lt;0.001). The present data could support a role for activin A in human endocrine pancreas in modulating insulin response to different glucose concentrations.", "author" : [ { "dropping-particle" : "", "family" : "Florio", "given" : "P", "non-dropping-particle" : "", "parse-names" : false, "suffix" : "" }, { "dropping-particle" : "", "family" : "Luisi", "given" : "S", "non-dropping-particle" : "", "parse-names" : false, "suffix" : "" }, { "dropping-particle" : "", "family" : "Marchetti", "given" : "P", "non-dropping-particle" : "", "parse-names" : false, "suffix" : "" }, { "dropping-particle" : "", "family" : "Lupi", "given" : "R", "non-dropping-particle" : "", "parse-names" : false, "suffix" : "" }, { "dropping-particle" : "", "family" : "Cobellis", "given" : "L", "non-dropping-particle" : "", "parse-names" : false, "suffix" : "" }, { "dropping-particle" : "", "family" : "Falaschi", "given" : "C", "non-dropping-particle" : "", "parse-names" : false, "suffix" : "" }, { "dropping-particle" : "", "family" : "Sugino", "given" : "H", "non-dropping-particle" : "", "parse-names" : false, "suffix" : "" }, { "dropping-particle" : "", "family" : "Navalesi", "given" : "R", "non-dropping-particle" : "", "parse-names" : false, "suffix" : "" }, { "dropping-particle" : "", "family" : "Genazzani", "given" : "AR", "non-dropping-particle" : "", "parse-names" : false, "suffix" : "" }, { "dropping-particle" : "", "family" : "Petraglia", "given" : "F", "non-dropping-particle" : "", "parse-names" : false, "suffix" : "" } ], "container-title" : "Journal of Endrocrinological Investigation", "id" : "ITEM-1", "issue" : "4", "issued" : { "date-parts" : [ [ "2000" ] ] }, "page" : "231-4", "title" : "Activin A stimulates insulin secretion in cultured human pancreatic islets.", "type" : "article-journal", "volume" : "23" }, "uris" : [ "http://www.mendeley.com/documents/?uuid=e8b96abc-b306-4847-a566-784fb81cbfc8" ] } ], "mendeley" : { "formattedCitation" : "(3)", "plainTextFormattedCitation" : "(3)", "previouslyFormattedCitation" : "&lt;sup&gt;3&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3)</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Activin</w:t>
            </w:r>
            <w:proofErr w:type="spellEnd"/>
            <w:r w:rsidRPr="00E901D6">
              <w:rPr>
                <w:rFonts w:ascii="Times New Roman" w:eastAsia="Times New Roman" w:hAnsi="Times New Roman" w:cs="Times New Roman"/>
                <w:color w:val="000000"/>
                <w:lang w:eastAsia="en-IN"/>
              </w:rPr>
              <w:t xml:space="preserve"> A</w:t>
            </w:r>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ata</w:t>
            </w:r>
            <w:proofErr w:type="spellEnd"/>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adp0</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 xml:space="preserve">Human adipose progenitor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DOI" : "10.2337/db10-0013.L.-E.Z.", "abstract" : "OBJECTIVE\u2014Growth of white adipose tissue takes place in normal development and in obesity. A pool of adipose progeni- tors is responsible for the formation of new adipocytes and for the potential of this tissue to expand in response to chronic energy overload. However, factors controlling self-renewal of human adipose progenitors are largely unknown. We investi- gated the expression pro\ufb01le and the role of activin A in this process. RESEARCH DESIGN AND METHODS\u2014Expression of INHBA/ activin A was investigated in three types of human adipose progenitors. We then analyzed at the molecular level the function of activin A during human adipogenesis. We \ufb01nally investigated the status of activin A in adipose tissues of lean and obese subjects and analyzed macrophage-induced regulation of its expression. RESULTS\u2014INHBA/activin A is expressed by adipose progeni- tors from various fat depots, and its expression dramatically decreases as progenitors differentiate into adipocytes. Activin A regulates the number of undifferentiated progenitors. Sustained activation or inhibition of the activin A pathway impairs or promotes, respectively, adipocyte differentiation via the C/EBP- LAP and Smad2 pathway in an autocrine/paracrine manner. Activin A is expressed at higher levels in adipose tissue of obese patients compared with the expression levels in lean subjects. Indeed, activin A levels in adipose progenitors are dramatically increased by factors secreted by macrophages derived from obese adipose tissue. CONCLUSIONS\u2014Altogether, our data show that activin A plays a signi\ufb01cant role in human adipogenesis. We propose a model in which macrophages that are located in adipose tissue regulate adipose progenitor self-renewal through activin A", "author" : [ { "dropping-particle" : "", "family" : "Zaragosi", "given" : "Laure-emmanuelle", "non-dropping-particle" : "", "parse-names" : false, "suffix" : "" }, { "dropping-particle" : "", "family" : "Wdziekonski", "given" : "Brigitte", "non-dropping-particle" : "", "parse-names" : false, "suffix" : "" }, { "dropping-particle" : "", "family" : "Villageois", "given" : "Phi", "non-dropping-particle" : "", "parse-names" : false, "suffix" : "" }, { "dropping-particle" : "", "family" : "Keophiphath", "given" : "Mayoura", "non-dropping-particle" : "", "parse-names" : false, "suffix" : "" }, { "dropping-particle" : "", "family" : "Maumus", "given" : "Marie", "non-dropping-particle" : "", "parse-names" : false, "suffix" : "" }, { "dropping-particle" : "", "family" : "Tchkonia", "given" : "Tamara", "non-dropping-particle" : "", "parse-names" : false, "suffix" : "" }, { "dropping-particle" : "", "family" : "Bourlier", "given" : "Virginie", "non-dropping-particle" : "", "parse-names" : false, "suffix" : "" }, { "dropping-particle" : "", "family" : "Mohsen-kanson", "given" : "Tala", "non-dropping-particle" : "", "parse-names" : false, "suffix" : "" }, { "dropping-particle" : "", "family" : "Ladoux", "given" : "Annie", "non-dropping-particle" : "", "parse-names" : false, "suffix" : "" }, { "dropping-particle" : "", "family" : "Elabd", "given" : "Christian", "non-dropping-particle" : "", "parse-names" : false, "suffix" : "" }, { "dropping-particle" : "", "family" : "Scheideler", "given" : "Marcel", "non-dropping-particle" : "", "parse-names" : false, "suffix" : "" }, { "dropping-particle" : "", "family" : "Trajanoski", "given" : "Zlatko", "non-dropping-particle" : "", "parse-names" : false, "suffix" : "" }, { "dropping-particle" : "", "family" : "Takashima", "given" : "Yasuhiro", "non-dropping-particle" : "", "parse-names" : false, "suffix" : "" }, { "dropping-particle" : "", "family" : "Amri", "given" : "Ez-zoubir", "non-dropping-particle" : "", "parse-names" : false, "suffix" : "" }, { "dropping-particle" : "", "family" : "Lacasa", "given" : "Daniele", "non-dropping-particle" : "", "parse-names" : false, "suffix" : "" }, { "dropping-particle" : "", "family" : "Sengenes", "given" : "Coralie", "non-dropping-particle" : "", "parse-names" : false, "suffix" : "" }, { "dropping-particle" : "", "family" : "Cle", "given" : "Karine", "non-dropping-particle" : "", "parse-names" : false, "suffix" : "" }, { "dropping-particle" : "", "family" : "Bouloumie", "given" : "Anne", "non-dropping-particle" : "", "parse-names" : false, "suffix" : "" }, { "dropping-particle" : "", "family" : "Kirkland", "given" : "James L", "non-dropping-particle" : "", "parse-names" : false, "suffix" : "" }, { "dropping-particle" : "", "family" : "Dani", "given" : "Christian", "non-dropping-particle" : "", "parse-names" : false, "suffix" : "" } ], "container-title" : "Diabetes", "id" : "ITEM-1", "issue" : "October", "issued" : { "date-parts" : [ [ "2010" ] ] }, "page" : "2513-2521", "title" : "Activin A Plays a Critical Role in Proliferation and Differentiation of Human Adipose Progenitors", "type" : "article-journal", "volume" : "59" }, "uris" : [ "http://www.mendeley.com/documents/?uuid=d32b4035-16fd-46fa-82ed-0af6a7041fea" ] } ], "mendeley" : { "formattedCitation" : "(4)", "plainTextFormattedCitation" : "(4)", "previouslyFormattedCitation" : "&lt;sup&gt;4&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4)</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adipose tissue</w:t>
            </w:r>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adp</w:t>
            </w:r>
            <w:proofErr w:type="spellEnd"/>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ata1</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 xml:space="preserve">Human adipose progenitor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DOI" : "10.2337/db10-0013.L.-E.Z.", "abstract" : "OBJECTIVE\u2014Growth of white adipose tissue takes place in normal development and in obesity. A pool of adipose progeni- tors is responsible for the formation of new adipocytes and for the potential of this tissue to expand in response to chronic energy overload. However, factors controlling self-renewal of human adipose progenitors are largely unknown. We investi- gated the expression pro\ufb01le and the role of activin A in this process. RESEARCH DESIGN AND METHODS\u2014Expression of INHBA/ activin A was investigated in three types of human adipose progenitors. We then analyzed at the molecular level the function of activin A during human adipogenesis. We \ufb01nally investigated the status of activin A in adipose tissues of lean and obese subjects and analyzed macrophage-induced regulation of its expression. RESULTS\u2014INHBA/activin A is expressed by adipose progeni- tors from various fat depots, and its expression dramatically decreases as progenitors differentiate into adipocytes. Activin A regulates the number of undifferentiated progenitors. Sustained activation or inhibition of the activin A pathway impairs or promotes, respectively, adipocyte differentiation via the C/EBP- LAP and Smad2 pathway in an autocrine/paracrine manner. Activin A is expressed at higher levels in adipose tissue of obese patients compared with the expression levels in lean subjects. Indeed, activin A levels in adipose progenitors are dramatically increased by factors secreted by macrophages derived from obese adipose tissue. CONCLUSIONS\u2014Altogether, our data show that activin A plays a signi\ufb01cant role in human adipogenesis. We propose a model in which macrophages that are located in adipose tissue regulate adipose progenitor self-renewal through activin A", "author" : [ { "dropping-particle" : "", "family" : "Zaragosi", "given" : "Laure-emmanuelle", "non-dropping-particle" : "", "parse-names" : false, "suffix" : "" }, { "dropping-particle" : "", "family" : "Wdziekonski", "given" : "Brigitte", "non-dropping-particle" : "", "parse-names" : false, "suffix" : "" }, { "dropping-particle" : "", "family" : "Villageois", "given" : "Phi", "non-dropping-particle" : "", "parse-names" : false, "suffix" : "" }, { "dropping-particle" : "", "family" : "Keophiphath", "given" : "Mayoura", "non-dropping-particle" : "", "parse-names" : false, "suffix" : "" }, { "dropping-particle" : "", "family" : "Maumus", "given" : "Marie", "non-dropping-particle" : "", "parse-names" : false, "suffix" : "" }, { "dropping-particle" : "", "family" : "Tchkonia", "given" : "Tamara", "non-dropping-particle" : "", "parse-names" : false, "suffix" : "" }, { "dropping-particle" : "", "family" : "Bourlier", "given" : "Virginie", "non-dropping-particle" : "", "parse-names" : false, "suffix" : "" }, { "dropping-particle" : "", "family" : "Mohsen-kanson", "given" : "Tala", "non-dropping-particle" : "", "parse-names" : false, "suffix" : "" }, { "dropping-particle" : "", "family" : "Ladoux", "given" : "Annie", "non-dropping-particle" : "", "parse-names" : false, "suffix" : "" }, { "dropping-particle" : "", "family" : "Elabd", "given" : "Christian", "non-dropping-particle" : "", "parse-names" : false, "suffix" : "" }, { "dropping-particle" : "", "family" : "Scheideler", "given" : "Marcel", "non-dropping-particle" : "", "parse-names" : false, "suffix" : "" }, { "dropping-particle" : "", "family" : "Trajanoski", "given" : "Zlatko", "non-dropping-particle" : "", "parse-names" : false, "suffix" : "" }, { "dropping-particle" : "", "family" : "Takashima", "given" : "Yasuhiro", "non-dropping-particle" : "", "parse-names" : false, "suffix" : "" }, { "dropping-particle" : "", "family" : "Amri", "given" : "Ez-zoubir", "non-dropping-particle" : "", "parse-names" : false, "suffix" : "" }, { "dropping-particle" : "", "family" : "Lacasa", "given" : "Daniele", "non-dropping-particle" : "", "parse-names" : false, "suffix" : "" }, { "dropping-particle" : "", "family" : "Sengenes", "given" : "Coralie", "non-dropping-particle" : "", "parse-names" : false, "suffix" : "" }, { "dropping-particle" : "", "family" : "Cle", "given" : "Karine", "non-dropping-particle" : "", "parse-names" : false, "suffix" : "" }, { "dropping-particle" : "", "family" : "Bouloumie", "given" : "Anne", "non-dropping-particle" : "", "parse-names" : false, "suffix" : "" }, { "dropping-particle" : "", "family" : "Kirkland", "given" : "James L", "non-dropping-particle" : "", "parse-names" : false, "suffix" : "" }, { "dropping-particle" : "", "family" : "Dani", "given" : "Christian", "non-dropping-particle" : "", "parse-names" : false, "suffix" : "" } ], "container-title" : "Diabetes", "id" : "ITEM-1", "issue" : "October", "issued" : { "date-parts" : [ [ "2010" ] ] }, "page" : "2513-2521", "title" : "Activin A Plays a Critical Role in Proliferation and Differentiation of Human Adipose Progenitors", "type" : "article-journal", "volume" : "59" }, "uris" : [ "http://www.mendeley.com/documents/?uuid=d32b4035-16fd-46fa-82ed-0af6a7041fea" ] } ], "mendeley" : { "formattedCitation" : "(4)", "plainTextFormattedCitation" : "(4)", "previouslyFormattedCitation" : "&lt;sup&gt;4&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4)</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adipose tissue</w:t>
            </w:r>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adp</w:t>
            </w:r>
            <w:proofErr w:type="spellEnd"/>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tnf1</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 xml:space="preserve">Human adipose tissue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Obesity is frequently associated with insulin resistance and abnormal glucose homeostasis. Recent studies in animal models have indicated that TNF-ci plays an important role in mediating the insulin resistance of obesity through its overexpression in fat tissue. However, the mechanisms link- ing obesity to insulin resistance and diabetes in humans remain largely unknown. In this study we examined the expression pattern of TNF-a mRNA in adipose tissues from 18 control and 19 obese premenopausal women by Northern blot analysis. TNF-a protein concentrations in plasma and in conditioned medium of explanted adipose tissue were measured by ELISA. Furthermore, the effects of weight reduction by dietary treatment of obesity on the adipose expression of TNF-a mRNA were also analyzed in nine pre- menopausal obese women, before and after a controlled weight-reduction program. These studies demonstrated that obese individuals ex- press 2.5-fold more TNF-a mRNA in fat tissue relative to the lean controls (P &lt; 0.001). Similar increases were also observed in adipose production of TNF-a protein but circu- lating TNF-ao levels were extremely low or undetectable. A strong positive correlation was observed between TNF-a mRNA expression levels in fat tissue and the level of hyper- insulinemia (P &lt; 0.001), an indirect measure of insulin resistance. Finally, body weight reduction in obese subjects which resulted in improved insulin sensitivity was also asso- ciated with a decrease in TNF-a mRNA expression (45%, P &lt; 0.001) in fat tissue. These results suggest a role for the abnormal regulation of this cytokine in the pathogenesis of obesity-related insulin resistance. (J. Clin. Invest. 1995. 95:2409-2415.) Key words: cytokines * fat * non-insulin- dependent diabetes mellitus * weight loss * insulin action Address correspondence to Bruce M. Spiegelman, Dana Farber Cance", "author" : [ { "dropping-particle" : "", "family" : "Hotamisligil", "given" : "Gokhan S", "non-dropping-particle" : "", "parse-names" : false, "suffix" : "" }, { "dropping-particle" : "", "family" : "Arner", "given" : "Peter", "non-dropping-particle" : "", "parse-names" : false, "suffix" : "" }, { "dropping-particle" : "", "family" : "Caro", "given" : "Jose F", "non-dropping-particle" : "", "parse-names" : false, "suffix" : "" }, { "dropping-particle" : "", "family" : "Atkinson", "given" : "Richard L", "non-dropping-particle" : "", "parse-names" : false, "suffix" : "" }, { "dropping-particle" : "", "family" : "Spiegelman", "given" : "Bruce M", "non-dropping-particle" : "", "parse-names" : false, "suffix" : "" } ], "container-title" : "journal of clinical investigation", "id" : "ITEM-1", "issue" : "January", "issued" : { "date-parts" : [ [ "1995" ] ] }, "page" : "2409-2415", "title" : "Increased Adipose Tissue Expression of Tumor Necrosis Factor-alpha in Human Obesity and Insulin Resistance", "type" : "article-journal", "volume" : "95" }, "uris" : [ "http://www.mendeley.com/documents/?uuid=2bc807f9-739d-4ed6-b0d5-8799944047f7" ] } ], "mendeley" : { "formattedCitation" : "(5)", "plainTextFormattedCitation" : "(5)", "previouslyFormattedCitation" : "&lt;sup&gt;5&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5)</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adipose tissue</w:t>
            </w:r>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adp</w:t>
            </w:r>
            <w:proofErr w:type="spellEnd"/>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ctk1</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 xml:space="preserve">Human adipose tissue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uthor" : [ { "dropping-particle" : "", "family" : "Eriksson", "given" : "P", "non-dropping-particle" : "", "parse-names" : false, "suffix" : "" }, { "dropping-particle" : "", "family" : "Reynisdottir", "given" : "S", "non-dropping-particle" : "", "parse-names" : false, "suffix" : "" }, { "dropping-particle" : "", "family" : "L\u00f6nnqvist", "given" : "F", "non-dropping-particle" : "", "parse-names" : false, "suffix" : "" }, { "dropping-particle" : "", "family" : "Stemme", "given" : "V", "non-dropping-particle" : "", "parse-names" : false, "suffix" : "" }, { "dropping-particle" : "", "family" : "Hamsten", "given" : "A", "non-dropping-particle" : "", "parse-names" : false, "suffix" : "" }, { "dropping-particle" : "", "family" : "Arner", "given" : "P", "non-dropping-particle" : "", "parse-names" : false, "suffix" : "" } ], "container-title" : "Diabetologia", "id" : "ITEM-1", "issued" : { "date-parts" : [ [ "1998" ] ] }, "page" : "65-71", "title" : "Adipose tissue secretion of plasminogen activator inhibitor-1 in non-obese and obese individuals", "type" : "article-journal", "volume" : "41" }, "uris" : [ "http://www.mendeley.com/documents/?uuid=a78650c4-ff16-42f0-8f5c-7d8c21eb9c81" ] } ], "mendeley" : { "formattedCitation" : "(6)", "plainTextFormattedCitation" : "(6)", "previouslyFormattedCitation" : "&lt;sup&gt;6&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6)</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adipose tissue</w:t>
            </w:r>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adp</w:t>
            </w:r>
            <w:proofErr w:type="spellEnd"/>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and1</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 xml:space="preserve">Human adipose tissue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DOI" : "10.1016/j.bbrc.2012.08.023", "ISSN" : "1090-2104", "PMID" : "22925673", "abstract" : "We isolated a novel adipose-specific gene, apM1, the transcript of which is the most abundant in the mRNA population from human adipose tissue. Northern blotting revealed that the human apM1 gene transcript is exclusively expressed in adipose tissue. The apM1 gene encodes a 244 amino acid open reading frame containing a putative signal sequence and G-X-Y repeats (66 amino acids) followed by a cluster of aromatic residues near the C terminus having high local similarity with collagens X and VIII and complement factor C1q. Thus, apM1 is likely to be a novel collagen-like secretory protein exclusively produced by adipose tissue.", "author" : [ { "dropping-particle" : "", "family" : "Maeda", "given" : "Kazuhisa", "non-dropping-particle" : "", "parse-names" : false, "suffix" : "" }, { "dropping-particle" : "", "family" : "Okubo", "given" : "Kousaku", "non-dropping-particle" : "", "parse-names" : false, "suffix" : "" }, { "dropping-particle" : "", "family" : "Shimomura", "given" : "Iichiro", "non-dropping-particle" : "", "parse-names" : false, "suffix" : "" }, { "dropping-particle" : "", "family" : "Funahashi", "given" : "Tohru", "non-dropping-particle" : "", "parse-names" : false, "suffix" : "" }, { "dropping-particle" : "", "family" : "Matsuzawa", "given" : "Yuji", "non-dropping-particle" : "", "parse-names" : false, "suffix" : "" }, { "dropping-particle" : "", "family" : "Matsubara", "given" : "Kenichi", "non-dropping-particle" : "", "parse-names" : false, "suffix" : "" } ], "container-title" : "Biochemical and biophysical research communications", "id" : "ITEM-1", "issue" : "2", "issued" : { "date-parts" : [ [ "1996", "8", "31" ] ] }, "page" : "286-89", "title" : "cDNA cloning and expression of a novel adipose specific collagen-like factor, apM1 (adipose most abundant gene transcript 1). 1996.", "type" : "article-journal", "volume" : "221" }, "uris" : [ "http://www.mendeley.com/documents/?uuid=b71f164e-a16a-4bbf-b33d-1d7fdcb3d279" ] } ], "mendeley" : { "formattedCitation" : "(7)", "plainTextFormattedCitation" : "(7)", "previouslyFormattedCitation" : "&lt;sup&gt;7&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7)</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adipose tissue</w:t>
            </w:r>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adp</w:t>
            </w:r>
            <w:proofErr w:type="spellEnd"/>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lep1</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ind w:right="162"/>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 xml:space="preserve">Human adipose tissue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ISSN" : "0012-1797", "PMID" : "9604868", "abstract" : "Upper body obesity is a risk factor for type 2 diabetes. Little is known about the regulation of body fat distribution, but leptin may be involved. This study examined the secretion of leptin in subcutaneous and omental fat tissue in 15 obese and 8 nonobese women. Leptin secretion rates were two to three times higher in subcutaneous than in omental fat tissue in both obese and nonobese women (P &lt; 0.0001 and P &lt; 0.001, respectively). There was a positive correlation between BMI and leptin secretion rates in both subcutaneous (r = 0.87, P &lt; 0.0001) and omental (r = 0.74, P &lt; 0.0001) fat tissue. Furthermore, leptin secretion rates in subcutaneous and omental fat tissue correlated well with serum leptin levels (r = 0.84, P &lt; 0.0001 and r = 0.73, P = 0.001, respectively), although in multivariate analysis, the subcutaneous leptin secretion rate was the major regressor for serum leptin (F = 42). Subcutaneous fat cells were approximately 50% larger than omental fat cells, and there was a positive correlation between fat cell size and leptin secretion rate in both fat depots (r = 0.8, P &lt; 0.01). Leptin (but not gamma-actin) mRNA levels were twofold higher in subcutaneous than in omental fat tissue (P &lt; 0.05). Thus the subcutaneous fat depot is the major source of leptin in women owing to the combination of a mass effect (subcutaneous fat being the major depot) and a higher secretion rate in the subcutaneous than in the visceral region, which in turn could be due to increased cell size and leptin gene expression.", "author" : [ { "dropping-particle" : "", "family" : "Harmelen", "given" : "V", "non-dropping-particle" : "Van", "parse-names" : false, "suffix" : "" }, { "dropping-particle" : "", "family" : "Reynisdottir", "given" : "S", "non-dropping-particle" : "", "parse-names" : false, "suffix" : "" }, { "dropping-particle" : "", "family" : "Eriksson", "given" : "P", "non-dropping-particle" : "", "parse-names" : false, "suffix" : "" }, { "dropping-particle" : "", "family" : "Th\u00f6rne", "given" : "A", "non-dropping-particle" : "", "parse-names" : false, "suffix" : "" }, { "dropping-particle" : "", "family" : "Hoffstedt", "given" : "J", "non-dropping-particle" : "", "parse-names" : false, "suffix" : "" }, { "dropping-particle" : "", "family" : "L\u00f6nnqvist", "given" : "F", "non-dropping-particle" : "", "parse-names" : false, "suffix" : "" }, { "dropping-particle" : "", "family" : "Arner", "given" : "P", "non-dropping-particle" : "", "parse-names" : false, "suffix" : "" } ], "container-title" : "Diabetes", "id" : "ITEM-1", "issue" : "6", "issued" : { "date-parts" : [ [ "1998", "6" ] ] }, "page" : "913-17", "title" : "Leptin secretion from subcutaneous and visceral adipose tissue in women.", "type" : "article-journal", "volume" : "47" }, "uris" : [ "http://www.mendeley.com/documents/?uuid=1a56d66b-5714-41bc-91fe-c3bbfdea02a0" ] } ], "mendeley" : { "formattedCitation" : "(8)", "plainTextFormattedCitation" : "(8)", "previouslyFormattedCitation" : "&lt;sup&gt;8&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8)</w:t>
            </w:r>
            <w:r w:rsidRPr="00E901D6">
              <w:rPr>
                <w:rFonts w:ascii="Times New Roman" w:eastAsia="Times New Roman" w:hAnsi="Times New Roman" w:cs="Times New Roman"/>
                <w:color w:val="000000"/>
                <w:lang w:eastAsia="en-IN"/>
              </w:rPr>
              <w:fldChar w:fldCharType="end"/>
            </w:r>
            <w:r w:rsidRPr="00E901D6">
              <w:rPr>
                <w:rFonts w:ascii="Times New Roman" w:eastAsia="Times New Roman" w:hAnsi="Times New Roman" w:cs="Times New Roman"/>
                <w:color w:val="000000"/>
                <w:lang w:eastAsia="en-IN"/>
              </w:rPr>
              <w:t xml:space="preserve">; Rat </w:t>
            </w:r>
            <w:proofErr w:type="spellStart"/>
            <w:r w:rsidRPr="00E901D6">
              <w:rPr>
                <w:rFonts w:ascii="Times New Roman" w:eastAsia="Times New Roman" w:hAnsi="Times New Roman" w:cs="Times New Roman"/>
                <w:color w:val="000000"/>
                <w:lang w:eastAsia="en-IN"/>
              </w:rPr>
              <w:t>epididymal</w:t>
            </w:r>
            <w:proofErr w:type="spellEnd"/>
            <w:r w:rsidRPr="00E901D6">
              <w:rPr>
                <w:rFonts w:ascii="Times New Roman" w:eastAsia="Times New Roman" w:hAnsi="Times New Roman" w:cs="Times New Roman"/>
                <w:color w:val="000000"/>
                <w:lang w:eastAsia="en-IN"/>
              </w:rPr>
              <w:t xml:space="preserve"> fat pad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ISSN" : "0013-7227", "PMID" : "9322964", "abstract" : "Leptin, the peptide encoded by the obese gene, is secreted by adipose cells and plays a role in regulating food intake, energy expenditure, and adiposity. Because earlier studies suggested that insulin increases the expression of leptin, we investigated the effect of insulin on leptin secretion by adipose tissue. Epididymal fat pads were incubated in vitro in the presence or absence of insulin over a 4-h time course. Insulin increased leptin secretion by about 80% at all time points studied. After 10 min of insulin treatment, the amount of tissue-associated leptin was lower in insulin-stimulated tissue, presumably due to the increased secretion. At later times, both tissue-associated leptin and total leptin production were higher in insulin-treated tissue. In untreated, isolated adipose cells, immunostaining of leptin was detected in the endoplasmic reticulum by confocal microscopy. After insulin treatment, there were two populations of cells. In many cells, leptin staining became fainter and was restricted to a narrow band near the plasma membrane. However, in other cells the leptin-staining pattern was unchanged. Leptin did not colocalize with GLUT4, the glucose transporter isoform found primarily in insulin-responsive cells, in either basal or insulin-stimulated adipose cells. In this study, insulin increased both secretion and production of leptin by adipose tissue fragments. Interestingly, insulin appeared to stimulate the transport of leptin from the endoplasmic reticulum rather than acting on a pool of regulated secretory vesicles. (Endocrinology 138: 4463-4472, 1997)", "author" : [ { "dropping-particle" : "", "family" : "Barr", "given" : "Valarie A", "non-dropping-particle" : "", "parse-names" : false, "suffix" : "" }, { "dropping-particle" : "", "family" : "Malide", "given" : "Daniela", "non-dropping-particle" : "", "parse-names" : false, "suffix" : "" }, { "dropping-particle" : "", "family" : "Zarnowski", "given" : "Mary Jane", "non-dropping-particle" : "", "parse-names" : false, "suffix" : "" }, { "dropping-particle" : "", "family" : "Taylor", "given" : "Simeon I", "non-dropping-particle" : "", "parse-names" : false, "suffix" : "" }, { "dropping-particle" : "", "family" : "Cushman", "given" : "Samuel W", "non-dropping-particle" : "", "parse-names" : false, "suffix" : "" } ], "container-title" : "Endocrinology", "id" : "ITEM-1", "issue" : "10", "issued" : { "date-parts" : [ [ "1997", "10" ] ] }, "page" : "4463-72", "title" : "Insulin stimulates both leptin secretion and production by rat white adipose tissue.", "type" : "article-journal", "volume" : "138" }, "uris" : [ "http://www.mendeley.com/documents/?uuid=0f03b66f-347f-4a68-b3e1-ec3f55df6aae" ] } ], "mendeley" : { "formattedCitation" : "(9)", "plainTextFormattedCitation" : "(9)", "previouslyFormattedCitation" : "&lt;sup&gt;9&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9)</w:t>
            </w:r>
            <w:r w:rsidRPr="00E901D6">
              <w:rPr>
                <w:rFonts w:ascii="Times New Roman" w:eastAsia="Times New Roman" w:hAnsi="Times New Roman" w:cs="Times New Roman"/>
                <w:color w:val="000000"/>
                <w:lang w:eastAsia="en-IN"/>
              </w:rPr>
              <w:fldChar w:fldCharType="end"/>
            </w:r>
            <w:r w:rsidRPr="00E901D6">
              <w:rPr>
                <w:rFonts w:ascii="Times New Roman" w:eastAsia="Times New Roman" w:hAnsi="Times New Roman" w:cs="Times New Roman"/>
                <w:color w:val="000000"/>
                <w:lang w:eastAsia="en-IN"/>
              </w:rPr>
              <w:t xml:space="preserve">; Human adipose tissue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Obesity has been suggested to be a low-grade systemic in\ufb02ammatory state, therefore we studied the interac- tion between human adipocytes and monocytes via adi- pose tissue (AT)-derived capillary endothelium. Cells composing the stroma-vascular fraction (SVF) of human ATs were characterized by \ufb02uorescence-activated cell sorter (FACS) analysis and two cell subsets (resident macrophages and endothelial cells [ECs]) were isolated using antibody-coupled microbeads. Media conditioned by mature adipocytes maintained in \ufb01brin gels were applied to AT-derived ECs. Thereafter, the expression of endothelial adhesion molecules was analyzed as well as the adhesion and transmigration of human mono- cytes. FACS analysis showed that 11% of the SVF is composed of CD14/CD31 cells, characterized as resi- dent macrophages. A positive correlation was found between the BMI and the percentage of resident macro- phages, suggesting that fat tissue growth is associated with a recruitment of blood monocytes. Incubation of AT-derived ECs with adipocyte-conditioned medium re- sulted in the upregulation of EC adhesion molecules and the increased chemotaxis of blood monocytes, an effect mimicked by recombinant human leptin. These results indicate that adipokines, such as leptin, activate ECs, leading to an enhanced diapedesis of blood monocytes, and suggesting that fat mass growth might be linked to in\ufb02ammatory processes.", "author" : [ { "dropping-particle" : "", "family" : "Curat", "given" : "Cyrile A", "non-dropping-particle" : "", "parse-names" : false, "suffix" : "" }, { "dropping-particle" : "", "family" : "Miranville", "given" : "Alexandra", "non-dropping-particle" : "", "parse-names" : false, "suffix" : "" }, { "dropping-particle" : "", "family" : "Sengene", "given" : "Coralie", "non-dropping-particle" : "", "parse-names" : false, "suffix" : "" }, { "dropping-particle" : "", "family" : "Diehl", "given" : "Michael", "non-dropping-particle" : "", "parse-names" : false, "suffix" : "" }, { "dropping-particle" : "", "family" : "Tonus", "given" : "Carolin", "non-dropping-particle" : "", "parse-names" : false, "suffix" : "" }, { "dropping-particle" : "", "family" : "Busse", "given" : "Rudi", "non-dropping-particle" : "", "parse-names" : false, "suffix" : "" }, { "dropping-particle" : "", "family" : "Bouloumie", "given" : "Anne", "non-dropping-particle" : "", "parse-names" : false, "suffix" : "" } ], "container-title" : "Diabetes", "id" : "ITEM-1", "issue" : "May", "issued" : { "date-parts" : [ [ "2004" ] ] }, "page" : "1285-92", "title" : "From Blood Monocytes to Adipose Tissue\u2013Resident Macrophages", "type" : "article-journal", "volume" : "53" }, "uris" : [ "http://www.mendeley.com/documents/?uuid=0463a35c-0527-429d-85fb-96df0bb20b34" ] } ], "mendeley" : { "formattedCitation" : "(10)", "plainTextFormattedCitation" : "(10)", "previouslyFormattedCitation" : "&lt;sup&gt;10&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10)</w:t>
            </w:r>
            <w:r w:rsidRPr="00E901D6">
              <w:rPr>
                <w:rFonts w:ascii="Times New Roman" w:eastAsia="Times New Roman" w:hAnsi="Times New Roman" w:cs="Times New Roman"/>
                <w:color w:val="000000"/>
                <w:lang w:eastAsia="en-IN"/>
              </w:rPr>
              <w:fldChar w:fldCharType="end"/>
            </w:r>
            <w:r w:rsidRPr="00E901D6">
              <w:rPr>
                <w:rFonts w:ascii="Times New Roman" w:eastAsia="Times New Roman" w:hAnsi="Times New Roman" w:cs="Times New Roman"/>
                <w:color w:val="000000"/>
                <w:lang w:eastAsia="en-IN"/>
              </w:rPr>
              <w:t xml:space="preserve">; C57BL/6J mice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ISSN" : "0014-5793", "PMID" : "10050748", "abstract" : "The objectives of this study were to determine whether leptin synthesis is regulated by the sympathetic nervous system and if so whether beta-adrenergic receptors mediate this effect. We show that sympathetic blockade by reserpine increases leptin mRNA levels in brown but not white adipose tissue, while acute cold-exposure decreases leptin expression 10-fold in brown adipose tissue and 2-fold in white adipose tissue. The cold-induced reduction in leptin mRNA can be prevented by a combination of propranolol and SR 59230A but not by either antagonist alone, indicating that beta3-adrenergic receptors and classical beta1/beta2-adrenergic receptors both mediate responses to sympathetic stimulation. Circulating leptin levels reflect synthesis in white adipose tissue but not in brown adipose tissue.", "author" : [ { "dropping-particle" : "", "family" : "Evans", "given" : "Bronwyn A", "non-dropping-particle" : "", "parse-names" : false, "suffix" : "" }, { "dropping-particle" : "", "family" : "Agar", "given" : "Larissa", "non-dropping-particle" : "", "parse-names" : false, "suffix" : "" }, { "dropping-particle" : "", "family" : "Summers", "given" : "Roger J", "non-dropping-particle" : "", "parse-names" : false, "suffix" : "" } ], "container-title" : "FEBS letters", "id" : "ITEM-1", "issue" : "2-3", "issued" : { "date-parts" : [ [ "1999", "2", "12" ] ] }, "page" : "149-54", "title" : "The role of the sympathetic nervous system in the regulation of leptin synthesis in C57BL/6 mice.", "type" : "article-journal", "volume" : "444" }, "uris" : [ "http://www.mendeley.com/documents/?uuid=2c1748bc-9b47-456b-8a90-b29ae0819fd9" ] } ], "mendeley" : { "formattedCitation" : "(11)", "plainTextFormattedCitation" : "(11)", "previouslyFormattedCitation" : "&lt;sup&gt;11&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11)</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adipose tissue</w:t>
            </w:r>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adp</w:t>
            </w:r>
            <w:proofErr w:type="spellEnd"/>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sfr1</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 xml:space="preserve">C57BL/6 mice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DOI" : "10.1172/JCI63604DS1", "abstract" : "Preadipocytes secrete several WNT family proteins that act through autocrine/paracrine mechanisms to inhib- it adipogenesis. The activity of WNT ligands is often decreased by secreted frizzled-related proteins (SFRPs). Sfrp5 is strongly induced during adipocyte differentiation and increases in adipocytes during obesity, presum- ably to counteract WNT signaling. We tested the hypothesis that obesity-induced Sfrp5 expression promotes the development of new adipocytes by inhibiting endogenous suppressors of adipogenesis. As predicted, mice that lack functional SFRP5 were resistant to diet-induced obesity. However, counter to our hypothesis, we found that adipose tissue of SFRP5-deficient mice had similar numbers of adipocytes, but a reduction in large adipocytes. Transplantation of adipose tissue from SFRP5-deficient mice into leptin receptor\u2013deficient mice indicated that the effects of SFRP5 deficiency are tissue-autonomous. Mitochondrial gene expression was increased in adipose tissue and cultured adipocytes from SFRP5-deficient mice. In adipocytes, lack of SFRP5 stimulated oxidative capacity through increased mitochondrial activity, which was mediated in part by PGC1\u03b1 and mitochondrial transcription factor A. WNT3a also increased oxygen consumption and the expression of mitochondrial genes. Thus, our findings support a model of adipogenesis in which SFRP5 inhibits WNT sig- naling to suppress oxidative metabolism and stimulate adipocyte growth during obesity.", "author" : [ { "dropping-particle" : "", "family" : "Mori", "given" : "Hiroyuki", "non-dropping-particle" : "", "parse-names" : false, "suffix" : "" }, { "dropping-particle" : "", "family" : "Prestwich", "given" : "Tyler C", "non-dropping-particle" : "", "parse-names" : false, "suffix" : "" }, { "dropping-particle" : "", "family" : "Reid", "given" : "Michael A", "non-dropping-particle" : "", "parse-names" : false, "suffix" : "" }, { "dropping-particle" : "", "family" : "Longo", "given" : "Kenneth A", "non-dropping-particle" : "", "parse-names" : false, "suffix" : "" }, { "dropping-particle" : "", "family" : "Gerin", "given" : "Isabelle", "non-dropping-particle" : "", "parse-names" : false, "suffix" : "" }, { "dropping-particle" : "", "family" : "Cawthorn", "given" : "William P", "non-dropping-particle" : "", "parse-names" : false, "suffix" : "" }, { "dropping-particle" : "", "family" : "Susulic", "given" : "Vedrana S", "non-dropping-particle" : "", "parse-names" : false, "suffix" : "" }, { "dropping-particle" : "", "family" : "Krishnan", "given" : "Venkatesh", "non-dropping-particle" : "", "parse-names" : false, "suffix" : "" } ], "container-title" : "The Journal of clinical investigation", "id" : "ITEM-1", "issue" : "7", "issued" : { "date-parts" : [ [ "2012" ] ] }, "page" : "2405-16", "title" : "Secreted frizzled-related protein 5 suppresses adipocyte mitochondrial metabolism through WNT inhibition", "type" : "article-journal", "volume" : "122" }, "uris" : [ "http://www.mendeley.com/documents/?uuid=55da2c9f-8871-4dad-9441-3dc1827a6851" ] } ], "mendeley" : { "formattedCitation" : "(12)", "plainTextFormattedCitation" : "(12)", "previouslyFormattedCitation" : "&lt;sup&gt;12&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12)</w:t>
            </w:r>
            <w:r w:rsidRPr="00E901D6">
              <w:rPr>
                <w:rFonts w:ascii="Times New Roman" w:eastAsia="Times New Roman" w:hAnsi="Times New Roman" w:cs="Times New Roman"/>
                <w:color w:val="000000"/>
                <w:lang w:eastAsia="en-IN"/>
              </w:rPr>
              <w:fldChar w:fldCharType="end"/>
            </w:r>
            <w:r w:rsidRPr="00E901D6">
              <w:rPr>
                <w:rFonts w:ascii="Times New Roman" w:eastAsia="Times New Roman" w:hAnsi="Times New Roman" w:cs="Times New Roman"/>
                <w:color w:val="000000"/>
                <w:lang w:eastAsia="en-IN"/>
              </w:rPr>
              <w:t xml:space="preserve">; Mice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DOI" : "10.1126/science.1188280.Sfrp5", "abstract" : "Adipose tissue secretes proteins referred to as adipokines, many of which promote inflammation and disrupt glucose homeostasis. Here we show that secreted frizzled-related protein 5 (Sfrp5), a protein previously linked to the Wnt signaling pathway, is an anti-inflammatory adipokine whose expression is perturbed in models of obesity and type 2 diabetes. Sfrp5-deficient mice fed a high-calorie diet developed severe glucose intolerance and hepatic steatosis, and their adipose tissue showed an accumulation of activated macrophages that was associated with activation of the c-Jun N-terminal kinase signaling pathway. Adenovirus-mediated delivery of Sfrp5 to mouse models of obesity ameliorated glucose intolerance and hepatic steatosis. Thus, in the setting of obesity, Sfrp5 secretion by adipocytes exerts salutary effects on metabolic dysfunction by controlling inflammatory cells within adipose tissue.", "author" : [ { "dropping-particle" : "", "family" : "Ouchi", "given" : "Noriyuki", "non-dropping-particle" : "", "parse-names" : false, "suffix" : "" }, { "dropping-particle" : "", "family" : "Higuchi", "given" : "Akiko", "non-dropping-particle" : "", "parse-names" : false, "suffix" : "" }, { "dropping-particle" : "", "family" : "Ohashi", "given" : "Koji", "non-dropping-particle" : "", "parse-names" : false, "suffix" : "" }, { "dropping-particle" : "", "family" : "Oshima", "given" : "Yuichi", "non-dropping-particle" : "", "parse-names" : false, "suffix" : "" }, { "dropping-particle" : "", "family" : "Gokce", "given" : "Noyan", "non-dropping-particle" : "", "parse-names" : false, "suffix" : "" }, { "dropping-particle" : "", "family" : "Shibata", "given" : "Rei", "non-dropping-particle" : "", "parse-names" : false, "suffix" : "" }, { "dropping-particle" : "", "family" : "Akasaki", "given" : "Yuichi", "non-dropping-particle" : "", "parse-names" : false, "suffix" : "" }, { "dropping-particle" : "", "family" : "Shimono", "given" : "Akihiko", "non-dropping-particle" : "", "parse-names" : false, "suffix" : "" }, { "dropping-particle" : "", "family" : "Walsh", "given" : "Kenneth", "non-dropping-particle" : "", "parse-names" : false, "suffix" : "" } ], "container-title" : "Science", "id" : "ITEM-1", "issue" : "5990", "issued" : { "date-parts" : [ [ "2011" ] ] }, "page" : "454-457", "title" : "Sfrp5 is an anti-inflammatory adipokine that modulates metabolic dysfunction in obesity.", "type" : "article-journal", "volume" : "329" }, "uris" : [ "http://www.mendeley.com/documents/?uuid=1ea7ca39-89bf-48c5-9dba-eed16e8f548d" ] } ], "mendeley" : { "formattedCitation" : "(13)", "plainTextFormattedCitation" : "(13)", "previouslyFormattedCitation" : "&lt;sup&gt;13&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13)</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adiponectin</w:t>
            </w:r>
            <w:proofErr w:type="spellEnd"/>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and</w:t>
            </w:r>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ina1</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 xml:space="preserve">Mice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Adiponectin is an adipocyte-derived hormone. Recent genome-wide scans have mapped a susceptibility locus for type 2 diabetes and metabolic syndrome to chromosome 3q27, where the gene encoding adiponectin is located. Here we show that decreased expression of adiponectin correlates with insulin resistance in mouse models of altered insulin sensitivity. Adiponectin decreases insulin resistance by decreasing triglyceride content in muscle and liver in obese mice. This effect results from increased expression of molecules involved in both fatty-acid combustion and energy dissipation in muscle. Moreover, insulin resistance in lipoatrophic mice was completely reversed by the combination of physiological doses of adiponectin and leptin, but only partially by either adiponectin or leptin alone. We conclude that decreased adiponectin is implicated in the development of insulin resistance in mouse models of both obesity and lipoatrophy. These data also indicate that the replenishment of adiponectin might provide a novel treatment modality for insulin resistance and type 2 diabetes.", "author" : [ { "dropping-particle" : "", "family" : "Yamauchi", "given" : "T", "non-dropping-particle" : "", "parse-names" : false, "suffix" : "" }, { "dropping-particle" : "", "family" : "Kamon", "given" : "J", "non-dropping-particle" : "", "parse-names" : false, "suffix" : "" }, { "dropping-particle" : "", "family" : "Waki", "given" : "H", "non-dropping-particle" : "", "parse-names" : false, "suffix" : "" }, { "dropping-particle" : "", "family" : "Terauchi", "given" : "Y", "non-dropping-particle" : "", "parse-names" : false, "suffix" : "" }, { "dropping-particle" : "", "family" : "Kubota", "given" : "N", "non-dropping-particle" : "", "parse-names" : false, "suffix" : "" }, { "dropping-particle" : "", "family" : "Hara", "given" : "K", "non-dropping-particle" : "", "parse-names" : false, "suffix" : "" }, { "dropping-particle" : "", "family" : "Mori", "given" : "Y", "non-dropping-particle" : "", "parse-names" : false, "suffix" : "" }, { "dropping-particle" : "", "family" : "Ide", "given" : "T", "non-dropping-particle" : "", "parse-names" : false, "suffix" : "" }, { "dropping-particle" : "", "family" : "Murakami", "given" : "K", "non-dropping-particle" : "", "parse-names" : false, "suffix" : "" }, { "dropping-particle" : "", "family" : "Tsuboyama-Kasaoka", "given" : "N", "non-dropping-particle" : "", "parse-names" : false, "suffix" : "" }, { "dropping-particle" : "", "family" : "Ezaki", "given" : "O", "non-dropping-particle" : "", "parse-names" : false, "suffix" : "" }, { "dropping-particle" : "", "family" : "Akanuma", "given" : "Y", "non-dropping-particle" : "", "parse-names" : false, "suffix" : "" }, { "dropping-particle" : "", "family" : "Gavrilova", "given" : "O", "non-dropping-particle" : "", "parse-names" : false, "suffix" : "" }, { "dropping-particle" : "", "family" : "Vinson", "given" : "C", "non-dropping-particle" : "", "parse-names" : false, "suffix" : "" }, { "dropping-particle" : "", "family" : "Reitman", "given" : "ML", "non-dropping-particle" : "", "parse-names" : false, "suffix" : "" }, { "dropping-particle" : "", "family" : "Kagechika", "given" : "H", "non-dropping-particle" : "", "parse-names" : false, "suffix" : "" }, { "dropping-particle" : "", "family" : "Shudo", "given" : "K", "non-dropping-particle" : "", "parse-names" : false, "suffix" : "" }, { "dropping-particle" : "", "family" : "Yoda", "given" : "M", "non-dropping-particle" : "", "parse-names" : false, "suffix" : "" }, { "dropping-particle" : "", "family" : "Nakano", "given" : "Y", "non-dropping-particle" : "", "parse-names" : false, "suffix" : "" }, { "dropping-particle" : "", "family" : "Tobe", "given" : "K", "non-dropping-particle" : "", "parse-names" : false, "suffix" : "" }, { "dropping-particle" : "", "family" : "Nagai", "given" : "R", "non-dropping-particle" : "", "parse-names" : false, "suffix" : "" }, { "dropping-particle" : "", "family" : "Kimura", "given" : "S", "non-dropping-particle" : "", "parse-names" : false, "suffix" : "" }, { "dropping-particle" : "", "family" : "Tomita", "given" : "M", "non-dropping-particle" : "", "parse-names" : false, "suffix" : "" }, { "dropping-particle" : "", "family" : "Froguel", "given" : "P", "non-dropping-particle" : "", "parse-names" : false, "suffix" : "" }, { "dropping-particle" : "", "family" : "Kadowaki", "given" : "T", "non-dropping-particle" : "", "parse-names" : false, "suffix" : "" } ], "container-title" : "Nature Medicine", "id" : "ITEM-1", "issue" : "8", "issued" : { "date-parts" : [ [ "2001" ] ] }, "page" : "941-6", "title" : "The fat-derived hormone adiponectin reverses insulin resistance associated with both lipoatrophy and obesity.", "type" : "article-journal", "volume" : "7" }, "uris" : [ "http://www.mendeley.com/documents/?uuid=2f7c90e6-617a-474a-92da-a89d4561adca" ] } ], "mendeley" : { "formattedCitation" : "(14)", "plainTextFormattedCitation" : "(14)", "previouslyFormattedCitation" : "&lt;sup&gt;14&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14)</w:t>
            </w:r>
            <w:r w:rsidRPr="00E901D6">
              <w:rPr>
                <w:rFonts w:ascii="Times New Roman" w:eastAsia="Times New Roman" w:hAnsi="Times New Roman" w:cs="Times New Roman"/>
                <w:color w:val="000000"/>
                <w:lang w:eastAsia="en-IN"/>
              </w:rPr>
              <w:fldChar w:fldCharType="end"/>
            </w:r>
            <w:r w:rsidRPr="00E901D6">
              <w:rPr>
                <w:rFonts w:ascii="Times New Roman" w:eastAsia="Times New Roman" w:hAnsi="Times New Roman" w:cs="Times New Roman"/>
                <w:color w:val="000000"/>
                <w:lang w:eastAsia="en-IN"/>
              </w:rPr>
              <w:t xml:space="preserve">; Mice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DOI" : "10.1074/jbc.C200251200", "ISSN" : "0021-9258", "PMID" : "12032136", "abstract" : "The adipocyte-derived hormone adiponectin has been proposed to play important roles in the regulation of energy homeostasis and insulin sensitivity, and it has been reported to exhibit putative antiatherogenic properties in vitro. In this study we generated adiponectin-deficient mice to directly investigate whether adiponectin has a physiological protective role against diabetes and atherosclerosis in vivo. Heterozygous adiponectin-deficient (adipo(+/-)) mice showed mild insulin resistance, while homozygous adiponectin-deficient (adipo(-/-)) mice showed moderate insulin resistance with glucose intolerance despite body weight gain similar to that of wild-type mice. Moreover, adipo(-/-) mice showed 2-fold more neointimal formation in response to external vascular cuff injury than wild-type mice (p = 0.01). This study provides the first direct evidence that adiponectin plays a protective role against insulin resistance and atherosclerosis in vivo.", "author" : [ { "dropping-particle" : "", "family" : "Kubota", "given" : "Naoto", "non-dropping-particle" : "", "parse-names" : false, "suffix" : "" }, { "dropping-particle" : "", "family" : "Terauchi", "given" : "Yasuo", "non-dropping-particle" : "", "parse-names" : false, "suffix" : "" }, { "dropping-particle" : "", "family" : "Yamauchi", "given" : "Toshimasa", "non-dropping-particle" : "", "parse-names" : false, "suffix" : "" }, { "dropping-particle" : "", "family" : "Kubota", "given" : "Tetsuya", "non-dropping-particle" : "", "parse-names" : false, "suffix" : "" }, { "dropping-particle" : "", "family" : "Moroi", "given" : "Masao", "non-dropping-particle" : "", "parse-names" : false, "suffix" : "" }, { "dropping-particle" : "", "family" : "Matsui", "given" : "Junji", "non-dropping-particle" : "", "parse-names" : false, "suffix" : "" }, { "dropping-particle" : "", "family" : "Eto", "given" : "Kazuhiro", "non-dropping-particle" : "", "parse-names" : false, "suffix" : "" }, { "dropping-particle" : "", "family" : "Yamashita", "given" : "Tokuyuki", "non-dropping-particle" : "", "parse-names" : false, "suffix" : "" }, { "dropping-particle" : "", "family" : "Kamon", "given" : "Junji", "non-dropping-particle" : "", "parse-names" : false, "suffix" : "" }, { "dropping-particle" : "", "family" : "Satoh", "given" : "Hidemi", "non-dropping-particle" : "", "parse-names" : false, "suffix" : "" }, { "dropping-particle" : "", "family" : "Yano", "given" : "Wataru", "non-dropping-particle" : "", "parse-names" : false, "suffix" : "" }, { "dropping-particle" : "", "family" : "Froguel", "given" : "Philippe", "non-dropping-particle" : "", "parse-names" : false, "suffix" : "" }, { "dropping-particle" : "", "family" : "Nagai", "given" : "Ryozo", "non-dropping-particle" : "", "parse-names" : false, "suffix" : "" }, { "dropping-particle" : "", "family" : "Kimura", "given" : "Satoshi", "non-dropping-particle" : "", "parse-names" : false, "suffix" : "" }, { "dropping-particle" : "", "family" : "Kadowaki", "given" : "Takashi", "non-dropping-particle" : "", "parse-names" : false, "suffix" : "" }, { "dropping-particle" : "", "family" : "Noda", "given" : "Tetsuo", "non-dropping-particle" : "", "parse-names" : false, "suffix" : "" } ], "container-title" : "The Journal of biological chemistry", "id" : "ITEM-1", "issue" : "29", "issued" : { "date-parts" : [ [ "2002", "7", "19" ] ] }, "page" : "25863-66", "title" : "Disruption of adiponectin causes insulin resistance and neointimal formation.", "type" : "article-journal", "volume" : "277" }, "uris" : [ "http://www.mendeley.com/documents/?uuid=42dec5f2-1401-47e3-be38-a5b39ee7c365" ] } ], "mendeley" : { "formattedCitation" : "(15)", "plainTextFormattedCitation" : "(15)", "previouslyFormattedCitation" : "&lt;sup&gt;15&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15)</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adiponectin</w:t>
            </w:r>
            <w:proofErr w:type="spellEnd"/>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and</w:t>
            </w:r>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ata1</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 xml:space="preserve">Primary human monocyte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DOI" : "10.1016/j.cyto.2008.10.017", "ISSN" : "1096-0023", "PMID" : "19128983", "abstract" : "Adiponectin is an adipocyte-derived protein with atheroprotective and immunoregulatory function. Adiponectin and activin A reduce foam cell formation and adiponectin activates the p38 MAPK pathway that is well described to induce activin A. Therefore, it was analyzed whether adiponectin alters activin A in primary human monocytes. Adiponectin dose- and time-dependently induced activin A in the supernatant, and the maximal amount was observed after 12h of incubation. Adiponectin-stimulated release of activin A was blocked by a p38 MAPK inhibitor. Metformin and pioglitazone are drugs frequently used to treat diabetic patients and metformin slightly reduced monocytic activin A release whereas pioglitazone had no effect. Type 2 diabetes is associated with elevated inflammatory systemic cytokines but activin A serum levels were similar in slim probands, overweight controls and type 2 diabetic patients. Furthermore, activin A did not correlate to systemic adiponectin, body mass index, waist to hip ratio or C-reactive protein. These findings indicate that adiponectin upregulates monocytic activin A release via the p38 MAPK pathway, and this may in part explain the immunoregulatory and antiatherosclerotic effects of this adipokine.", "author" : [ { "dropping-particle" : "", "family" : "Weigert", "given" : "Johanna", "non-dropping-particle" : "", "parse-names" : false, "suffix" : "" }, { "dropping-particle" : "", "family" : "Neumeier", "given" : "Markus", "non-dropping-particle" : "", "parse-names" : false, "suffix" : "" }, { "dropping-particle" : "", "family" : "Wanninger", "given" : "Josef", "non-dropping-particle" : "", "parse-names" : false, "suffix" : "" }, { "dropping-particle" : "", "family" : "Schober", "given" : "Franziska", "non-dropping-particle" : "", "parse-names" : false, "suffix" : "" }, { "dropping-particle" : "", "family" : "Sporrer", "given" : "Daniela", "non-dropping-particle" : "", "parse-names" : false, "suffix" : "" }, { "dropping-particle" : "", "family" : "Weber", "given" : "Markus", "non-dropping-particle" : "", "parse-names" : false, "suffix" : "" }, { "dropping-particle" : "", "family" : "Schramm", "given" : "Andrea", "non-dropping-particle" : "", "parse-names" : false, "suffix" : "" }, { "dropping-particle" : "", "family" : "Wurm", "given" : "Sylvia", "non-dropping-particle" : "", "parse-names" : false, "suffix" : "" }, { "dropping-particle" : "", "family" : "St\u00f6gbauer", "given" : "Fabian", "non-dropping-particle" : "", "parse-names" : false, "suffix" : "" }, { "dropping-particle" : "", "family" : "Filarsky", "given" : "Michael", "non-dropping-particle" : "", "parse-names" : false, "suffix" : "" }, { "dropping-particle" : "", "family" : "Sch\u00e4ffler", "given" : "Andreas", "non-dropping-particle" : "", "parse-names" : false, "suffix" : "" }, { "dropping-particle" : "", "family" : "Aslanidis", "given" : "Charalampos", "non-dropping-particle" : "", "parse-names" : false, "suffix" : "" }, { "dropping-particle" : "", "family" : "Sch\u00f6lmerich", "given" : "J\u00fcrgen", "non-dropping-particle" : "", "parse-names" : false, "suffix" : "" }, { "dropping-particle" : "", "family" : "Buechler", "given" : "Christa", "non-dropping-particle" : "", "parse-names" : false, "suffix" : "" } ], "container-title" : "Diabetes", "id" : "ITEM-1", "issue" : "2", "issued" : { "date-parts" : [ [ "2009", "2" ] ] }, "page" : "86-91", "publisher" : "Elsevier Ltd", "title" : "Adiponectin upregulates monocytic activin A but systemic levels are not altered in obesity or type 2 diabetes.", "type" : "article-journal", "volume" : "45" }, "uris" : [ "http://www.mendeley.com/documents/?uuid=31f654f8-5db7-43db-9fce-6e37aeb40942" ] } ], "mendeley" : { "formattedCitation" : "(16)", "plainTextFormattedCitation" : "(16)", "previouslyFormattedCitation" : "&lt;sup&gt;16&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16)</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adiponectin</w:t>
            </w:r>
            <w:proofErr w:type="spellEnd"/>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and</w:t>
            </w:r>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ffa0</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 xml:space="preserve">C57BL/6J mice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DOI" : "10.1073/pnas.041591798", "ISSN" : "0027-8424", "PMID" : "11172066", "abstract" : "Adipocyte complement-related protein (30 kDa) (Acrp30), a secreted protein of unknown function, is exclusively expressed in differentiated adipocytes; its mRNA is decreased in obese humans and mice. Here we describe novel pharmacological properties of the protease-generated globular head domain of Acrp30 (gAcrp30). Acute treatment of mice with gAcrp30 significantly decreased the elevated levels of plasma free fatty acids caused either by administration of a high fat test meal or by i.v. injection of Intralipid. This effect of gAcrp30 was caused, at least in part, by an acute increase in fatty acid oxidation by muscle. As a result, daily administration of a very low dose of gAcrp30 to mice consuming a high-fat/sucrose diet caused profound and sustainable weight reduction without affecting food intake. Thus, gAcrp30 is a novel pharmacological compound that controls energy homeostasis and exerts its effect primarily at the peripheral level.", "author" : [ { "dropping-particle" : "", "family" : "Fruebis", "given" : "Joachim", "non-dropping-particle" : "", "parse-names" : false, "suffix" : "" }, { "dropping-particle" : "", "family" : "Tsao", "given" : "Tsu-Shuen", "non-dropping-particle" : "", "parse-names" : false, "suffix" : "" }, { "dropping-particle" : "", "family" : "Javorschi", "given" : "Sandrine", "non-dropping-particle" : "", "parse-names" : false, "suffix" : "" }, { "dropping-particle" : "", "family" : "Ebbets-Reed", "given" : "Dana", "non-dropping-particle" : "", "parse-names" : false, "suffix" : "" }, { "dropping-particle" : "", "family" : "Erickson", "given" : "Mary Ruth S.", "non-dropping-particle" : "", "parse-names" : false, "suffix" : "" }, { "dropping-particle" : "", "family" : "Yen", "given" : "Frances T.", "non-dropping-particle" : "", "parse-names" : false, "suffix" : "" }, { "dropping-particle" : "", "family" : "Bihain", "given" : "Bernard E.", "non-dropping-particle" : "", "parse-names" : false, "suffix" : "" }, { "dropping-particle" : "", "family" : "Lodish", "given" : "Harvey F.", "non-dropping-particle" : "", "parse-names" : false, "suffix" : "" } ], "container-title" : "Proceedings of the National Academy of Sciences of the United States of America", "id" : "ITEM-1", "issue" : "4", "issued" : { "date-parts" : [ [ "2001", "2", "13" ] ] }, "page" : "2005-10", "title" : "Proteolytic cleavage product of 30-kDa adipocyte complement-related protein increases fatty acid oxidation in muscle and causes weight loss in mice.", "type" : "article-journal", "volume" : "98" }, "uris" : [ "http://www.mendeley.com/documents/?uuid=9749c5b3-5e72-4c17-8c4c-8090074e9265" ] } ], "mendeley" : { "formattedCitation" : "(17)", "plainTextFormattedCitation" : "(17)", "previouslyFormattedCitation" : "&lt;sup&gt;17&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17)</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adiponectin</w:t>
            </w:r>
            <w:proofErr w:type="spellEnd"/>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and</w:t>
            </w:r>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fdi0</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Wistar</w:t>
            </w:r>
            <w:proofErr w:type="spellEnd"/>
            <w:r w:rsidRPr="00E901D6">
              <w:rPr>
                <w:rFonts w:ascii="Times New Roman" w:eastAsia="Times New Roman" w:hAnsi="Times New Roman" w:cs="Times New Roman"/>
                <w:color w:val="000000"/>
                <w:lang w:eastAsia="en-IN"/>
              </w:rPr>
              <w:t xml:space="preserve"> rat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DOI" : "10.1016/j.febslet.2008.03.037", "abstract" : "Adiponectin exerts an insulin-sensitizing effect, improving insulin action in peripheral tissues and restraining insulin resistance. Here, we explore the hypothesis that adiponectin can reproduce some of the actions of insulin/leptin in the hypothalamus. The presence of AdipoR1 and AdipoR2 was mapped to the arcuate and lateral hypothalamic nuclei. Icv adiponectin reduced food intake, which was accompanied by activation/engagement of IRS1/2, ERK, Akt, FOXO1, JAK2 and STAT3. All these actions were dependent on AdipoR1, since inhibition of this receptor, and not of AdipoR2, completely reversed the effects described above. Thus, adiponectin acts in the hypothalamus, activating elements of the canonical insulin and leptin signaling pathways and promoting reduction of food intake.", "author" : [ { "dropping-particle" : "", "family" : "Tambascia", "given" : "Marcos", "non-dropping-particle" : "", "parse-names" : false, "suffix" : "" }, { "dropping-particle" : "", "family" : "Coope", "given" : "Andressa", "non-dropping-particle" : "", "parse-names" : false, "suffix" : "" }, { "dropping-particle" : "", "family" : "Milanski", "given" : "Marciane", "non-dropping-particle" : "", "parse-names" : false, "suffix" : "" }, { "dropping-particle" : "", "family" : "Arau", "given" : "Eliana P", "non-dropping-particle" : "", "parse-names" : false, "suffix" : "" }, { "dropping-particle" : "", "family" : "Saad", "given" : "J A", "non-dropping-particle" : "", "parse-names" : false, "suffix" : "" }, { "dropping-particle" : "", "family" : "Geloneze", "given" : "Bruno", "non-dropping-particle" : "", "parse-names" : false, "suffix" : "" } ], "container-title" : "Federation of European Biochemical Societies Letters", "id" : "ITEM-1", "issue" : "10", "issued" : { "date-parts" : [ [ "2008" ] ] }, "page" : "1471-1476", "title" : "AdipoR1 mediates the anorexigenic and insulin / leptin-like actions of adiponectin in the hypothalamus", "type" : "article-journal", "volume" : "582" }, "uris" : [ "http://www.mendeley.com/documents/?uuid=9fb956cf-b7eb-4afe-a322-b7ed0d9c04b3" ] } ], "mendeley" : { "formattedCitation" : "(18)", "plainTextFormattedCitation" : "(18)", "previouslyFormattedCitation" : "&lt;sup&gt;18&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18)</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adiponectin</w:t>
            </w:r>
            <w:proofErr w:type="spellEnd"/>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and</w:t>
            </w:r>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inr0</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 xml:space="preserve">Human aortic endothelial cell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DOI" : "10.1161/01.CIR.102.11.1296", "ISSN" : "0009-7322", "abstract" : "Background\u2014Among the many adipocyte-derived endocrine factors, we found an adipocyte-derived plasma protein, adiponectin, that was decreased in obesity. We recently demonstrated that adiponectin inhibited tumor necrosis factor-a (TNF-a)\u2013induced expression of endothelial adhesion molecules and that plasma adiponectin level was reduced in patients with coronary artery disease (Circulation. 1999;100:2473\u20132476). However, the intracellular signal by which adiponectin suppressed adhesion molecule expression was not elucidated. The present study investigated the mechanism of modulation for endothelial function by adiponectin. Methods and Results\u2014The interaction between adiponectin and human aortic endothelial cells (HAECs) was estimated by cell ELISA using biotinylated adiponectin. HAECs were preincubated for 18 hours with 50 mg/mL of adiponectin, then exposed to TNF-a (10 U/mL) or vehicle for the times indicated. NF-kB\u2013DNA binding activity was determined by electrophoretic mobility shift assays. TNF-a\u2013inducible phosphorylation signals were detected by immunoblotting. Adiponectin specifically bound to HAECs in a saturable manner and inhibited TNF-a\u2013induced mRNA expression of monocyte adhesion molecules without affecting the interaction between TNF-a and its receptors. Adiponectin suppressed TNF-a\u2013induced IkB-a phosphorylation and subsequent NF-kB activation without affecting other TNF-a\u2013 mediated phosphorylation signals, including Jun N-terminal kinase, p38 kinase, and Akt kinase. This inhibitory effect of adiponectin is accompanied by cAMP accumulation and is blocked by either adenylate cyclase inhibitor or protein kinase A (PKA) inhibitor. Conclusions\u2014These observations raise the possibility that adiponectin, which is naturally present in the blood stream, modulates the inflammatory response of endothelial cells through cross talk between cAMP-PKA and NF-kB signaling pathways.", "author" : [ { "dropping-particle" : "", "family" : "Ouchi", "given" : "N.", "non-dropping-particle" : "", "parse-names" : false, "suffix" : "" }, { "dropping-particle" : "", "family" : "Kihara", "given" : "S.", "non-dropping-particle" : "", "parse-names" : false, "suffix" : "" }, { "dropping-particle" : "", "family" : "Arita", "given" : "Y.", "non-dropping-particle" : "", "parse-names" : false, "suffix" : "" }, { "dropping-particle" : "", "family" : "Okamoto", "given" : "Y.", "non-dropping-particle" : "", "parse-names" : false, "suffix" : "" }, { "dropping-particle" : "", "family" : "Maeda", "given" : "K.", "non-dropping-particle" : "", "parse-names" : false, "suffix" : "" }, { "dropping-particle" : "", "family" : "Kuriyama", "given" : "H.", "non-dropping-particle" : "", "parse-names" : false, "suffix" : "" }, { "dropping-particle" : "", "family" : "Hotta", "given" : "K.", "non-dropping-particle" : "", "parse-names" : false, "suffix" : "" }, { "dropping-particle" : "", "family" : "Nishida", "given" : "M.", "non-dropping-particle" : "", "parse-names" : false, "suffix" : "" }, { "dropping-particle" : "", "family" : "Takahashi", "given" : "M.", "non-dropping-particle" : "", "parse-names" : false, "suffix" : "" }, { "dropping-particle" : "", "family" : "Muraguchi", "given" : "M.", "non-dropping-particle" : "", "parse-names" : false, "suffix" : "" }, { "dropping-particle" : "", "family" : "Ohmoto", "given" : "Y.", "non-dropping-particle" : "", "parse-names" : false, "suffix" : "" }, { "dropping-particle" : "", "family" : "Nakamura", "given" : "T.", "non-dropping-particle" : "", "parse-names" : false, "suffix" : "" }, { "dropping-particle" : "", "family" : "Yamashita", "given" : "S.", "non-dropping-particle" : "", "parse-names" : false, "suffix" : "" }, { "dropping-particle" : "", "family" : "Funahashi", "given" : "T.", "non-dropping-particle" : "", "parse-names" : false, "suffix" : "" }, { "dropping-particle" : "", "family" : "Matsuzawa", "given" : "Y.", "non-dropping-particle" : "", "parse-names" : false, "suffix" : "" } ], "container-title" : "Circulation", "id" : "ITEM-1", "issue" : "11", "issued" : { "date-parts" : [ [ "2000", "9", "12" ] ] }, "page" : "1296-1301", "title" : "Adiponectin, an Adipocyte-Derived Plasma Protein, Inhibits Endothelial NF- B Signaling Through a cAMP-Dependent Pathway", "type" : "article-journal", "volume" : "102" }, "uris" : [ "http://www.mendeley.com/documents/?uuid=7e750a97-e7e3-4c52-8e20-2b3014739b6f" ] } ], "mendeley" : { "formattedCitation" : "(19)", "plainTextFormattedCitation" : "(19)", "previouslyFormattedCitation" : "&lt;sup&gt;19&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19)</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adiponectin</w:t>
            </w:r>
            <w:proofErr w:type="spellEnd"/>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and</w:t>
            </w:r>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fty1</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 xml:space="preserve">Bovine ovarian cells and embryo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DOI" : "10.1186/1477-7827-8-23", "ISSN" : "1477-7827", "PMID" : "20219117", "abstract" : "Background: Adiponectin is an adipokine, mainly produced by adipose tissue. It regulates several reproductive processes. The protein expression of the adiponectin system (adiponectin, its receptors, AdipoR1 and AdipoR2 and the APPL1 adaptor) in bovine ovary and its role on ovarian cells and embryo, remain however to be determined. Methods: Here, we identified the adiponectin system in bovine ovarian cells and embryo using RT-PCR, immunoblotting and immunohistochemistry. Furthermore, we investigated in vitro the effects of recombinant human adiponectin (10 micro g/mL) on proliferation of granulosa cells (GC) measured by [3H] thymidine incorporation, progesterone and estradiol secretions measured by radioimmunoassay in the culture medium of GC, nuclear oocyte maturation and early embryo development. Results: We show that the mRNAs and proteins for the adiponectin system are present in bovine ovary (small and large follicles and corpus luteum) and embryo. Adiponectin, AdipoR1 and AdipoR2 were more precisely localized in oocyte, GC and theca cells. Adiponectin increased IGF-1 10(-8) M-induced GC proliferation (P &lt; 0.01) but not basal or insulin 10(-8) M-induced proliferation. Additionally, adiponectin decreased insulin 10(-8) M-induced, but not basal or IGF-1 10(-8) M-induced secretions of progesterone (P &lt; 0.01) and estradiol (P &lt; 0.05) by GC. This decrease in insulin-induced steroidogenesis was associated with a decrease in ERK1/2 MAPK phosphorylation in GC pre-treated with adiponectin. Finally, addition of adiponectin during in vitro maturation affected neither the percentage of oocyte in metaphase-II nor 48-h cleavage and blastocyst day 8 rates. Conclusions: In bovine species, adiponectin decreased insulin-induced steroidogenesis and increased IGF-1- induced proliferation of cultured GC through a potential involvement of ERK1/2 MAPK pathway, whereas it did not modify oocyte maturation and embryo development in vitro.", "author" : [ { "dropping-particle" : "", "family" : "Maillard", "given" : "Virginie", "non-dropping-particle" : "", "parse-names" : false, "suffix" : "" }, { "dropping-particle" : "", "family" : "Uzbekova", "given" : "Svetlana", "non-dropping-particle" : "", "parse-names" : false, "suffix" : "" }, { "dropping-particle" : "", "family" : "Guignot", "given" : "Florence", "non-dropping-particle" : "", "parse-names" : false, "suffix" : "" }, { "dropping-particle" : "", "family" : "Perreau", "given" : "Christine", "non-dropping-particle" : "", "parse-names" : false, "suffix" : "" }, { "dropping-particle" : "", "family" : "Ram\u00e9", "given" : "Christelle", "non-dropping-particle" : "", "parse-names" : false, "suffix" : "" }, { "dropping-particle" : "", "family" : "Coyral-Castel", "given" : "St\u00e9phanie", "non-dropping-particle" : "", "parse-names" : false, "suffix" : "" }, { "dropping-particle" : "", "family" : "Dupont", "given" : "Jo\u00eblle", "non-dropping-particle" : "", "parse-names" : false, "suffix" : "" } ], "container-title" : "Reproductive biology and endocrinology : RB&amp;E", "id" : "ITEM-1", "issued" : { "date-parts" : [ [ "2010", "1" ] ] }, "page" : "23", "title" : "Effect of adiponectin on bovine granulosa cell steroidogenesis, oocyte maturation and embryo development.", "type" : "article-journal", "volume" : "8" }, "uris" : [ "http://www.mendeley.com/documents/?uuid=d754ff38-1cfa-4ce5-8043-257412060203" ] } ], "mendeley" : { "formattedCitation" : "(20)", "plainTextFormattedCitation" : "(20)", "previouslyFormattedCitation" : "&lt;sup&gt;20&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20)</w:t>
            </w:r>
            <w:r w:rsidRPr="00E901D6">
              <w:rPr>
                <w:rFonts w:ascii="Times New Roman" w:eastAsia="Times New Roman" w:hAnsi="Times New Roman" w:cs="Times New Roman"/>
                <w:color w:val="000000"/>
                <w:lang w:eastAsia="en-IN"/>
              </w:rPr>
              <w:fldChar w:fldCharType="end"/>
            </w:r>
            <w:r w:rsidRPr="00E901D6">
              <w:rPr>
                <w:rFonts w:ascii="Times New Roman" w:eastAsia="Times New Roman" w:hAnsi="Times New Roman" w:cs="Times New Roman"/>
                <w:color w:val="000000"/>
                <w:lang w:eastAsia="en-IN"/>
              </w:rPr>
              <w:t xml:space="preserve">; Mice embryo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DOI" : "10.1093/humrep/deq193", "ISBN" : "4215572878", "ISSN" : "1460-2350", "PMID" : "20663797", "abstract" : "background: Adiponectin, a pleiotropic hormone secreted from adipose tissue, can mediate some negative effects of obesity on female health, and can participate in the impaired reproductive performance of obese women. Using a mouse model, we investigated expression of adiponectin receptors in ovulated oocytes and in vivo derived preimplantation embryos, and tested effects of different adiponectin isoforms on development of preimplantation embryos in vitro. methods and results: Using RT\u2013PCR and immunohistochemistry, we found expression of adiponectin receptors AdipoR1 and AdipoR2, at the mRNA and protein level, in mouse ovulated oocytes and preimplantation embryos. Quantitative real-time RT \u2013PCR analysis showed a decrease in the amount of AdipoR1 and AdipoR2 mRNA after fertilization, which was followed by an increase in mRNA at the morula and blastocyst stage; mRNA for adiponectin was detected only at the blastocyst stage. Administration of full-length adiponectin signi\ufb01cantly changed the distribution in numbers of cells of cultured preimplantation embryos, increasing the proportion of embryos with high cell numbers (&gt;128 cells) and decreasing the proportion of embryos with lower cell numbers (&lt;65 cells). Blastocysts possessed signi\ufb01cantly higher cell numbers after full-length adiponectin treatment. Mutated trimeric adiponectin had the opposite effect, a signi\ufb01cant decrease in the proportion of embryos with higher cell numbers (&gt;96 cells) and increase in the proportion of embryos with lower cell numbers (&lt;65 cells). Trimeric adiponectin also signi\ufb01cantly decreased the cell number and increased cell death in blastocysts. Truncated globular adiponectin had no signi\ufb01cant effect on development of mouse preimplantation embryos. conclusions: Our results indicate that adiponectin can directly in\ufb02uence the development of the preimplantation embryo, and the effects are isoform dependent", "author" : [ { "dropping-particle" : "", "family" : "\u010ciko\u0161", "given" : "\u0160tefan", "non-dropping-particle" : "", "parse-names" : false, "suffix" : "" }, { "dropping-particle" : "", "family" : "Burku\u0161", "given" : "J\u00e1n", "non-dropping-particle" : "", "parse-names" : false, "suffix" : "" }, { "dropping-particle" : "", "family" : "Bukovsk\u00e1", "given" : "Alexandra", "non-dropping-particle" : "", "parse-names" : false, "suffix" : "" }, { "dropping-particle" : "", "family" : "Fabian", "given" : "Du\u0161an", "non-dropping-particle" : "", "parse-names" : false, "suffix" : "" }, { "dropping-particle" : "", "family" : "Reh\u00e1k", "given" : "Pavol", "non-dropping-particle" : "", "parse-names" : false, "suffix" : "" }, { "dropping-particle" : "", "family" : "Koppel", "given" : "Juraj", "non-dropping-particle" : "", "parse-names" : false, "suffix" : "" } ], "container-title" : "Human reproduction (Oxford, England)", "id" : "ITEM-1", "issue" : "9", "issued" : { "date-parts" : [ [ "2010", "9" ] ] }, "page" : "2247-55", "title" : "Expression of adiponectin receptors and effects of adiponectin isoforms in mouse preimplantation embryos.", "type" : "article-journal", "volume" : "25" }, "uris" : [ "http://www.mendeley.com/documents/?uuid=295e5967-2671-474d-a251-d118a11a3e7f" ] } ], "mendeley" : { "formattedCitation" : "(21)", "plainTextFormattedCitation" : "(21)", "previouslyFormattedCitation" : "&lt;sup&gt;21&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21)</w:t>
            </w:r>
            <w:r w:rsidRPr="00E901D6">
              <w:rPr>
                <w:rFonts w:ascii="Times New Roman" w:eastAsia="Times New Roman" w:hAnsi="Times New Roman" w:cs="Times New Roman"/>
                <w:color w:val="000000"/>
                <w:lang w:eastAsia="en-IN"/>
              </w:rPr>
              <w:fldChar w:fldCharType="end"/>
            </w:r>
            <w:r w:rsidRPr="00E901D6">
              <w:rPr>
                <w:rFonts w:ascii="Times New Roman" w:eastAsia="Times New Roman" w:hAnsi="Times New Roman" w:cs="Times New Roman"/>
                <w:color w:val="000000"/>
                <w:lang w:eastAsia="en-IN"/>
              </w:rPr>
              <w:t xml:space="preserve">; Human and C57BL/6J mice </w:t>
            </w:r>
            <w:proofErr w:type="spellStart"/>
            <w:r w:rsidRPr="00E901D6">
              <w:rPr>
                <w:rFonts w:ascii="Times New Roman" w:eastAsia="Times New Roman" w:hAnsi="Times New Roman" w:cs="Times New Roman"/>
                <w:color w:val="000000"/>
                <w:lang w:eastAsia="en-IN"/>
              </w:rPr>
              <w:t>granulosa</w:t>
            </w:r>
            <w:proofErr w:type="spellEnd"/>
            <w:r w:rsidRPr="00E901D6">
              <w:rPr>
                <w:rFonts w:ascii="Times New Roman" w:eastAsia="Times New Roman" w:hAnsi="Times New Roman" w:cs="Times New Roman"/>
                <w:color w:val="000000"/>
                <w:lang w:eastAsia="en-IN"/>
              </w:rPr>
              <w:t xml:space="preserve"> and cumulus cell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OBJECTIVE: To study the expression and function of adiponectin and its receptors in mouse and human follicle cells and in early embryo development. DESIGN: Whole ovaries, granulosa cells, and cumulus-oocyte complexes isolated from immature mice before and during hormone-induced ovulation were used to analyze the expression of adiponectin, its receptors, and ovulation-related genes; human cumulus cells and granulosa cells were isolated from patients undergoing in vitro fertilization (IVF) procedures. SETTING: Multicenter. PATIENT(S): Women in IVF programs in Japan and the United States. INTERVENTION(S): None. MAIN OUTCOME MEASURE(S): Expression of adiponectin receptors and fertility. RESULT(S): Adiponectin expression is absent/low in mouse and human granulosa cells and cumulus cells. Adiponectin receptors are hormonally regulated in mouse granulosa and cumulus cells in vivo and in culture. Adiponectin differentially alters the expression of Adipor1/Adipor2 as well as genes related to steroidogenesis, ovulation, and apoptosis in cumulus cells versus granulosa cells. Adiponectin enhances oocyte maturation and early embryo development in mouse and human IVF procedures. CONCLUSION(S): Adiponectin can modulate not only follicle growth but also embryo development in mice and humans.", "author" : [ { "dropping-particle" : "", "family" : "Richards", "given" : "JoAnne S.", "non-dropping-particle" : "", "parse-names" : false, "suffix" : "" }, { "dropping-particle" : "", "family" : "Liu", "given" : "Zhilin", "non-dropping-particle" : "", "parse-names" : false, "suffix" : "" }, { "dropping-particle" : "", "family" : "Kawai", "given" : "Tomoko", "non-dropping-particle" : "", "parse-names" : false, "suffix" : "" }, { "dropping-particle" : "", "family" : "Tabata", "given" : "Kei", "non-dropping-particle" : "", "parse-names" : false, "suffix" : "" }, { "dropping-particle" : "", "family" : "Watanabe", "given" : "Hirohiko", "non-dropping-particle" : "", "parse-names" : false, "suffix" : "" }, { "dropping-particle" : "", "family" : "Suresh", "given" : "Deepa", "non-dropping-particle" : "", "parse-names" : false, "suffix" : "" }, { "dropping-particle" : "", "family" : "Kuo", "given" : "Fang-Tang", "non-dropping-particle" : "", "parse-names" : false, "suffix" : "" }, { "dropping-particle" : "", "family" : "Pisarska", "given" : "Margareta D.", "non-dropping-particle" : "", "parse-names" : false, "suffix" : "" }, { "dropping-particle" : "", "family" : "Shimada", "given" : "Masayuki", "non-dropping-particle" : "", "parse-names" : false, "suffix" : "" } ], "container-title" : "Fertility and Sterility", "id" : "ITEM-1", "issue" : "2", "issued" : { "date-parts" : [ [ "2012" ] ] }, "page" : "471-9", "title" : "Adiponectin and its receptors modulate granulosa cell and cumulus cell functions, fertility, and early embryo development in the mouse and human.", "type" : "article-journal", "volume" : "98" }, "uris" : [ "http://www.mendeley.com/documents/?uuid=bc16a7fa-699d-4d6a-bf55-9d86ee1dc082" ] } ], "mendeley" : { "formattedCitation" : "(22)", "plainTextFormattedCitation" : "(22)", "previouslyFormattedCitation" : "&lt;sup&gt;22&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22)</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adiponectin</w:t>
            </w:r>
            <w:proofErr w:type="spellEnd"/>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and</w:t>
            </w:r>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tri0</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 xml:space="preserve">C57BL/6J mice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DOI" : "10.1073/pnas.041591798", "ISSN" : "0027-8424", "PMID" : "11172066", "abstract" : "Adipocyte complement-related protein (30 kDa) (Acrp30), a secreted protein of unknown function, is exclusively expressed in differentiated adipocytes; its mRNA is decreased in obese humans and mice. Here we describe novel pharmacological properties of the protease-generated globular head domain of Acrp30 (gAcrp30). Acute treatment of mice with gAcrp30 significantly decreased the elevated levels of plasma free fatty acids caused either by administration of a high fat test meal or by i.v. injection of Intralipid. This effect of gAcrp30 was caused, at least in part, by an acute increase in fatty acid oxidation by muscle. As a result, daily administration of a very low dose of gAcrp30 to mice consuming a high-fat/sucrose diet caused profound and sustainable weight reduction without affecting food intake. Thus, gAcrp30 is a novel pharmacological compound that controls energy homeostasis and exerts its effect primarily at the peripheral level.", "author" : [ { "dropping-particle" : "", "family" : "Fruebis", "given" : "Joachim", "non-dropping-particle" : "", "parse-names" : false, "suffix" : "" }, { "dropping-particle" : "", "family" : "Tsao", "given" : "Tsu-Shuen", "non-dropping-particle" : "", "parse-names" : false, "suffix" : "" }, { "dropping-particle" : "", "family" : "Javorschi", "given" : "Sandrine", "non-dropping-particle" : "", "parse-names" : false, "suffix" : "" }, { "dropping-particle" : "", "family" : "Ebbets-Reed", "given" : "Dana", "non-dropping-particle" : "", "parse-names" : false, "suffix" : "" }, { "dropping-particle" : "", "family" : "Erickson", "given" : "Mary Ruth S.", "non-dropping-particle" : "", "parse-names" : false, "suffix" : "" }, { "dropping-particle" : "", "family" : "Yen", "given" : "Frances T.", "non-dropping-particle" : "", "parse-names" : false, "suffix" : "" }, { "dropping-particle" : "", "family" : "Bihain", "given" : "Bernard E.", "non-dropping-particle" : "", "parse-names" : false, "suffix" : "" }, { "dropping-particle" : "", "family" : "Lodish", "given" : "Harvey F.", "non-dropping-particle" : "", "parse-names" : false, "suffix" : "" } ], "container-title" : "Proceedings of the National Academy of Sciences of the United States of America", "id" : "ITEM-1", "issue" : "4", "issued" : { "date-parts" : [ [ "2001", "2", "13" ] ] }, "page" : "2005-10", "title" : "Proteolytic cleavage product of 30-kDa adipocyte complement-related protein increases fatty acid oxidation in muscle and causes weight loss in mice.", "type" : "article-journal", "volume" : "98" }, "uris" : [ "http://www.mendeley.com/documents/?uuid=9749c5b3-5e72-4c17-8c4c-8090074e9265" ] } ], "mendeley" : { "formattedCitation" : "(17)", "plainTextFormattedCitation" : "(17)", "previouslyFormattedCitation" : "&lt;sup&gt;17&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17)</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aggression</w:t>
            </w:r>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agr</w:t>
            </w:r>
            <w:proofErr w:type="spellEnd"/>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chl0</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 xml:space="preserve">Human subject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The present study was undertaken with an objective to frame out the lipid profile of Indian Women Boxers. Women boxing is a newly recognized game and no work has been reported on elite female boxers in India till date. The study was based on a sample of 45 women boxers (age 17 ~ 24 years) attending Senior National Women Boxing Camp at Sports Authority of India. Each subject was evaluated for Lipid Profile variables at the beginning and end of the six weeks training camp. Fasting blood samples were taken from the antecubital vein by venipuncture. Before the samples drawn the subjects were asked to take rest for ten minutes. The blood sample was analyzed by HITACHI UV-2000 spectrophotometer (Japan). Standard techniques and procedures were followed for all the estimation. Volume and intensity of different components of training was measured by observational and physiological methods. Data were subjected to statistical treatment like mean and standard deviation. Test of significance't' - test (for paired sample) was applied to asses the difference in pre &amp; post-test. Results reveal that mean (+/-SD) Cholesterol, Triglyceride, LDL, HDL - Cholesterol and Cholesterol / HDL Cholesterol ratio was 144.7 +/- 3.6 mg%, 59.7 +/- 17.5 mg% 81.4 +/- 21.1 mg% 51.3 +/- 8.2 mg% and 2.8 +/- 0.5 respectively as found in the pre-test. Significant difference (P &lt; 0.01) was observed in Cholesterol, LDL-Cholesterol, HDL Cholesterol level in the post-test. The study concludes that women who practice sport of boxing on regular basis have a favorable lipid profile. A significant change in lipid profile of the boxers was observed after 6 weeks' training program.", "author" : [ { "dropping-particle" : "", "family" : "Chatterjee", "given" : "P", "non-dropping-particle" : "", "parse-names" : false, "suffix" : "" }, { "dropping-particle" : "", "family" : "Banerjee", "given" : "AK", "non-dropping-particle" : "", "parse-names" : false, "suffix" : "" }, { "dropping-particle" : "", "family" : "Majumdar", "given" : "P", "non-dropping-particle" : "", "parse-names" : false, "suffix" : "" } ], "container-title" : "Journal of Nepal Medical Association", "id" : "ITEM-1", "issue" : "165", "issued" : { "date-parts" : [ [ "2007" ] ] }, "page" : "25-30", "title" : "Study of plasma lipid and lipoprotein profile in elite women boxers during a six weeks' training progamme", "type" : "article-journal", "volume" : "46" }, "uris" : [ "http://www.mendeley.com/documents/?uuid=10857aff-e1a1-460f-b08d-b39b7a47ed6d" ] } ], "mendeley" : { "formattedCitation" : "(23)", "plainTextFormattedCitation" : "(23)", "previouslyFormattedCitation" : "&lt;sup&gt;23&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23)</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aggression</w:t>
            </w:r>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agr</w:t>
            </w:r>
            <w:proofErr w:type="spellEnd"/>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egf1</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 xml:space="preserve">Mice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The plasma concentration of epidermal growth factor (EGF) in normal, nephrectomized and sialectomized mice is about 0.5 nmol/l. Aggressive behaviour results in a parallel increase in both plasma EGF and plasma renin for both normal and nephrectomized mice. The plasma concentration of EGF increases around 300- and 150-fold respectively; no increase is observed in sialectomized mice, suggesting that the submaxillary gland is an important source of liberated EGF. Virtually all the EGF is found in plasma as a low molecular species that behaves as pure EGF, when examined by radioimmuno- and radioreceptor assays.", "author" : [ { "dropping-particle" : "", "family" : "Nex\u00f8", "given" : "E", "non-dropping-particle" : "", "parse-names" : false, "suffix" : "" }, { "dropping-particle" : "", "family" : "Hollenberg", "given" : "MD", "non-dropping-particle" : "", "parse-names" : false, "suffix" : "" }, { "dropping-particle" : "", "family" : "Bing", "given" : "J", "non-dropping-particle" : "", "parse-names" : false, "suffix" : "" } ], "container-title" : "Acta Physiologica Scandinavica", "id" : "ITEM-1", "issue" : "3", "issued" : { "date-parts" : [ [ "1981" ] ] }, "page" : "367-71", "title" : "Aggressive behavior in mice provokes a marked increase in both plasma epidermal growth factor and renin.", "type" : "article-journal", "volume" : "111" }, "uris" : [ "http://www.mendeley.com/documents/?uuid=30bb245d-037f-4896-b1c0-373a683b34a2" ] } ], "mendeley" : { "formattedCitation" : "(24)", "plainTextFormattedCitation" : "(24)", "previouslyFormattedCitation" : "&lt;sup&gt;24&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24)</w:t>
            </w:r>
            <w:r w:rsidRPr="00E901D6">
              <w:rPr>
                <w:rFonts w:ascii="Times New Roman" w:eastAsia="Times New Roman" w:hAnsi="Times New Roman" w:cs="Times New Roman"/>
                <w:color w:val="000000"/>
                <w:lang w:eastAsia="en-IN"/>
              </w:rPr>
              <w:fldChar w:fldCharType="end"/>
            </w:r>
            <w:r w:rsidRPr="00E901D6">
              <w:rPr>
                <w:rFonts w:ascii="Times New Roman" w:eastAsia="Times New Roman" w:hAnsi="Times New Roman" w:cs="Times New Roman"/>
                <w:color w:val="000000"/>
                <w:lang w:eastAsia="en-IN"/>
              </w:rPr>
              <w:t xml:space="preserve">; Osteoblast-like cell line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DOI" : "10.1152/ajpregu.00113.2007", "ISSN" : "0363-6119", "PMID" : "17761516", "abstract" : "Acute and intense psychological stressors induce cell damage in several organs, including the heart and the liver. Much less is known about social stress. In male mice, aggressive behavior is the most common social stressor. It is remarkable that upon fighting, submandibular salivary glands release a number of peptides into the bloodstream including epidermal growth factor (EGF). We showed previously that released EGF protects the heart from cell damage in this particular stressful situation. Here, we studied the effect of an aggressive encounter on the liver and whether EGF has a similar effect on this organ. An aggressive encounter in male mice caused inflammatory response and a transient increase in plasma alanine and aspartate transaminase activities. At 3 h, focal infiltration of neutrophils was observed in liver parenchyma. These cells accumulate on eosinophilic hepatocytes, which may correspond to dying cells. A few hours later, evidence of necrotic lesion was observed. Surgical excision of submandibular glands, sialoadenectomy, did not prevent the rise in plasma EGF concentration and did not affect the increase in plasma transaminase activities. Neither did the administration of tyrphostin AG-1478 (inhibitor of EGF receptor kinase) alter the increase in plasma alanine transaminase activity. However, it did enhance the rise in both aspartate transaminase and creatine kinase activity, suggesting heart damage. We conclude that an aggressive encounter causes mild liver damage and that released EGF does not protect this organ, in contrast to its effect on the heart.", "author" : [ { "dropping-particle" : "", "family" : "S\u00e1nchez", "given" : "Olga", "non-dropping-particle" : "", "parse-names" : false, "suffix" : "" }, { "dropping-particle" : "", "family" : "Viladrich", "given" : "Meritxell", "non-dropping-particle" : "", "parse-names" : false, "suffix" : "" }, { "dropping-particle" : "", "family" : "Ram\u00edrez", "given" : "Ignasi", "non-dropping-particle" : "", "parse-names" : false, "suffix" : "" }, { "dropping-particle" : "", "family" : "Soley", "given" : "Maria", "non-dropping-particle" : "", "parse-names" : false, "suffix" : "" } ], "container-title" : "American journal of physiology. Regulatory, integrative and comparative physiology", "id" : "ITEM-1", "issue" : "5", "issued" : { "date-parts" : [ [ "2007", "11" ] ] }, "page" : "R1908-16", "title" : "Liver injury after an aggressive encounter in male mice.", "type" : "article-journal", "volume" : "293" }, "uris" : [ "http://www.mendeley.com/documents/?uuid=ecc1be24-d377-4706-aa40-7d67bc4b9edc" ] } ], "mendeley" : { "formattedCitation" : "(25)", "plainTextFormattedCitation" : "(25)", "previouslyFormattedCitation" : "&lt;sup&gt;25&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25)</w:t>
            </w:r>
            <w:r w:rsidRPr="00E901D6">
              <w:rPr>
                <w:rFonts w:ascii="Times New Roman" w:eastAsia="Times New Roman" w:hAnsi="Times New Roman" w:cs="Times New Roman"/>
                <w:color w:val="000000"/>
                <w:lang w:eastAsia="en-IN"/>
              </w:rPr>
              <w:fldChar w:fldCharType="end"/>
            </w:r>
            <w:r w:rsidRPr="00E901D6">
              <w:rPr>
                <w:rFonts w:ascii="Times New Roman" w:eastAsia="Times New Roman" w:hAnsi="Times New Roman" w:cs="Times New Roman"/>
                <w:color w:val="000000"/>
                <w:lang w:eastAsia="en-IN"/>
              </w:rPr>
              <w:t xml:space="preserve">; Mice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Renin and epidermal growth factor (EGF) are synthesized in large amounts by the male mouse submandibular glands. We report the peptides to be secreted mainly in an exocrine manner. The highest values in saliva are obtained upon stimulation with the alpha-adrenergic agonist phenylephrine. The median value for renin is 54 700 nmol/l and the median value for EGF is 211 800 nmol/l. Aggressive behaviour and beta-adrenergic stimulation also increase salivary output of both peptides, while vasoactive intestinal polypeptide (VIP) plus pilocarpine selectively stimulate the secretion of renin. The pattern of increase in plasma is comparable to that in saliva though the substance concentration is lower by a factor of 2 to 70 for renin and a factor of 280 to 12 000 for EGF.", "author" : [ { "dropping-particle" : "", "family" : "Nex\u00f8", "given" : "E", "non-dropping-particle" : "", "parse-names" : false, "suffix" : "" }, { "dropping-particle" : "", "family" : "Olsen", "given" : "PS", "non-dropping-particle" : "", "parse-names" : false, "suffix" : "" }, { "dropping-particle" : "", "family" : "Poulsen", "given" : "K", "non-dropping-particle" : "", "parse-names" : false, "suffix" : "" } ], "container-title" : "Regulatory Peptides", "id" : "ITEM-1", "issue" : "4", "issued" : { "date-parts" : [ [ "1984" ] ] }, "page" : "327-34", "title" : "Exocrine and endocrine secretion of renin and epidermal growth factor from the mouse submandibular glands.", "type" : "article-journal", "volume" : "8" }, "uris" : [ "http://www.mendeley.com/documents/?uuid=caeada6c-b0dc-4f7b-90a7-aa80c47476bc" ] } ], "mendeley" : { "formattedCitation" : "(26)", "plainTextFormattedCitation" : "(26)", "previouslyFormattedCitation" : "&lt;sup&gt;26&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26)</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aggression</w:t>
            </w:r>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agr</w:t>
            </w:r>
            <w:proofErr w:type="spellEnd"/>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ngf1</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 xml:space="preserve">Mice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ISSN" : "0027-8424", "PMID" : "2813412", "abstract" : "The effects of intermale aggressive behavior induced by social isolation on the level of nerve growth factor (NGF) mRNA and protein were investigated in central and peripheral mouse tissues. A large increase in NGF mRNA and protein was observed in hypothalamus, with no changes in cerebral cortex, hippocampus, and cerebellum. No change in NGF mRNA levels was found in heart, spleen, vas deferens, and submaxillary salivary gland. The cellular localization of NGF mRNA in the central nervous system was investigated by in situ hybridization. Numerous nerve cells were specifically labeled in preoptic and ventrolateral nuclei of the hypothalamus, as well as in the cornu ammonis region of the hippocampus and throughout all layers of the cerebral cortex, with the highest concentration in layer III. The present results firmly establish that nerve cells constitute the major source in NGF in the brain. They also open the way to understanding the regulation of NGF biosynthesis in the central nervous system.", "author" : [ { "dropping-particle" : "", "family" : "Spillantini", "given" : "M G", "non-dropping-particle" : "", "parse-names" : false, "suffix" : "" }, { "dropping-particle" : "", "family" : "Aloe", "given" : "L", "non-dropping-particle" : "", "parse-names" : false, "suffix" : "" }, { "dropping-particle" : "", "family" : "Alleva", "given" : "E", "non-dropping-particle" : "", "parse-names" : false, "suffix" : "" }, { "dropping-particle" : "", "family" : "Simone", "given" : "R", "non-dropping-particle" : "De", "parse-names" : false, "suffix" : "" }, { "dropping-particle" : "", "family" : "Goedert", "given" : "M", "non-dropping-particle" : "", "parse-names" : false, "suffix" : "" }, { "dropping-particle" : "", "family" : "Levi-Montalcini", "given" : "R", "non-dropping-particle" : "", "parse-names" : false, "suffix" : "" } ], "container-title" : "Proceedings of the National Academy of Sciences of the United States of America", "id" : "ITEM-1", "issue" : "21", "issued" : { "date-parts" : [ [ "1989", "11" ] ] }, "page" : "8555-9", "title" : "Nerve growth factor mRNA and protein increase in hypothalamus in a mouse model of aggression.", "type" : "article-journal", "volume" : "86" }, "uris" : [ "http://www.mendeley.com/documents/?uuid=32818219-d570-4479-800b-405f7ccd1fb0" ] } ], "mendeley" : { "formattedCitation" : "(27)", "plainTextFormattedCitation" : "(27)", "previouslyFormattedCitation" : "&lt;sup&gt;27&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27)</w:t>
            </w:r>
            <w:r w:rsidRPr="00E901D6">
              <w:rPr>
                <w:rFonts w:ascii="Times New Roman" w:eastAsia="Times New Roman" w:hAnsi="Times New Roman" w:cs="Times New Roman"/>
                <w:color w:val="000000"/>
                <w:lang w:eastAsia="en-IN"/>
              </w:rPr>
              <w:fldChar w:fldCharType="end"/>
            </w:r>
            <w:r w:rsidRPr="00E901D6">
              <w:rPr>
                <w:rFonts w:ascii="Times New Roman" w:eastAsia="Times New Roman" w:hAnsi="Times New Roman" w:cs="Times New Roman"/>
                <w:color w:val="000000"/>
                <w:lang w:eastAsia="en-IN"/>
              </w:rPr>
              <w:t xml:space="preserve">; Mice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Ten repeated daily interactions (20 min each) of the same pairs of isolated male mice produced a clear distinction between attacking (dominant) and defeated (subordinate) animals. The fighting level remained fairly constant over the 10 days. One hr after the end of the 10th session, the increase in serum NGF levels described previously (2) was significantly more marked in subordinate than in dominant mice. The mean level of serum NGF was correlated with the number of fighting episodes, particularly in the case of dominant individuals. Moreover, within-pair differences in NGF values were correlated with differences in locomotor activity between dominants and subordinates; this makes it possible that stimuli other than those produced by fighting per se may be responsible for the increase in circulating NGF. As is well known, the adrenal hypertrophy produced by fighting stress is more marked in subordinate than in dominant mice, while previous work has shown that stress of a nonpsychosocial kind does not elevate serum NGF levels. Therefore, the present data support the hypothesis that NGF release contributes to the modulation of adrenal function in a situation-specific fashion.", "author" : [ { "dropping-particle" : "", "family" : "Maestripieri", "given" : "D", "non-dropping-particle" : "", "parse-names" : false, "suffix" : "" }, { "dropping-particle" : "", "family" : "Simone", "given" : "R", "non-dropping-particle" : "De", "parse-names" : false, "suffix" : "" }, { "dropping-particle" : "", "family" : "Aloe", "given" : "L", "non-dropping-particle" : "", "parse-names" : false, "suffix" : "" }, { "dropping-particle" : "", "family" : "Alleva", "given" : "E", "non-dropping-particle" : "", "parse-names" : false, "suffix" : "" } ], "container-title" : "Physiology &amp; Behavior", "id" : "ITEM-1", "issue" : "1", "issued" : { "date-parts" : [ [ "1990" ] ] }, "page" : "161-4", "title" : "Social status and nerve growth factor serum levels after agonistic encounters in mice.", "type" : "article-journal", "volume" : "47" }, "uris" : [ "http://www.mendeley.com/documents/?uuid=c7602e39-04e3-43d9-94fc-c1dfec99eb5a" ] } ], "mendeley" : { "formattedCitation" : "(28)", "plainTextFormattedCitation" : "(28)", "previouslyFormattedCitation" : "&lt;sup&gt;28&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28)</w:t>
            </w:r>
            <w:r w:rsidRPr="00E901D6">
              <w:rPr>
                <w:rFonts w:ascii="Times New Roman" w:eastAsia="Times New Roman" w:hAnsi="Times New Roman" w:cs="Times New Roman"/>
                <w:color w:val="000000"/>
                <w:lang w:eastAsia="en-IN"/>
              </w:rPr>
              <w:fldChar w:fldCharType="end"/>
            </w:r>
            <w:r w:rsidRPr="00E901D6">
              <w:rPr>
                <w:rFonts w:ascii="Times New Roman" w:eastAsia="Times New Roman" w:hAnsi="Times New Roman" w:cs="Times New Roman"/>
                <w:color w:val="000000"/>
                <w:lang w:eastAsia="en-IN"/>
              </w:rPr>
              <w:t xml:space="preserve">; Mice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By use of a specific and sensitive beta-nerve growth factor radioimmunoassay (beta NGF-RIA), serum beta NGF concentrations were measured in adult male Swiss-Webster mice under various physiological conditions. Animals killed on the day of arrival from the animal supplier showed wide variations (3-15 ng beta NGF/ml) in serum beta NGF levels. These levels significantly decreased if the animals were maintained under individually housed conditions for at least 6 days prior to death. Aggression caused by social contact between previously individually housed animals raised serum beta NGF levels by two orders of magnitude relative to serum beta NGF concentrations in nonaggressive mice. Testosterone propionate treatment (10 mg/animal) 5 days prior to death did not elevate serum beta NGF levels in individually maintained animals. However, the hormone pretreatment markedly augmented serum beta NGF levels in aggressive mice compared with the levels in hormone-treated nonaggressive animals. Removal of the submandibular-sublingual salivary glands 10 days prior to death completely abolished the increase in serum beta NGF due to aggression. The high serum beta NGF levels, as measured by competitive RIA in aggressive mice, were confirmed by a neurite outgrowth PC-12 bioassay system. In conclusion, serum beta NGF in adult male mice is subject to alteration by environmental stress.", "author" : [ { "dropping-particle" : "", "family" : "Lakshmanan", "given" : "J", "non-dropping-particle" : "", "parse-names" : false, "suffix" : "" } ], "container-title" : "American Journal of Physiology", "id" : "ITEM-1", "issue" : "4.1", "issued" : { "date-parts" : [ [ "1986" ] ] }, "page" : "E386-92", "title" : "Aggressive behavior in adult male mice elevates serum nerve growth factor levels.", "type" : "article-journal", "volume" : "250" }, "uris" : [ "http://www.mendeley.com/documents/?uuid=c2b03cb0-7f70-429e-bd8c-f95c2daac911" ] } ], "mendeley" : { "formattedCitation" : "(29)", "plainTextFormattedCitation" : "(29)", "previouslyFormattedCitation" : "&lt;sup&gt;29&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29)</w:t>
            </w:r>
            <w:r w:rsidRPr="00E901D6">
              <w:rPr>
                <w:rFonts w:ascii="Times New Roman" w:eastAsia="Times New Roman" w:hAnsi="Times New Roman" w:cs="Times New Roman"/>
                <w:color w:val="000000"/>
                <w:lang w:eastAsia="en-IN"/>
              </w:rPr>
              <w:fldChar w:fldCharType="end"/>
            </w:r>
            <w:r w:rsidRPr="00E901D6">
              <w:rPr>
                <w:rFonts w:ascii="Times New Roman" w:eastAsia="Times New Roman" w:hAnsi="Times New Roman" w:cs="Times New Roman"/>
                <w:color w:val="000000"/>
                <w:lang w:eastAsia="en-IN"/>
              </w:rPr>
              <w:t xml:space="preserve">; Mice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Mouse serum beta-nerve growth factor (NGF) levels were measured using a newly developed competitive beta-NGF radioimmunoassay. The basal serum beta-NGF levels in male and female mice were consistently less than 2 ng/ml when these animals were maintained in individual cages for at least 7 days before they were killed. However, in male mice, serum beta-NGF levels were significantly elevated when they were housed 5 per cage. The rise in serum beta-NGF levels, presumably mediated by intermale aggression, was confirmed by grouping previously isolated mice together in one cage for 20 min before they were killed. In all aggressive male mice, serum beta-NGF levels were elevated by two orders of magnitude. The beta-NGF radioimmunoassay values were also validated by a neurite outgrowth bioassay system using the serum of aggressive male mice. In summary, both measurement techniques confirm that mouse serum beta-NGF levels undergo marked changes depending on animal handling conditions.", "author" : [ { "dropping-particle" : "", "family" : "Lakshmanan", "given" : "J", "non-dropping-particle" : "", "parse-names" : false, "suffix" : "" } ], "container-title" : "Journal of Neurochemistry", "id" : "ITEM-1", "issue" : "3", "issued" : { "date-parts" : [ [ "1986" ] ] }, "page" : "882-91", "title" : "Beta-nerve growth factor measurements in mouse serum.", "type" : "article-journal", "volume" : "46" }, "uris" : [ "http://www.mendeley.com/documents/?uuid=083dfbb8-2b97-49c4-a087-98fc4b756cfe" ] } ], "mendeley" : { "formattedCitation" : "(30)", "plainTextFormattedCitation" : "(30)", "previouslyFormattedCitation" : "&lt;sup&gt;30&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30)</w:t>
            </w:r>
            <w:r w:rsidRPr="00E901D6">
              <w:rPr>
                <w:rFonts w:ascii="Times New Roman" w:eastAsia="Times New Roman" w:hAnsi="Times New Roman" w:cs="Times New Roman"/>
                <w:color w:val="000000"/>
                <w:lang w:eastAsia="en-IN"/>
              </w:rPr>
              <w:fldChar w:fldCharType="end"/>
            </w:r>
            <w:r w:rsidRPr="00E901D6">
              <w:rPr>
                <w:rFonts w:ascii="Times New Roman" w:eastAsia="Times New Roman" w:hAnsi="Times New Roman" w:cs="Times New Roman"/>
                <w:color w:val="000000"/>
                <w:lang w:eastAsia="en-IN"/>
              </w:rPr>
              <w:t xml:space="preserve">; Mice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The presence of nerve growth factor (NGF) in the serum of adult male mice was assayed using the chick embryo dorsal root ganglion (DRG) bioassay technique in a serum free N1 supplemented medium. Wide variations in the serum-induced nerve fiber outgrowth response were observed when serum was obtained from animals maintained four per cage. Of 64 mice tested, sera of 7 animals induced a profound nerve fiber outgrowth response while the sera of 57 mice failed to show a similar response. In animals kept in isolation for 7 days prior to the start of the experiment, aggression provoked a marked increase in serum NGF levels. In contrast to the sera of aggression-unprovoked mice, the sera of all aggression-provoked mice stimulated a dense nerve fiber outgrowth. The sera of both groups of mice stimulated an intense proliferation and migration of nonneuronal cells. The neurite outgrowth responses elicited by sera from aggression-provoked and unprovoked mice were completely inhibited by the rabbit anti-NGF antiserum. In conclusion, both crowded housing and aggression in mice may provoke an elevation in the serum NGF levels that can be confirmed by the ganglion bioassay technique.", "author" : [ { "dropping-particle" : "", "family" : "Lakshmanan", "given" : "J", "non-dropping-particle" : "", "parse-names" : false, "suffix" : "" } ], "container-title" : "Neurochemical Research", "id" : "ITEM-1", "issue" : "4", "issued" : { "date-parts" : [ [ "1987" ] ] }, "page" : "393-7", "title" : "Nerve growth factor levels in mouse serum: variations due to stress.", "type" : "article-journal", "volume" : "12" }, "uris" : [ "http://www.mendeley.com/documents/?uuid=c96ea565-dc12-4fe1-b87e-aefa78a87b40" ] } ], "mendeley" : { "formattedCitation" : "(31)", "plainTextFormattedCitation" : "(31)", "previouslyFormattedCitation" : "&lt;sup&gt;31&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31)</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aggression</w:t>
            </w:r>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agr</w:t>
            </w:r>
            <w:proofErr w:type="spellEnd"/>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bdn1</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 xml:space="preserve">Hamster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DOI" : "10.1037/a0026172.DIFFERENTIAL", "abstract" : "Syrian hamsters readily form dominant-subordinate relationships under laboratory conditions. Winning or losing in agonistic encounters can have striking, long-term effects on social behavior, but the mechanisms underlying this experience-induced behavioral plasticity are unclear. The present study tested the hypothesis that changes in brain-derived neurotrophic factor (BDNF) may at least in part mediate this plasticity. Male hamsters were paired for 15-min using a resident-intruder model, and individuals were identified as winners or losers on the basis of their behavior. BDNF was examined with in situ hybridization 2 hours after treatment during the consolidation period of emotional learning. Losing animals had significantly more BDNF mRNA in the basolateral (BLA) and medial (MeA) nuclei of the amygdala when compared to winning animals as well as novel cage and home cage controls. Interestingly, winning animals had significantly more BDNF mRNA in the dentate gyrus of the dorsal hippocampus (DHPC DG) than did losing animals, novel and home cage controls. No conflict-related changes in BDNF mRNA were observed in several other regions including the bed nucleus of the stria terminalis and central amygdala. Next, we demonstrated that K252a, a Trk receptor antagonist, significantly reduced the acquisition of conditioned defeat when administered within the BLA. These data support a model in which BDNF-mediated plasticity within the BLA supports learning of submission or subordinate social status in losing animals, whereas BDNF-mediated plasticity within the hippocampus may instantiate aspects of winning such as control of a territory in dominant animals.", "author" : [ { "dropping-particle" : "", "family" : "Stacie", "given" : "L. Taylor", "non-dropping-particle" : "", "parse-names" : false, "suffix" : "" }, { "dropping-particle" : "", "family" : "Stanek", "given" : "Lisa M.", "non-dropping-particle" : "", "parse-names" : false, "suffix" : "" }, { "dropping-particle" : "", "family" : "Ressler", "given" : "Kerry J.", "non-dropping-particle" : "", "parse-names" : false, "suffix" : "" }, { "dropping-particle" : "", "family" : "Huhman", "given" : "Kim L.", "non-dropping-particle" : "", "parse-names" : false, "suffix" : "" } ], "container-title" : "Behavioural Neuroscience", "id" : "ITEM-1", "issue" : "6", "issued" : { "date-parts" : [ [ "2012" ] ] }, "page" : "911-920", "title" : "Differential BDNF expression in limbic brain regions following social defeat or territorial aggression", "type" : "article-journal", "volume" : "125" }, "uris" : [ "http://www.mendeley.com/documents/?uuid=01ece10f-4cfa-4a63-818c-7141aca7659b" ] } ], "mendeley" : { "formattedCitation" : "(32)", "plainTextFormattedCitation" : "(32)", "previouslyFormattedCitation" : "&lt;sup&gt;32&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32)</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aggression</w:t>
            </w:r>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agr</w:t>
            </w:r>
            <w:proofErr w:type="spellEnd"/>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dop1</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 xml:space="preserve">Long-Evans rat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Autonomic and limbic neural activities are linked to aggressive behavior, and it is hypothesized that activities in the cardiovascular and monoaminergic systems play a role in preparing for an aggressive challenge. The objective was to learn about the emergence of monoamine activity in nucleus accumbens before an aggressive confrontation that was omitted at the regular time of occurrence, dissociating the motoric from the aminergic activity. Dopamine, serotonin, heart rate and behavioral activity were monitored before, during and after a single 10-min confrontation in resident male Long-Evans rats fitted with a microdialysis probe in the n. accumbens and with a telemetry sender (experiment 1). DA, but not 5-HT efflux, was confirmed to increase in n. accumbens during and after a single aggressive episode. In aggressive males that confronted an opponent daily for 10 days (experiment 2) heart rate rose 1 h before the regularly scheduled encounter relative to control rats, as measured on day 11 in the absence of any aggression. Concurrently, DA levels increased by 60-70% over baseline levels and 5-HT levels decreased by 30-35% compared to baseline levels. These changes were sustained over 1 h, and contrasted with no significant changes in DA, 5-HT, heart rate or behavioral activity in control rats. The rise in mesolimbic DA appears to be significant in anticipating the physiological and behavioral demands of an aggressive episode, and the fall in 5-HT in its termination, dissociated from the actual execution of the behavior.", "author" : [ { "dropping-particle" : "", "family" : "Ferrari", "given" : "PF", "non-dropping-particle" : "", "parse-names" : false, "suffix" : "" }, { "dropping-particle" : "", "family" : "Erp", "given" : "AM", "non-dropping-particle" : "van", "parse-names" : false, "suffix" : "" }, { "dropping-particle" : "", "family" : "Tornatzky", "given" : "W", "non-dropping-particle" : "", "parse-names" : false, "suffix" : "" }, { "dropping-particle" : "", "family" : "Miczek", "given" : "KA", "non-dropping-particle" : "", "parse-names" : false, "suffix" : "" } ], "container-title" : "European Journal of Neuroscience", "id" : "ITEM-1", "issue" : "2", "issued" : { "date-parts" : [ [ "2003" ] ] }, "page" : "371-8", "title" : "Accumbal dopamine and serotonin in anticipation of the next aggressive episode in rats.", "type" : "article-journal", "volume" : "17" }, "uris" : [ "http://www.mendeley.com/documents/?uuid=9943eb12-1e61-4211-899d-463f3a1a4ff1" ] } ], "mendeley" : { "formattedCitation" : "(33)", "plainTextFormattedCitation" : "(33)", "previouslyFormattedCitation" : "&lt;sup&gt;33&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33)</w:t>
            </w:r>
            <w:r w:rsidRPr="00E901D6">
              <w:rPr>
                <w:rFonts w:ascii="Times New Roman" w:eastAsia="Times New Roman" w:hAnsi="Times New Roman" w:cs="Times New Roman"/>
                <w:color w:val="000000"/>
                <w:lang w:eastAsia="en-IN"/>
              </w:rPr>
              <w:fldChar w:fldCharType="end"/>
            </w:r>
            <w:r w:rsidRPr="00E901D6">
              <w:rPr>
                <w:rFonts w:ascii="Times New Roman" w:eastAsia="Times New Roman" w:hAnsi="Times New Roman" w:cs="Times New Roman"/>
                <w:color w:val="000000"/>
                <w:lang w:eastAsia="en-IN"/>
              </w:rPr>
              <w:t xml:space="preserve">; Long-Evans rat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Dopamine (DA) and serotonin have been implicated in the regulation of aggressive behavior, but it has remained challenging to assess the dynamic changes in these neurotransmitters while aggressive behavior is in progress. The objective of this study was to learn about ongoing monoamine activity in corticolimbic areas during aggressive confrontations in rats. Male Long-Evans rats were implanted with a microdialysis probe aimed at the nucleus accumbens (NAC) or medial prefrontal cortex (PFC); next, 10 min samples were collected before, during, and after a 10 min confrontation. Rats continued to display aggressive behavior while being sampled, and they performed two to six attack bites as well as 140 sec of aggressive acts and postures. Dopamine levels in NAC were significantly increased up to 60 min after the confrontation. Peak levels of 140% were achieved approximately 20-30 min after the confrontation. No concurrent changes in accumbal serotonin levels were seen during or after the confrontation. Dopamine and serotonin levels in PFC changed in the opposite direction, with a sustained decrease in serotonin to 80% of baseline levels during and after the confrontation and an increase in dopamine to 120% after the confrontation. The temporal pattern of monoamine changes, which followed rather than preceded the confrontation, points to a significant role of accumbal and cortical DA and 5-hydroxytryptamine in the consequences as opposed to the triggering of aggressive acts. The increase in accumbal DA in aggressive animals supports the hypothesis that this neural system is linked to the execution of biologically salient and demanding behavior.", "author" : [ { "dropping-particle" : "Van", "family" : "Erp", "given" : "Annemoon M M", "non-dropping-particle" : "", "parse-names" : false, "suffix" : "" }, { "dropping-particle" : "", "family" : "Miczek", "given" : "Klaus A", "non-dropping-particle" : "", "parse-names" : false, "suffix" : "" } ], "container-title" : "The Journal of Neuroscience", "id" : "ITEM-1", "issue" : "24", "issued" : { "date-parts" : [ [ "2000" ] ] }, "page" : "9320-9325", "title" : "Aggressive Behavior, Increased Accumbal Dopamine, and Decreased Cortical Serotonin in Rats", "type" : "article-journal", "volume" : "20" }, "uris" : [ "http://www.mendeley.com/documents/?uuid=47d07238-fb5f-4bdd-bf45-eeca17c262cd" ] } ], "mendeley" : { "formattedCitation" : "(34)", "plainTextFormattedCitation" : "(34)", "previouslyFormattedCitation" : "&lt;sup&gt;34&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34)</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aggression</w:t>
            </w:r>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agr</w:t>
            </w:r>
            <w:proofErr w:type="spellEnd"/>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ser0</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 xml:space="preserve">Long-Evans rat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Autonomic and limbic neural activities are linked to aggressive behavior, and it is hypothesized that activities in the cardiovascular and monoaminergic systems play a role in preparing for an aggressive challenge. The objective was to learn about the emergence of monoamine activity in nucleus accumbens before an aggressive confrontation that was omitted at the regular time of occurrence, dissociating the motoric from the aminergic activity. Dopamine, serotonin, heart rate and behavioral activity were monitored before, during and after a single 10-min confrontation in resident male Long-Evans rats fitted with a microdialysis probe in the n. accumbens and with a telemetry sender (experiment 1). DA, but not 5-HT efflux, was confirmed to increase in n. accumbens during and after a single aggressive episode. In aggressive males that confronted an opponent daily for 10 days (experiment 2) heart rate rose 1 h before the regularly scheduled encounter relative to control rats, as measured on day 11 in the absence of any aggression. Concurrently, DA levels increased by 60-70% over baseline levels and 5-HT levels decreased by 30-35% compared to baseline levels. These changes were sustained over 1 h, and contrasted with no significant changes in DA, 5-HT, heart rate or behavioral activity in control rats. The rise in mesolimbic DA appears to be significant in anticipating the physiological and behavioral demands of an aggressive episode, and the fall in 5-HT in its termination, dissociated from the actual execution of the behavior.", "author" : [ { "dropping-particle" : "", "family" : "Ferrari", "given" : "PF", "non-dropping-particle" : "", "parse-names" : false, "suffix" : "" }, { "dropping-particle" : "", "family" : "Erp", "given" : "AM", "non-dropping-particle" : "van", "parse-names" : false, "suffix" : "" }, { "dropping-particle" : "", "family" : "Tornatzky", "given" : "W", "non-dropping-particle" : "", "parse-names" : false, "suffix" : "" }, { "dropping-particle" : "", "family" : "Miczek", "given" : "KA", "non-dropping-particle" : "", "parse-names" : false, "suffix" : "" } ], "container-title" : "European Journal of Neuroscience", "id" : "ITEM-1", "issue" : "2", "issued" : { "date-parts" : [ [ "2003" ] ] }, "page" : "371-8", "title" : "Accumbal dopamine and serotonin in anticipation of the next aggressive episode in rats.", "type" : "article-journal", "volume" : "17" }, "uris" : [ "http://www.mendeley.com/documents/?uuid=9943eb12-1e61-4211-899d-463f3a1a4ff1" ] } ], "mendeley" : { "formattedCitation" : "(33)", "plainTextFormattedCitation" : "(33)", "previouslyFormattedCitation" : "&lt;sup&gt;33&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33)</w:t>
            </w:r>
            <w:r w:rsidRPr="00E901D6">
              <w:rPr>
                <w:rFonts w:ascii="Times New Roman" w:eastAsia="Times New Roman" w:hAnsi="Times New Roman" w:cs="Times New Roman"/>
                <w:color w:val="000000"/>
                <w:lang w:eastAsia="en-IN"/>
              </w:rPr>
              <w:fldChar w:fldCharType="end"/>
            </w:r>
            <w:r w:rsidRPr="00E901D6">
              <w:rPr>
                <w:rFonts w:ascii="Times New Roman" w:eastAsia="Times New Roman" w:hAnsi="Times New Roman" w:cs="Times New Roman"/>
                <w:color w:val="000000"/>
                <w:lang w:eastAsia="en-IN"/>
              </w:rPr>
              <w:t xml:space="preserve">; Long-Evans rat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Dopamine (DA) and serotonin have been implicated in the regulation of aggressive behavior, but it has remained challenging to assess the dynamic changes in these neurotransmitters while aggressive behavior is in progress. The objective of this study was to learn about ongoing monoamine activity in corticolimbic areas during aggressive confrontations in rats. Male Long-Evans rats were implanted with a microdialysis probe aimed at the nucleus accumbens (NAC) or medial prefrontal cortex (PFC); next, 10 min samples were collected before, during, and after a 10 min confrontation. Rats continued to display aggressive behavior while being sampled, and they performed two to six attack bites as well as 140 sec of aggressive acts and postures. Dopamine levels in NAC were significantly increased up to 60 min after the confrontation. Peak levels of 140% were achieved approximately 20-30 min after the confrontation. No concurrent changes in accumbal serotonin levels were seen during or after the confrontation. Dopamine and serotonin levels in PFC changed in the opposite direction, with a sustained decrease in serotonin to 80% of baseline levels during and after the confrontation and an increase in dopamine to 120% after the confrontation. The temporal pattern of monoamine changes, which followed rather than preceded the confrontation, points to a significant role of accumbal and cortical DA and 5-hydroxytryptamine in the consequences as opposed to the triggering of aggressive acts. The increase in accumbal DA in aggressive animals supports the hypothesis that this neural system is linked to the execution of biologically salient and demanding behavior.", "author" : [ { "dropping-particle" : "Van", "family" : "Erp", "given" : "Annemoon M M", "non-dropping-particle" : "", "parse-names" : false, "suffix" : "" }, { "dropping-particle" : "", "family" : "Miczek", "given" : "Klaus A", "non-dropping-particle" : "", "parse-names" : false, "suffix" : "" } ], "container-title" : "The Journal of Neuroscience", "id" : "ITEM-1", "issue" : "24", "issued" : { "date-parts" : [ [ "2000" ] ] }, "page" : "9320-9325", "title" : "Aggressive Behavior, Increased Accumbal Dopamine, and Decreased Cortical Serotonin in Rats", "type" : "article-journal", "volume" : "20" }, "uris" : [ "http://www.mendeley.com/documents/?uuid=47d07238-fb5f-4bdd-bf45-eeca17c262cd" ] } ], "mendeley" : { "formattedCitation" : "(34)", "plainTextFormattedCitation" : "(34)", "previouslyFormattedCitation" : "&lt;sup&gt;34&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34)</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aggression</w:t>
            </w:r>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agr</w:t>
            </w:r>
            <w:proofErr w:type="spellEnd"/>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edp1</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 xml:space="preserve">Human subject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The response of plasma beta-endorphin (beta-EP) and adrenocorticotropin (ACTH) was studied in seven well-trained (T) young endurance athletes and seven untrained (UT) age- and weight-matched males during treadmill exercise. Subjects ran continuously for 7 min at 60% VO2max, 3 min at 100% VO2max and 2 min at 110% VO2max. Arterialized blood was obtained periodically from a cannulated heated (41 degrees C) hand vein. Plasma beta-EP was measured by radio-immunoassay (RIA) which incorporated an antibody that did not cross-react (less than 1.5%) with beta-lipotropin. Plasma beta-EP was similar between groups at rest (T = 4.3 +/- 0.8 fmol ml-1, mean +/- SE, UT = 3.3 +/- 0.6 fmol ml-1) and did not change at the 60% VO2max stage. Beta-endorphin significantly increased at 100% VO2max with both groups responding similarly. A further increase occurred at 110% VO2max (T = 10.8 + 2.0 and UT = 6.6 + 1.0 fmol ml-1, P less than 0.05 for between group differences). This between group difference persisted 1 min after exercise when the highest beta-EP levels were reached (T = 18.7 +/- 4.7 and UT = 12.8 +/- 3.1 fmol ml-1, P less than 0.05). Plasma ACTH responses were similar to beta-EP with the highest values (T = 61.5 +/- 7.2, UT = 45.7 +/- 6.8 fmol ml-1, P less than 0.05 for between group differences) occurring at 1 min post-exercise. A positive correlation, r = 0.85, P less than 0.05, was found between beta-EP and ACTH using the 1 min post-exercise values. The enhanced response of beta-EP and ACTH in T may indicate a training-induced adaptation which increases the response capacity to extreme levels of stress.", "author" : [ { "dropping-particle" : "", "family" : "Farrell", "given" : "PA", "non-dropping-particle" : "", "parse-names" : false, "suffix" : "" }, { "dropping-particle" : "", "family" : "Kjaer", "given" : "M", "non-dropping-particle" : "", "parse-names" : false, "suffix" : "" }, { "dropping-particle" : "", "family" : "Bach", "given" : "FW", "non-dropping-particle" : "", "parse-names" : false, "suffix" : "" }, { "dropping-particle" : "", "family" : "Galbo", "given" : "H", "non-dropping-particle" : "", "parse-names" : false, "suffix" : "" } ], "container-title" : "Acta Physiologica Scandinavica", "id" : "ITEM-1", "issue" : "4", "issued" : { "date-parts" : [ [ "1987" ] ] }, "note" : "Though this paper says exercise, it is a supramaximal type of exercise (intense exercise) which falls in the category of aggression instead of exe.", "page" : "619-25", "title" : "Beta-endorphin and adrenocorticotropin response to supramaximal treadmill exercise in trained and untrained males", "type" : "article-journal", "volume" : "130" }, "uris" : [ "http://www.mendeley.com/documents/?uuid=a2f99ce6-d162-4bea-924a-d195b2d61222" ] } ], "mendeley" : { "formattedCitation" : "(35)", "plainTextFormattedCitation" : "(35)", "previouslyFormattedCitation" : "&lt;sup&gt;35&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35)</w:t>
            </w:r>
            <w:r w:rsidRPr="00E901D6">
              <w:rPr>
                <w:rFonts w:ascii="Times New Roman" w:eastAsia="Times New Roman" w:hAnsi="Times New Roman" w:cs="Times New Roman"/>
                <w:color w:val="000000"/>
                <w:lang w:eastAsia="en-IN"/>
              </w:rPr>
              <w:fldChar w:fldCharType="end"/>
            </w:r>
            <w:r w:rsidRPr="00E901D6">
              <w:rPr>
                <w:rFonts w:ascii="Times New Roman" w:eastAsia="Times New Roman" w:hAnsi="Times New Roman" w:cs="Times New Roman"/>
                <w:color w:val="000000"/>
                <w:lang w:eastAsia="en-IN"/>
              </w:rPr>
              <w:t xml:space="preserve">; Human subject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To assess changes of beta-endorphin during intense endurance exercise, ten nonspecifically trained volunteers (aged 25.7 +/- 2.9 years) were subjected to an exhaustive endurance test on a cycle ergometer at the work load of the individual anaerobic threshold (IAT) determined in a preparatory graded exercise test. Prior to, in 25-min intervals during, and repeatedly subsequent to exercise venous blood samples were drawn to measure the levels of beta-endorphin (beta-E), cortisol (C), adrenaline (A), and noradrenaline (NA). In addition, lactate, heart rate, and rate of perceived exertion were determined. The levels of beta-E remained unchanged during the first 50 min; between the 50th and 75th min beta-E increased by 82% (p less than 0.01). At the end of the exercise (mean exercise time: 89 min), a beta-E level three times the resting level was measured. The maximum exercise-induced increase of beta-E showed a positive correlation to endurance capacity (W.kg-1 of IAT): r = 0.74; p less than 0.05. C exhibited similar changes to beta-E, but the onset of increase was delayed if compared with beta-E; there was a close correlation between these two stress hormones (75th min of exercise: r = 0.91; p less than 0.001). The catecholamines A and NA increased linearly during exercise, without a correlation with the behavior of beta-E being established.", "author" : [ { "dropping-particle" : "", "family" : "Schwarz", "given" : "L", "non-dropping-particle" : "", "parse-names" : false, "suffix" : "" }, { "dropping-particle" : "", "family" : "Kindermann", "given" : "W", "non-dropping-particle" : "", "parse-names" : false, "suffix" : "" } ], "container-title" : "International Journal of Sports Medicine", "id" : "ITEM-1", "issue" : "5", "issued" : { "date-parts" : [ [ "1989" ] ] }, "page" : "324-8", "title" : "Beta-endorphin, catecholamines, and cortisol during exhaustive endurance exercise", "type" : "article-journal", "volume" : "10" }, "uris" : [ "http://www.mendeley.com/documents/?uuid=cb076aab-60b0-47a0-a410-a071f2f1ece4" ] } ], "mendeley" : { "formattedCitation" : "(36)", "plainTextFormattedCitation" : "(36)", "previouslyFormattedCitation" : "&lt;sup&gt;36&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36)</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aggression</w:t>
            </w:r>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agr</w:t>
            </w:r>
            <w:proofErr w:type="spellEnd"/>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tet1</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 xml:space="preserve">Human subject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Levels of circulating cortisol, testosterone, and testosterone-binding globulin were measured in 15 male wrestlers in relation to wrestling bouts and their outcomes. Concentrations of cortisol and testosterone increased consistently during wrestling bouts, while levels of testosterone-binding globulin dropped. Winners of competive matches showed greater increases in both cortisol and testosterone than losers. These findings indicate that humans, like other social mammals, may undergo specific endocrine changes in response to victory or defeat.", "author" : [ { "dropping-particle" : "", "family" : "Elias", "given" : "Michael", "non-dropping-particle" : "", "parse-names" : false, "suffix" : "" } ], "container-title" : "Aggressive Behavior", "id" : "ITEM-1", "issue" : "3", "issued" : { "date-parts" : [ [ "1981" ] ] }, "page" : "215-24", "title" : "Serum cortisol, testosterone, and testosterone-binding globulin responses to competitive fighting in human males", "type" : "article-journal", "volume" : "7" }, "uris" : [ "http://www.mendeley.com/documents/?uuid=6fc75afb-868f-461e-b845-150fb8b86770" ] } ], "mendeley" : { "formattedCitation" : "(37)", "plainTextFormattedCitation" : "(37)", "previouslyFormattedCitation" : "&lt;sup&gt;37&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37)</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aggression</w:t>
            </w:r>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agr</w:t>
            </w:r>
            <w:proofErr w:type="spellEnd"/>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cts1</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 xml:space="preserve">Osteoblast-like cell line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DOI" : "10.1152/ajpregu.00113.2007", "ISSN" : "0363-6119", "PMID" : "17761516", "abstract" : "Acute and intense psychological stressors induce cell damage in several organs, including the heart and the liver. Much less is known about social stress. In male mice, aggressive behavior is the most common social stressor. It is remarkable that upon fighting, submandibular salivary glands release a number of peptides into the bloodstream including epidermal growth factor (EGF). We showed previously that released EGF protects the heart from cell damage in this particular stressful situation. Here, we studied the effect of an aggressive encounter on the liver and whether EGF has a similar effect on this organ. An aggressive encounter in male mice caused inflammatory response and a transient increase in plasma alanine and aspartate transaminase activities. At 3 h, focal infiltration of neutrophils was observed in liver parenchyma. These cells accumulate on eosinophilic hepatocytes, which may correspond to dying cells. A few hours later, evidence of necrotic lesion was observed. Surgical excision of submandibular glands, sialoadenectomy, did not prevent the rise in plasma EGF concentration and did not affect the increase in plasma transaminase activities. Neither did the administration of tyrphostin AG-1478 (inhibitor of EGF receptor kinase) alter the increase in plasma alanine transaminase activity. However, it did enhance the rise in both aspartate transaminase and creatine kinase activity, suggesting heart damage. We conclude that an aggressive encounter causes mild liver damage and that released EGF does not protect this organ, in contrast to its effect on the heart.", "author" : [ { "dropping-particle" : "", "family" : "S\u00e1nchez", "given" : "Olga", "non-dropping-particle" : "", "parse-names" : false, "suffix" : "" }, { "dropping-particle" : "", "family" : "Viladrich", "given" : "Meritxell", "non-dropping-particle" : "", "parse-names" : false, "suffix" : "" }, { "dropping-particle" : "", "family" : "Ram\u00edrez", "given" : "Ignasi", "non-dropping-particle" : "", "parse-names" : false, "suffix" : "" }, { "dropping-particle" : "", "family" : "Soley", "given" : "Maria", "non-dropping-particle" : "", "parse-names" : false, "suffix" : "" } ], "container-title" : "American journal of physiology. Regulatory, integrative and comparative physiology", "id" : "ITEM-1", "issue" : "5", "issued" : { "date-parts" : [ [ "2007", "11" ] ] }, "page" : "R1908-16", "title" : "Liver injury after an aggressive encounter in male mice.", "type" : "article-journal", "volume" : "293" }, "uris" : [ "http://www.mendeley.com/documents/?uuid=ecc1be24-d377-4706-aa40-7d67bc4b9edc" ] } ], "mendeley" : { "formattedCitation" : "(25)", "plainTextFormattedCitation" : "(25)", "previouslyFormattedCitation" : "&lt;sup&gt;25&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25)</w:t>
            </w:r>
            <w:r w:rsidRPr="00E901D6">
              <w:rPr>
                <w:rFonts w:ascii="Times New Roman" w:eastAsia="Times New Roman" w:hAnsi="Times New Roman" w:cs="Times New Roman"/>
                <w:color w:val="000000"/>
                <w:lang w:eastAsia="en-IN"/>
              </w:rPr>
              <w:fldChar w:fldCharType="end"/>
            </w:r>
            <w:r w:rsidRPr="00E901D6">
              <w:rPr>
                <w:rFonts w:ascii="Times New Roman" w:eastAsia="Times New Roman" w:hAnsi="Times New Roman" w:cs="Times New Roman"/>
                <w:color w:val="000000"/>
                <w:lang w:eastAsia="en-IN"/>
              </w:rPr>
              <w:t xml:space="preserve">; Human subject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Levels of circulating cortisol, testosterone, and testosterone-binding globulin were measured in 15 male wrestlers in relation to wrestling bouts and their outcomes. Concentrations of cortisol and testosterone increased consistently during wrestling bouts, while levels of testosterone-binding globulin dropped. Winners of competive matches showed greater increases in both cortisol and testosterone than losers. These findings indicate that humans, like other social mammals, may undergo specific endocrine changes in response to victory or defeat.", "author" : [ { "dropping-particle" : "", "family" : "Elias", "given" : "Michael", "non-dropping-particle" : "", "parse-names" : false, "suffix" : "" } ], "container-title" : "Aggressive Behavior", "id" : "ITEM-1", "issue" : "3", "issued" : { "date-parts" : [ [ "1981" ] ] }, "page" : "215-24", "title" : "Serum cortisol, testosterone, and testosterone-binding globulin responses to competitive fighting in human males", "type" : "article-journal", "volume" : "7" }, "uris" : [ "http://www.mendeley.com/documents/?uuid=6fc75afb-868f-461e-b845-150fb8b86770" ] } ], "mendeley" : { "formattedCitation" : "(37)", "plainTextFormattedCitation" : "(37)", "previouslyFormattedCitation" : "&lt;sup&gt;37&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37)</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aggression</w:t>
            </w:r>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agr</w:t>
            </w:r>
            <w:proofErr w:type="spellEnd"/>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cck1</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 xml:space="preserve">Long-Evans rat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DOI" : "10.1016/j.peptides.2005.07.005", "abstract" : "Brain cholecystokinin (CCK) levels have been shown to be elevated in animals defeated during adult social aggression. The present experiment evaluated whether similar effects are evident in prolonged bouts of juvenile social-play fighting, which tend to switch from largely positive to some negative affect after approximately 15 min into a half-hour play session, as indexed by a gradual shift from positively valenced 50 kHz ultrasonic vocalizations (USVs) to negatively valenced 20 kHz USVs. Given the role of CCK in both positive and negative emotional events, we examined levels of CCK-8 in tissue homogenates from 14 brain areas in animals 6h after a 30 min play bout compared to no-play control animals tested similarly in isolation for 30 min. As with patterns observed following adult defeat, significantly higher CCK levels were evident after play in the posterior neo-cortex compared to no-play control animals (+26%). Levels of CCK were also elevated in the midbrain (+35%). However, unlike in adult aggression, CCK levels were reduced in the hypothalamus (-40%) and basal forebrain (-24%) as compared to no-play animals. Posterior cortex CCK levels were positively correlated to the duration that each animal was pinned (r = +.50) which suggests that elevated CCK in the posterior cortex may be related to the negative aspects of play. Hypothalamic CCK levels were negatively related to dorsal contacts and pins (r's = -.57), and suggest that the lower CCK levels may reflect the more positive valenced aspects of play. The data indicate that CCK utilization in the brain is dynamically responsive to rough-and-tumble play.", "author" : [ { "dropping-particle" : "", "family" : "Burgdorf", "given" : "Jeffrey", "non-dropping-particle" : "", "parse-names" : false, "suffix" : "" }, { "dropping-particle" : "", "family" : "Panksepp", "given" : "Jaak", "non-dropping-particle" : "", "parse-names" : false, "suffix" : "" }, { "dropping-particle" : "", "family" : "Beinfeld", "given" : "Margery C", "non-dropping-particle" : "", "parse-names" : false, "suffix" : "" }, { "dropping-particle" : "", "family" : "Kroes", "given" : "Roger A", "non-dropping-particle" : "", "parse-names" : false, "suffix" : "" }, { "dropping-particle" : "", "family" : "Moskal", "given" : "Joseph R", "non-dropping-particle" : "", "parse-names" : false, "suffix" : "" } ], "container-title" : "Peptides", "id" : "ITEM-1", "issue" : "1", "issued" : { "date-parts" : [ [ "2006" ] ] }, "note" : "4 brain regions are studied in the paper. In two of these region, cck decreases. One of them is hypothalamus, which is not involved in aggressive behaviour. Aggressive behaviour is elicited in the Amygdala (in temporal lobe) of the brain. Amygdala also initiates the fight or flight response. Hence, cck levels in the hypothalamus might have some different roles. The second region is basal forebrain which is related to wakefullness. Hence, again, cck levels in the basal brain might have som different functions. Hence, overall, with respect to aggression, cck in the brain increases.", "page" : "172-177", "title" : "Regional brain cholecystokinin changes as a function of rough-and-tumble play behavior in adolescent rats", "type" : "article-journal", "volume" : "27" }, "uris" : [ "http://www.mendeley.com/documents/?uuid=ca9f05fd-401d-4870-b7d8-2873e72ea121" ] } ], "mendeley" : { "formattedCitation" : "(38)", "plainTextFormattedCitation" : "(38)", "previouslyFormattedCitation" : "&lt;sup&gt;38&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38)</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aggression</w:t>
            </w:r>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agr</w:t>
            </w:r>
            <w:proofErr w:type="spellEnd"/>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et11</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 xml:space="preserve">Mice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Endothelin (ET)-1 is a 21-amino acid peptide that induces a variety of biological activities, including vasoconstriction and cell proliferation, and its likely involvement in cardiovascular and other diseases has recently led to broad clinical trials of ET receptor antagonists. ET-1 is widely distributed in the central nervous system (CNS), where it is thought to regulate hormone and neurotransmitter release. Here we show that CNS responses to emotional and physical stressors are differentially affected in heterozygous ET-1-knockout mice, which exhibited diminished aggressive and autonomic responses toward intruders (emotional stressors) but responded to restraint-induced (physical) stress more intensely than wild-type mice. This suggests differing roles of ET-1 in the central pathways mediating responses to different types of stress. Hypothalamic levels of ET-1 and the catecholamine metabolite 3-methoxy-4-hydroxyphenylglycol (MHPG) were both increased in wild-type mice subjected to intruder stress, whereas MHPG levels were not significantly affected in ET-1-knockout mice. Furthermore, immunohistochemical analysis showed that ET-1 and tyrosine hydroxylase, an enzyme in the catecholamine synthesis pathway, were colocalized within certain neurons of the hypothalamus and amygdala. Our findings suggest that ET-1 modulates central coordination of stress responses in close association with catecholamine metabolism.", "author" : [ { "dropping-particle" : "", "family" : "Kurihara", "given" : "Yukiko", "non-dropping-particle" : "", "parse-names" : false, "suffix" : "" }, { "dropping-particle" : "", "family" : "Kurihara", "given" : "Hiroki", "non-dropping-particle" : "", "parse-names" : false, "suffix" : "" }, { "dropping-particle" : "", "family" : "Morita", "given" : "Hiroyuki", "non-dropping-particle" : "", "parse-names" : false, "suffix" : "" }, { "dropping-particle" : "", "family" : "Cao", "given" : "Wei-Hua", "non-dropping-particle" : "", "parse-names" : false, "suffix" : "" }, { "dropping-particle" : "", "family" : "Ling", "given" : "Guang-Yi", "non-dropping-particle" : "", "parse-names" : false, "suffix" : "" }, { "dropping-particle" : "", "family" : "Kumada", "given" : "Mamoru", "non-dropping-particle" : "", "parse-names" : false, "suffix" : "" }, { "dropping-particle" : "", "family" : "Kimura", "given" : "Sadao", "non-dropping-particle" : "", "parse-names" : false, "suffix" : "" }, { "dropping-particle" : "", "family" : "Nagai", "given" : "Ryozo", "non-dropping-particle" : "", "parse-names" : false, "suffix" : "" }, { "dropping-particle" : "", "family" : "Yazaki", "given" : "Yoshio", "non-dropping-particle" : "", "parse-names" : false, "suffix" : "" }, { "dropping-particle" : "", "family" : "Kuwaki", "given" : "Tomoyuki", "non-dropping-particle" : "", "parse-names" : false, "suffix" : "" } ], "container-title" : "American Journal of Physiology - Regulatory, Integrative and Comparative Physiology", "id" : "ITEM-1", "issue" : "2", "issued" : { "date-parts" : [ [ "2000" ] ] }, "page" : "R515-21", "title" : "Role of endothelin-1 in stress response in the central nervous system", "type" : "article-journal", "volume" : "279" }, "uris" : [ "http://www.mendeley.com/documents/?uuid=c97c4d1c-cf88-4d2d-88ed-50bbadc93c35" ] } ], "mendeley" : { "formattedCitation" : "(39)", "plainTextFormattedCitation" : "(39)", "previouslyFormattedCitation" : "&lt;sup&gt;39&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39)</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aggression</w:t>
            </w:r>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agr</w:t>
            </w:r>
            <w:proofErr w:type="spellEnd"/>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igf1</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Pudu</w:t>
            </w:r>
            <w:proofErr w:type="spellEnd"/>
            <w:r w:rsidRPr="00E901D6">
              <w:rPr>
                <w:rFonts w:ascii="Times New Roman" w:eastAsia="Times New Roman" w:hAnsi="Times New Roman" w:cs="Times New Roman"/>
                <w:color w:val="000000"/>
                <w:lang w:eastAsia="en-IN"/>
              </w:rPr>
              <w:t xml:space="preserve"> deer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We tested the following hypothesis: when two pudu males share a single pen throughout the year, the dominant animal will have a higher level of IGF-1 than its subordinate pen mate, particularly during the period of increased social friction (e.g. rut and establishment of territories). To test this hypothesis, we used data from six adult males maintained at the University of Concepi\u00f3n, Chile (latitude 36.6 degrees S), and analysed them from the males' dominance point of view. Two males plus eight to ten females were kept in one pen and although we did not specifically measure dominance, the rank position was obvious from frequent encounters between the bucks. Three consecutive blood samples were taken monthly over the period of 1 year. In addition to IGF-1, we also analysed seasonal levels of testosterone, cortisol, prolactin, LH and FSH. The analysis revealed that IGF-1 levels of dominant males were significantly higher than those of subordinate males from September to November (the second part of the antler growing period and time of establishing territories). Testosterone levels were higher and FSH levels were lower in dominant males during the rut. Levels of prolactin were higher in dominant animals in November (summer). Cortisol and LH did not show any significant differences between dominant and subordinate males. This data provides the first evidence indicating the possible link between dominance and blood levels of IGF-1. The functional explanation of such links is discussed.", "author" : [ { "dropping-particle" : "", "family" : "Bartos", "given" : "Ludek", "non-dropping-particle" : "", "parse-names" : false, "suffix" : "" }, { "dropping-particle" : "", "family" : "Reyes", "given" : "Eugenia", "non-dropping-particle" : "", "parse-names" : false, "suffix" : "" }, { "dropping-particle" : "", "family" : "Schams", "given" : "Dieter", "non-dropping-particle" : "", "parse-names" : false, "suffix" : "" }, { "dropping-particle" : "", "family" : "Bubenik", "given" : "George", "non-dropping-particle" : "", "parse-names" : false, "suffix" : "" }, { "dropping-particle" : "", "family" : "Lobos", "given" : "Alejandro", "non-dropping-particle" : "", "parse-names" : false, "suffix" : "" } ], "container-title" : "Comparative biochemistry and physiology. Part A, Molecular &amp; integrative physiology", "id" : "ITEM-1", "issue" : "2", "issued" : { "date-parts" : [ [ "1998" ] ] }, "page" : "373-378", "title" : "Rank dependent seasonal levels of IGF-1 , cortisol and reproductive hormones in male pudu ( Pudu puda )", "type" : "article-journal", "volume" : "120" }, "uris" : [ "http://www.mendeley.com/documents/?uuid=d2bdeeb8-f2c1-463e-824b-c5c6260abb62" ] } ], "mendeley" : { "formattedCitation" : "(40)", "plainTextFormattedCitation" : "(40)", "previouslyFormattedCitation" : "&lt;sup&gt;40&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40)</w:t>
            </w:r>
            <w:r w:rsidRPr="00E901D6">
              <w:rPr>
                <w:rFonts w:ascii="Times New Roman" w:eastAsia="Times New Roman" w:hAnsi="Times New Roman" w:cs="Times New Roman"/>
                <w:color w:val="000000"/>
                <w:lang w:eastAsia="en-IN"/>
              </w:rPr>
              <w:fldChar w:fldCharType="end"/>
            </w:r>
            <w:r w:rsidRPr="00E901D6">
              <w:rPr>
                <w:rFonts w:ascii="Times New Roman" w:eastAsia="Times New Roman" w:hAnsi="Times New Roman" w:cs="Times New Roman"/>
                <w:color w:val="000000"/>
                <w:lang w:eastAsia="en-IN"/>
              </w:rPr>
              <w:t xml:space="preserve">; Baboon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Insulin-like growth factor (IGF) I is a potent growth-promoting and anabolic hormone with major roles in cellular growth and differentiation, protein metabolism and muscle physiology, wound healing, erythropoiesis, and immune stimulation. Few, if any, studies have examined social or psychological factors that could give rise to individual differences in IGF-I levels. As part of a long-term psychoendocrine study of a population of male baboons living freely in a national reserve in East Africa, we examined the relationship between social rank and IGF-I concentrations. We observed that social subordinance was associated with a relative suppression of IGF-I concentrations; no rank-related differences in concentrations of IGF-II or IGF-binding protein were observed. Extensive psychoendocrine literature suggests that the individual differences in IGF-I profiles were a consequence, rather than a cause, of the rank difference. We were able to rule out a number of possible proximal explanations for the rank-IGF-I correlation: 1) the correlation was not a function of age (which involves both an adolescent spurt in IGF-I concentrations as well as a decline in concentrations in aged individuals); 2) the IGF-I suppression in subordinate individuals could not be explained by the basal hypercortisolism typical of such subordinate animals; and 3) neither differences in the quality or quantity of food consumed, in basal testosterone concentrations, nor in genetics could explain the rank difference. Although the mediating mechanisms responsible for this rank difference were not discernible in this study, the magnitude of difference in IGF-I levels among baboons of differing ranks might be of physiological significance.", "author" : [ { "dropping-particle" : "", "family" : "Sapolsky", "given" : "Robert M.", "non-dropping-particle" : "", "parse-names" : false, "suffix" : "" }, { "dropping-particle" : "", "family" : "Spencer", "given" : "E. Martin", "non-dropping-particle" : "", "parse-names" : false, "suffix" : "" } ], "container-title" : "American Journal of Physiology", "id" : "ITEM-1", "issue" : "4.2", "issued" : { "date-parts" : [ [ "1997" ] ] }, "page" : "1346-1351", "title" : "Insulin-like growth factor I is suppressed in socially subordinate male baboons", "type" : "article-journal", "volume" : "273" }, "uris" : [ "http://www.mendeley.com/documents/?uuid=b519e047-5691-48ed-9e1b-83cc3217931b" ] } ], "mendeley" : { "formattedCitation" : "(41)", "plainTextFormattedCitation" : "(41)", "previouslyFormattedCitation" : "&lt;sup&gt;41&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41)</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alpha MSH</w:t>
            </w:r>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msh</w:t>
            </w:r>
            <w:proofErr w:type="spellEnd"/>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tri0</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 xml:space="preserve">OLETF rat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DOI" : "10.1016/j.peptides.2004.05.007", "ISSN" : "0196-9781", "PMID" : "15350695", "abstract" : "Effects of peripheral administration of melanotan II (MTII), a melanocortin agonist, on insulin sensitivity and glucose tolerance were examined in Otsuka Long-Evans Tokushima Fatty (OLETF) rats. Subcutaneous administration of MTII with osmotic mini-pumps decreased food intake and body weight in OLETF rats. MTII group showed more sensitivity to insulin compared with that allowed to eat ad libitum or pair-fed group in insulin tolerance tests on day 9. MTII group also showed significantly lower glucose values than ad libitum group in glucose tolerance tests on days 11 and 23. Thus, MTII increased insulin sensitivity and improved glucose tolerance in OLETF rats.", "author" : [ { "dropping-particle" : "", "family" : "Banno", "given" : "Ryouichi", "non-dropping-particle" : "", "parse-names" : false, "suffix" : "" }, { "dropping-particle" : "", "family" : "Arima", "given" : "Hiroshi", "non-dropping-particle" : "", "parse-names" : false, "suffix" : "" }, { "dropping-particle" : "", "family" : "Sato", "given" : "Ikuko", "non-dropping-particle" : "", "parse-names" : false, "suffix" : "" }, { "dropping-particle" : "", "family" : "Hayashi", "given" : "Masayuki", "non-dropping-particle" : "", "parse-names" : false, "suffix" : "" }, { "dropping-particle" : "", "family" : "Goto", "given" : "Motomitsu", "non-dropping-particle" : "", "parse-names" : false, "suffix" : "" }, { "dropping-particle" : "", "family" : "Sugimura", "given" : "Yoshihisa", "non-dropping-particle" : "", "parse-names" : false, "suffix" : "" }, { "dropping-particle" : "", "family" : "Murase", "given" : "Takashi", "non-dropping-particle" : "", "parse-names" : false, "suffix" : "" }, { "dropping-particle" : "", "family" : "Oiso", "given" : "Yutaka", "non-dropping-particle" : "", "parse-names" : false, "suffix" : "" } ], "container-title" : "Peptides", "id" : "ITEM-1", "issue" : "8", "issued" : { "date-parts" : [ [ "2004", "8" ] ] }, "page" : "1279-86", "title" : "The melanocortin agonist melanotan II increases insulin sensitivity in OLETF rats.", "type" : "article-journal", "volume" : "25" }, "uris" : [ "http://www.mendeley.com/documents/?uuid=0471f59f-c270-450d-9b4b-97731b9d5e80" ] } ], "mendeley" : { "formattedCitation" : "(42)", "plainTextFormattedCitation" : "(42)", "previouslyFormattedCitation" : "&lt;sup&gt;42&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42)</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alpha MSH</w:t>
            </w:r>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msh</w:t>
            </w:r>
            <w:proofErr w:type="spellEnd"/>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ina1</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 xml:space="preserve">OLETF rat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DOI" : "10.1016/j.peptides.2004.05.007", "ISSN" : "0196-9781", "PMID" : "15350695", "abstract" : "Effects of peripheral administration of melanotan II (MTII), a melanocortin agonist, on insulin sensitivity and glucose tolerance were examined in Otsuka Long-Evans Tokushima Fatty (OLETF) rats. Subcutaneous administration of MTII with osmotic mini-pumps decreased food intake and body weight in OLETF rats. MTII group showed more sensitivity to insulin compared with that allowed to eat ad libitum or pair-fed group in insulin tolerance tests on day 9. MTII group also showed significantly lower glucose values than ad libitum group in glucose tolerance tests on days 11 and 23. Thus, MTII increased insulin sensitivity and improved glucose tolerance in OLETF rats.", "author" : [ { "dropping-particle" : "", "family" : "Banno", "given" : "Ryouichi", "non-dropping-particle" : "", "parse-names" : false, "suffix" : "" }, { "dropping-particle" : "", "family" : "Arima", "given" : "Hiroshi", "non-dropping-particle" : "", "parse-names" : false, "suffix" : "" }, { "dropping-particle" : "", "family" : "Sato", "given" : "Ikuko", "non-dropping-particle" : "", "parse-names" : false, "suffix" : "" }, { "dropping-particle" : "", "family" : "Hayashi", "given" : "Masayuki", "non-dropping-particle" : "", "parse-names" : false, "suffix" : "" }, { "dropping-particle" : "", "family" : "Goto", "given" : "Motomitsu", "non-dropping-particle" : "", "parse-names" : false, "suffix" : "" }, { "dropping-particle" : "", "family" : "Sugimura", "given" : "Yoshihisa", "non-dropping-particle" : "", "parse-names" : false, "suffix" : "" }, { "dropping-particle" : "", "family" : "Murase", "given" : "Takashi", "non-dropping-particle" : "", "parse-names" : false, "suffix" : "" }, { "dropping-particle" : "", "family" : "Oiso", "given" : "Yutaka", "non-dropping-particle" : "", "parse-names" : false, "suffix" : "" } ], "container-title" : "Peptides", "id" : "ITEM-1", "issue" : "8", "issued" : { "date-parts" : [ [ "2004", "8" ] ] }, "page" : "1279-86", "title" : "The melanocortin agonist melanotan II increases insulin sensitivity in OLETF rats.", "type" : "article-journal", "volume" : "25" }, "uris" : [ "http://www.mendeley.com/documents/?uuid=0471f59f-c270-450d-9b4b-97731b9d5e80" ] } ], "mendeley" : { "formattedCitation" : "(42)", "plainTextFormattedCitation" : "(42)", "previouslyFormattedCitation" : "&lt;sup&gt;42&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42)</w:t>
            </w:r>
            <w:r w:rsidRPr="00E901D6">
              <w:rPr>
                <w:rFonts w:ascii="Times New Roman" w:eastAsia="Times New Roman" w:hAnsi="Times New Roman" w:cs="Times New Roman"/>
                <w:color w:val="000000"/>
                <w:lang w:eastAsia="en-IN"/>
              </w:rPr>
              <w:fldChar w:fldCharType="end"/>
            </w:r>
            <w:r w:rsidRPr="00E901D6">
              <w:rPr>
                <w:rFonts w:ascii="Times New Roman" w:eastAsia="Times New Roman" w:hAnsi="Times New Roman" w:cs="Times New Roman"/>
                <w:color w:val="000000"/>
                <w:lang w:eastAsia="en-IN"/>
              </w:rPr>
              <w:t>; Sprague-</w:t>
            </w:r>
            <w:proofErr w:type="spellStart"/>
            <w:r w:rsidRPr="00E901D6">
              <w:rPr>
                <w:rFonts w:ascii="Times New Roman" w:eastAsia="Times New Roman" w:hAnsi="Times New Roman" w:cs="Times New Roman"/>
                <w:color w:val="000000"/>
                <w:lang w:eastAsia="en-IN"/>
              </w:rPr>
              <w:t>Dawley</w:t>
            </w:r>
            <w:proofErr w:type="spellEnd"/>
            <w:r w:rsidRPr="00E901D6">
              <w:rPr>
                <w:rFonts w:ascii="Times New Roman" w:eastAsia="Times New Roman" w:hAnsi="Times New Roman" w:cs="Times New Roman"/>
                <w:color w:val="000000"/>
                <w:lang w:eastAsia="en-IN"/>
              </w:rPr>
              <w:t xml:space="preserve"> rat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DOI" : "10.1172/JCI200112954.Introduction", "abstract" : "Energy balance and insulin action are tightly coregulated. Leptin regulates energy intake and expenditure partly by modulation of the melanocortin pathway in the hypothalamus. Here we demonstrate potent effects of the melanocortin pathway on insulin action and body distribution of adiposity. Conscious rats received week-long infusions of either a melanocortin receptor agonist, \u03b1-melanocyte-stimulating hormone (\u03b1-MSH), or antagonist, SHU9119, in the third cerebral ventricle while food intake was maintained constant in each group. \u03b1-MSH decreased intra-abdominal fat and markedly enhanced the actions of insulin on both glucose uptake and production, while SHU9119 exerted opposite effects. Our findings elucidate a neuroendocrine network that is likely to play a central role in the coupling of energy intake and insulin action.", "author" : [ { "dropping-particle" : "", "family" : "Obici", "given" : "Silvana", "non-dropping-particle" : "", "parse-names" : false, "suffix" : "" }, { "dropping-particle" : "", "family" : "Feng", "given" : "Zhaohui", "non-dropping-particle" : "", "parse-names" : false, "suffix" : "" }, { "dropping-particle" : "", "family" : "Tan", "given" : "Jianzhen", "non-dropping-particle" : "", "parse-names" : false, "suffix" : "" }, { "dropping-particle" : "", "family" : "Liu", "given" : "Lisen", "non-dropping-particle" : "", "parse-names" : false, "suffix" : "" }, { "dropping-particle" : "", "family" : "Karkanias", "given" : "George", "non-dropping-particle" : "", "parse-names" : false, "suffix" : "" }, { "dropping-particle" : "", "family" : "Rossetti", "given" : "Luciano", "non-dropping-particle" : "", "parse-names" : false, "suffix" : "" } ], "container-title" : "Journal of Clinical Investigation", "id" : "ITEM-1", "issue" : "7", "issued" : { "date-parts" : [ [ "2001" ] ] }, "page" : "1079-85", "title" : "Central melanocortin receptors regulate insulin action", "type" : "article-journal", "volume" : "108" }, "uris" : [ "http://www.mendeley.com/documents/?uuid=3ef08f2e-8f61-4122-aa6f-dae2f65b207e" ] } ], "mendeley" : { "formattedCitation" : "(43)", "plainTextFormattedCitation" : "(43)", "previouslyFormattedCitation" : "&lt;sup&gt;43&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43)</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alpha MSH</w:t>
            </w:r>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msh</w:t>
            </w:r>
            <w:proofErr w:type="spellEnd"/>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agr1</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 xml:space="preserve">Mice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Earlier experiments demonstrated that the injection of alpha-melanocyte stimulating hormone into one mouse of a male pair results, 15 minutes later, in the release of an olfactory cue which increases the aggressive behavior of its partner. Because the preputial gland, whose activity is dependent upon testosterone and alpha-MSH, produces an odor which stimulates aggressive behavior, its relationship with the MSH response was investigated. Preputialectomy failed to prevent the release of the odor by an MSH-treated subordinate mouse of a pair, although preputialectomy of one mouse of a naive pair resulted in it later displaying higher levels of aggression than its intact partner, which then became subordinate. Swabs taken from the perineal region of alpha-MSH-injected subordinates, contained more aggression-promoting factor than swabs taken from saline injected subordinates. It is concluded that the short-term effects of alpha-MSH upon aggression are probably via a product of glandular or urinary origin other than the preputial gland and that the latter is more involved in long-term aggression-promoting cues.", "author" : [ { "dropping-particle" : "", "family" : "Nowell", "given" : "NW", "non-dropping-particle" : "", "parse-names" : false, "suffix" : "" }, { "dropping-particle" : "", "family" : "Thody", "given" : "AJ", "non-dropping-particle" : "", "parse-names" : false, "suffix" : "" }, { "dropping-particle" : "", "family" : "Woodley", "given" : "R", "non-dropping-particle" : "", "parse-names" : false, "suffix" : "" } ], "container-title" : "Peptides", "id" : "ITEM-1", "issue" : "1", "issued" : { "date-parts" : [ [ "1980" ] ] }, "page" : "69-72", "title" : "The source of an aggression-promoting olfactory cue, released by alpha-melanocyte stimulating hormone, in the male mouse.", "type" : "article-journal", "volume" : "1" }, "uris" : [ "http://www.mendeley.com/documents/?uuid=090a4b09-4d87-4547-97a5-bba010f1a51c" ] } ], "mendeley" : { "formattedCitation" : "(44)", "plainTextFormattedCitation" : "(44)", "previouslyFormattedCitation" : "&lt;sup&gt;44&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44)</w:t>
            </w:r>
            <w:r w:rsidRPr="00E901D6">
              <w:rPr>
                <w:rFonts w:ascii="Times New Roman" w:eastAsia="Times New Roman" w:hAnsi="Times New Roman" w:cs="Times New Roman"/>
                <w:color w:val="000000"/>
                <w:lang w:eastAsia="en-IN"/>
              </w:rPr>
              <w:fldChar w:fldCharType="end"/>
            </w:r>
            <w:r w:rsidRPr="00E901D6">
              <w:rPr>
                <w:rFonts w:ascii="Times New Roman" w:eastAsia="Times New Roman" w:hAnsi="Times New Roman" w:cs="Times New Roman"/>
                <w:color w:val="000000"/>
                <w:lang w:eastAsia="en-IN"/>
              </w:rPr>
              <w:t xml:space="preserve">; </w:t>
            </w:r>
            <w:proofErr w:type="spellStart"/>
            <w:r w:rsidRPr="00E901D6">
              <w:rPr>
                <w:rFonts w:ascii="Times New Roman" w:eastAsia="Times New Roman" w:hAnsi="Times New Roman" w:cs="Times New Roman"/>
                <w:color w:val="000000"/>
                <w:lang w:eastAsia="en-IN"/>
              </w:rPr>
              <w:t>Wistar</w:t>
            </w:r>
            <w:proofErr w:type="spellEnd"/>
            <w:r w:rsidRPr="00E901D6">
              <w:rPr>
                <w:rFonts w:ascii="Times New Roman" w:eastAsia="Times New Roman" w:hAnsi="Times New Roman" w:cs="Times New Roman"/>
                <w:color w:val="000000"/>
                <w:lang w:eastAsia="en-IN"/>
              </w:rPr>
              <w:t xml:space="preserve"> rat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ISSN" : "0196-9781", "PMID" : "8822527", "abstract" : "The behavioral effects of alpha-MSH, MCH, and alpha-MSH + MCH were investigated in the ventromedial nucleus (VMN) and medial preoptic area (MPOA) (bilateral, 100 ng in 0.5 microliter). Infusion of alpha-MSH into the VMN increased aggressive behavior; in the MPOA it reduced exploration and increased anxiety. In both areas it stimulated sexual behavior. MCH also stimulated sexual behavior in the MPOA and VMN and had an anxiogenic effect in the MPOA. The effect of alpha-MSH on aggression and exploration was antagonized by MCH. When given together, the two peptides were mutually antagonistic on anxiety. This study indicates that MCH has central nervous system effects and may be a partial alpha-MSH agonist.", "author" : [ { "dropping-particle" : "", "family" : "Gonzalez", "given" : "M I", "non-dropping-particle" : "", "parse-names" : false, "suffix" : "" }, { "dropping-particle" : "", "family" : "Vaziri", "given" : "S", "non-dropping-particle" : "", "parse-names" : false, "suffix" : "" }, { "dropping-particle" : "", "family" : "Wilson", "given" : "C A", "non-dropping-particle" : "", "parse-names" : false, "suffix" : "" } ], "container-title" : "Peptides", "id" : "ITEM-1", "issue" : "1", "issued" : { "date-parts" : [ [ "1996", "1" ] ] }, "page" : "171-7", "title" : "Behavioral effects of alpha-MSH and MCH after central administration in the female rat.", "type" : "article-journal", "volume" : "17" }, "uris" : [ "http://www.mendeley.com/documents/?uuid=42bc5f16-8b5c-403e-beab-ea39362923c5" ] } ], "mendeley" : { "formattedCitation" : "(45)", "plainTextFormattedCitation" : "(45)", "previouslyFormattedCitation" : "&lt;sup&gt;45&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45)</w:t>
            </w:r>
            <w:r w:rsidRPr="00E901D6">
              <w:rPr>
                <w:rFonts w:ascii="Times New Roman" w:eastAsia="Times New Roman" w:hAnsi="Times New Roman" w:cs="Times New Roman"/>
                <w:color w:val="000000"/>
                <w:lang w:eastAsia="en-IN"/>
              </w:rPr>
              <w:fldChar w:fldCharType="end"/>
            </w:r>
            <w:r w:rsidRPr="00E901D6">
              <w:rPr>
                <w:rFonts w:ascii="Times New Roman" w:eastAsia="Times New Roman" w:hAnsi="Times New Roman" w:cs="Times New Roman"/>
                <w:color w:val="000000"/>
                <w:lang w:eastAsia="en-IN"/>
              </w:rPr>
              <w:t xml:space="preserve">; Mice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DOI" : "10.1016/j.yhbeh.2003.08.004", "ISSN" : "0018506X", "abstract" : "The endogenous melanocortin, alpha-melanocyte-stimulating hormone (alpha-MSH), is a neurohormone secreted by the neurointermediate lobe of the pituitary. Alpha-MSH promotes intermale aggression in mice by influencing pheromone secretion, but the role of specific melanocortin receptors has not been determined. We assessed mice made deficient in the gene for the melanocortin-5 receptor (MC5R) to determine its role in pheromone-regulated behavior. In heterotypic pairs assessed in the social interaction test (SIT), MC5R-deficient mice exhibited less aggressive behavior and more defensive behavior than their wild-type opponents. By contrast, when assessed in homotypic pairs and against stimulus animals in the SIT, MC5R-deficient and wild-type mice behaved similarly. Moreover, urine from MC5R deficient mice stimulated more aggression than did urine from wild-type mice. The results suggest that MC5R deficiency disinhibits an aggression-suppressing pheromonal signal. PMID: 14733892 [PubMed - indexed for MEDLINE]", "author" : [ { "dropping-particle" : "", "family" : "Morgan", "given" : "Caurnel", "non-dropping-particle" : "", "parse-names" : false, "suffix" : "" }, { "dropping-particle" : "", "family" : "Thomas", "given" : "Ruth E", "non-dropping-particle" : "", "parse-names" : false, "suffix" : "" }, { "dropping-particle" : "", "family" : "Cone", "given" : "Roger D", "non-dropping-particle" : "", "parse-names" : false, "suffix" : "" } ], "container-title" : "Hormones and Behavior", "id" : "ITEM-1", "issue" : "1", "issued" : { "date-parts" : [ [ "2004", "1" ] ] }, "page" : "58-63", "title" : "Melanocortin-5 receptor deficiency promotes defensive behavior in male mice", "type" : "article-journal", "volume" : "45" }, "uris" : [ "http://www.mendeley.com/documents/?uuid=d4da4ff0-eff7-467e-aec6-54111a4c076f" ] } ], "mendeley" : { "formattedCitation" : "(46)", "plainTextFormattedCitation" : "(46)", "previouslyFormattedCitation" : "&lt;sup&gt;46&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46)</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alpha MSH</w:t>
            </w:r>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msh</w:t>
            </w:r>
            <w:proofErr w:type="spellEnd"/>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adp0</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Sprague-</w:t>
            </w:r>
            <w:proofErr w:type="spellStart"/>
            <w:r w:rsidRPr="00E901D6">
              <w:rPr>
                <w:rFonts w:ascii="Times New Roman" w:eastAsia="Times New Roman" w:hAnsi="Times New Roman" w:cs="Times New Roman"/>
                <w:color w:val="000000"/>
                <w:lang w:eastAsia="en-IN"/>
              </w:rPr>
              <w:t>Dawley</w:t>
            </w:r>
            <w:proofErr w:type="spellEnd"/>
            <w:r w:rsidRPr="00E901D6">
              <w:rPr>
                <w:rFonts w:ascii="Times New Roman" w:eastAsia="Times New Roman" w:hAnsi="Times New Roman" w:cs="Times New Roman"/>
                <w:color w:val="000000"/>
                <w:lang w:eastAsia="en-IN"/>
              </w:rPr>
              <w:t xml:space="preserve"> rat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DOI" : "10.1172/JCI200112954.Introduction", "abstract" : "Energy balance and insulin action are tightly coregulated. Leptin regulates energy intake and expenditure partly by modulation of the melanocortin pathway in the hypothalamus. Here we demonstrate potent effects of the melanocortin pathway on insulin action and body distribution of adiposity. Conscious rats received week-long infusions of either a melanocortin receptor agonist, \u03b1-melanocyte-stimulating hormone (\u03b1-MSH), or antagonist, SHU9119, in the third cerebral ventricle while food intake was maintained constant in each group. \u03b1-MSH decreased intra-abdominal fat and markedly enhanced the actions of insulin on both glucose uptake and production, while SHU9119 exerted opposite effects. Our findings elucidate a neuroendocrine network that is likely to play a central role in the coupling of energy intake and insulin action.", "author" : [ { "dropping-particle" : "", "family" : "Obici", "given" : "Silvana", "non-dropping-particle" : "", "parse-names" : false, "suffix" : "" }, { "dropping-particle" : "", "family" : "Feng", "given" : "Zhaohui", "non-dropping-particle" : "", "parse-names" : false, "suffix" : "" }, { "dropping-particle" : "", "family" : "Tan", "given" : "Jianzhen", "non-dropping-particle" : "", "parse-names" : false, "suffix" : "" }, { "dropping-particle" : "", "family" : "Liu", "given" : "Lisen", "non-dropping-particle" : "", "parse-names" : false, "suffix" : "" }, { "dropping-particle" : "", "family" : "Karkanias", "given" : "George", "non-dropping-particle" : "", "parse-names" : false, "suffix" : "" }, { "dropping-particle" : "", "family" : "Rossetti", "given" : "Luciano", "non-dropping-particle" : "", "parse-names" : false, "suffix" : "" } ], "container-title" : "Journal of Clinical Investigation", "id" : "ITEM-1", "issue" : "7", "issued" : { "date-parts" : [ [ "2001" ] ] }, "page" : "1079-85", "title" : "Central melanocortin receptors regulate insulin action", "type" : "article-journal", "volume" : "108" }, "uris" : [ "http://www.mendeley.com/documents/?uuid=3ef08f2e-8f61-4122-aa6f-dae2f65b207e" ] } ], "mendeley" : { "formattedCitation" : "(43)", "plainTextFormattedCitation" : "(43)", "previouslyFormattedCitation" : "&lt;sup&gt;43&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43)</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alpha MSH</w:t>
            </w:r>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msh</w:t>
            </w:r>
            <w:proofErr w:type="spellEnd"/>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msl1</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Wistar</w:t>
            </w:r>
            <w:proofErr w:type="spellEnd"/>
            <w:r w:rsidRPr="00E901D6">
              <w:rPr>
                <w:rFonts w:ascii="Times New Roman" w:eastAsia="Times New Roman" w:hAnsi="Times New Roman" w:cs="Times New Roman"/>
                <w:color w:val="000000"/>
                <w:lang w:eastAsia="en-IN"/>
              </w:rPr>
              <w:t xml:space="preserve"> rat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DOI" : "10.1152/ajpregu.00447.2012", "abstract" : "Rheumatoid ca- chexia is associated with rheumatoid arthritis and it increases mortal- ity and morbidity. Adjuvant-induced arthritis is an experimental model of rheumatoid arthritis that causes anorexia and muscle wast- ing. ?-Melanocyte-stimulating hormone (?-MSH) has anti-inflamma- tory actions, and it is able to decrease inflammation in several inflammatory diseases including experimental arthritis. In this study we tested whether systemic ?-MSH treatment is able to ameliorate cachexia in arthritic rats. On day 8 after adjuvant injection control and arthritic rats were treated with ?-MSH (50 ?g/rat ip) twice a day, until day 16 when all rats were euthanized. Arthritis decreased food intake, but it increased hypothalamic expression of neuropeptide Y (NPY) and Agouti-related peptides (AgRP) as well as interleukin-1? (IL-1?) and cyclooxygenase-2 (COX-2) mRNA. In arthritic rats, ?-MSH decreased the external signs of arthritis and increased food intake (P ? 0.01). In addition, ?-MSH decreased hypothalamic expression of IL-1?, COX-2, proopiomelanocortin, and prohormone-converting (PC) enzymes PC1/3 and PC2 mRNA in arthritic rats. In control rats, ?-MSH did not modify food intake or hypothalamic expression of aforementioned mRNA. ?-MSH prevented arthritis-induced increase in gastrocnemius COX-2, muscle-specific RING-finger protein-1 (MuRF1), and atrogin-1 expression, and it increased fast myofiber size. In conclusion our data show that in arthritic rats peripheral ?-MSH treatment has an anti-cachectic action increasing food intake and decreasing muscle wasting.", "author" : [ { "dropping-particle" : "", "family" : "G\u00f3mez-sanMiguel", "given" : "Ana Bel\u00e9n", "non-dropping-particle" : "", "parse-names" : false, "suffix" : "" }, { "dropping-particle" : "", "family" : "Mart\u00edn", "given" : "Ana Isabel", "non-dropping-particle" : "", "parse-names" : false, "suffix" : "" }, { "dropping-particle" : "", "family" : "Nieto-bona", "given" : "Maria Paz", "non-dropping-particle" : "", "parse-names" : false, "suffix" : "" }, { "dropping-particle" : "", "family" : "Fern\u00e1ndez-galaz", "given" : "Carmen", "non-dropping-particle" : "", "parse-names" : false, "suffix" : "" }, { "dropping-particle" : "", "family" : "L\u00f3pez-mendui\u00f1a", "given" : "Mar\u00eda", "non-dropping-particle" : "", "parse-names" : false, "suffix" : "" }, { "dropping-particle" : "", "family" : "Villan\u00faa", "given" : "Mar\u00eda \u00c1ngeles", "non-dropping-particle" : "", "parse-names" : false, "suffix" : "" }, { "dropping-particle" : "", "family" : "L\u00f3pez-calder\u00f3n", "given" : "Asunci\u00f3n", "non-dropping-particle" : "", "parse-names" : false, "suffix" : "" } ], "container-title" : "American Journal of Physiology - Regulatory, Integrative and Comparative Physiology", "id" : "ITEM-1", "issued" : { "date-parts" : [ [ "2013" ] ] }, "page" : "R877-R886", "title" : "Systemic alpha-melanocyte-stimulating hormone administration decreases arthritis-induced anorexia and muscle wasting", "type" : "article-journal", "volume" : "304" }, "uris" : [ "http://www.mendeley.com/documents/?uuid=fc30bdfa-2edd-4293-82f6-4f2954a64cd6" ] } ], "mendeley" : { "formattedCitation" : "(47)", "plainTextFormattedCitation" : "(47)", "previouslyFormattedCitation" : "&lt;sup&gt;47&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47)</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lastRenderedPageBreak/>
              <w:t>alpha MSH</w:t>
            </w:r>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msh</w:t>
            </w:r>
            <w:proofErr w:type="spellEnd"/>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ctk0</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 xml:space="preserve">Blood sample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The aim of this research was to investigate endogenous concentrations and anti-cytokine effects of the antiinflammatory peptide alpha-melanocyte stimulating hormone (alpha-MSH) in patients with systemic inflammation. The objectives were to determine the following: changes over time of plasma alpha-MSH and relationship with patient outcome, correlation between plasma alpha-MSH and tumor necrosis factor (TNF)-alpha plasma concentration and production in whole blood samples, and influences of alpha-MSH on production of TNF-alpha and interleukin (IL)-1beta in whole blood samples stimulated with lipopolysaccharide (LPS). DESIGN: Prospective, nonrandomized, clinical study. SETTING: Intensive care unit of a university hospital. PATIENTS: A total of 21 patients with sepsis syndrome/septic shock and an equal number of healthy volunteers. INTERVENTIONS: Circulating alpha-MSH and TNF-alpha concentrations and TNF-alpha production in supernatants of LPS (1 ng/mL)-stimulated whole blood were measured repeatedly. To determine whether alpha-MSH can modulate production of TNF-alpha and IL-1 beta, these cytokines were measured in whole blood samples stimulated with LPS (1 ng/mL) in the presence or absence of concentrations of the peptide. MEASUREMENTS AND MAIN RESULTS: Plasma alpha-MSH was low in early samples and gradually increased in patients who recovered but not in those who died. There was a negative correlation between plasma concentrations of alpha-MSH and TNF-alpha. In blood samples taken at early phases of sepsis syndrome, production of TNF-alpha was reduced relative to control values; such production increased in patients who recovered but not in those who died. Addition of alpha-MSH to LPS-stimulated whole blood samples inhibited production of TNF-alpha and IL-1beta in a concentration-dependent manner. CONCLUSIONS: In patients with systemic inflammation, there are substantial changes over time in plasma concentrations of alpha-MSH that are reduced in early phases of the disease. Reduction of this endogenous modulator of inflammation could be detrimental to the host. Addition of alpha-MSH to LPS-stimulated blood samples reduces production of cytokines involved in development of septic syndrome. This inhibition by alpha-MSH, a peptide that is beneficial in treatment of experimental models of sepsis, might therefore be useful to treat sepsis syndrome in humans.", "author" : [ { "dropping-particle" : "", "family" : "Catania", "given" : "A", "non-dropping-particle" : "", "parse-names" : false, "suffix" : "" }, { "dropping-particle" : "", "family" : "Cutuli", "given" : "M", "non-dropping-particle" : "", "parse-names" : false, "suffix" : "" }, { "dropping-particle" : "", "family" : "Garofalo", "given" : "L", "non-dropping-particle" : "", "parse-names" : false, "suffix" : "" }, { "dropping-particle" : "", "family" : "Airaghi", "given" : "L", "non-dropping-particle" : "", "parse-names" : false, "suffix" : "" }, { "dropping-particle" : "", "family" : "Valenza", "given" : "F", "non-dropping-particle" : "", "parse-names" : false, "suffix" : "" }, { "dropping-particle" : "", "family" : "Lipton", "given" : "JM", "non-dropping-particle" : "", "parse-names" : false, "suffix" : "" }, { "dropping-particle" : "", "family" : "Gattinoni", "given" : "L", "non-dropping-particle" : "", "parse-names" : false, "suffix" : "" } ], "container-title" : "Critical Care Medicine", "id" : "ITEM-1", "issue" : "5", "issued" : { "date-parts" : [ [ "2000" ] ] }, "page" : "1403-7", "title" : "Plasma concentrations and anti-L-cytokine effects of alpha-melanocyte stimulating hormone in septic patients.", "type" : "article-journal", "volume" : "28" }, "uris" : [ "http://www.mendeley.com/documents/?uuid=e084f820-e73f-43f9-8720-b7f0fa954c7c" ] } ], "mendeley" : { "formattedCitation" : "(48)", "plainTextFormattedCitation" : "(48)", "previouslyFormattedCitation" : "&lt;sup&gt;48&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48)</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alpha MSH</w:t>
            </w:r>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msh</w:t>
            </w:r>
            <w:proofErr w:type="spellEnd"/>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fdi0</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 xml:space="preserve">Long-Evans rat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ISSN" : "0363-6119", "PMID" : "10938261", "abstract" : "alpha-Melanocyte-stimulating hormone (alpha-MSH) is a hypothalamic neuropeptide proposed to play a key role in energy homeostasis. To investigate the behavioral, metabolic, and hypothalamic responses to chronic central alpha-MSH administration, alpha-MSH was infused continuously into the third cerebral ventricle of rats for 6 days. Chronic alpha-MSH infusion reduced cumulative food intake by 10.7% (P &lt; 0.05 vs. saline) and body weight by 4.3% (P &lt; 0.01 vs. saline), which in turn lowered plasma insulin levels by 29.3% (P &lt; 0.05 vs. saline). However, alpha-MSH did not cause adipose-specific wasting nor did it alter hypothalamic neuropeptide mRNA levels. Central alpha-MSH infusion acutely activated neurons in forebrain areas such as the hypothalamic paraventricular nucleus, as measured by a 254% increase in c-Fos-like immunoreactivity (P &lt; 0.01 vs. saline), as well as satiety pathways in the hindbrain. Our findings suggest that, although an increase of central melanocortin receptor signaling acutely reduces food intake and body weight, its anorectic potency wanes during chronic infusion and causes only a modest decrease of body weight.", "author" : [ { "dropping-particle" : "", "family" : "McMinn", "given" : "Julie E", "non-dropping-particle" : "", "parse-names" : false, "suffix" : "" }, { "dropping-particle" : "", "family" : "Wilkinson", "given" : "Charles W", "non-dropping-particle" : "", "parse-names" : false, "suffix" : "" }, { "dropping-particle" : "", "family" : "Havel", "given" : "PeterJ", "non-dropping-particle" : "", "parse-names" : false, "suffix" : "" }, { "dropping-particle" : "", "family" : "Woods", "given" : "Stephen C", "non-dropping-particle" : "", "parse-names" : false, "suffix" : "" }, { "dropping-particle" : "", "family" : "Schwartz", "given" : "Michael W", "non-dropping-particle" : "", "parse-names" : false, "suffix" : "" } ], "container-title" : "American journal of physiology. Regulatory, integrative and comparative physiology", "id" : "ITEM-1", "issue" : "2", "issued" : { "date-parts" : [ [ "2000", "8" ] ] }, "page" : "R695-703", "title" : "Effect of intracerebroventricular alpha-MSH on food intake, adiposity, c-Fos induction, and neuropeptide expression.", "type" : "article-journal", "volume" : "279" }, "uris" : [ "http://www.mendeley.com/documents/?uuid=e2e8151e-e493-4ce1-81a7-6d257c272894" ] } ], "mendeley" : { "formattedCitation" : "(49)", "plainTextFormattedCitation" : "(49)", "previouslyFormattedCitation" : "&lt;sup&gt;49&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49)</w:t>
            </w:r>
            <w:r w:rsidRPr="00E901D6">
              <w:rPr>
                <w:rFonts w:ascii="Times New Roman" w:eastAsia="Times New Roman" w:hAnsi="Times New Roman" w:cs="Times New Roman"/>
                <w:color w:val="000000"/>
                <w:lang w:eastAsia="en-IN"/>
              </w:rPr>
              <w:fldChar w:fldCharType="end"/>
            </w:r>
            <w:r w:rsidRPr="00E901D6">
              <w:rPr>
                <w:rFonts w:ascii="Times New Roman" w:eastAsia="Times New Roman" w:hAnsi="Times New Roman" w:cs="Times New Roman"/>
                <w:color w:val="000000"/>
                <w:lang w:eastAsia="en-IN"/>
              </w:rPr>
              <w:t xml:space="preserve">; OLETF rat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DOI" : "10.1016/j.peptides.2004.05.007", "ISSN" : "0196-9781", "PMID" : "15350695", "abstract" : "Effects of peripheral administration of melanotan II (MTII), a melanocortin agonist, on insulin sensitivity and glucose tolerance were examined in Otsuka Long-Evans Tokushima Fatty (OLETF) rats. Subcutaneous administration of MTII with osmotic mini-pumps decreased food intake and body weight in OLETF rats. MTII group showed more sensitivity to insulin compared with that allowed to eat ad libitum or pair-fed group in insulin tolerance tests on day 9. MTII group also showed significantly lower glucose values than ad libitum group in glucose tolerance tests on days 11 and 23. Thus, MTII increased insulin sensitivity and improved glucose tolerance in OLETF rats.", "author" : [ { "dropping-particle" : "", "family" : "Banno", "given" : "Ryouichi", "non-dropping-particle" : "", "parse-names" : false, "suffix" : "" }, { "dropping-particle" : "", "family" : "Arima", "given" : "Hiroshi", "non-dropping-particle" : "", "parse-names" : false, "suffix" : "" }, { "dropping-particle" : "", "family" : "Sato", "given" : "Ikuko", "non-dropping-particle" : "", "parse-names" : false, "suffix" : "" }, { "dropping-particle" : "", "family" : "Hayashi", "given" : "Masayuki", "non-dropping-particle" : "", "parse-names" : false, "suffix" : "" }, { "dropping-particle" : "", "family" : "Goto", "given" : "Motomitsu", "non-dropping-particle" : "", "parse-names" : false, "suffix" : "" }, { "dropping-particle" : "", "family" : "Sugimura", "given" : "Yoshihisa", "non-dropping-particle" : "", "parse-names" : false, "suffix" : "" }, { "dropping-particle" : "", "family" : "Murase", "given" : "Takashi", "non-dropping-particle" : "", "parse-names" : false, "suffix" : "" }, { "dropping-particle" : "", "family" : "Oiso", "given" : "Yutaka", "non-dropping-particle" : "", "parse-names" : false, "suffix" : "" } ], "container-title" : "Peptides", "id" : "ITEM-1", "issue" : "8", "issued" : { "date-parts" : [ [ "2004", "8" ] ] }, "page" : "1279-86", "title" : "The melanocortin agonist melanotan II increases insulin sensitivity in OLETF rats.", "type" : "article-journal", "volume" : "25" }, "uris" : [ "http://www.mendeley.com/documents/?uuid=0471f59f-c270-450d-9b4b-97731b9d5e80" ] } ], "mendeley" : { "formattedCitation" : "(42)", "plainTextFormattedCitation" : "(42)", "previouslyFormattedCitation" : "&lt;sup&gt;42&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42)</w:t>
            </w:r>
            <w:r w:rsidRPr="00E901D6">
              <w:rPr>
                <w:rFonts w:ascii="Times New Roman" w:eastAsia="Times New Roman" w:hAnsi="Times New Roman" w:cs="Times New Roman"/>
                <w:color w:val="000000"/>
                <w:lang w:eastAsia="en-IN"/>
              </w:rPr>
              <w:fldChar w:fldCharType="end"/>
            </w:r>
            <w:r w:rsidRPr="00E901D6">
              <w:rPr>
                <w:rFonts w:ascii="Times New Roman" w:eastAsia="Times New Roman" w:hAnsi="Times New Roman" w:cs="Times New Roman"/>
                <w:color w:val="000000"/>
                <w:lang w:eastAsia="en-IN"/>
              </w:rPr>
              <w:t>; Sprague-</w:t>
            </w:r>
            <w:proofErr w:type="spellStart"/>
            <w:r w:rsidRPr="00E901D6">
              <w:rPr>
                <w:rFonts w:ascii="Times New Roman" w:eastAsia="Times New Roman" w:hAnsi="Times New Roman" w:cs="Times New Roman"/>
                <w:color w:val="000000"/>
                <w:lang w:eastAsia="en-IN"/>
              </w:rPr>
              <w:t>Dawley</w:t>
            </w:r>
            <w:proofErr w:type="spellEnd"/>
            <w:r w:rsidRPr="00E901D6">
              <w:rPr>
                <w:rFonts w:ascii="Times New Roman" w:eastAsia="Times New Roman" w:hAnsi="Times New Roman" w:cs="Times New Roman"/>
                <w:color w:val="000000"/>
                <w:lang w:eastAsia="en-IN"/>
              </w:rPr>
              <w:t xml:space="preserve"> rat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DOI" : "10.1210/en.2012-1166", "abstract" : "Proopiomelanocortin (POMC) is posttranslationally processed to several peptides including \u03b1-MSH, a primary regulator of energy balance that inhibits food intake and stimulates energy expenditure. However, another POMC-derived peptide, \u03b2-endorphin (\u03b2-EP), has been shown to stimulate food intake. In this study we examined the effects of intracerebroventricular (icv) \u03b2-EP on food intake and its ability to antagonize the negative effects of \u03b1-MSH on energy balance in male rats. A single icv injection of \u03b2-EP stimulated food intake over a 2- to 6-h period during both the light and dark cycles. This effect was, however, not sustained with chronic icv \u03b2-EP infusion. In the next study, a subthreshold dose of \u03b2-EP was injected together with Nle(4), d-Phe(7) (NDP)-MSH after a 16-h fast, and the negative effects of NDP-MSH on refeeding and body weight gain were partially reversed. Finally, peptide interactions were studied in a chronic icv infusion model. Weight gain and food intake were significantly suppressed in the NDP-MSH group during the entire study. A subthreshold dose of \u03b2-EP antagonized these suppressive effects on food intake and weight gain for the first 3 d. However on d 4-7, \u03b2-EP no longer blocked these effects. Of note, the stimulatory effect of \u03b2-EP on feeding and its ability to antagonize MSH were specific for \u03b2-EP(1-31) and were not observed with \u03b2-EP(1-27). This study highlights the importance of understanding how the balance between \u03b1-MSH and \u03b2-EP is maintained and the potential role of differential POMC processing in regulating energy balance.", "author" : [ { "dropping-particle" : "", "family" : "Dutia", "given" : "Roxanne", "non-dropping-particle" : "", "parse-names" : false, "suffix" : "" }, { "dropping-particle" : "", "family" : "Meece", "given" : "Kana", "non-dropping-particle" : "", "parse-names" : false, "suffix" : "" }, { "dropping-particle" : "", "family" : "Dighe", "given" : "Shveta", "non-dropping-particle" : "", "parse-names" : false, "suffix" : "" }, { "dropping-particle" : "", "family" : "Kim", "given" : "Andrea J", "non-dropping-particle" : "", "parse-names" : false, "suffix" : "" }, { "dropping-particle" : "", "family" : "Wardlaw", "given" : "Sharon L", "non-dropping-particle" : "", "parse-names" : false, "suffix" : "" } ], "container-title" : "Endocrinology", "id" : "ITEM-1", "issue" : "9", "issued" : { "date-parts" : [ [ "2012" ] ] }, "note" : "This paper also has another link - msh - fdi0", "page" : "4246-4255", "title" : "\u03b2-Endorphin antagonizes the effects of \u03b1-MSH on food intake and body weight", "type" : "article-journal", "volume" : "153" }, "uris" : [ "http://www.mendeley.com/documents/?uuid=f2d2db92-2da3-478a-97c9-663720daceab" ] } ], "mendeley" : { "formattedCitation" : "(50)", "plainTextFormattedCitation" : "(50)", "previouslyFormattedCitation" : "&lt;sup&gt;50&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50)</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angiogenesis</w:t>
            </w:r>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ang</w:t>
            </w:r>
            <w:proofErr w:type="spellEnd"/>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bgl1</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Logic</w:t>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 xml:space="preserve">anti-oxidant </w:t>
            </w:r>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aox</w:t>
            </w:r>
            <w:proofErr w:type="spellEnd"/>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inr0</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 xml:space="preserve">Mice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DOI" : "10.1172/JCI200421625.1752", "abstract" : "Obesity is a principal causative factor in the development of metabolic syndrome. Here we report that increased oxidative stress in accumulated fat is an important pathogenic mechanism of obesity-associated metabolic syndrome. Fat accumulation correlated with systemic oxidative stress in humans and mice. Production of ROS increased selectively in adipose tissue of obese mice, accompanied by augmented expression of NADPH oxidase and decreased expression of antioxidative enzymes. In cultured adipocytes, elevated levels of fatty acids increased oxidative stress via NADPH oxidase activation, and oxidative stress caused dysregulated produc- tion of adipocytokines (fat-derived hormones), including adiponectin, plasminogen activator inhibitor\u20131, IL-6, and monocyte chemotactic protein\u20131. Finally, in obese mice, treatment with NADPH oxidase inhibitor reduced ROS production in adipose tissue, attenuated the dysregulation of adipocytokines, and improved diabetes, hyperlipidemia, and hepatic steatosis. Collectively, our results suggest that increased oxidative stress in accumulated fat is an early instigator of metabolic syndrome and that the redox state in adipose tissue is a potentially useful therapeutic target for obesity-associated metabolic syndrome.", "author" : [ { "dropping-particle" : "", "family" : "Furukawa", "given" : "Shigetada", "non-dropping-particle" : "", "parse-names" : false, "suffix" : "" }, { "dropping-particle" : "", "family" : "Fujita", "given" : "Takuya", "non-dropping-particle" : "", "parse-names" : false, "suffix" : "" }, { "dropping-particle" : "", "family" : "Shimabukuro", "given" : "Michio", "non-dropping-particle" : "", "parse-names" : false, "suffix" : "" }, { "dropping-particle" : "", "family" : "Iwaki", "given" : "Masanori", "non-dropping-particle" : "", "parse-names" : false, "suffix" : "" }, { "dropping-particle" : "", "family" : "Yamada", "given" : "Yukio", "non-dropping-particle" : "", "parse-names" : false, "suffix" : "" }, { "dropping-particle" : "", "family" : "Nakajima", "given" : "Yoshimitsu", "non-dropping-particle" : "", "parse-names" : false, "suffix" : "" }, { "dropping-particle" : "", "family" : "Nakayama", "given" : "Osamu", "non-dropping-particle" : "", "parse-names" : false, "suffix" : "" }, { "dropping-particle" : "", "family" : "Makishima", "given" : "Makoto", "non-dropping-particle" : "", "parse-names" : false, "suffix" : "" } ], "container-title" : "journal of clinical investigation", "id" : "ITEM-1", "issue" : "12", "issued" : { "date-parts" : [ [ "2004" ] ] }, "page" : "1752-61", "title" : "Increased oxidative stress in obesity and its impact on metabolic syndrome", "type" : "article-journal", "volume" : "114" }, "uris" : [ "http://www.mendeley.com/documents/?uuid=fb4bdbf5-d65d-43fa-94e9-172decdf2313" ] } ], "mendeley" : { "formattedCitation" : "(51)", "plainTextFormattedCitation" : "(51)", "previouslyFormattedCitation" : "&lt;sup&gt;51&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51)</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 xml:space="preserve">arginine </w:t>
            </w:r>
            <w:proofErr w:type="spellStart"/>
            <w:r w:rsidRPr="00E901D6">
              <w:rPr>
                <w:rFonts w:ascii="Times New Roman" w:eastAsia="Times New Roman" w:hAnsi="Times New Roman" w:cs="Times New Roman"/>
                <w:color w:val="000000"/>
                <w:lang w:eastAsia="en-IN"/>
              </w:rPr>
              <w:t>vassopressin</w:t>
            </w:r>
            <w:proofErr w:type="spellEnd"/>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avp</w:t>
            </w:r>
            <w:proofErr w:type="spellEnd"/>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agr1</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 xml:space="preserve">Hamster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In hamsters, dominant/subordinate relationships are initially determined by overt aggression, but subsequently communicated by flank marking, an arginine vasopressin (AVP)-dependent behavior. Once a relationship is established, dominant males will flank mark at a higher frequency than their subordinate partners. Flank marking displayed during social encounters can be turned \"on or off\" by microinjection of AVP or AVP-receptor antagonist within the anterior hypothalamus (AH). For instance, microinjecting dominant hamsters with AVP-receptor antagonist blocks their flank marking and provokes an immediate induction of flank marking by subordinate animals. The central effects of AVP have been extended to include a role in offensive aggression. Microinjection of AVP-receptor antagonist into the AH inhibits the aggression of a resident hamster toward an intruder and diminishes aggression between hamsters placed into a neutral arena. Microinjection of AVP into the ventrolateral hypothalamus (VLH) facilitates offensive aggression of a resident toward an intruder. As AVP receptors in the VLH are testosterone-dependent, it is possible that the reduction of aggression observed in castrated hamsters is due to a loss of AVP responsiveness in the VLH. Recent work has focused on the notion that serotonin (5-HT) antagonizes AVP activity in the CNS. The AH and VLH have a high density of 5-HT terminals and binding sites. Indeed, there appear to be 5-HT synapses on AVP neurons in the AH. Microinjection of 5-HT into the AH inhibits AVP-induced flank marking while IP injection of fluoxetine a serotonin reuptake inhibitor inhibits AVP-induced offensive aggression in the VLH. It is possible that serotonin interacts with AVP to modulate offensive aggression.", "author" : [ { "dropping-particle" : "", "family" : "Ferris", "given" : "CF", "non-dropping-particle" : "", "parse-names" : false, "suffix" : "" }, { "dropping-particle" : "", "family" : "Delville", "given" : "Y", "non-dropping-particle" : "", "parse-names" : false, "suffix" : "" } ], "container-title" : "Psychoneuroendocrinology", "id" : "ITEM-1", "issue" : "5-7", "issued" : { "date-parts" : [ [ "1994" ] ] }, "page" : "593-601", "title" : "Vasopressin and serotonin interactions in the control of agonistic behavior.", "type" : "article-journal", "volume" : "19" }, "uris" : [ "http://www.mendeley.com/documents/?uuid=72038bf3-66dd-483b-b0a2-a8b8cd1c82e7" ] } ], "mendeley" : { "formattedCitation" : "(52)", "plainTextFormattedCitation" : "(52)", "previouslyFormattedCitation" : "&lt;sup&gt;52&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52)</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 xml:space="preserve">arginine </w:t>
            </w:r>
            <w:proofErr w:type="spellStart"/>
            <w:r w:rsidRPr="00E901D6">
              <w:rPr>
                <w:rFonts w:ascii="Times New Roman" w:eastAsia="Times New Roman" w:hAnsi="Times New Roman" w:cs="Times New Roman"/>
                <w:color w:val="000000"/>
                <w:lang w:eastAsia="en-IN"/>
              </w:rPr>
              <w:t>vassopressin</w:t>
            </w:r>
            <w:proofErr w:type="spellEnd"/>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avp</w:t>
            </w:r>
            <w:proofErr w:type="spellEnd"/>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cfn1</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 xml:space="preserve">Human subject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The vasopressin analog desmopressin (DDAVP) is known to enhance memory in animals and man but its precise mechanism of action is uncertain. We report the case of a patient who experienced chronic memory dysfunction with impaired job performance following transsphenoidal resection of a pituitary adenoma. A prospective double-blind, placebo-controlled trial of the effects of DDAVP was performed. Memory storage and recall improved with DDAVP treatment and declined within 1 week after drug withdrawal both by subjective and objective criteria. The Buschke Selective Reminding Test was clearly the most responsive out of a battery of standard memory testing paradigms employed to track the presence or absence of DDAVP treatment.", "author" : [ { "dropping-particle" : "", "family" : "Dons", "given" : "RF", "non-dropping-particle" : "", "parse-names" : false, "suffix" : "" }, { "dropping-particle" : "", "family" : "House", "given" : "JF", "non-dropping-particle" : "", "parse-names" : false, "suffix" : "" }, { "dropping-particle" : "", "family" : "Hood", "given" : "D", "non-dropping-particle" : "", "parse-names" : false, "suffix" : "" }, { "dropping-particle" : "", "family" : "Krehbiel", "given" : "M", "non-dropping-particle" : "", "parse-names" : false, "suffix" : "" } ], "container-title" : "Military medicine", "id" : "ITEM-1", "issue" : "2", "issued" : { "date-parts" : [ [ "1989" ] ] }, "page" : "83-85", "title" : "Assessment of desmopressin-enhanced cognitive function in a neurosurgical patient.", "type" : "article-journal", "volume" : "154" }, "uris" : [ "http://www.mendeley.com/documents/?uuid=6c16d855-4349-4e27-abf9-b8137fad1bc4" ] } ], "mendeley" : { "formattedCitation" : "(53)", "plainTextFormattedCitation" : "(53)", "previouslyFormattedCitation" : "&lt;sup&gt;53&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53)</w:t>
            </w:r>
            <w:r w:rsidRPr="00E901D6">
              <w:rPr>
                <w:rFonts w:ascii="Times New Roman" w:eastAsia="Times New Roman" w:hAnsi="Times New Roman" w:cs="Times New Roman"/>
                <w:color w:val="000000"/>
                <w:lang w:eastAsia="en-IN"/>
              </w:rPr>
              <w:fldChar w:fldCharType="end"/>
            </w:r>
            <w:r w:rsidRPr="00E901D6">
              <w:rPr>
                <w:rFonts w:ascii="Times New Roman" w:eastAsia="Times New Roman" w:hAnsi="Times New Roman" w:cs="Times New Roman"/>
                <w:color w:val="000000"/>
                <w:lang w:eastAsia="en-IN"/>
              </w:rPr>
              <w:t xml:space="preserve">; Human subject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One specific analog of arginine vasopression, 1-desamine-8-D-arginine vasopressin (DDAVP), has been shown to improve learning and memory in humans. Healthy young male adult subjects treated with DDAVP demonstrated better memory for implicational sentences than did control subjects. The same treatment had no influence on women given the same memory task. These results suggest that DDAVP may have a sexually dimorphic effect on learning and memory.", "author" : [ { "dropping-particle" : "", "family" : "Beckwith", "given" : "Bill E.", "non-dropping-particle" : "", "parse-names" : false, "suffix" : "" }, { "dropping-particle" : "", "family" : "Till", "given" : "Robert E.", "non-dropping-particle" : "", "parse-names" : false, "suffix" : "" }, { "dropping-particle" : "", "family" : "Schneider", "given" : "Vicki", "non-dropping-particle" : "", "parse-names" : false, "suffix" : "" } ], "container-title" : "Peptides", "id" : "ITEM-1", "issue" : "4", "issued" : { "date-parts" : [ [ "1984" ] ] }, "page" : "819-22", "title" : "Vasopressin analog (DDAVP) improves memory in human males", "type" : "article-journal", "volume" : "5" }, "uris" : [ "http://www.mendeley.com/documents/?uuid=dc999a27-d4c5-43c7-b1d1-bd5f2e7d4884" ] } ], "mendeley" : { "formattedCitation" : "(54)", "plainTextFormattedCitation" : "(54)", "previouslyFormattedCitation" : "&lt;sup&gt;54&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54)</w:t>
            </w:r>
            <w:r w:rsidRPr="00E901D6">
              <w:rPr>
                <w:rFonts w:ascii="Times New Roman" w:eastAsia="Times New Roman" w:hAnsi="Times New Roman" w:cs="Times New Roman"/>
                <w:color w:val="000000"/>
                <w:lang w:eastAsia="en-IN"/>
              </w:rPr>
              <w:fldChar w:fldCharType="end"/>
            </w:r>
            <w:r w:rsidRPr="00E901D6">
              <w:rPr>
                <w:rFonts w:ascii="Times New Roman" w:eastAsia="Times New Roman" w:hAnsi="Times New Roman" w:cs="Times New Roman"/>
                <w:color w:val="000000"/>
                <w:lang w:eastAsia="en-IN"/>
              </w:rPr>
              <w:t xml:space="preserve">; Human subject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DDAVP (1-desamino-8-d-arginine vasopressin), a synthetic analogue of vasopressin with prolonged half-life and high antidiuretic and low pressor activity, was given in a double-blind placebo-controlled trial to four patients with major affective illness. Three of four patients showed highly significant and consistent improvements in tests designed to measure the formation, encoding, and organisation of long-term trace events in memory. Two patients also showed a significant but less consistent amelioration of other depressive symptoms during DDAVP treatment. These findings implicate central vasopressin function in the processing of information and possibly other aspects of affective illness.", "author" : [ { "dropping-particle" : "", "family" : "Gold", "given" : "PhilipW.", "non-dropping-particle" : "", "parse-names" : false, "suffix" : "" }, { "dropping-particle" : "", "family" : "Ballenger", "given" : "James C.", "non-dropping-particle" : "", "parse-names" : false, "suffix" : "" }, { "dropping-particle" : "", "family" : "Weingartner", "given" : "Herbert", "non-dropping-particle" : "", "parse-names" : false, "suffix" : "" }, { "dropping-particle" : "", "family" : "Goodwin", "given" : "FrederickK", "non-dropping-particle" : "", "parse-names" : false, "suffix" : "" }, { "dropping-particle" : "", "family" : "Post", "given" : "Robert M.", "non-dropping-particle" : "", "parse-names" : false, "suffix" : "" } ], "container-title" : "The Lancet", "id" : "ITEM-1", "issue" : "8150", "issued" : { "date-parts" : [ [ "1979" ] ] }, "page" : "992-94", "title" : "Effects Of 1-Desamo-8-D-Arginine Vasopressin on behaviour and cognition in primary affective disorder", "type" : "article-journal", "volume" : "314" }, "uris" : [ "http://www.mendeley.com/documents/?uuid=22c84ecc-cd38-48c7-95fa-d59cbc057e20" ] } ], "mendeley" : { "formattedCitation" : "(55)", "plainTextFormattedCitation" : "(55)", "previouslyFormattedCitation" : "&lt;sup&gt;55&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55)</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arginine vasopressin</w:t>
            </w:r>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avp</w:t>
            </w:r>
            <w:proofErr w:type="spellEnd"/>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ins1</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 xml:space="preserve">Human subject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DOI" : "10.1677/JOE-07-0645", "ISSN" : "1479-6805", "PMID" : "18434353", "abstract" : "Arginine vasopressin (AVP) and corticotropin-releasing hormone (CRH) have both been implicated in modulating insulin secretion from pancreatic beta-cells. In the present study, we investigated the insulin-secreting activities of AVP and CRH in wild-type and AVP VIb receptor knockout mice. Both neuropeptides stimulated insulin secretion from isolated mouse pancreatic islets. The response of islets to CRH was increased fourfold by concomitant incubation with a subthreshold dose of AVP that alone did not stimulate insulin secretion. Activation of the endogenously expressed M3 receptor by the cholinergic agonist carbachol also potentiated CRH-induced insulin secretion, indicating that the phenomenon may be pathway specific (i.e. Ca2+-phospholipase C) rather than agonist specific. The protein kinase C (PKC) inhibitors Ro-31-8425 and bisindolylmaleimide I attenuated the potentiating effect of AVP on CRH-stimulated insulin secretion and blocked AVP-stimulated insulin secretion. A possible interaction between the PKC and protein kinase A pathways was also investigated. The phorbol ester phorbol myristate acetate (PMA) stimulated insulin secretion, while the addition of both PMA and CRH enhanced insulin secretion over that measured with either PMA or CRH alone. Additionally, no AVP potentiation of CRH-stimulated insulin secretion was observed upon incubation in Ca2+-free Krebs-Ringer buffer. Taken together, the present study suggests a possible synergism between AVP and CRH to release insulin from pancreatic beta-cells that relies at least in part on activation of the PKC signaling pathway and is dependent on extracellular Ca2+. This is the first example of a possible interplay between the AVP and CRH systems outside of the hypothalamic-pituitary-adrenal axis.", "author" : [ { "dropping-particle" : "", "family" : "O'Carroll", "given" : "Anne-Marie", "non-dropping-particle" : "", "parse-names" : false, "suffix" : "" }, { "dropping-particle" : "", "family" : "Howell", "given" : "Gillian M", "non-dropping-particle" : "", "parse-names" : false, "suffix" : "" }, { "dropping-particle" : "", "family" : "Roberts", "given" : "Emma M", "non-dropping-particle" : "", "parse-names" : false, "suffix" : "" }, { "dropping-particle" : "", "family" : "Lolait", "given" : "Stephen J", "non-dropping-particle" : "", "parse-names" : false, "suffix" : "" } ], "container-title" : "The Journal of endocrinology", "id" : "ITEM-1", "issue" : "2", "issued" : { "date-parts" : [ [ "2008", "5" ] ] }, "page" : "231-9", "title" : "Vasopressin potentiates corticotropin-releasing hormone-induced insulin release from mouse pancreatic beta-cells.", "type" : "article-journal", "volume" : "197" }, "uris" : [ "http://www.mendeley.com/documents/?uuid=820c3275-0547-4238-aefe-119fb7c791ca" ] } ], "mendeley" : { "formattedCitation" : "(56)", "plainTextFormattedCitation" : "(56)", "previouslyFormattedCitation" : "&lt;sup&gt;56&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56)</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 xml:space="preserve">arginine </w:t>
            </w:r>
            <w:proofErr w:type="spellStart"/>
            <w:r w:rsidRPr="00E901D6">
              <w:rPr>
                <w:rFonts w:ascii="Times New Roman" w:eastAsia="Times New Roman" w:hAnsi="Times New Roman" w:cs="Times New Roman"/>
                <w:color w:val="000000"/>
                <w:lang w:eastAsia="en-IN"/>
              </w:rPr>
              <w:t>vassopressin</w:t>
            </w:r>
            <w:proofErr w:type="spellEnd"/>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avp</w:t>
            </w:r>
            <w:proofErr w:type="spellEnd"/>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gng1</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Porton-Wistar</w:t>
            </w:r>
            <w:proofErr w:type="spellEnd"/>
            <w:r w:rsidRPr="00E901D6">
              <w:rPr>
                <w:rFonts w:ascii="Times New Roman" w:eastAsia="Times New Roman" w:hAnsi="Times New Roman" w:cs="Times New Roman"/>
                <w:color w:val="000000"/>
                <w:lang w:eastAsia="en-IN"/>
              </w:rPr>
              <w:t xml:space="preserve"> rat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1. In hepatocytes from starved rats, vasopressin, angiotensin (angiotensin II) and oxytocin stimulated gluconeogenesis from lactate by 25--50%; minimal effective concentrations were about 0.02pM, 1 nM and 0.2 nM respectively. 2. Vasopressin and angiotensin also stimulated gluconeogenesis from alanine, pyruvate, serine and glycerol. EGTA decreased gluconeogenesis from these substrates. 3. Hormonal stimulation of gluconeogenesis from lactate was abolished in the absence of extracellular Ca2+. 4. Insulin did not prevent stimulation of gluconeogenesis by vasopressin or angiotensin. 5. The potency of the stimulatory effects of vasopressin and angiotensin on hepatic gluconeogenesis suggests they are operative in vivo. Also, the data suggest that Ca2+ plays a role in the stimulation by these hormones.", "author" : [ { "dropping-particle" : "", "family" : "Whitton", "given" : "Patricia D", "non-dropping-particle" : "", "parse-names" : false, "suffix" : "" }, { "dropping-particle" : "", "family" : "Rodrigues", "given" : "Loreta M", "non-dropping-particle" : "", "parse-names" : false, "suffix" : "" }, { "dropping-particle" : "", "family" : "Hems", "given" : "Douglas A", "non-dropping-particle" : "", "parse-names" : false, "suffix" : "" } ], "container-title" : "Biochemical Journal", "id" : "ITEM-1", "issue" : "3", "issued" : { "date-parts" : [ [ "1978" ] ] }, "page" : "893-898", "title" : "Stimulation by vasopressin, angiotensin and oxytocin of Gluconeogenesis in Hepatocyte Suspensions", "type" : "article-journal", "volume" : "176" }, "uris" : [ "http://www.mendeley.com/documents/?uuid=94048a81-94d9-4b97-affe-a6dd07c30ab8" ] } ], "mendeley" : { "formattedCitation" : "(57)", "plainTextFormattedCitation" : "(57)", "previouslyFormattedCitation" : "&lt;sup&gt;57&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57)</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BDNF</w:t>
            </w:r>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bdn</w:t>
            </w:r>
            <w:proofErr w:type="spellEnd"/>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btc1</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C57BL/</w:t>
            </w:r>
            <w:proofErr w:type="spellStart"/>
            <w:r w:rsidRPr="00E901D6">
              <w:rPr>
                <w:rFonts w:ascii="Times New Roman" w:eastAsia="Times New Roman" w:hAnsi="Times New Roman" w:cs="Times New Roman"/>
                <w:color w:val="000000"/>
                <w:lang w:eastAsia="en-IN"/>
              </w:rPr>
              <w:t>KsJ-db</w:t>
            </w:r>
            <w:proofErr w:type="spellEnd"/>
            <w:r w:rsidRPr="00E901D6">
              <w:rPr>
                <w:rFonts w:ascii="Times New Roman" w:eastAsia="Times New Roman" w:hAnsi="Times New Roman" w:cs="Times New Roman"/>
                <w:color w:val="000000"/>
                <w:lang w:eastAsia="en-IN"/>
              </w:rPr>
              <w:t>/</w:t>
            </w:r>
            <w:proofErr w:type="spellStart"/>
            <w:r w:rsidRPr="00E901D6">
              <w:rPr>
                <w:rFonts w:ascii="Times New Roman" w:eastAsia="Times New Roman" w:hAnsi="Times New Roman" w:cs="Times New Roman"/>
                <w:color w:val="000000"/>
                <w:lang w:eastAsia="en-IN"/>
              </w:rPr>
              <w:t>db</w:t>
            </w:r>
            <w:proofErr w:type="spellEnd"/>
            <w:r w:rsidRPr="00E901D6">
              <w:rPr>
                <w:rFonts w:ascii="Times New Roman" w:eastAsia="Times New Roman" w:hAnsi="Times New Roman" w:cs="Times New Roman"/>
                <w:color w:val="000000"/>
                <w:lang w:eastAsia="en-IN"/>
              </w:rPr>
              <w:t xml:space="preserve"> mice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DOI" : "10.1016/j.metabol.2006.04.017", "ISSN" : "0026-0495", "PMID" : "16979397", "abstract" : "We have previously demonstrated that brain-derived neurotrophic factor (BDNF) ameliorates glucose metabolism and energy expenditure in obese diabetic db/db mice. In the present study, the effect of BDNF treatment on pancreatic islets of db/db mice was examined, using vehicle-treated pair-fed db/db mice as controls. Brain-derived neurotrophic factor (10 mg/kg) or vehicle was subcutaneously administered to male db/db mice for 4 weeks. The food intake of vehicle-treated db/db mice was restricted and precisely synchronized with that of BDNF-treated db/db mice using a pellet pair-feeding apparatus because BDNF decreases food intake in hyperphagic mice. Repetitive administration of BDNF significantly lowered the blood glucose concentration compared with pair-fed vehicle-treated db/db mice. The pancreatic insulin and glucagon concentrations were measured in db/db mice to evaluate the effect of BDNF on the pancreas. Although the insulin concentration in the pancreas of pair-fed vehicle-treated db/db mice was lower than in nondiabetic control +m/+m mice, it was higher in BDNF-treated db/db mice than in vehicle-treated pair-fed db/db mice and comparable to the concentration in +m/+m mice. The glucagon concentration in the pancreas of vehicle-treated pair-fed db/db mice was higher than in +m/+m mice, and BDNF partially decreased the glucagon concentration in the pancreas of db/db mice compared with vehicle. Histologic analyses of pancreatic sections were performed to characterize the mechanism through which BDNF modulates the hormonal concentration in the pancreas of db/db mice. Although there were no significant differences in the number and total area of islets between the BDNF- and vehicle-treated groups, immunostaining with an anti-insulin antibody indicated that the islet beta-cell area in BDNF-treated db/db mice was larger than that in vehicle-treated pair-fed db/db mice. Furthermore, immunostaining with an antiglucagon antibody indicated that BDNF normalized the delocalization of non-beta cells in islets of db/db mice. Electron microscopic images of beta cells indicated a decrease in secretory granules in vehicle-treated pair-fed db/db mice; this change was reversed in BDNF-treated db/db mice and reached a level comparable to that found in +m/+m mice. These findings suggest that BDNF prevents exhaustion of the pancreas in diabetic mice by maintaining the histologic cellular organization of beta cells and non-beta cells in pancreatic islets and restoring the\u2026", "author" : [ { "dropping-particle" : "", "family" : "Yamanaka", "given" : "Mitsugu", "non-dropping-particle" : "", "parse-names" : false, "suffix" : "" }, { "dropping-particle" : "", "family" : "Itakura", "given" : "Yasushi", "non-dropping-particle" : "", "parse-names" : false, "suffix" : "" }, { "dropping-particle" : "", "family" : "Inoue", "given" : "Tadashi", "non-dropping-particle" : "", "parse-names" : false, "suffix" : "" }, { "dropping-particle" : "", "family" : "Tsuchida", "given" : "Atsushi", "non-dropping-particle" : "", "parse-names" : false, "suffix" : "" }, { "dropping-particle" : "", "family" : "Nakagawa", "given" : "Tsutomu", "non-dropping-particle" : "", "parse-names" : false, "suffix" : "" }, { "dropping-particle" : "", "family" : "Noguchi", "given" : "Hiroshi", "non-dropping-particle" : "", "parse-names" : false, "suffix" : "" }, { "dropping-particle" : "", "family" : "Taiji", "given" : "Mutsuo", "non-dropping-particle" : "", "parse-names" : false, "suffix" : "" } ], "container-title" : "Metabolism: clinical and experimental", "id" : "ITEM-1", "issue" : "10", "issued" : { "date-parts" : [ [ "2006", "10" ] ] }, "page" : "1286-92", "title" : "Protective effect of brain-derived neurotrophic factor on pancreatic islets in obese diabetic mice.", "type" : "article-journal", "volume" : "55" }, "uris" : [ "http://www.mendeley.com/documents/?uuid=366f1a2c-26ce-4d1c-9c1e-1c5c94ea3e42" ] } ], "mendeley" : { "formattedCitation" : "(58)", "plainTextFormattedCitation" : "(58)", "previouslyFormattedCitation" : "&lt;sup&gt;58&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58)</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BDNF</w:t>
            </w:r>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bdn</w:t>
            </w:r>
            <w:proofErr w:type="spellEnd"/>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ina1</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 xml:space="preserve">Mice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DOI" : "10.1210/en.2002-0113", "ISSN" : "00137227", "abstract" : "Dietary restriction (DR) extends life span and improves glucose metabolism in mammals. Recent studies have shown that DR stimulates the production of brain-derived neurotrophic factor (BDNF) in brain cells, which may mediate neuroprotective and neurogenic actions of DR. Other studies have suggested a role for central BDNF signaling in the regulation of glucose metabolism and body weight. BDNF heterozygous knockout (BDNF+/-) mice are obese and exhibit features of insulin resistance. We now report that an intermittent fasting DR regimen reverses several abnormal phenotypes of BDNF(+/-) mice including obesity, hyperphagia, and increased locomotor activity. DR increases BDNF levels in the brains of BDNF(+/-) mice to the level of wild-type mice fed ad libitum. BDNF(+/-) mice exhibit an insulin-resistance syndrome phenotype characterized by elevated levels of circulating glucose, insulin, and leptin; DR reduces levels of each of these three factors. DR normalizes blood glucose responses in glucose tolerance and insulin tolerance tests in the BDNF(+/-) mice. These findings suggest that BDNF is a major regulator of energy metabolism and that beneficial effects of DR on glucose metabolism are mediated, in part, by BDNF signaling. Dietary and pharmacological manipulations of BDNF signaling may prove useful in the prevention and treatment of obesity and insulin resistance syndrome-related diseases.", "author" : [ { "dropping-particle" : "", "family" : "Duan", "given" : "Wenzhen", "non-dropping-particle" : "", "parse-names" : false, "suffix" : "" }, { "dropping-particle" : "", "family" : "Guo", "given" : "Zhihong", "non-dropping-particle" : "", "parse-names" : false, "suffix" : "" }, { "dropping-particle" : "", "family" : "Jiang", "given" : "Haiyang", "non-dropping-particle" : "", "parse-names" : false, "suffix" : "" }, { "dropping-particle" : "", "family" : "Ware", "given" : "Melvin", "non-dropping-particle" : "", "parse-names" : false, "suffix" : "" }, { "dropping-particle" : "", "family" : "Mattson", "given" : "Mark P.", "non-dropping-particle" : "", "parse-names" : false, "suffix" : "" } ], "container-title" : "Endocrinology", "id" : "ITEM-1", "issue" : "6", "issued" : { "date-parts" : [ [ "2003", "6", "1" ] ] }, "page" : "2446-2453", "title" : "Reversal of Behavioral and Metabolic Abnormalities, and Insulin Resistance Syndrome, by Dietary Restriction in Mice Deficient in Brain-Derived Neurotrophic Factor", "type" : "article-journal", "volume" : "144" }, "uris" : [ "http://www.mendeley.com/documents/?uuid=3b3746e4-9369-4fe2-b827-b1c274b4dccb" ] } ], "mendeley" : { "formattedCitation" : "(59)", "plainTextFormattedCitation" : "(59)", "previouslyFormattedCitation" : "&lt;sup&gt;59&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59)</w:t>
            </w:r>
            <w:r w:rsidRPr="00E901D6">
              <w:rPr>
                <w:rFonts w:ascii="Times New Roman" w:eastAsia="Times New Roman" w:hAnsi="Times New Roman" w:cs="Times New Roman"/>
                <w:color w:val="000000"/>
                <w:lang w:eastAsia="en-IN"/>
              </w:rPr>
              <w:fldChar w:fldCharType="end"/>
            </w:r>
            <w:r w:rsidRPr="00E901D6">
              <w:rPr>
                <w:rFonts w:ascii="Times New Roman" w:eastAsia="Times New Roman" w:hAnsi="Times New Roman" w:cs="Times New Roman"/>
                <w:color w:val="000000"/>
                <w:lang w:eastAsia="en-IN"/>
              </w:rPr>
              <w:t xml:space="preserve">; </w:t>
            </w:r>
            <w:proofErr w:type="spellStart"/>
            <w:r w:rsidRPr="00E901D6">
              <w:rPr>
                <w:rFonts w:ascii="Times New Roman" w:eastAsia="Times New Roman" w:hAnsi="Times New Roman" w:cs="Times New Roman"/>
                <w:color w:val="000000"/>
                <w:lang w:eastAsia="en-IN"/>
              </w:rPr>
              <w:t>Zucker</w:t>
            </w:r>
            <w:proofErr w:type="spellEnd"/>
            <w:r w:rsidRPr="00E901D6">
              <w:rPr>
                <w:rFonts w:ascii="Times New Roman" w:eastAsia="Times New Roman" w:hAnsi="Times New Roman" w:cs="Times New Roman"/>
                <w:color w:val="000000"/>
                <w:lang w:eastAsia="en-IN"/>
              </w:rPr>
              <w:t xml:space="preserve"> fatty rat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DOI" : "10.1053/meta.2003.50026", "ISSN" : "0026-0495", "PMID" : "12601633", "abstract" : "Brain-derived neurotrophic factor (BDNF), a member of the neurotrophins, has been reported to ameliorate hyperglycemia in obese diabetic animal models. To elucidate the mechanism of BDNF on glucose metabolism, we determined the glucose turnover under basal and euglycemic hyperinsulinemic (insulin infusion rate, 54 pmol. kg(-1). min(-1)) clamp conditions in obese insulin-resistant rats, male Zucker fatty rats, which had been acutely administered a subcutaneous injection of BDNF (20 mg/kg) (n = 9, BDNF) or vehicle (n = 8, vehicle). Under the basal condition, acute administration of BDNF did not affect the blood glucose level, plasma insulin level, rate of glucose disappearance (Rd), and endogenous glucose production (EGP). Under the clamp condition, the glucose infusion rate (GIR) was significantly higher in BDNF than in vehicle (mean +/- SD, 61.4 +/- 19.1 v 41.4 +/- 4.9 micromol. kg(-1). min(-1), P &lt;.05). There was no significant difference in Rd and EGP between the 2 groups under the clamp condition, but the insulin-mediated suppression ratio of endogenous glucose production in BDNF was significantly greater than in vehicle (48.9 +/- 22.2 v 22.4% +/- 20.6%, P &lt;.05). In BDNF, mRNA expressions of hepatic phosphoenolpyruvate carboxykinase (PEPCK) and glucose-6-phosphatase (G6Pase) were comparable to those of vehicle, while hepatic glucokinase (GK) mRNA expression was significantly higher (1.57 +/- 0.33 v 1.03 +/- 0.17, P &lt;.05). We conclude that BDNF mainly improves hepatic insulin resistance in obese insulin-resistant rats, probably by affecting the hepatic GK flux.", "author" : [ { "dropping-particle" : "", "family" : "Kuroda", "given" : "Akio", "non-dropping-particle" : "", "parse-names" : false, "suffix" : "" }, { "dropping-particle" : "", "family" : "Yamasaki", "given" : "Yoshimitsu", "non-dropping-particle" : "", "parse-names" : false, "suffix" : "" }, { "dropping-particle" : "", "family" : "Matsuhisa", "given" : "Munehide", "non-dropping-particle" : "", "parse-names" : false, "suffix" : "" }, { "dropping-particle" : "", "family" : "Kubota", "given" : "Minoru", "non-dropping-particle" : "", "parse-names" : false, "suffix" : "" }, { "dropping-particle" : "", "family" : "Nakahara", "given" : "Itsuro", "non-dropping-particle" : "", "parse-names" : false, "suffix" : "" }, { "dropping-particle" : "", "family" : "Nakatani", "given" : "Yoshihisa", "non-dropping-particle" : "", "parse-names" : false, "suffix" : "" }, { "dropping-particle" : "", "family" : "Hoshi", "given" : "Ayumu", "non-dropping-particle" : "", "parse-names" : false, "suffix" : "" }, { "dropping-particle" : "", "family" : "Gorogawa", "given" : "Shin-Ichi", "non-dropping-particle" : "", "parse-names" : false, "suffix" : "" }, { "dropping-particle" : "", "family" : "Umayahara", "given" : "Yutaka", "non-dropping-particle" : "", "parse-names" : false, "suffix" : "" }, { "dropping-particle" : "", "family" : "Itakura", "given" : "Yasushi", "non-dropping-particle" : "", "parse-names" : false, "suffix" : "" }, { "dropping-particle" : "", "family" : "Nakagawa", "given" : "Tsutomu", "non-dropping-particle" : "", "parse-names" : false, "suffix" : "" }, { "dropping-particle" : "", "family" : "Taiji", "given" : "Mutsuo", "non-dropping-particle" : "", "parse-names" : false, "suffix" : "" }, { "dropping-particle" : "", "family" : "Kajimoto", "given" : "Yoshitaka", "non-dropping-particle" : "", "parse-names" : false, "suffix" : "" }, { "dropping-particle" : "", "family" : "Hori", "given" : "Masatsugu", "non-dropping-particle" : "", "parse-names" : false, "suffix" : "" } ], "container-title" : "Metabolism: clinical and experimental", "id" : "ITEM-1", "issue" : "2", "issued" : { "date-parts" : [ [ "2003", "2" ] ] }, "page" : "203-08", "title" : "Brain-derived neurotrophic factor ameliorates hepatic insulin resistance in Zucker fatty rats.", "type" : "article-journal", "volume" : "52" }, "uris" : [ "http://www.mendeley.com/documents/?uuid=079cf0cc-9218-4a91-af14-3453c61def68" ] } ], "mendeley" : { "formattedCitation" : "(60)", "plainTextFormattedCitation" : "(60)", "previouslyFormattedCitation" : "&lt;sup&gt;60&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60)</w:t>
            </w:r>
            <w:r w:rsidRPr="00E901D6">
              <w:rPr>
                <w:rFonts w:ascii="Times New Roman" w:eastAsia="Times New Roman" w:hAnsi="Times New Roman" w:cs="Times New Roman"/>
                <w:color w:val="000000"/>
                <w:lang w:eastAsia="en-IN"/>
              </w:rPr>
              <w:fldChar w:fldCharType="end"/>
            </w:r>
            <w:r w:rsidRPr="00E901D6">
              <w:rPr>
                <w:rFonts w:ascii="Times New Roman" w:eastAsia="Times New Roman" w:hAnsi="Times New Roman" w:cs="Times New Roman"/>
                <w:color w:val="000000"/>
                <w:lang w:eastAsia="en-IN"/>
              </w:rPr>
              <w:t>; C57BL/</w:t>
            </w:r>
            <w:proofErr w:type="spellStart"/>
            <w:r w:rsidRPr="00E901D6">
              <w:rPr>
                <w:rFonts w:ascii="Times New Roman" w:eastAsia="Times New Roman" w:hAnsi="Times New Roman" w:cs="Times New Roman"/>
                <w:color w:val="000000"/>
                <w:lang w:eastAsia="en-IN"/>
              </w:rPr>
              <w:t>KsJ-db</w:t>
            </w:r>
            <w:proofErr w:type="spellEnd"/>
            <w:r w:rsidRPr="00E901D6">
              <w:rPr>
                <w:rFonts w:ascii="Times New Roman" w:eastAsia="Times New Roman" w:hAnsi="Times New Roman" w:cs="Times New Roman"/>
                <w:color w:val="000000"/>
                <w:lang w:eastAsia="en-IN"/>
              </w:rPr>
              <w:t>/</w:t>
            </w:r>
            <w:proofErr w:type="spellStart"/>
            <w:r w:rsidRPr="00E901D6">
              <w:rPr>
                <w:rFonts w:ascii="Times New Roman" w:eastAsia="Times New Roman" w:hAnsi="Times New Roman" w:cs="Times New Roman"/>
                <w:color w:val="000000"/>
                <w:lang w:eastAsia="en-IN"/>
              </w:rPr>
              <w:t>db</w:t>
            </w:r>
            <w:proofErr w:type="spellEnd"/>
            <w:r w:rsidRPr="00E901D6">
              <w:rPr>
                <w:rFonts w:ascii="Times New Roman" w:eastAsia="Times New Roman" w:hAnsi="Times New Roman" w:cs="Times New Roman"/>
                <w:color w:val="000000"/>
                <w:lang w:eastAsia="en-IN"/>
              </w:rPr>
              <w:t xml:space="preserve"> mice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ISSN" : "0012-1797", "PMID" : "10868966", "abstract" : "We previously reported that brain-derived neurotrophic factor (BDNF) regulates both food intake and blood glucose metabolism in rodent obese diabetic models such as C57BL/KsJ-lepr(db)/lepr(db) (db/db) mice. To elucidate the effect of BDNF on glucose metabolism, we designed a novel pellet pair-feeding apparatus to eliminate the effect of appetite alteration on glucose metabolism. The apparatus was used to synchronize food intake precisely between BDNF-treated and vehicle-treated db/db mice. It was shown using this pellet pair-feeding apparatus that BDNF administered daily (20 mg x kg(-1) x day(-1)) to db/db mice significantly lowered blood glucose compared with pellet pair-fed db/db mice. To evaluate the effect of BDNF on insulin action, we used streptozotocin-induced type 1 diabetic mice. In this case, BDNF did not lower blood glucose concentration but rather enhanced the hypoglycemic action of insulin. In hyperglycemic db/db mice, pancreatic insulin content was reduced and glucagon content was increased compared with normoglycemic db/m mice. BDNF administered to db/db mice significantly restored both pancreatic insulin and glucagon content. Histological observations of aldehyde-fuchsin staining and immunostaining with anti-insulin indicated that insulin-positive pancreatic beta-cells were extensively regranulated by BDNF administration. We also studied the effect of BDNF on KK mice, normoglycemic animals with impaired glucose tolerance. In these mice, BDNF administration improved insulin resistance in the oral glucose tolerance test. To elucidate how blood glucose was metabolized in BDNF-treated animals, we investigated the effect of BDNF on the energy metabolism of db/db mice. Body temperature and oxygen consumption of the pellet pair-fed vehicle-treated mice were remarkably lower than the ad libitum-fed vehicle-treated mice. Daily BDNF administration for 3 weeks completely ameliorated both of the reductions. Finally, to clarify its action mechanism, the effect of intracerebroventricular administration of BDNF on db/db mice was examined. Here, a small dose of BDNF was found to be effective in lowering blood glucose concentration. This indicates that BDNF regulates glucose metabolism by acting directly on the brain.", "author" : [ { "dropping-particle" : "", "family" : "Nakagawa", "given" : "Tsutomu", "non-dropping-particle" : "", "parse-names" : false, "suffix" : "" }, { "dropping-particle" : "", "family" : "Tsuchida", "given" : "Atsushi", "non-dropping-particle" : "", "parse-names" : false, "suffix" : "" }, { "dropping-particle" : "", "family" : "Itakura", "given" : "Yasushi", "non-dropping-particle" : "", "parse-names" : false, "suffix" : "" }, { "dropping-particle" : "", "family" : "Nonomura", "given" : "Takeshi", "non-dropping-particle" : "", "parse-names" : false, "suffix" : "" }, { "dropping-particle" : "", "family" : "Ono", "given" : "Michiko", "non-dropping-particle" : "", "parse-names" : false, "suffix" : "" }, { "dropping-particle" : "", "family" : "Hirota", "given" : "Fumiyo", "non-dropping-particle" : "", "parse-names" : false, "suffix" : "" }, { "dropping-particle" : "", "family" : "Inoue", "given" : "Tadashi", "non-dropping-particle" : "", "parse-names" : false, "suffix" : "" }, { "dropping-particle" : "", "family" : "Nakayama", "given" : "Chikao", "non-dropping-particle" : "", "parse-names" : false, "suffix" : "" }, { "dropping-particle" : "", "family" : "Taiji", "given" : "Mutsuo", "non-dropping-particle" : "", "parse-names" : false, "suffix" : "" }, { "dropping-particle" : "", "family" : "Noguchi", "given" : "Hiroshi", "non-dropping-particle" : "", "parse-names" : false, "suffix" : "" } ], "container-title" : "Diabetes", "id" : "ITEM-1", "issue" : "3", "issued" : { "date-parts" : [ [ "2000", "3" ] ] }, "page" : "436-44", "title" : "Brain-derived neurotrophic factor regulates glucose metabolism by modulating energy balance in diabetic mice.", "type" : "article-journal", "volume" : "49" }, "uris" : [ "http://www.mendeley.com/documents/?uuid=4443c8c7-ebed-447c-ac1a-cfecf49bb0c5" ] } ], "mendeley" : { "formattedCitation" : "(61)", "plainTextFormattedCitation" : "(61)", "previouslyFormattedCitation" : "&lt;sup&gt;61&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61)</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BDNF</w:t>
            </w:r>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bdn</w:t>
            </w:r>
            <w:proofErr w:type="spellEnd"/>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cfn1</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 xml:space="preserve">Human subject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DOI" : "10.2337/db06-0550", "ISSN" : "0012-1797", "PMID" : "17130481", "abstract" : "The neurotrophin brain-derived neurotrophic factor (BDNF) inhibits food intake, and rodent models of BDNF disruption all exhibit increased food intake and obesity, as well as hyperactivity. We report an 8-year-old girl with hyperphagia and severe obesity, impaired cognitive function, and hyperactivity who harbored a de novo chromosomal inversion, 46,XX,inv(11)(p13p15.3), a region encompassing the BDNF gene. We have identified the proximal inversion breakpoint that lies 850 kb telomeric of the 5' end of the BDNF gene. The patient's genomic DNA was heterozygous for a common coding polymorphism in BDNF, but monoallelic expression was seen in peripheral lymphocytes. Serum concentration of BDNF protein was reduced compared with age- and BMI-matched subjects. Haploinsufficiency for BDNF was associated with increased ad libitum food intake, severe early-onset obesity, hyperactivity, and cognitive impairment. These findings provide direct evidence for the role of the neurotrophin BDNF in human energy homeostasis, as well as in cognitive function, memory, and behavior.", "author" : [ { "dropping-particle" : "", "family" : "Gray", "given" : "Juliette", "non-dropping-particle" : "", "parse-names" : false, "suffix" : "" }, { "dropping-particle" : "", "family" : "Yeo", "given" : "Giles S H", "non-dropping-particle" : "", "parse-names" : false, "suffix" : "" }, { "dropping-particle" : "", "family" : "Cox", "given" : "James J", "non-dropping-particle" : "", "parse-names" : false, "suffix" : "" }, { "dropping-particle" : "", "family" : "Morton", "given" : "Jenny", "non-dropping-particle" : "", "parse-names" : false, "suffix" : "" }, { "dropping-particle" : "", "family" : "Adlam", "given" : "Anna-Lynne R", "non-dropping-particle" : "", "parse-names" : false, "suffix" : "" }, { "dropping-particle" : "", "family" : "Keogh", "given" : "Julia M", "non-dropping-particle" : "", "parse-names" : false, "suffix" : "" }, { "dropping-particle" : "", "family" : "Yanovski", "given" : "Jack a", "non-dropping-particle" : "", "parse-names" : false, "suffix" : "" }, { "dropping-particle" : "", "family" : "Gharbawy", "given" : "Areeg", "non-dropping-particle" : "El", "parse-names" : false, "suffix" : "" }, { "dropping-particle" : "", "family" : "Han", "given" : "Joan C", "non-dropping-particle" : "", "parse-names" : false, "suffix" : "" }, { "dropping-particle" : "", "family" : "Tung", "given" : "Y C Loraine", "non-dropping-particle" : "", "parse-names" : false, "suffix" : "" }, { "dropping-particle" : "", "family" : "Hodges", "given" : "John R", "non-dropping-particle" : "", "parse-names" : false, "suffix" : "" }, { "dropping-particle" : "", "family" : "Raymond", "given" : "F Lucy", "non-dropping-particle" : "", "parse-names" : false, "suffix" : "" }, { "dropping-particle" : "", "family" : "O'rahilly", "given" : "Stephen", "non-dropping-particle" : "", "parse-names" : false, "suffix" : "" }, { "dropping-particle" : "", "family" : "Farooqi", "given" : "I Sadaf", "non-dropping-particle" : "", "parse-names" : false, "suffix" : "" } ], "container-title" : "Diabetes", "id" : "ITEM-1", "issue" : "12", "issued" : { "date-parts" : [ [ "2006", "12" ] ] }, "page" : "3366-71", "title" : "Hyperphagia, severe obesity, impaired cognitive function, and hyperactivity associated with functional loss of one copy of the brain-derived neurotrophic factor (BDNF) gene.", "type" : "article-journal", "volume" : "55" }, "uris" : [ "http://www.mendeley.com/documents/?uuid=2f4768d4-01f9-420c-8ec9-4110c3615b33" ] } ], "mendeley" : { "formattedCitation" : "(62)", "plainTextFormattedCitation" : "(62)", "previouslyFormattedCitation" : "&lt;sup&gt;62&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62)</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BDNF</w:t>
            </w:r>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bdn</w:t>
            </w:r>
            <w:proofErr w:type="spellEnd"/>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ser1</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 xml:space="preserve">C57BL/6 mice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ISSN" : "0027-8424", "PMID" : "10611369", "abstract" : "Brain-derived neurotrophic factor (BDNF) has trophic effects on serotonergic (5-HT) neurons in the central nervous system. However, the role of endogenous BDNF in the development and function of these neurons has not been established in vivo because of the early postnatal lethality of BDNF null mice. In the present study, we use heterozygous BDNF(+/-) mice that have a normal life span and show that these animals develop enhanced intermale aggressiveness and hyperphagia accompanied by significant weight gain in early adulthood; these behavioral abnormalities are known to correlate with 5-HT dysfunction. Forebrain 5-HT levels and fiber density in BDNF(+/-) mice are normal at an early age but undergo premature age-associated decrements. However, young adult BDNF(+/-) mice show a blunted c-fos induction by the specific serotonin releaser-uptake inhibitor dexfenfluramine and alterations in the expression of several 5-HT receptors in the cortex, hippocampus, and hypothalamus. The heightened aggressiveness can be ameliorated by the selective serotonin reuptake inhibitor fluoxetine. Our results indicate that endogenous BDNF is critical for the normal development and function of central 5-HT neurons and for the elaboration of behaviors that depend on these nerve cells. Therefore, BDNF(+/-) mice may provide a useful model to study human psychiatric disorders attributed to dysfunction of serotonergic neurons.", "author" : [ { "dropping-particle" : "", "family" : "Lyons", "given" : "W Ernest", "non-dropping-particle" : "", "parse-names" : false, "suffix" : "" }, { "dropping-particle" : "", "family" : "Mamounas", "given" : "Laura A", "non-dropping-particle" : "", "parse-names" : false, "suffix" : "" }, { "dropping-particle" : "", "family" : "Ricaurte", "given" : "George A", "non-dropping-particle" : "", "parse-names" : false, "suffix" : "" }, { "dropping-particle" : "", "family" : "Coppola", "given" : "Vincenzo", "non-dropping-particle" : "", "parse-names" : false, "suffix" : "" }, { "dropping-particle" : "", "family" : "Reid", "given" : "Susan W", "non-dropping-particle" : "", "parse-names" : false, "suffix" : "" }, { "dropping-particle" : "", "family" : "Bora", "given" : "Susan H", "non-dropping-particle" : "", "parse-names" : false, "suffix" : "" }, { "dropping-particle" : "", "family" : "Wihler", "given" : "Cornelia", "non-dropping-particle" : "", "parse-names" : false, "suffix" : "" }, { "dropping-particle" : "", "family" : "Koliatsos", "given" : "Vassalis E", "non-dropping-particle" : "", "parse-names" : false, "suffix" : "" }, { "dropping-particle" : "", "family" : "Tessarollo", "given" : "Lino", "non-dropping-particle" : "", "parse-names" : false, "suffix" : "" } ], "container-title" : "Proceedings of the National Academy of Sciences of the United States of America", "id" : "ITEM-1", "issue" : "26", "issued" : { "date-parts" : [ [ "1999", "12", "21" ] ] }, "page" : "15239-44", "title" : "Brain-derived neurotrophic factor-deficient mice develop aggressiveness and hyperphagia in conjunction with brain serotonergic abnormalities.", "type" : "article-journal", "volume" : "96" }, "uris" : [ "http://www.mendeley.com/documents/?uuid=56ac7028-6c40-41a7-b33a-50b04946fa37" ] } ], "mendeley" : { "formattedCitation" : "(63)", "plainTextFormattedCitation" : "(63)", "previouslyFormattedCitation" : "&lt;sup&gt;63&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63)</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BDNF</w:t>
            </w:r>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bdn</w:t>
            </w:r>
            <w:proofErr w:type="spellEnd"/>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fdi0</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 xml:space="preserve">Human subject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DOI" : "10.2337/db06-0550", "ISSN" : "0012-1797", "PMID" : "17130481", "abstract" : "The neurotrophin brain-derived neurotrophic factor (BDNF) inhibits food intake, and rodent models of BDNF disruption all exhibit increased food intake and obesity, as well as hyperactivity. We report an 8-year-old girl with hyperphagia and severe obesity, impaired cognitive function, and hyperactivity who harbored a de novo chromosomal inversion, 46,XX,inv(11)(p13p15.3), a region encompassing the BDNF gene. We have identified the proximal inversion breakpoint that lies 850 kb telomeric of the 5' end of the BDNF gene. The patient's genomic DNA was heterozygous for a common coding polymorphism in BDNF, but monoallelic expression was seen in peripheral lymphocytes. Serum concentration of BDNF protein was reduced compared with age- and BMI-matched subjects. Haploinsufficiency for BDNF was associated with increased ad libitum food intake, severe early-onset obesity, hyperactivity, and cognitive impairment. These findings provide direct evidence for the role of the neurotrophin BDNF in human energy homeostasis, as well as in cognitive function, memory, and behavior.", "author" : [ { "dropping-particle" : "", "family" : "Gray", "given" : "Juliette", "non-dropping-particle" : "", "parse-names" : false, "suffix" : "" }, { "dropping-particle" : "", "family" : "Yeo", "given" : "Giles S H", "non-dropping-particle" : "", "parse-names" : false, "suffix" : "" }, { "dropping-particle" : "", "family" : "Cox", "given" : "James J", "non-dropping-particle" : "", "parse-names" : false, "suffix" : "" }, { "dropping-particle" : "", "family" : "Morton", "given" : "Jenny", "non-dropping-particle" : "", "parse-names" : false, "suffix" : "" }, { "dropping-particle" : "", "family" : "Adlam", "given" : "Anna-Lynne R", "non-dropping-particle" : "", "parse-names" : false, "suffix" : "" }, { "dropping-particle" : "", "family" : "Keogh", "given" : "Julia M", "non-dropping-particle" : "", "parse-names" : false, "suffix" : "" }, { "dropping-particle" : "", "family" : "Yanovski", "given" : "Jack a", "non-dropping-particle" : "", "parse-names" : false, "suffix" : "" }, { "dropping-particle" : "", "family" : "Gharbawy", "given" : "Areeg", "non-dropping-particle" : "El", "parse-names" : false, "suffix" : "" }, { "dropping-particle" : "", "family" : "Han", "given" : "Joan C", "non-dropping-particle" : "", "parse-names" : false, "suffix" : "" }, { "dropping-particle" : "", "family" : "Tung", "given" : "Y C Loraine", "non-dropping-particle" : "", "parse-names" : false, "suffix" : "" }, { "dropping-particle" : "", "family" : "Hodges", "given" : "John R", "non-dropping-particle" : "", "parse-names" : false, "suffix" : "" }, { "dropping-particle" : "", "family" : "Raymond", "given" : "F Lucy", "non-dropping-particle" : "", "parse-names" : false, "suffix" : "" }, { "dropping-particle" : "", "family" : "O'rahilly", "given" : "Stephen", "non-dropping-particle" : "", "parse-names" : false, "suffix" : "" }, { "dropping-particle" : "", "family" : "Farooqi", "given" : "I Sadaf", "non-dropping-particle" : "", "parse-names" : false, "suffix" : "" } ], "container-title" : "Diabetes", "id" : "ITEM-1", "issue" : "12", "issued" : { "date-parts" : [ [ "2006", "12" ] ] }, "page" : "3366-71", "title" : "Hyperphagia, severe obesity, impaired cognitive function, and hyperactivity associated with functional loss of one copy of the brain-derived neurotrophic factor (BDNF) gene.", "type" : "article-journal", "volume" : "55" }, "uris" : [ "http://www.mendeley.com/documents/?uuid=2f4768d4-01f9-420c-8ec9-4110c3615b33" ] } ], "mendeley" : { "formattedCitation" : "(62)", "plainTextFormattedCitation" : "(62)", "previouslyFormattedCitation" : "&lt;sup&gt;62&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62)</w:t>
            </w:r>
            <w:r w:rsidRPr="00E901D6">
              <w:rPr>
                <w:rFonts w:ascii="Times New Roman" w:eastAsia="Times New Roman" w:hAnsi="Times New Roman" w:cs="Times New Roman"/>
                <w:color w:val="000000"/>
                <w:lang w:eastAsia="en-IN"/>
              </w:rPr>
              <w:fldChar w:fldCharType="end"/>
            </w:r>
            <w:r w:rsidRPr="00E901D6">
              <w:rPr>
                <w:rFonts w:ascii="Times New Roman" w:eastAsia="Times New Roman" w:hAnsi="Times New Roman" w:cs="Times New Roman"/>
                <w:color w:val="000000"/>
                <w:lang w:eastAsia="en-IN"/>
              </w:rPr>
              <w:t xml:space="preserve">; C57BL/6 mice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DOI" : "10.1038/nm.1933", "ISSN" : "1546-170X", "PMID" : "19270710", "abstract" : "Hypothalamic brain-derived neurotrophic factor (BDNF) is a key element in the regulation of energy balance. Here we investigated the therapeutic efficacy of BDNF by gene transfer in mouse models of obesity and diabetes. Gene transfer of BDNF led to marked weight loss and alleviation of obesity-associated insulin resistance. To facilitate clinical translation and ensure that BDNF protein expression was appropriately decreased as weight loss progressed, thus preventing cachexia, we developed a molecular autoregulatory system involving a single recombinant adeno-associated virus vector harboring two expression cassettes, one constitutively driving BDNF and the other driving a specific microRNA targeting BDNF. The microRNA element was controlled by a promoter (that controlling the Agrp gene encoding agouti-related peptide) responsive to BDNF-induced physiological changes. Hence, as body weight decreased and agouti-related protein is induced, microRNA expression was activated, inhibiting transgene expression. In contrast to the progressive weight loss associated with a nonregulated approach, this microRNA-approach led to a sustainable plateau of body weight after notable weight loss was achieved. This strategy mimics the body's endogenous physiological feedback mechanisms, thereby resetting the hypothalamic set point to reverse obesity and metabolic syndrome.", "author" : [ { "dropping-particle" : "", "family" : "Cao", "given" : "Lei", "non-dropping-particle" : "", "parse-names" : false, "suffix" : "" }, { "dropping-particle" : "", "family" : "Lin", "given" : "En-Ju D", "non-dropping-particle" : "", "parse-names" : false, "suffix" : "" }, { "dropping-particle" : "", "family" : "Cahill", "given" : "Michael C", "non-dropping-particle" : "", "parse-names" : false, "suffix" : "" }, { "dropping-particle" : "", "family" : "Wang", "given" : "Chuansong", "non-dropping-particle" : "", "parse-names" : false, "suffix" : "" }, { "dropping-particle" : "", "family" : "Liu", "given" : "Xianglan", "non-dropping-particle" : "", "parse-names" : false, "suffix" : "" }, { "dropping-particle" : "", "family" : "During", "given" : "Matthew J", "non-dropping-particle" : "", "parse-names" : false, "suffix" : "" } ], "container-title" : "Nature medicine", "id" : "ITEM-1", "issue" : "4", "issued" : { "date-parts" : [ [ "2009", "4" ] ] }, "page" : "447-54", "title" : "Molecular therapy of obesity and diabetes by a physiological autoregulatory approach.", "type" : "article-journal", "volume" : "15" }, "uris" : [ "http://www.mendeley.com/documents/?uuid=47922875-3955-4349-a172-33db216cc0a1" ] } ], "mendeley" : { "formattedCitation" : "(64)", "plainTextFormattedCitation" : "(64)", "previouslyFormattedCitation" : "&lt;sup&gt;64&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64)</w:t>
            </w:r>
            <w:r w:rsidRPr="00E901D6">
              <w:rPr>
                <w:rFonts w:ascii="Times New Roman" w:eastAsia="Times New Roman" w:hAnsi="Times New Roman" w:cs="Times New Roman"/>
                <w:color w:val="000000"/>
                <w:lang w:eastAsia="en-IN"/>
              </w:rPr>
              <w:fldChar w:fldCharType="end"/>
            </w:r>
            <w:r w:rsidRPr="00E901D6">
              <w:rPr>
                <w:rFonts w:ascii="Times New Roman" w:eastAsia="Times New Roman" w:hAnsi="Times New Roman" w:cs="Times New Roman"/>
                <w:color w:val="000000"/>
                <w:lang w:eastAsia="en-IN"/>
              </w:rPr>
              <w:t xml:space="preserve">; Mice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DOI" : "10.1210/en.2002-0113", "ISSN" : "00137227", "abstract" : "Dietary restriction (DR) extends life span and improves glucose metabolism in mammals. Recent studies have shown that DR stimulates the production of brain-derived neurotrophic factor (BDNF) in brain cells, which may mediate neuroprotective and neurogenic actions of DR. Other studies have suggested a role for central BDNF signaling in the regulation of glucose metabolism and body weight. BDNF heterozygous knockout (BDNF+/-) mice are obese and exhibit features of insulin resistance. We now report that an intermittent fasting DR regimen reverses several abnormal phenotypes of BDNF(+/-) mice including obesity, hyperphagia, and increased locomotor activity. DR increases BDNF levels in the brains of BDNF(+/-) mice to the level of wild-type mice fed ad libitum. BDNF(+/-) mice exhibit an insulin-resistance syndrome phenotype characterized by elevated levels of circulating glucose, insulin, and leptin; DR reduces levels of each of these three factors. DR normalizes blood glucose responses in glucose tolerance and insulin tolerance tests in the BDNF(+/-) mice. These findings suggest that BDNF is a major regulator of energy metabolism and that beneficial effects of DR on glucose metabolism are mediated, in part, by BDNF signaling. Dietary and pharmacological manipulations of BDNF signaling may prove useful in the prevention and treatment of obesity and insulin resistance syndrome-related diseases.", "author" : [ { "dropping-particle" : "", "family" : "Duan", "given" : "Wenzhen", "non-dropping-particle" : "", "parse-names" : false, "suffix" : "" }, { "dropping-particle" : "", "family" : "Guo", "given" : "Zhihong", "non-dropping-particle" : "", "parse-names" : false, "suffix" : "" }, { "dropping-particle" : "", "family" : "Jiang", "given" : "Haiyang", "non-dropping-particle" : "", "parse-names" : false, "suffix" : "" }, { "dropping-particle" : "", "family" : "Ware", "given" : "Melvin", "non-dropping-particle" : "", "parse-names" : false, "suffix" : "" }, { "dropping-particle" : "", "family" : "Mattson", "given" : "Mark P.", "non-dropping-particle" : "", "parse-names" : false, "suffix" : "" } ], "container-title" : "Endocrinology", "id" : "ITEM-1", "issue" : "6", "issued" : { "date-parts" : [ [ "2003", "6", "1" ] ] }, "page" : "2446-2453", "title" : "Reversal of Behavioral and Metabolic Abnormalities, and Insulin Resistance Syndrome, by Dietary Restriction in Mice Deficient in Brain-Derived Neurotrophic Factor", "type" : "article-journal", "volume" : "144" }, "uris" : [ "http://www.mendeley.com/documents/?uuid=3b3746e4-9369-4fe2-b827-b1c274b4dccb" ] } ], "mendeley" : { "formattedCitation" : "(59)", "plainTextFormattedCitation" : "(59)", "previouslyFormattedCitation" : "&lt;sup&gt;59&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59)</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beta adrenergic receptors</w:t>
            </w:r>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bar</w:t>
            </w:r>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adp0</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 xml:space="preserve">Human adipocyte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ISSN" : "0021-9533", "PMID" : "9133667", "abstract" : "Human brown pre-adipocytes were immortalized by microinjection of the genes encoding simian virus 40 T and t antigens under the control of the human vimentin promotor. The transfected pre-adipocytes were cultured for several months with no loss of their morphological characteristics. These cells accumulate lipids and differentiate into adipocytes when treated with insulin, triiodothyronine and dexamethazone. The mRNA of various adipocyte markers was detected by reverse transcriptase-polymerase chain reaction analysis, including hormone-sensitive lipase, lipoprotein lipase, adipsin, glucose transporters 1 and 4, the uncoupling protein (specific of brown adipocytes), and leptin, the product of the ob gene. Pharmacological analyses indicated that the beta3-adrenoceptor is the predominant beta-adrenoceptor subtype in PAZ6 cells and that this receptor subtype is functionally coupled to adenylate cyclase and lipolysis. The immortalization of human adipocytes will permit pharmacological analysis of the human beta3-adrenoceptor function in adipose cells and will allow detailed studies of human adipocyte differentiation.", "author" : [ { "dropping-particle" : "", "family" : "Zilberfarb", "given" : "Vladimir", "non-dropping-particle" : "", "parse-names" : false, "suffix" : "" }, { "dropping-particle" : "", "family" : "Pi\u00e9tri-Rouxel", "given" : "France", "non-dropping-particle" : "", "parse-names" : false, "suffix" : "" }, { "dropping-particle" : "", "family" : "Jockers", "given" : "Ralf", "non-dropping-particle" : "", "parse-names" : false, "suffix" : "" }, { "dropping-particle" : "", "family" : "Krief", "given" : "St\u00e9phane", "non-dropping-particle" : "", "parse-names" : false, "suffix" : "" }, { "dropping-particle" : "", "family" : "Delouis", "given" : "Claude", "non-dropping-particle" : "", "parse-names" : false, "suffix" : "" }, { "dropping-particle" : "", "family" : "Issad", "given" : "Tarik", "non-dropping-particle" : "", "parse-names" : false, "suffix" : "" }, { "dropping-particle" : "", "family" : "Strosberg", "given" : "A. Donny", "non-dropping-particle" : "", "parse-names" : false, "suffix" : "" } ], "container-title" : "Journal of cell science", "id" : "ITEM-1", "issued" : { "date-parts" : [ [ "1997", "4" ] ] }, "page" : "801-07", "title" : "Human immortalized brown adipocytes express functional \u03b2 3 -adrenoceptor coupled to lipolysis", "type" : "article-journal", "volume" : "110" }, "uris" : [ "http://www.mendeley.com/documents/?uuid=7b8ecd0a-10c1-4502-9df6-f9ac9818b88a" ] } ], "mendeley" : { "formattedCitation" : "(65)", "plainTextFormattedCitation" : "(65)", "previouslyFormattedCitation" : "&lt;sup&gt;65&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65)</w:t>
            </w:r>
            <w:r w:rsidRPr="00E901D6">
              <w:rPr>
                <w:rFonts w:ascii="Times New Roman" w:eastAsia="Times New Roman" w:hAnsi="Times New Roman" w:cs="Times New Roman"/>
                <w:color w:val="000000"/>
                <w:lang w:eastAsia="en-IN"/>
              </w:rPr>
              <w:fldChar w:fldCharType="end"/>
            </w:r>
            <w:r w:rsidRPr="00E901D6">
              <w:rPr>
                <w:rFonts w:ascii="Times New Roman" w:eastAsia="Times New Roman" w:hAnsi="Times New Roman" w:cs="Times New Roman"/>
                <w:color w:val="000000"/>
                <w:lang w:eastAsia="en-IN"/>
              </w:rPr>
              <w:t xml:space="preserve">; Beagle dog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Brown adipose tissue (BAT) is present throughout life in rodents and plays an important role in energy balance. However, whereas BAT is clearly recognizable in the neonates of larger mammals (including dogs, cats, sheep, cattle, and humans), it is undetectable or present in only small quantities in adults of these species and is replaced by a tissue with the gross characteristics of white adipose tissue. Here we provide evidence that treatment of adult dogs with a ,B3- adrenergic receptor agonist (ICI D7114) that has thermogenic and antiobesity properties leads to the appearance of BAT at several anatomical sites. The presence of BAT was primarily demonstrated by monitoring the inner mitochondrial mem- brane uncoupling protein and its mRNA, which are unique to the tissue. Neither message nor protein was detected in adipose tissue samples from control dogs but both were detected in samples from dogs treated with ICI D7114. The data suggest that stimulation of P3-adrenergic receptors can reactivate nascent BAT (which has the appearance of white adipose tissue) by increasing expression of the gene coding for uncoupling protein or lead to the recruitment of fully differentiated BAT from preadipocyte precursor cells.", "author" : [ { "dropping-particle" : "", "family" : "Champigny", "given" : "Odette", "non-dropping-particle" : "", "parse-names" : false, "suffix" : "" }, { "dropping-particle" : "", "family" : "Ricquier", "given" : "Daniel", "non-dropping-particle" : "", "parse-names" : false, "suffix" : "" }, { "dropping-particle" : "", "family" : "Blondel", "given" : "Olivier", "non-dropping-particle" : "", "parse-names" : false, "suffix" : "" }, { "dropping-particle" : "", "family" : "Mayers", "given" : "Rachel M.", "non-dropping-particle" : "", "parse-names" : false, "suffix" : "" }, { "dropping-particle" : "", "family" : "Briscoe", "given" : "Martyn G.", "non-dropping-particle" : "", "parse-names" : false, "suffix" : "" }, { "dropping-particle" : "", "family" : "Holloway", "given" : "Brian R.", "non-dropping-particle" : "", "parse-names" : false, "suffix" : "" } ], "container-title" : "Proceedings of the National Academy of Sciences of the United States of America", "id" : "ITEM-1", "issue" : "December", "issued" : { "date-parts" : [ [ "1991" ] ] }, "page" : "10774-10777", "title" : "Beta 3-Adrenergic receptor stimulation restores message and expression of brown-fat mitochondrial uncoupling protein in adult dogs", "type" : "article-journal", "volume" : "88" }, "uris" : [ "http://www.mendeley.com/documents/?uuid=5b96fa2e-258e-4b8d-b460-0562195450f9" ] } ], "mendeley" : { "formattedCitation" : "(66)", "plainTextFormattedCitation" : "(66)", "previouslyFormattedCitation" : "&lt;sup&gt;66&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66)</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beta cells</w:t>
            </w:r>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btc</w:t>
            </w:r>
            <w:proofErr w:type="spellEnd"/>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ins1</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 xml:space="preserve">Human and rat pancreatic islet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Insulin vesicles contain a chemically rich mixture of cargo that includes ions, small molecules, and proteins. At present, it is unclear if all components of this cargo escape from the vesicle at the same rate or to the same extent during exocytosis. Here, we demonstrate through real-time imaging that individual rat and human pancreatic Beta-cells secrete insulin in heterogeneous forms that disperse either rapidly or slowly. In healthy pancreatic Beta-cells maintained in culture, most vesicles discharge insulin in its fastrelease form, a form that leaves individual vesicles in a few hundred milliseconds. The fast-release form of insulin leaves vesicles as rapidly as C-peptide leaves vesicles. Healthy Beta-cells also secrete a slow-release form of insulin that leaves vesicles more slowly than C-peptide, over times ranging from seconds to minutes. Individual Beta-cells make vesicles with both forms of insulin, though not all vesicles contain both forms of insulin. In addition, we con\ufb01rm that insulin vesicles store their cargo in two functionally distinct compartments: an acidic solution, or halo, and a condensed core. Thus, our results suggest two important features of the condensed core: 1) It exists in different states among the vesicles undergoing exocytosis and 2) its dissolution determines the availability of insulin during exocytosis", "author" : [ { "dropping-particle" : "", "family" : "Michael", "given" : "Darren J.", "non-dropping-particle" : "", "parse-names" : false, "suffix" : "" }, { "dropping-particle" : "", "family" : "Ritzel", "given" : "Robert A.", "non-dropping-particle" : "", "parse-names" : false, "suffix" : "" }, { "dropping-particle" : "", "family" : "Haataja", "given" : "Leena", "non-dropping-particle" : "", "parse-names" : false, "suffix" : "" }, { "dropping-particle" : "", "family" : "Chow", "given" : "Robert H.", "non-dropping-particle" : "", "parse-names" : false, "suffix" : "" } ], "container-title" : "Diabetes", "id" : "ITEM-1", "issue" : "March", "issued" : { "date-parts" : [ [ "2006" ] ] }, "page" : "600-07", "title" : "Pancreatic Beta-Cells Secrete Insulin in Fast- and Slow-Release Forms", "type" : "article-journal", "volume" : "55" }, "uris" : [ "http://www.mendeley.com/documents/?uuid=a78a09ec-e65c-421a-8d53-530e7b0d287b" ] } ], "mendeley" : { "formattedCitation" : "(67)", "plainTextFormattedCitation" : "(67)", "previouslyFormattedCitation" : "&lt;sup&gt;67&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67)</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beta cells</w:t>
            </w:r>
          </w:p>
        </w:tc>
        <w:tc>
          <w:tcPr>
            <w:tcW w:w="1463" w:type="dxa"/>
            <w:shd w:val="clear" w:color="auto" w:fill="auto"/>
            <w:noWrap/>
            <w:vAlign w:val="bottom"/>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btc</w:t>
            </w:r>
            <w:proofErr w:type="spellEnd"/>
          </w:p>
        </w:tc>
        <w:tc>
          <w:tcPr>
            <w:tcW w:w="778" w:type="dxa"/>
            <w:shd w:val="clear" w:color="auto" w:fill="auto"/>
            <w:noWrap/>
            <w:vAlign w:val="bottom"/>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gap1</w:t>
            </w:r>
          </w:p>
        </w:tc>
        <w:tc>
          <w:tcPr>
            <w:tcW w:w="318" w:type="dxa"/>
            <w:shd w:val="clear" w:color="auto" w:fill="auto"/>
            <w:noWrap/>
            <w:vAlign w:val="bottom"/>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 xml:space="preserve">Rats and Human </w:t>
            </w:r>
            <w:proofErr w:type="spellStart"/>
            <w:r w:rsidRPr="00E901D6">
              <w:rPr>
                <w:rFonts w:ascii="Times New Roman" w:eastAsia="Times New Roman" w:hAnsi="Times New Roman" w:cs="Times New Roman"/>
                <w:color w:val="000000"/>
                <w:lang w:eastAsia="en-IN"/>
              </w:rPr>
              <w:t>insulinoma</w:t>
            </w:r>
            <w:proofErr w:type="spellEnd"/>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DOI" : "10.2337/diabetes.28.7.629", "ISBN" : "0012-1797 (Print) 0012-1797 (Linking)", "ISSN" : "00121797", "PMID" : "221297", "abstract" : "The gamma-aminobutyric acid (GABA) concentration of pancreatic islets in rats treated with streptozotocin (STZ) and of human insulinoma tissue was studied. Seven hours after the administration of 65 mg/kg body weight of STZ, a distinct increase in serum insulin concentration and at the same time a decrease in blood glucose level were seen. Twenty-four hours after the injection of STZ, however, the level of serum insulin decreased much, whereas that of blood glucose increased considerably. On the other hand, the GABA concentration of the islet was reduced dramatically to about one-tenth the control level after both 7 and 24 h. The histologic investigations of the islets revealed the destruction of B cells but no changes in A and D cells 7 and 24 h after the treatment of STZ. Nerve fibers and nerve endings in the islets were preserved intact all through the study. The GABA and insulin contents of the two cases of human insulinoma were determined. One insulinoma, which was compactly occupied with B cells according to its histologic features, contained a high concentration of GABA. The other tumor, having a rather sparse distribution of B cells in it as compared with the former case, possessed a lower concentration of GABA, but it was still high compared with that of its surrounding tissues. The present observations indicate that a large amount of GABA is available in the B cells of the pancreatic islets.", "author" : [ { "dropping-particle" : "", "family" : "Taniguchi", "given" : "H.", "non-dropping-particle" : "", "parse-names" : false, "suffix" : "" }, { "dropping-particle" : "", "family" : "Okada", "given" : "Y.", "non-dropping-particle" : "", "parse-names" : false, "suffix" : "" }, { "dropping-particle" : "", "family" : "Seguchi", "given" : "H.", "non-dropping-particle" : "", "parse-names" : false, "suffix" : "" }, { "dropping-particle" : "", "family" : "Shimada", "given" : "C.", "non-dropping-particle" : "", "parse-names" : false, "suffix" : "" }, { "dropping-particle" : "", "family" : "Seki", "given" : "M.", "non-dropping-particle" : "", "parse-names" : false, "suffix" : "" }, { "dropping-particle" : "", "family" : "Tsutou", "given" : "A.", "non-dropping-particle" : "", "parse-names" : false, "suffix" : "" }, { "dropping-particle" : "", "family" : "Baba", "given" : "S.", "non-dropping-particle" : "", "parse-names" : false, "suffix" : "" } ], "container-title" : "Diabetes", "id" : "ITEM-1", "issue" : "7", "issued" : { "date-parts" : [ [ "1979" ] ] }, "page" : "629-633", "title" : "High concentration of gamma-aminobutyric acid in pancreatic beta cells", "type" : "article-journal", "volume" : "28" }, "uris" : [ "http://www.mendeley.com/documents/?uuid=703271a7-da12-48e8-8be0-811a1397e326" ] } ], "mendeley" : { "formattedCitation" : "(68)", "plainTextFormattedCitation" : "(68)", "previouslyFormattedCitation" : "&lt;sup&gt;68&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68)</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CART</w:t>
            </w:r>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car</w:t>
            </w:r>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fdi0</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 xml:space="preserve">Mice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Cart (cocaine- and amphetamine-regulated transcript) was first identified to be a major brain mRNA up-regulated by cocaine and amphetamine. The CART protein has been established as a satiety factor closely associated with the action of leptin. To assess CART\u2019s role as an anorexigenic signal, we have generated CART-deficientmicebygenetargeting.Onahighfatdiet,CARTdeficient and female heterozygous mice, but not male heterozygous mice, showed statistically significant increases in weekly food consumption, body weight, and fat mass compared with their wild-type littermates. Furthermore, CART-deficient and female heterozygous mice were significantly heavier when fed a high fat diet than on a regular chow diet at 17 wk of age and at the 14th wk of the feeding studies. However, wild-type or male heterozygous mice showed no weight variations attributable to caloric contents of the diet at that age. Contrary to the obese phenotypes shown in MC4R-, proopiomelanocortin-, or leptindeficient mice, our results showed that CART deficiency predisposed mice to become obese on a calorically dense diet. The results also show that CART may not be a major anorectic signal compared with proopiomelanocortin or leptin in the regulation of energy homeostasis", "author" : [ { "dropping-particle" : "", "family" : "Asnicar", "given" : "Mark A", "non-dropping-particle" : "", "parse-names" : false, "suffix" : "" }, { "dropping-particle" : "", "family" : "Smith", "given" : "Dennis P", "non-dropping-particle" : "", "parse-names" : false, "suffix" : "" }, { "dropping-particle" : "", "family" : "Yang", "given" : "Derek D", "non-dropping-particle" : "", "parse-names" : false, "suffix" : "" }, { "dropping-particle" : "", "family" : "Heiman", "given" : "Mark L", "non-dropping-particle" : "", "parse-names" : false, "suffix" : "" }, { "dropping-particle" : "", "family" : "Fox", "given" : "Niles", "non-dropping-particle" : "", "parse-names" : false, "suffix" : "" }, { "dropping-particle" : "", "family" : "Chen", "given" : "Yun-fei", "non-dropping-particle" : "", "parse-names" : false, "suffix" : "" }, { "dropping-particle" : "", "family" : "Hsiung", "given" : "Hansen M", "non-dropping-particle" : "", "parse-names" : false, "suffix" : "" }, { "dropping-particle" : "", "family" : "KO\u00a8 STER", "given" : "Anja", "non-dropping-particle" : "", "parse-names" : false, "suffix" : "" } ], "container-title" : "Endocrinology", "id" : "ITEM-1", "issue" : "10", "issued" : { "date-parts" : [ [ "2001" ] ] }, "page" : "4394-4400", "title" : "Absence of Cocaine- and Amphetamine-Regulated Transcript Results in Obesity in Mice Fed a High Caloric Diet", "type" : "article-journal", "volume" : "142" }, "uris" : [ "http://www.mendeley.com/documents/?uuid=50b8e15e-6466-4826-809f-fed0aa2ca973" ] } ], "mendeley" : { "formattedCitation" : "(69)", "plainTextFormattedCitation" : "(69)", "previouslyFormattedCitation" : "&lt;sup&gt;69&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69)</w:t>
            </w:r>
            <w:r w:rsidRPr="00E901D6">
              <w:rPr>
                <w:rFonts w:ascii="Times New Roman" w:eastAsia="Times New Roman" w:hAnsi="Times New Roman" w:cs="Times New Roman"/>
                <w:color w:val="000000"/>
                <w:lang w:eastAsia="en-IN"/>
              </w:rPr>
              <w:fldChar w:fldCharType="end"/>
            </w:r>
            <w:r w:rsidRPr="00E901D6">
              <w:rPr>
                <w:rFonts w:ascii="Times New Roman" w:eastAsia="Times New Roman" w:hAnsi="Times New Roman" w:cs="Times New Roman"/>
                <w:color w:val="000000"/>
                <w:lang w:eastAsia="en-IN"/>
              </w:rPr>
              <w:t xml:space="preserve">; </w:t>
            </w:r>
            <w:proofErr w:type="spellStart"/>
            <w:r w:rsidRPr="00E901D6">
              <w:rPr>
                <w:rFonts w:ascii="Times New Roman" w:eastAsia="Times New Roman" w:hAnsi="Times New Roman" w:cs="Times New Roman"/>
                <w:color w:val="000000"/>
                <w:lang w:eastAsia="en-IN"/>
              </w:rPr>
              <w:t>Wistar</w:t>
            </w:r>
            <w:proofErr w:type="spellEnd"/>
            <w:r w:rsidRPr="00E901D6">
              <w:rPr>
                <w:rFonts w:ascii="Times New Roman" w:eastAsia="Times New Roman" w:hAnsi="Times New Roman" w:cs="Times New Roman"/>
                <w:color w:val="000000"/>
                <w:lang w:eastAsia="en-IN"/>
              </w:rPr>
              <w:t xml:space="preserve"> rat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The mammalian hypothalamus strongly in\ufb02uences ingestive behaviour through several different signalling molecules and receptor systems 1\u20134 . Here we show that CART (cocaine- and amphetamine-regulated transcript), a brain-located peptide 5\u20138 , is a satiety factor and is closely associated with the actions of two important regulators of food intake, leptin and neuropeptide Y. Food-deprived animals show a pronounced decrease in expression of CART messenger RNA in the arcuate nucleus. In animal models of obesity with disrupted leptin signalling, CARTmRNA is almost absent from the arcuate nucleus. Peripheral administration of leptin to obese mice stimulates CART mRNA expression. When injected intracerebroventricularly into rats, recombinant CART peptide inhibits both normal and starvation-induced feeding, and completely blocks the feeding response induced by neuropeptide Y. An antiserum against CART increases feeding in normal rats, indicating that CART may be an endogenous inhibitor of food intake in normal animals.", "author" : [ { "dropping-particle" : "", "family" : "Kristensen", "given" : "Peter", "non-dropping-particle" : "", "parse-names" : false, "suffix" : "" }, { "dropping-particle" : "", "family" : "Judge", "given" : "Martin E.", "non-dropping-particle" : "", "parse-names" : false, "suffix" : "" }, { "dropping-particle" : "", "family" : "Thim", "given" : "Lars", "non-dropping-particle" : "", "parse-names" : false, "suffix" : "" }, { "dropping-particle" : "", "family" : "Ribel", "given" : "Ulla", "non-dropping-particle" : "", "parse-names" : false, "suffix" : "" }, { "dropping-particle" : "", "family" : "Christjansen", "given" : "Kennet N.", "non-dropping-particle" : "", "parse-names" : false, "suffix" : "" }, { "dropping-particle" : "", "family" : "Wulff", "given" : "Birgitte S.", "non-dropping-particle" : "", "parse-names" : false, "suffix" : "" }, { "dropping-particle" : "", "family" : "Clausen", "given" : "Jes T.", "non-dropping-particle" : "", "parse-names" : false, "suffix" : "" }, { "dropping-particle" : "", "family" : "Jensen", "given" : "Per B.", "non-dropping-particle" : "", "parse-names" : false, "suffix" : "" }, { "dropping-particle" : "", "family" : "Madsen", "given" : "Ole D.", "non-dropping-particle" : "", "parse-names" : false, "suffix" : "" }, { "dropping-particle" : "", "family" : "Vrang", "given" : "Niels", "non-dropping-particle" : "", "parse-names" : false, "suffix" : "" }, { "dropping-particle" : "", "family" : "Hastrup", "given" : "Sven", "non-dropping-particle" : "", "parse-names" : false, "suffix" : "" }, { "dropping-particle" : "", "family" : "Larsen", "given" : "Philip J.", "non-dropping-particle" : "", "parse-names" : false, "suffix" : "" } ], "container-title" : "Nature", "id" : "ITEM-1", "issue" : "May", "issued" : { "date-parts" : [ [ "1998" ] ] }, "page" : "72-76", "title" : "Hypothalamic CART is a new anorectic peptide regulated by leptin", "type" : "article-journal", "volume" : "393" }, "uris" : [ "http://www.mendeley.com/documents/?uuid=b211a25d-e820-4fb5-9124-4cb3cd1787a1" ] } ], "mendeley" : { "formattedCitation" : "(70)", "plainTextFormattedCitation" : "(70)", "previouslyFormattedCitation" : "&lt;sup&gt;70&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70)</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cholecystokinin</w:t>
            </w:r>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cck</w:t>
            </w:r>
            <w:proofErr w:type="spellEnd"/>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fdi0</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129/</w:t>
            </w:r>
            <w:proofErr w:type="spellStart"/>
            <w:r w:rsidRPr="00E901D6">
              <w:rPr>
                <w:rFonts w:ascii="Times New Roman" w:eastAsia="Times New Roman" w:hAnsi="Times New Roman" w:cs="Times New Roman"/>
                <w:color w:val="000000"/>
                <w:lang w:eastAsia="en-IN"/>
              </w:rPr>
              <w:t>SvEv</w:t>
            </w:r>
            <w:proofErr w:type="spellEnd"/>
            <w:r w:rsidRPr="00E901D6">
              <w:rPr>
                <w:rFonts w:ascii="Times New Roman" w:eastAsia="Times New Roman" w:hAnsi="Times New Roman" w:cs="Times New Roman"/>
                <w:color w:val="000000"/>
                <w:lang w:eastAsia="en-IN"/>
              </w:rPr>
              <w:t xml:space="preserve"> mice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DOI" : "10.1172/JCI4901", "ISSN" : "0021-9738", "PMID" : "9927499", "abstract" : "Food intake and body weight are determined by a complex interaction of regulatory pathways. To elucidate the contribution of the endogenous peptide cholecystokinin, mice lacking functional cholecystokinin-A receptors were generated by targeted gene disruption. To explore the role of the cholecystokinin-A receptor in mediating satiety, food intake of cholecystokinin-A receptor-/- mice was compared with the corresponding intakes of wild-type animals and mice lacking the other known cholecystokinin receptor subtype, cholecystokinin-B/gastrin. Intraperitoneal administration of cholecystokinin failed to decrease food intake in mice lacking cholecystokinin-A receptors. In contrast, cholecystokinin diminished food intake by up to 90% in wild-type and cholecystokinin-B/gastrin receptor-/- mice. Together, these findings indicate that cholecystokinin-induced inhibition of food intake is mediated by the cholecystokinin-A receptor. To explore the long-term consequences of either cholecystokinin-A or cholecystokinin-B/gastrin receptor absence, body weight as a function of age was compared between freely fed wild-type and mutant animals. Both cholecystokinin-A and cholecystokinin-B/gastrin receptor-/- mice maintained normal body weight well into adult life. In addition, each of the two receptor-/- strains had normal pancreatic morphology and were normoglycemic. Our results suggest that although cholecystokinin plays a role in the short-term inhibition of food intake, this pathway is not essential for the long-term maintenance of body weight.", "author" : [ { "dropping-particle" : "", "family" : "Kopin", "given" : "Alan S.", "non-dropping-particle" : "", "parse-names" : false, "suffix" : "" }, { "dropping-particle" : "", "family" : "Mathes", "given" : "Wendy Foulds", "non-dropping-particle" : "", "parse-names" : false, "suffix" : "" }, { "dropping-particle" : "", "family" : "McBride", "given" : "Edward W.", "non-dropping-particle" : "", "parse-names" : false, "suffix" : "" }, { "dropping-particle" : "", "family" : "Nguyen", "given" : "Minh", "non-dropping-particle" : "", "parse-names" : false, "suffix" : "" }, { "dropping-particle" : "", "family" : "Al-Haider", "given" : "Wisam", "non-dropping-particle" : "", "parse-names" : false, "suffix" : "" }, { "dropping-particle" : "", "family" : "Schmitz", "given" : "Frank", "non-dropping-particle" : "", "parse-names" : false, "suffix" : "" }, { "dropping-particle" : "", "family" : "Bonner-Weir", "given" : "Susan", "non-dropping-particle" : "", "parse-names" : false, "suffix" : "" }, { "dropping-particle" : "", "family" : "Kanarek", "given" : "Robin", "non-dropping-particle" : "", "parse-names" : false, "suffix" : "" }, { "dropping-particle" : "", "family" : "Beinborn", "given" : "Martin", "non-dropping-particle" : "", "parse-names" : false, "suffix" : "" } ], "container-title" : "The Journal of clinical investigation", "id" : "ITEM-1", "issue" : "3", "issued" : { "date-parts" : [ [ "1999", "2" ] ] }, "page" : "383-91", "title" : "The cholecystokinin-A receptor mediates inhibition of food intake yet is not essential for the maintenance of body weight", "type" : "article-journal", "volume" : "103" }, "uris" : [ "http://www.mendeley.com/documents/?uuid=09c004b1-e343-498f-af18-78695a2e2a0e" ] } ], "mendeley" : { "formattedCitation" : "(71)", "plainTextFormattedCitation" : "(71)", "previouslyFormattedCitation" : "&lt;sup&gt;71&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71)</w:t>
            </w:r>
            <w:r w:rsidRPr="00E901D6">
              <w:rPr>
                <w:rFonts w:ascii="Times New Roman" w:eastAsia="Times New Roman" w:hAnsi="Times New Roman" w:cs="Times New Roman"/>
                <w:color w:val="000000"/>
                <w:lang w:eastAsia="en-IN"/>
              </w:rPr>
              <w:fldChar w:fldCharType="end"/>
            </w:r>
            <w:r w:rsidRPr="00E901D6">
              <w:rPr>
                <w:rFonts w:ascii="Times New Roman" w:eastAsia="Times New Roman" w:hAnsi="Times New Roman" w:cs="Times New Roman"/>
                <w:color w:val="000000"/>
                <w:lang w:eastAsia="en-IN"/>
              </w:rPr>
              <w:t xml:space="preserve">; Human subject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In comparison with a saline infusion, the infusion of the C-terminal octapeptide of cholecystokinin (4 ng/kg/min) decreased food intake by an average of 122 g in a group of 12 lean men without objective evidence of untoward side effects. Shapes of the cumulative intake curves under the two conditions were similar, but subjects ate less and stopped eating sooner when receiving octapeptide than when receiving saline. These results are consistent with the hypothesis that cholecystokinin is an endogenous signal for postprandial satiety. The results offer promise for the possible use of the octapeptide as an appetite suppressant.", "author" : [ { "dropping-particle" : "", "family" : "Kissileff", "given" : "Harry R.", "non-dropping-particle" : "", "parse-names" : false, "suffix" : "" }, { "dropping-particle" : "", "family" : "Pi-Sunyer", "given" : "F. Xavier", "non-dropping-particle" : "", "parse-names" : false, "suffix" : "" }, { "dropping-particle" : "", "family" : "Thornton", "given" : "John", "non-dropping-particle" : "", "parse-names" : false, "suffix" : "" }, { "dropping-particle" : "", "family" : "Smith", "given" : "Gerard P.", "non-dropping-particle" : "", "parse-names" : false, "suffix" : "" } ], "container-title" : "American journal of clinical nutrition", "id" : "ITEM-1", "issue" : "February", "issued" : { "date-parts" : [ [ "1981" ] ] }, "page" : "154-160", "title" : "C-terminal octapeptide of cholecystokinin decreases food intake in man", "type" : "article-journal", "volume" : "34" }, "uris" : [ "http://www.mendeley.com/documents/?uuid=2cfd9e29-aa81-484f-9471-a2384025cb5e" ] } ], "mendeley" : { "formattedCitation" : "(72)", "plainTextFormattedCitation" : "(72)", "previouslyFormattedCitation" : "&lt;sup&gt;72&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72)</w:t>
            </w:r>
            <w:r w:rsidRPr="00E901D6">
              <w:rPr>
                <w:rFonts w:ascii="Times New Roman" w:eastAsia="Times New Roman" w:hAnsi="Times New Roman" w:cs="Times New Roman"/>
                <w:color w:val="000000"/>
                <w:lang w:eastAsia="en-IN"/>
              </w:rPr>
              <w:fldChar w:fldCharType="end"/>
            </w:r>
            <w:r w:rsidRPr="00E901D6">
              <w:rPr>
                <w:rFonts w:ascii="Times New Roman" w:eastAsia="Times New Roman" w:hAnsi="Times New Roman" w:cs="Times New Roman"/>
                <w:color w:val="000000"/>
                <w:lang w:eastAsia="en-IN"/>
              </w:rPr>
              <w:t xml:space="preserve">; OLETF rat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Disordered food intake and obesity in rats lacking cholecystokinin A receptors. Am. J. Physiol. 274 (Regulatory Integrative Comp. Physiol. 43): R618\u2013R625, 1998.\u2014Otsuka Long-Evans Tokushima Fatty (OLETF) rats develop obesity, hyperglycemia, and non-insulindependent diabetes mellitus and do not express cholecystokinin A (CCK-A) receptors, the receptor subtype mediating the satiety actions of CCK. In short-term feeding tests, male OLETF rats were completely resistant to exogenous CCK, and their response to bombesin was attenuated. Comparisons of liquid meal consumption in OLETF and control LongEvans Tokushima (LETO) rats demonstrated that 1) OLETF rats had greater intakes during 30-min scheduled daytime meals and signi\ufb01cantly larger and fewer spontaneous nighttime meals and 2) although the initial rates of licking were the same, OLETF rats maintained the initial rate longer and the rate at which their licking declined was slower. In 24-h solid food access tests, OLETF rats consumed signi\ufb01cantly more pellets than LETO controls, and this increase was attributable to signi\ufb01cant increases in meal size. Together, these data are consistent with the interpretation that the lack of CCK-A receptors in OLETF rats results in a satiety de\ufb01cit leading to increases in meal size, overall hyperphagia, and obesity.", "author" : [ { "dropping-particle" : "", "family" : "Moran", "given" : "Timothy H", "non-dropping-particle" : "", "parse-names" : false, "suffix" : "" }, { "dropping-particle" : "", "family" : "Katz", "given" : "Laura F", "non-dropping-particle" : "", "parse-names" : false, "suffix" : "" }, { "dropping-particle" : "", "family" : "Plata-salaman", "given" : "Carlos R", "non-dropping-particle" : "", "parse-names" : false, "suffix" : "" }, { "dropping-particle" : "", "family" : "Schwartz", "given" : "Gary J", "non-dropping-particle" : "", "parse-names" : false, "suffix" : "" } ], "container-title" : "American Journal of Physiology - Regulatory, Integrative and Comparative Physiology", "id" : "ITEM-1", "issued" : { "date-parts" : [ [ "1998" ] ] }, "page" : "R618-25", "title" : "Disordered food intake and obesity in rats lacking cholecystokinin A receptors", "type" : "article-journal", "volume" : "274" }, "uris" : [ "http://www.mendeley.com/documents/?uuid=50f45808-1d2b-4392-b852-0adb7da42a23" ] } ], "mendeley" : { "formattedCitation" : "(73)", "plainTextFormattedCitation" : "(73)", "previouslyFormattedCitation" : "&lt;sup&gt;73&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73)</w:t>
            </w:r>
            <w:r w:rsidRPr="00E901D6">
              <w:rPr>
                <w:rFonts w:ascii="Times New Roman" w:eastAsia="Times New Roman" w:hAnsi="Times New Roman" w:cs="Times New Roman"/>
                <w:color w:val="000000"/>
                <w:lang w:eastAsia="en-IN"/>
              </w:rPr>
              <w:fldChar w:fldCharType="end"/>
            </w:r>
            <w:r w:rsidRPr="00E901D6">
              <w:rPr>
                <w:rFonts w:ascii="Times New Roman" w:eastAsia="Times New Roman" w:hAnsi="Times New Roman" w:cs="Times New Roman"/>
                <w:color w:val="000000"/>
                <w:lang w:eastAsia="en-IN"/>
              </w:rPr>
              <w:t>; Sprague-</w:t>
            </w:r>
            <w:proofErr w:type="spellStart"/>
            <w:r w:rsidRPr="00E901D6">
              <w:rPr>
                <w:rFonts w:ascii="Times New Roman" w:eastAsia="Times New Roman" w:hAnsi="Times New Roman" w:cs="Times New Roman"/>
                <w:color w:val="000000"/>
                <w:lang w:eastAsia="en-IN"/>
              </w:rPr>
              <w:t>Dawley</w:t>
            </w:r>
            <w:proofErr w:type="spellEnd"/>
            <w:r w:rsidRPr="00E901D6">
              <w:rPr>
                <w:rFonts w:ascii="Times New Roman" w:eastAsia="Times New Roman" w:hAnsi="Times New Roman" w:cs="Times New Roman"/>
                <w:color w:val="000000"/>
                <w:lang w:eastAsia="en-IN"/>
              </w:rPr>
              <w:t xml:space="preserve"> rat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ISSN" : "1071-7323", "PMID" : "9192405", "abstract" : "Partially purified cholecystokinin (CCK) was injected intraperitoneally into fasted rats prior to food presenta- tion. The hormone produced a large dose-related sup- pression of intake of solid and liquid diets. Identical doses of the synthetic terminal octapeptide of cholecys- tokinin produced identical results. An effective dose of CCK did not suppress drinking after water deprivation. Treated animals did not appear ill and were not hyper- thermic; neither CCK nor the octapeptide produced learning of a taste aversion in bait-shyness tests. The effect of CCK is not a property of all gut hormones, since injections of secretin did not affect feeding. These studies raise the possibility that CCK plays an inhibitory role in the short-term control of feeding behavior.", "author" : [ { "dropping-particle" : "", "family" : "Gibbs", "given" : "James", "non-dropping-particle" : "", "parse-names" : false, "suffix" : "" }, { "dropping-particle" : "", "family" : "Young", "given" : "Robert C.", "non-dropping-particle" : "", "parse-names" : false, "suffix" : "" }, { "dropping-particle" : "", "family" : "Smith", "given" : "Gerard P.", "non-dropping-particle" : "", "parse-names" : false, "suffix" : "" } ], "container-title" : "Obesity research", "id" : "ITEM-1", "issue" : "3", "issued" : { "date-parts" : [ [ "1997", "5" ] ] }, "page" : "284-90", "title" : "Cholecystokinin decreases food intake in rats", "type" : "article-journal", "volume" : "5" }, "uris" : [ "http://www.mendeley.com/documents/?uuid=f43636f0-ebbd-405a-9dd5-9c484a5c074f" ] } ], "mendeley" : { "formattedCitation" : "(74)", "plainTextFormattedCitation" : "(74)", "previouslyFormattedCitation" : "&lt;sup&gt;74&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74)</w:t>
            </w:r>
            <w:r w:rsidRPr="00E901D6">
              <w:rPr>
                <w:rFonts w:ascii="Times New Roman" w:eastAsia="Times New Roman" w:hAnsi="Times New Roman" w:cs="Times New Roman"/>
                <w:color w:val="000000"/>
                <w:lang w:eastAsia="en-IN"/>
              </w:rPr>
              <w:fldChar w:fldCharType="end"/>
            </w:r>
            <w:r w:rsidRPr="00E901D6">
              <w:rPr>
                <w:rFonts w:ascii="Times New Roman" w:eastAsia="Times New Roman" w:hAnsi="Times New Roman" w:cs="Times New Roman"/>
                <w:color w:val="000000"/>
                <w:lang w:eastAsia="en-IN"/>
              </w:rPr>
              <w:t xml:space="preserve">; Rhesus monkey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Five rhesus monkeys were infused intravenously with partially purified cholecystokinin (CCK) Just prior to a test meal of solid food after overnight food deprivation; CCK produced large, rapid, dose related suppressions of feeding. The lowest dose tested (5 Ivy U/kg body wt) produced a significant inhibition of food intake (26% suppression, P less than 0.05). Equivalent infusions of partially purified CCK or the synthetic COOH-terminal octapeptide of CCK (a pure fragment with all the biological activity of the full molecule) produced equivalent suppressions. In a second experiment, gastric preloads of a potent releaser of endogenous CCK, L-phenylalanine (L-Phe), and a weak releaser, D-phenylalanine (D-Phe) were compared for their relative abilities to suppress food intake at a test meal in nine rhesus monkeys after overnight deprivation. L-Phenylalanine produced large, rapid, dose-related suppressions of feeding, but D-Phe did not. The threshold dose of L-Phe was 0.5 g/kg (32% suppression, P less than 0.01). Neither CCK nor L-Phe caused signs of illness in these experiments. The results demonstrate that intravenous exogenous CCK suppresses feeding in rhesus monkeys and suggest that endogenous CCK has the same effect; they are consistent with the hypothesis that CCK is a satiety signal.", "author" : [ { "dropping-particle" : "", "family" : "Gibbs", "given" : "J", "non-dropping-particle" : "", "parse-names" : false, "suffix" : "" }, { "dropping-particle" : "", "family" : "Falasco", "given" : "LD", "non-dropping-particle" : "", "parse-names" : false, "suffix" : "" }, { "dropping-particle" : "", "family" : "McHugh", "given" : "PR", "non-dropping-particle" : "", "parse-names" : false, "suffix" : "" } ], "container-title" : "American Journal of Physiology", "id" : "ITEM-1", "issue" : "1", "issued" : { "date-parts" : [ [ "1976" ] ] }, "page" : "15-18", "title" : "Cholecystokinin-decreased food intake in rhesus monkeys.", "type" : "article-journal", "volume" : "230" }, "uris" : [ "http://www.mendeley.com/documents/?uuid=c57dde44-76c5-4acc-a8cb-75180d484010" ] } ], "mendeley" : { "formattedCitation" : "(75)", "plainTextFormattedCitation" : "(75)", "previouslyFormattedCitation" : "&lt;sup&gt;75&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75)</w:t>
            </w:r>
            <w:r w:rsidRPr="00E901D6">
              <w:rPr>
                <w:rFonts w:ascii="Times New Roman" w:eastAsia="Times New Roman" w:hAnsi="Times New Roman" w:cs="Times New Roman"/>
                <w:color w:val="000000"/>
                <w:lang w:eastAsia="en-IN"/>
              </w:rPr>
              <w:fldChar w:fldCharType="end"/>
            </w:r>
            <w:r w:rsidRPr="00E901D6">
              <w:rPr>
                <w:rFonts w:ascii="Times New Roman" w:eastAsia="Times New Roman" w:hAnsi="Times New Roman" w:cs="Times New Roman"/>
                <w:color w:val="000000"/>
                <w:lang w:eastAsia="en-IN"/>
              </w:rPr>
              <w:t xml:space="preserve">; Rat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The satiating effects of cholecystokinin-octapeptide (CCK-8) and bombesin (BBS) when injected alone and in combination were compared in intact rats. When injected alone, both CCK-8 and BBS elicited a dose-related decrease of 30-minute food intake. Injections of BBS were less potent than the equivalent doses of CCK-8 in producing satiety. BBS reached an asymptotic level of suppression of approximately 40 percent at a dose of 2 \u03bcg/kg, whereas injections of 4 \u03bcg/kg of CCK-8 resulted in a 72 percent suppression of food intake. When the two peptides were administered in a single injection, the resulting suppression of food intake was equivalent to that which would be predicted if their effects were completely additive. These results support the hypothesis that CCK-8 and BBS act via independent mechanisms to induce satiety. A preliminary model of peptidergic satiety, based on this hypothesis, is proposed.", "author" : [ { "dropping-particle" : "", "family" : "Stein", "given" : "Leslie J.", "non-dropping-particle" : "", "parse-names" : false, "suffix" : "" }, { "dropping-particle" : "", "family" : "Woods", "given" : "Stephen C.", "non-dropping-particle" : "", "parse-names" : false, "suffix" : "" } ], "container-title" : "Peptides", "id" : "ITEM-1", "issue" : "4", "issued" : { "date-parts" : [ [ "1981" ] ] }, "page" : "431-36", "title" : "Cholecystokinin and bombesin act independently to decrease food intake in the rat", "type" : "article-journal", "volume" : "2" }, "uris" : [ "http://www.mendeley.com/documents/?uuid=9cd178ac-ffff-4670-aaa2-20118df71e2e" ] } ], "mendeley" : { "formattedCitation" : "(76)", "plainTextFormattedCitation" : "(76)", "previouslyFormattedCitation" : "&lt;sup&gt;76&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76)</w:t>
            </w:r>
            <w:r w:rsidRPr="00E901D6">
              <w:rPr>
                <w:rFonts w:ascii="Times New Roman" w:eastAsia="Times New Roman" w:hAnsi="Times New Roman" w:cs="Times New Roman"/>
                <w:color w:val="000000"/>
                <w:lang w:eastAsia="en-IN"/>
              </w:rPr>
              <w:fldChar w:fldCharType="end"/>
            </w:r>
            <w:r w:rsidRPr="00E901D6">
              <w:rPr>
                <w:rFonts w:ascii="Times New Roman" w:eastAsia="Times New Roman" w:hAnsi="Times New Roman" w:cs="Times New Roman"/>
                <w:color w:val="000000"/>
                <w:lang w:eastAsia="en-IN"/>
              </w:rPr>
              <w:t xml:space="preserve">; Mice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DOI" : "10.1152/ajpregu.00689.2002", "ISSN" : "0363-6119", "PMID" : "12736175", "abstract" : "CCK octapeptide (CCK-8) is released by the gut in response to a meal and acts via CCK(A) receptors on vagal afferents to induce satiety. However, the central neural pathways by which peripheral CCK-8 affects feeding are poorly understood. In the present study, we tested the hypothesis that norepinephrine (NE) is necessary for satiety induced by peripheral CCK-8 by using mice lacking dopamine beta-hydroxylase (Dbh(-/-)), the enzyme responsible for synthesizing NE and epinephrine from dopamine. We found that Dbh(-/-) mice are as responsive to the satiating effects of CCK-8 as their normal littermates.", "author" : [ { "dropping-particle" : "", "family" : "Cannon", "given" : "C Matson", "non-dropping-particle" : "", "parse-names" : false, "suffix" : "" }, { "dropping-particle" : "", "family" : "Palmiter", "given" : "R D", "non-dropping-particle" : "", "parse-names" : false, "suffix" : "" } ], "container-title" : "American journal of physiology. Regulatory, integrative and comparative physiology", "id" : "ITEM-1", "issue" : "6", "issued" : { "date-parts" : [ [ "2003", "6" ] ] }, "page" : "R1384-8", "title" : "Peptides that regulate food intake: norepinephrine is not required for reduction of feeding induced by cholecystokinin.", "type" : "article-journal", "volume" : "284" }, "uris" : [ "http://www.mendeley.com/documents/?uuid=69af60cb-9314-444e-8188-149654a944c6" ] } ], "mendeley" : { "formattedCitation" : "(77)", "plainTextFormattedCitation" : "(77)", "previouslyFormattedCitation" : "&lt;sup&gt;77&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77)</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cholecystokinin</w:t>
            </w:r>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cck</w:t>
            </w:r>
            <w:proofErr w:type="spellEnd"/>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ina1</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 xml:space="preserve">Mice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DOI" : "10.1007/s00125-012-2654-6", "abstract" : "AIMS/HYPOTHESIS: Cholecystokinin (CCK) is a rapidly degraded gastrointestinal peptide that stimulates satiety and insulin secretion. We aimed to investigate the beneficial weight-lowering and metabolic effects of the novel N-terminally modified CCK analogue, (pGlu-Gln)-CCK-8. METHODS: The biological actions of (pGlu-Gln)-CCK-8 were comprehensively evaluated in pancreatic clonal BRIN BD11 cells and in vivo in high-fat-fed and ob/ob mice. RESULTS: (pGlu-Gln)-CCK-8 was completely resistant to enzymatic degradation and its satiating effects were significantly (p &lt; 0.05 to p &lt; 0.001) more potent than CCK-8. In BRIN-BD11 cells, (pGlu-Gln)-CCK-8 exhibited enhanced (p &lt; 0.01 to p &lt; 0.001) insulinotropic actions compared with CCK-8. When administered acutely to high-fat-fed or ob/ob mice, (pGlu-Gln)-CCK-8 improved glucose homeostasis. Sub-chronic twice daily injections of (pGlu-Gln)-CCK-8 in high-fat-fed mice for 28 days significantly decreased body weight (p &lt; 0.05 to p &lt; 0.001), accumulated food intake (p &lt; 0.05 to p &lt; 0.001), non-fasting glucose (p &lt; 0.05) and triacylglycerol deposition in pancreatic (p &lt; 0.01), adipose (p &lt; 0.05) and liver (p &lt; 0.001) tissue, and improved oral (p &lt; 0.05) and i.p. (p &lt; 0.05) glucose tolerance and insulin sensitivity (p &lt; 0.001). Similar observations were noted in ob/ob mice given twice daily injections of (pGlu-Gln)-CCK-8. In addition, these beneficial effects were not reproduced by simple dietary restriction and were not associated with changes in energy expenditure. There was no evidence for development of tolerance to (pGlu-Gln)-CCK-8, and analysis of histology or blood-borne markers for pancreatic, liver and renal function in mice treated with (pGlu-Gln)-CCK-8 suggested little abnormal pathology. CONCLUSIONS/INTERPRETATION: These studies emphasise the potential of (pGlu-Gln)-CCK-8 for the alleviation of obesity and insulin resistance.", "author" : [ { "dropping-particle" : "", "family" : "Irwin", "given" : "N", "non-dropping-particle" : "", "parse-names" : false, "suffix" : "" }, { "dropping-particle" : "", "family" : "Frizelle", "given" : "P", "non-dropping-particle" : "", "parse-names" : false, "suffix" : "" }, { "dropping-particle" : "", "family" : "Montgomery", "given" : "I A", "non-dropping-particle" : "", "parse-names" : false, "suffix" : "" }, { "dropping-particle" : "", "family" : "Moffett", "given" : "R C", "non-dropping-particle" : "", "parse-names" : false, "suffix" : "" }, { "dropping-particle" : "", "family" : "O\u2019Harte", "given" : "F P M", "non-dropping-particle" : "", "parse-names" : false, "suffix" : "" }, { "dropping-particle" : "", "family" : "Flatt", "given" : "P R", "non-dropping-particle" : "", "parse-names" : false, "suffix" : "" } ], "container-title" : "Diabetologia", "id" : "ITEM-1", "issue" : "10", "issued" : { "date-parts" : [ [ "2012" ] ] }, "page" : "2747-2758", "title" : "Beneficial effects of the novel cholecystokinin agonist ( pGlu-Gln ) -CCK-8 in mouse models of obesity / diabetes", "type" : "article-journal", "volume" : "55" }, "uris" : [ "http://www.mendeley.com/documents/?uuid=abf67ba0-82ca-4d74-974a-1cd25ac73ab0" ] } ], "mendeley" : { "formattedCitation" : "(78)", "plainTextFormattedCitation" : "(78)", "previouslyFormattedCitation" : "&lt;sup&gt;78&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78)</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cholecystokinin</w:t>
            </w:r>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cck</w:t>
            </w:r>
            <w:proofErr w:type="spellEnd"/>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gst0</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 xml:space="preserve">Pig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BACKGROUND: Cholecystokinin inhibits the secretion of gastrin from antral G cells, an effect that is speculated to be mediated by D cells secreting somatostatin. The aim of the study was to test directly whether cholecystokinin inhibition of antral gastrin secretion is mediated by somatostatin. METHODS: The effects of CCK on gastrin and somatostatin secretion were studied in isolated vascularly perfused preparations of pig antrum before and after immunoneutralization brought about by infusion of large amounts of a high affinity monoclonal antibody against somatostatin. RESULTS: CCK infusion at 10(-9) M and 10(-8) M decreased gastrin output to 70.5% +/- 7.6% (n = 8) and 76.3% +/- 3.6% (n = 7) of basal output, respectively. CCK at 10(-10) M had no effect (n = 6). Somatostatin secretion was dose-dependently increased by CCK infusion and increased to 268 +/- 38.2% (n = 7) of basal secretion during infusion of CCK at 10(-8) M. Immunoneutralization of somatostatin caused a doubling of the basal secretion of gastrin, but did not affect the CCK-induced decrease in gastrin secretion. CONCLUSION: CCK inhibits gastrin secretion independently of paracrine somatostatin secretion.", "author" : [ { "dropping-particle" : "", "family" : "Schmidt", "given" : "PT", "non-dropping-particle" : "", "parse-names" : false, "suffix" : "" }, { "dropping-particle" : "", "family" : "Hansen", "given" : "L", "non-dropping-particle" : "", "parse-names" : false, "suffix" : "" }, { "dropping-particle" : "", "family" : "Hilsted", "given" : "L", "non-dropping-particle" : "", "parse-names" : false, "suffix" : "" }, { "dropping-particle" : "", "family" : "Holst", "given" : "JJ", "non-dropping-particle" : "", "parse-names" : false, "suffix" : "" } ], "container-title" : "Scandinavian Journal of Gastroenterology", "id" : "ITEM-1", "issue" : "3", "issued" : { "date-parts" : [ [ "2004" ] ] }, "page" : "217-21", "title" : "Cholecystokinin inhibits gastrin secretion independently of paracrine somatostatin secretion in the pig.", "type" : "article-journal", "volume" : "39" }, "uris" : [ "http://www.mendeley.com/documents/?uuid=5c30fac8-ec16-4843-adad-e990606b1ec3" ] } ], "mendeley" : { "formattedCitation" : "(79)", "plainTextFormattedCitation" : "(79)", "previouslyFormattedCitation" : "&lt;sup&gt;79&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79)</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cholecystokinin</w:t>
            </w:r>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cck</w:t>
            </w:r>
            <w:proofErr w:type="spellEnd"/>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ins1</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 xml:space="preserve">Human subject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ISSN" : "0021-972X", "PMID" : "10720037", "abstract" : "Cholecystokinin (CCK) is a gut hormone and a neuropeptide that has the capacity to stimulate insulin secretion. As insulin secretion is impaired in type 2 diabetes, we explored whether exogenous administration of this peptide exerts antidiabetogenic action. The C-terminal octapeptide of CCK (CCK-8) was therefore infused i.v. (24 pmol/kg x h) for 90 min in six healthy postmenopausal women and in six postmenopausal women with type 2 diabetes. At 15 min after start of infusion, a meal was served and ingested during 10 min. On a separate day, saline was infused instead of CCK-8. In both healthy subjects and subjects with type 2 diabetes, CCK-8 reduced the increase in circulating glucose after meal ingestion and potentiated the increase in circulating insulin. The ratio between the area under the curves for serum insulin and plasma glucose during the 15- to 75-min period after meal ingestion was increased by CCK-8 by 198 +/- 18% in healthy subjects (P = 0.002) and by 474 +/- 151% (P = 0.038) in subjects with type 2 diabetes. In contrast, the increase in the circulating levels of gastric inhibitory polypeptide (GIP), glucagon-like peptide-1 (GLP-1), or glucagon after meal ingestion was not significantly affected by CCK-8. The study therefore shows that CCK-8 exerts an antidiabetogenic action in both healthy subjects and type 2 diabetes through an insulinotropic action that most likely is exerted trough a direct islet effect. As at the same time, CCK-8 was infused without any adverse effects, the study suggests that CCK is a potential treatment for type 2 diabetes.", "author" : [ { "dropping-particle" : "", "family" : "Ahr\u00e9n", "given" : "Bo", "non-dropping-particle" : "", "parse-names" : false, "suffix" : "" }, { "dropping-particle" : "", "family" : "Holst", "given" : "Jens Juul", "non-dropping-particle" : "", "parse-names" : false, "suffix" : "" }, { "dropping-particle" : "", "family" : "Efendic", "given" : "Suad", "non-dropping-particle" : "", "parse-names" : false, "suffix" : "" } ], "container-title" : "The Journal of clinical endocrinology and metabolism", "id" : "ITEM-1", "issue" : "3", "issued" : { "date-parts" : [ [ "2000", "3" ] ] }, "page" : "1043-8", "title" : "Antidiabetogenic action of cholecystokinin-8 in type 2 diabetes.", "type" : "article-journal", "volume" : "85" }, "uris" : [ "http://www.mendeley.com/documents/?uuid=d36fcbe6-9319-4298-9355-e7261e231830" ] } ], "mendeley" : { "formattedCitation" : "(80)", "plainTextFormattedCitation" : "(80)", "previouslyFormattedCitation" : "&lt;sup&gt;80&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80)</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cholesterol</w:t>
            </w:r>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chl</w:t>
            </w:r>
            <w:proofErr w:type="spellEnd"/>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ser1</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 xml:space="preserve">Macaque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Epidemiologic studies link plasma cholesterol reduction to increased mortality rates as a result of suicide, violence, and accidents. Deficient central serotonergic activity is similarly associated with violence and suicidal behavior. We investigated the relationship among dietary and plasma cholesterol, social behavior, and the serotonin system as a possible explanation for these findings. Juvenile cynomolgus monkeys (eight female and nine male) were fed a diet high in fat and either high or low in cholesterol. We then evaluated their behavior over an 8-month period. Plasma lipids and cerebrospinal fluid metabolites of serotonin, norepinephrine, and dopamine were assessed on two occasions, at 4 and 5.5 months after the initiation of behavioral observations. Animals that consumed a low-cholesterol diet were more aggressive, less affiliative, and had lower cerebrospinal fluid concentrations of 5-hydroxyindoleacetic acid than did their highcholesterol counterparts (p &lt; .05 for each). The association among dietary cholesterol, serotonergic activity, and social behavior was consistent with data from other species and experiments and suggested that dietary lipids can influence brain neurochemistry and behavior; this phenomenon could be relevant to our understanding of the increase in suicide and violence-related death observed in cholesterol-lowering trials. Key words: Macaca fascicularis, nutritional evolution", "author" : [ { "dropping-particle" : "", "family" : "Kaplan", "given" : "Jay R.", "non-dropping-particle" : "", "parse-names" : false, "suffix" : "" }, { "dropping-particle" : "", "family" : "Shively", "given" : "Carol A.", "non-dropping-particle" : "", "parse-names" : false, "suffix" : "" }, { "dropping-particle" : "", "family" : "Fontenot", "given" : "M. Babette", "non-dropping-particle" : "", "parse-names" : false, "suffix" : "" }, { "dropping-particle" : "", "family" : "Morgan", "given" : "Timothy M.", "non-dropping-particle" : "", "parse-names" : false, "suffix" : "" }, { "dropping-particle" : "", "family" : "Howell", "given" : "Susan M.", "non-dropping-particle" : "", "parse-names" : false, "suffix" : "" }, { "dropping-particle" : "", "family" : "Manuck", "given" : "Stephen B.", "non-dropping-particle" : "", "parse-names" : false, "suffix" : "" }, { "dropping-particle" : "", "family" : "Muldoon", "given" : "Matthew F.", "non-dropping-particle" : "", "parse-names" : false, "suffix" : "" }, { "dropping-particle" : "", "family" : "Mann", "given" : "J. John", "non-dropping-particle" : "", "parse-names" : false, "suffix" : "" } ], "container-title" : "Psychosomatic medicine", "id" : "ITEM-1", "issue" : "6", "issued" : { "date-parts" : [ [ "1994" ] ] }, "page" : "479-484", "title" : "Demonstration of an Association Among Dietary Cholesterol , Central Serotonergic Activity , and Social Behavior in Monkeys", "type" : "article-journal", "volume" : "56" }, "uris" : [ "http://www.mendeley.com/documents/?uuid=1d10592a-b112-4eb4-8d89-64b3b6ada1b9" ] } ], "mendeley" : { "formattedCitation" : "(81)", "plainTextFormattedCitation" : "(81)", "previouslyFormattedCitation" : "&lt;sup&gt;81&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81)</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cholesterol</w:t>
            </w:r>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chl</w:t>
            </w:r>
            <w:proofErr w:type="spellEnd"/>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inr1</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 xml:space="preserve">Mice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DOI" : "10.1161/ATVBAHA.107.157685", "ISSN" : "1524-4636", "PMID" : "18239153", "abstract" : "Chronic systemic inflammation accompanies obesity and predicts development of cardiovascular disease. Dietary cholesterol has been shown to increase inflammation and atherosclerosis in LDL receptor-deficient (LDLR(-/-)) mice. This study was undertaken to determine whether dietary cholesterol and obesity have additive effects on inflammation and atherosclerosis.", "author" : [ { "dropping-particle" : "", "family" : "Subramanian", "given" : "Savitha", "non-dropping-particle" : "", "parse-names" : false, "suffix" : "" }, { "dropping-particle" : "", "family" : "Han", "given" : "Chang Yeop", "non-dropping-particle" : "", "parse-names" : false, "suffix" : "" }, { "dropping-particle" : "", "family" : "Chiba", "given" : "Tsuyoshi", "non-dropping-particle" : "", "parse-names" : false, "suffix" : "" }, { "dropping-particle" : "", "family" : "McMillen", "given" : "Timothy S", "non-dropping-particle" : "", "parse-names" : false, "suffix" : "" }, { "dropping-particle" : "", "family" : "Wang", "given" : "Shari a", "non-dropping-particle" : "", "parse-names" : false, "suffix" : "" }, { "dropping-particle" : "", "family" : "Haw", "given" : "Antonio", "non-dropping-particle" : "", "parse-names" : false, "suffix" : "" }, { "dropping-particle" : "", "family" : "Kirk", "given" : "Elizabeth a", "non-dropping-particle" : "", "parse-names" : false, "suffix" : "" }, { "dropping-particle" : "", "family" : "O'Brien", "given" : "Kevin D", "non-dropping-particle" : "", "parse-names" : false, "suffix" : "" }, { "dropping-particle" : "", "family" : "Chait", "given" : "Alan", "non-dropping-particle" : "", "parse-names" : false, "suffix" : "" } ], "container-title" : "Arteriosclerosis, thrombosis, and vascular biology", "id" : "ITEM-1", "issue" : "4", "issued" : { "date-parts" : [ [ "2008", "4" ] ] }, "page" : "685-91", "title" : "Dietary cholesterol worsens adipose tissue macrophage accumulation and atherosclerosis in obese LDL receptor-deficient mice.", "type" : "article-journal", "volume" : "28" }, "uris" : [ "http://www.mendeley.com/documents/?uuid=e21a0d98-bb09-45ce-96d3-2d44c9f25712" ] } ], "mendeley" : { "formattedCitation" : "(82)", "plainTextFormattedCitation" : "(82)", "previouslyFormattedCitation" : "&lt;sup&gt;82&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82)</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cholesterol</w:t>
            </w:r>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chl</w:t>
            </w:r>
            <w:proofErr w:type="spellEnd"/>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agr0</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 xml:space="preserve">Monkey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We report here on the social behavior of 30 adult male cynomolgus monkeys, maintained in social groups of five animals each and assigned for 22 months to one of two dietary conditions: a) \"luxury\"\u2014relatively high fat, high cholesterol (43% calories from fat, 0.34 mg cholesterol/ Calorie of diet); or b) \"prudent\"\u2014relatively low fat, low cholesterol (30% calories from fat, 0.05 mg cholesterol/Calorie of diet). The dietary manipulation resulted in higher total serum cholesterol (TSC) and lower high density lipoprotein cholesterol (HDLC) concentrations in luxury diet animals than in their prudent diet counterparts (p's &lt; 0.05). Additionally, we monitored the occurrence of 21 behavioral acts frequently exhibited by this species in captivity. Of these behaviors, only contact aggression differed between dietary conditions (p &lt; 0.03), with prudent diet monkeys initiating more aggression than luxury diet animals. These results are consistent with studies linking relatively low serum cholesterol concentrations to violent or antisocial behavior in psychiatric and criminal populations and could be relevant to understanding the significant increase in violence-related mortality observed among people assigned to cholesterol-lowering treatment in clinical trials", "author" : [ { "dropping-particle" : "", "family" : "Kaplan", "given" : "Jay R.", "non-dropping-particle" : "", "parse-names" : false, "suffix" : "" }, { "dropping-particle" : "", "family" : "Manuck", "given" : "Stephen B.", "non-dropping-particle" : "", "parse-names" : false, "suffix" : "" }, { "dropping-particle" : "", "family" : "Shively", "given" : "Carol", "non-dropping-particle" : "", "parse-names" : false, "suffix" : "" } ], "container-title" : "Psychosomatic medicine", "id" : "ITEM-1", "issue" : "6", "issued" : { "date-parts" : [ [ "1991" ] ] }, "page" : "634-642", "title" : "The Effects of Fat and Cholesterol on Social Behavior in Monkeys", "type" : "article-journal", "volume" : "53" }, "uris" : [ "http://www.mendeley.com/documents/?uuid=8809b8dc-8f11-47c5-bb08-645683a03c35" ] } ], "mendeley" : { "formattedCitation" : "(83)", "plainTextFormattedCitation" : "(83)", "previouslyFormattedCitation" : "&lt;sup&gt;83&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83)</w:t>
            </w:r>
            <w:r w:rsidRPr="00E901D6">
              <w:rPr>
                <w:rFonts w:ascii="Times New Roman" w:eastAsia="Times New Roman" w:hAnsi="Times New Roman" w:cs="Times New Roman"/>
                <w:color w:val="000000"/>
                <w:lang w:eastAsia="en-IN"/>
              </w:rPr>
              <w:fldChar w:fldCharType="end"/>
            </w:r>
            <w:r w:rsidRPr="00E901D6">
              <w:rPr>
                <w:rFonts w:ascii="Times New Roman" w:eastAsia="Times New Roman" w:hAnsi="Times New Roman" w:cs="Times New Roman"/>
                <w:color w:val="000000"/>
                <w:lang w:eastAsia="en-IN"/>
              </w:rPr>
              <w:t xml:space="preserve">; Macaque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Epidemiologic studies link plasma cholesterol reduction to increased mortality rates as a result of suicide, violence, and accidents. Deficient central serotonergic activity is similarly associated with violence and suicidal behavior. We investigated the relationship among dietary and plasma cholesterol, social behavior, and the serotonin system as a possible explanation for these findings. Juvenile cynomolgus monkeys (eight female and nine male) were fed a diet high in fat and either high or low in cholesterol. We then evaluated their behavior over an 8-month period. Plasma lipids and cerebrospinal fluid metabolites of serotonin, norepinephrine, and dopamine were assessed on two occasions, at 4 and 5.5 months after the initiation of behavioral observations. Animals that consumed a low-cholesterol diet were more aggressive, less affiliative, and had lower cerebrospinal fluid concentrations of 5-hydroxyindoleacetic acid than did their highcholesterol counterparts (p &lt; .05 for each). The association among dietary cholesterol, serotonergic activity, and social behavior was consistent with data from other species and experiments and suggested that dietary lipids can influence brain neurochemistry and behavior; this phenomenon could be relevant to our understanding of the increase in suicide and violence-related death observed in cholesterol-lowering trials. Key words: Macaca fascicularis, nutritional evolution", "author" : [ { "dropping-particle" : "", "family" : "Kaplan", "given" : "Jay R.", "non-dropping-particle" : "", "parse-names" : false, "suffix" : "" }, { "dropping-particle" : "", "family" : "Shively", "given" : "Carol A.", "non-dropping-particle" : "", "parse-names" : false, "suffix" : "" }, { "dropping-particle" : "", "family" : "Fontenot", "given" : "M. Babette", "non-dropping-particle" : "", "parse-names" : false, "suffix" : "" }, { "dropping-particle" : "", "family" : "Morgan", "given" : "Timothy M.", "non-dropping-particle" : "", "parse-names" : false, "suffix" : "" }, { "dropping-particle" : "", "family" : "Howell", "given" : "Susan M.", "non-dropping-particle" : "", "parse-names" : false, "suffix" : "" }, { "dropping-particle" : "", "family" : "Manuck", "given" : "Stephen B.", "non-dropping-particle" : "", "parse-names" : false, "suffix" : "" }, { "dropping-particle" : "", "family" : "Muldoon", "given" : "Matthew F.", "non-dropping-particle" : "", "parse-names" : false, "suffix" : "" }, { "dropping-particle" : "", "family" : "Mann", "given" : "J. John", "non-dropping-particle" : "", "parse-names" : false, "suffix" : "" } ], "container-title" : "Psychosomatic medicine", "id" : "ITEM-1", "issue" : "6", "issued" : { "date-parts" : [ [ "1994" ] ] }, "page" : "479-484", "title" : "Demonstration of an Association Among Dietary Cholesterol , Central Serotonergic Activity , and Social Behavior in Monkeys", "type" : "article-journal", "volume" : "56" }, "uris" : [ "http://www.mendeley.com/documents/?uuid=1d10592a-b112-4eb4-8d89-64b3b6ada1b9" ] } ], "mendeley" : { "formattedCitation" : "(81)", "plainTextFormattedCitation" : "(81)", "previouslyFormattedCitation" : "&lt;sup&gt;81&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81)</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cholesterol</w:t>
            </w:r>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chl</w:t>
            </w:r>
            <w:proofErr w:type="spellEnd"/>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cfn1</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 xml:space="preserve">Human subject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PURPOSE: In our initial study of the potential effects of cholesterol-lowering interventions on cognitive functioning, treatment with lovastatin as compared with placebo caused performance decrements on several neuropsychological tests, whereas scores on other tests were unaffected. The current study was designed to confirm and extend those findings. METHODS: The study comprised 308 hypercholesterolemic adults between 35 and 70 years of age. Employing a randomized double-blind design, we assigned participants to daily treatment with placebo, 10 mg of simvastatin, or 40 mg of simvastatin for 6 months. A neuropsychological test battery was administered to assess cognitive functioning at baseline and at the end of the treatment period. RESULTS: A total of 283 subjects completed the study: 94 subjects on placebo, 96 taking 10 mg of simvastatin, and 93 taking 40 mg of simvastatin. Compared with placebo, decremental effects of simvastatin treatment were found on tests previously observed to be sensitive to statins (P = 0.008; difference in summary z scores = 0.18; 95% confidence interval [CI]: 0.07 to 0.29) and on tests not previously administered (P = 0.04; difference in summary z scores = 0.17; 95% CI: 0.05 to 0.29), but not on tests previously observed to be insensitive to statins (P = 0.84; difference in summary z scores = 0.02; 95% CI: -0.07 to 0.10). For the three tests specifically affected by simvastatin, effects on cognitive performance were small, manifest only as failure to improve during the 6 months of treatment (compared with placebo), and were confounded by baseline differences on one test. CONCLUSION: This study provides partial support for minor decrements in cognitive functioning with statins. Whether such effects have any long-term sequelae or occur with other cholesterol-lowering interventions is not known.", "author" : [ { "dropping-particle" : "", "family" : "Muldoon", "given" : "MF", "non-dropping-particle" : "", "parse-names" : false, "suffix" : "" }, { "dropping-particle" : "", "family" : "Ryan", "given" : "CM", "non-dropping-particle" : "", "parse-names" : false, "suffix" : "" }, { "dropping-particle" : "", "family" : "Sereika", "given" : "SM", "non-dropping-particle" : "", "parse-names" : false, "suffix" : "" }, { "dropping-particle" : "", "family" : "Flory", "given" : "JD", "non-dropping-particle" : "", "parse-names" : false, "suffix" : "" }, { "dropping-particle" : "", "family" : "Manuck", "given" : "SB", "non-dropping-particle" : "", "parse-names" : false, "suffix" : "" } ], "container-title" : "American Journal of Medicine", "id" : "ITEM-1", "issue" : "11", "issued" : { "date-parts" : [ [ "2004" ] ] }, "page" : "823-29", "title" : "Randomized trial of the effects of simvastatin on cognitive functioning in hypercholesterolemic adults.", "type" : "article-journal", "volume" : "117" }, "uris" : [ "http://www.mendeley.com/documents/?uuid=ec11fe2d-8345-45e0-a85c-3f4f6476a37d" ] } ], "mendeley" : { "formattedCitation" : "(84)", "plainTextFormattedCitation" : "(84)", "previouslyFormattedCitation" : "&lt;sup&gt;84&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84)</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cognitive function</w:t>
            </w:r>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cfn</w:t>
            </w:r>
            <w:proofErr w:type="spellEnd"/>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bgl0</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Logic</w:t>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cognitive function</w:t>
            </w:r>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cfn</w:t>
            </w:r>
            <w:proofErr w:type="spellEnd"/>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dip1</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Logic</w:t>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corticosteroids</w:t>
            </w:r>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cts</w:t>
            </w:r>
            <w:proofErr w:type="spellEnd"/>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tri0</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Sprague-</w:t>
            </w:r>
            <w:proofErr w:type="spellStart"/>
            <w:r w:rsidRPr="00E901D6">
              <w:rPr>
                <w:rFonts w:ascii="Times New Roman" w:eastAsia="Times New Roman" w:hAnsi="Times New Roman" w:cs="Times New Roman"/>
                <w:color w:val="000000"/>
                <w:lang w:eastAsia="en-IN"/>
              </w:rPr>
              <w:t>Dawleys</w:t>
            </w:r>
            <w:proofErr w:type="spellEnd"/>
            <w:r w:rsidRPr="00E901D6">
              <w:rPr>
                <w:rFonts w:ascii="Times New Roman" w:eastAsia="Times New Roman" w:hAnsi="Times New Roman" w:cs="Times New Roman"/>
                <w:color w:val="000000"/>
                <w:lang w:eastAsia="en-IN"/>
              </w:rPr>
              <w:t xml:space="preserve"> rat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DOI" : "10.1152/ajpcell.00045.2010", "ISSN" : "1522-1563", "PMID" : "20943959", "abstract" : "Glucocorticoids have been proposed to be both adipogenic and lipolytic in action within adipose tissue, although it is unknown whether these actions can occur simultaneously. Here we investigate both the in vitro and in vivo effects of corticosterone (Cort) on adipose tissue metabolism. Cort increased 3T3-L1 preadipocyte differentiation in a concentration-dependent manner, but did not increase lipogenesis in adipocytes. Cort increased lipolysis within adipocytes in a concentration-dependent manner (maximum effect at 1-10 \u03bcM). Surprisingly, removal of Cort further increased lipolytic rates (\u223c320% above control, P &lt; 0.05), indicating a residual effect on basal lipolysis. mRNA and protein expression of adipose triglyceride lipase and phosphorylated status of hormone sensitive lipase (Ser563/Ser660) were increased with 48 h of Cort treatment. To test these responses in vivo, Sprague-Dawley rats were subcutaneously implanted with wax pellets with/without Cort (300 mg). After 10 days, adipose depots were removed and cultured ex vivo. Both free fatty acids and glycerol concentrations were elevated in fed and fasting conditions in Cort-treated rats. Despite increased lipolysis, Cort rats had more visceral adiposity than sham rats (10.2 vs. 6.9 g/kg body wt, P &lt; 0.05). Visceral adipocytes from Cort rats were smaller and more numerous than those in sham rats, suggesting that adipogenesis occurred through preadipocyte differentiation rather than adipocyte hypertrophy. Visceral, but not subcutaneous, adipocyte cultures from Cort-treated rats displayed a 1.5-fold increase in basal lipolytic rates compared with sham rats (P &lt; 0.05). Taken together, our findings demonstrate that chronic glucocorticoid exposure stimulates both lipolysis and adipogenesis in visceral adipose tissue but favors adipogenesis primarily through preadipocyte differentiation.", "author" : [ { "dropping-particle" : "", "family" : "Campbell", "given" : "Jonathan E", "non-dropping-particle" : "", "parse-names" : false, "suffix" : "" }, { "dropping-particle" : "", "family" : "Peckett", "given" : "Ashley J", "non-dropping-particle" : "", "parse-names" : false, "suffix" : "" }, { "dropping-particle" : "", "family" : "D'souza", "given" : "Anna M", "non-dropping-particle" : "", "parse-names" : false, "suffix" : "" }, { "dropping-particle" : "", "family" : "Hawke", "given" : "Thomas J", "non-dropping-particle" : "", "parse-names" : false, "suffix" : "" }, { "dropping-particle" : "", "family" : "Riddell", "given" : "Michael C", "non-dropping-particle" : "", "parse-names" : false, "suffix" : "" } ], "container-title" : "American journal of physiology. Cell physiology", "id" : "ITEM-1", "issue" : "1", "issued" : { "date-parts" : [ [ "2011", "1" ] ] }, "page" : "C198-209", "title" : "Adipogenic and lipolytic effects of chronic glucocorticoid exposure.", "type" : "article-journal", "volume" : "300" }, "uris" : [ "http://www.mendeley.com/documents/?uuid=3df8fd36-2f88-4030-b30d-e311059a8e34" ] } ], "mendeley" : { "formattedCitation" : "(85)", "plainTextFormattedCitation" : "(85)", "previouslyFormattedCitation" : "&lt;sup&gt;85&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85)</w:t>
            </w:r>
            <w:r w:rsidRPr="00E901D6">
              <w:rPr>
                <w:rFonts w:ascii="Times New Roman" w:eastAsia="Times New Roman" w:hAnsi="Times New Roman" w:cs="Times New Roman"/>
                <w:color w:val="000000"/>
                <w:lang w:eastAsia="en-IN"/>
              </w:rPr>
              <w:fldChar w:fldCharType="end"/>
            </w:r>
            <w:r w:rsidRPr="00E901D6">
              <w:rPr>
                <w:rFonts w:ascii="Times New Roman" w:eastAsia="Times New Roman" w:hAnsi="Times New Roman" w:cs="Times New Roman"/>
                <w:color w:val="000000"/>
                <w:lang w:eastAsia="en-IN"/>
              </w:rPr>
              <w:t xml:space="preserve">; Human subject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DOI" : "10.1152/ajpendo.00544.2001",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1", "issue" : "1", "issued" : { "date-parts" : [ [ "2002", "7" ] ] }, "page" : "E172-7", "title" : "Effects of cortisol on lipolysis and regional interstitial glycerol levels in humans.", "type" : "article-journal", "volume" : "283" }, "uris" : [ "http://www.mendeley.com/documents/?uuid=33f3ecab-8049-412c-a73a-7699df048c9a" ] } ], "mendeley" : { "formattedCitation" : "(86)", "plainTextFormattedCitation" : "(86)", "previouslyFormattedCitation" : "&lt;sup&gt;86&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86)</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corticosteroids</w:t>
            </w:r>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cts</w:t>
            </w:r>
            <w:proofErr w:type="spellEnd"/>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ffa1</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Sprague-</w:t>
            </w:r>
            <w:proofErr w:type="spellStart"/>
            <w:r w:rsidRPr="00E901D6">
              <w:rPr>
                <w:rFonts w:ascii="Times New Roman" w:eastAsia="Times New Roman" w:hAnsi="Times New Roman" w:cs="Times New Roman"/>
                <w:color w:val="000000"/>
                <w:lang w:eastAsia="en-IN"/>
              </w:rPr>
              <w:t>Dawleys</w:t>
            </w:r>
            <w:proofErr w:type="spellEnd"/>
            <w:r w:rsidRPr="00E901D6">
              <w:rPr>
                <w:rFonts w:ascii="Times New Roman" w:eastAsia="Times New Roman" w:hAnsi="Times New Roman" w:cs="Times New Roman"/>
                <w:color w:val="000000"/>
                <w:lang w:eastAsia="en-IN"/>
              </w:rPr>
              <w:t xml:space="preserve"> rat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DOI" : "10.1152/ajpcell.00045.2010", "ISSN" : "1522-1563", "PMID" : "20943959", "abstract" : "Glucocorticoids have been proposed to be both adipogenic and lipolytic in action within adipose tissue, although it is unknown whether these actions can occur simultaneously. Here we investigate both the in vitro and in vivo effects of corticosterone (Cort) on adipose tissue metabolism. Cort increased 3T3-L1 preadipocyte differentiation in a concentration-dependent manner, but did not increase lipogenesis in adipocytes. Cort increased lipolysis within adipocytes in a concentration-dependent manner (maximum effect at 1-10 \u03bcM). Surprisingly, removal of Cort further increased lipolytic rates (\u223c320% above control, P &lt; 0.05), indicating a residual effect on basal lipolysis. mRNA and protein expression of adipose triglyceride lipase and phosphorylated status of hormone sensitive lipase (Ser563/Ser660) were increased with 48 h of Cort treatment. To test these responses in vivo, Sprague-Dawley rats were subcutaneously implanted with wax pellets with/without Cort (300 mg). After 10 days, adipose depots were removed and cultured ex vivo. Both free fatty acids and glycerol concentrations were elevated in fed and fasting conditions in Cort-treated rats. Despite increased lipolysis, Cort rats had more visceral adiposity than sham rats (10.2 vs. 6.9 g/kg body wt, P &lt; 0.05). Visceral adipocytes from Cort rats were smaller and more numerous than those in sham rats, suggesting that adipogenesis occurred through preadipocyte differentiation rather than adipocyte hypertrophy. Visceral, but not subcutaneous, adipocyte cultures from Cort-treated rats displayed a 1.5-fold increase in basal lipolytic rates compared with sham rats (P &lt; 0.05). Taken together, our findings demonstrate that chronic glucocorticoid exposure stimulates both lipolysis and adipogenesis in visceral adipose tissue but favors adipogenesis primarily through preadipocyte differentiation.", "author" : [ { "dropping-particle" : "", "family" : "Campbell", "given" : "Jonathan E", "non-dropping-particle" : "", "parse-names" : false, "suffix" : "" }, { "dropping-particle" : "", "family" : "Peckett", "given" : "Ashley J", "non-dropping-particle" : "", "parse-names" : false, "suffix" : "" }, { "dropping-particle" : "", "family" : "D'souza", "given" : "Anna M", "non-dropping-particle" : "", "parse-names" : false, "suffix" : "" }, { "dropping-particle" : "", "family" : "Hawke", "given" : "Thomas J", "non-dropping-particle" : "", "parse-names" : false, "suffix" : "" }, { "dropping-particle" : "", "family" : "Riddell", "given" : "Michael C", "non-dropping-particle" : "", "parse-names" : false, "suffix" : "" } ], "container-title" : "American journal of physiology. Cell physiology", "id" : "ITEM-1", "issue" : "1", "issued" : { "date-parts" : [ [ "2011", "1" ] ] }, "page" : "C198-209", "title" : "Adipogenic and lipolytic effects of chronic glucocorticoid exposure.", "type" : "article-journal", "volume" : "300" }, "uris" : [ "http://www.mendeley.com/documents/?uuid=3df8fd36-2f88-4030-b30d-e311059a8e34" ] } ], "mendeley" : { "formattedCitation" : "(85)", "plainTextFormattedCitation" : "(85)", "previouslyFormattedCitation" : "&lt;sup&gt;85&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85)</w:t>
            </w:r>
            <w:r w:rsidRPr="00E901D6">
              <w:rPr>
                <w:rFonts w:ascii="Times New Roman" w:eastAsia="Times New Roman" w:hAnsi="Times New Roman" w:cs="Times New Roman"/>
                <w:color w:val="000000"/>
                <w:lang w:eastAsia="en-IN"/>
              </w:rPr>
              <w:fldChar w:fldCharType="end"/>
            </w:r>
            <w:r w:rsidRPr="00E901D6">
              <w:rPr>
                <w:rFonts w:ascii="Times New Roman" w:eastAsia="Times New Roman" w:hAnsi="Times New Roman" w:cs="Times New Roman"/>
                <w:color w:val="000000"/>
                <w:lang w:eastAsia="en-IN"/>
              </w:rPr>
              <w:t xml:space="preserve">; Human subject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DOI" : "10.1152/ajpendo.00544.2001",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1", "issue" : "1", "issued" : { "date-parts" : [ [ "2002", "7" ] ] }, "page" : "E172-7", "title" : "Effects of cortisol on lipolysis and regional interstitial glycerol levels in humans.", "type" : "article-journal", "volume" : "283" }, "uris" : [ "http://www.mendeley.com/documents/?uuid=33f3ecab-8049-412c-a73a-7699df048c9a" ] } ], "mendeley" : { "formattedCitation" : "(86)", "plainTextFormattedCitation" : "(86)", "previouslyFormattedCitation" : "&lt;sup&gt;86&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86)</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corticosteroids</w:t>
            </w:r>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cts</w:t>
            </w:r>
            <w:proofErr w:type="spellEnd"/>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gng1</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Hepatoma</w:t>
            </w:r>
            <w:proofErr w:type="spellEnd"/>
            <w:r w:rsidRPr="00E901D6">
              <w:rPr>
                <w:rFonts w:ascii="Times New Roman" w:eastAsia="Times New Roman" w:hAnsi="Times New Roman" w:cs="Times New Roman"/>
                <w:color w:val="000000"/>
                <w:lang w:eastAsia="en-IN"/>
              </w:rPr>
              <w:t xml:space="preserve"> cell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The expression of a luciferase reporter gene under the control of the human glucose 6-phosphatase gene promoter was stimulated by both dexamethasone and dibutyryl cAMP in H4IIE hepatoma cells. A cis-active element located between nucleotides \u00ae161 and \u00ae152 in the glucose 6-phosphatase gene promoter was identi\u00aeed and found to be necessary for both basal reporter-gene expression and induction of expression by both dibutyryl cAMP and dexamethasone. Nucleotides \u00ae161 to \u00ae152 were functionally replaced by the consensus sequence for a cAMP response element. An antibody against the cAMP response element-binding protein caused a supershift in gel-electrophoretic-mobility-shift assays using an oligonucleotide probe representing the glucose 6- phosphatase gene promoter from nucleotides \u00ae161 to \u00ae152. These results strongly indicate that in H4IIE cells the glucose 6- phosphatase gene-promoter sequence from \u00ae161 to \u00ae152 is a cAMP response element which is important for the regulation of transcription of the glucose 6-phosphatase gene by both cAMP and glucocorticoids.", "author" : [ { "dropping-particle" : "", "family" : "Schmoll", "given" : "Dieter", "non-dropping-particle" : "", "parse-names" : false, "suffix" : "" }, { "dropping-particle" : "", "family" : "Wasner", "given" : "Christina", "non-dropping-particle" : "", "parse-names" : false, "suffix" : "" }, { "dropping-particle" : "", "family" : "Hinds", "given" : "Carolyn J.", "non-dropping-particle" : "", "parse-names" : false, "suffix" : "" }, { "dropping-particle" : "", "family" : "Allan", "given" : "Bernard B.", "non-dropping-particle" : "", "parse-names" : false, "suffix" : "" }, { "dropping-particle" : "", "family" : "Walther", "given" : "Reinhard", "non-dropping-particle" : "", "parse-names" : false, "suffix" : "" }, { "dropping-particle" : "", "family" : "Burchell", "given" : "Ann", "non-dropping-particle" : "", "parse-names" : false, "suffix" : "" } ], "container-title" : "Biochemical journal", "id" : "ITEM-1", "issued" : { "date-parts" : [ [ "1999" ] ] }, "page" : "457-463", "title" : "Identi\ufb01cation of a cAMP response element within the glucose-6-phosphatase hydrolytic subunit gene promoter which is involved in the transcriptional regulation by cAMP and glucocorticoids in H4IIE hepatoma cells", "type" : "article-journal", "volume" : "338" }, "uris" : [ "http://www.mendeley.com/documents/?uuid=3444ef55-0456-465d-b387-c886d21b29df" ] } ], "mendeley" : { "formattedCitation" : "(87)", "plainTextFormattedCitation" : "(87)", "previouslyFormattedCitation" : "&lt;sup&gt;87&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87)</w:t>
            </w:r>
            <w:r w:rsidRPr="00E901D6">
              <w:rPr>
                <w:rFonts w:ascii="Times New Roman" w:eastAsia="Times New Roman" w:hAnsi="Times New Roman" w:cs="Times New Roman"/>
                <w:color w:val="000000"/>
                <w:lang w:eastAsia="en-IN"/>
              </w:rPr>
              <w:fldChar w:fldCharType="end"/>
            </w:r>
            <w:r w:rsidRPr="00E901D6">
              <w:rPr>
                <w:rFonts w:ascii="Times New Roman" w:eastAsia="Times New Roman" w:hAnsi="Times New Roman" w:cs="Times New Roman"/>
                <w:color w:val="000000"/>
                <w:lang w:eastAsia="en-IN"/>
              </w:rPr>
              <w:t xml:space="preserve">; H4IIE rat </w:t>
            </w:r>
            <w:proofErr w:type="spellStart"/>
            <w:r w:rsidRPr="00E901D6">
              <w:rPr>
                <w:rFonts w:ascii="Times New Roman" w:eastAsia="Times New Roman" w:hAnsi="Times New Roman" w:cs="Times New Roman"/>
                <w:color w:val="000000"/>
                <w:lang w:eastAsia="en-IN"/>
              </w:rPr>
              <w:t>hepatoma</w:t>
            </w:r>
            <w:proofErr w:type="spellEnd"/>
            <w:r w:rsidRPr="00E901D6">
              <w:rPr>
                <w:rFonts w:ascii="Times New Roman" w:eastAsia="Times New Roman" w:hAnsi="Times New Roman" w:cs="Times New Roman"/>
                <w:color w:val="000000"/>
                <w:lang w:eastAsia="en-IN"/>
              </w:rPr>
              <w:t xml:space="preserve"> cell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ISSN" : "0270-7306", "PMID" : "3422101", "abstract" : "Chimeric genes were constructed by fusion of various regions of the 5'-flanking sequence from the phosphoenolpyruvate carboxykinase (GTP) (PEPCK) gene to the chloramphenicol acetyltransferase-coding sequence and to simian virus 40 splice and polyadenylation sequences. These were used to demonstrate that two glucocorticoid regulatory elements (GREs) combine to confer glucocorticoid responsiveness upon the PEPCK gene in H4IIE hepatoma cells. Both elements, a distal one whose 5' boundary is located between -1264 and -1111 base pairs and a proximal one located between -468 and -420 base pairs relative to the transcription initiation site, act independently, in various positions and orientations, and upon the heterologous thymidine kinase promoter. Each element accounts for half of the maximal response of the chimeric genes. Therefore, two widely separated enhancerlike elements contribute equally to the response of the PEPCK gene to glucocorticoid hormones. Neither of the PEPCK GREs contains the TGTTCT consensus sequence associated with most other GREs.", "author" : [ { "dropping-particle" : "", "family" : "Petersen", "given" : "Dan D.", "non-dropping-particle" : "", "parse-names" : false, "suffix" : "" }, { "dropping-particle" : "", "family" : "Magnuson", "given" : "Mark A.", "non-dropping-particle" : "", "parse-names" : false, "suffix" : "" }, { "dropping-particle" : "", "family" : "Granner", "given" : "Daryl K.", "non-dropping-particle" : "", "parse-names" : false, "suffix" : "" } ], "container-title" : "Molecular and cellular biology", "id" : "ITEM-1", "issue" : "1", "issued" : { "date-parts" : [ [ "1988", "1" ] ] }, "page" : "96-104", "title" : "Location and characterization of two widely separated glucocorticoid response elements in the phosphoenolpyruvate carboxykinase gene.", "type" : "article-journal", "volume" : "8" }, "uris" : [ "http://www.mendeley.com/documents/?uuid=9ddcf126-3dd8-4c69-b985-15541956c430" ] } ], "mendeley" : { "formattedCitation" : "(88)", "plainTextFormattedCitation" : "(88)", "previouslyFormattedCitation" : "&lt;sup&gt;88&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88)</w:t>
            </w:r>
            <w:r w:rsidRPr="00E901D6">
              <w:rPr>
                <w:rFonts w:ascii="Times New Roman" w:eastAsia="Times New Roman" w:hAnsi="Times New Roman" w:cs="Times New Roman"/>
                <w:color w:val="000000"/>
                <w:lang w:eastAsia="en-IN"/>
              </w:rPr>
              <w:fldChar w:fldCharType="end"/>
            </w:r>
            <w:r w:rsidRPr="00E901D6">
              <w:rPr>
                <w:rFonts w:ascii="Times New Roman" w:eastAsia="Times New Roman" w:hAnsi="Times New Roman" w:cs="Times New Roman"/>
                <w:color w:val="000000"/>
                <w:lang w:eastAsia="en-IN"/>
              </w:rPr>
              <w:t xml:space="preserve">; H4IIE rat </w:t>
            </w:r>
            <w:proofErr w:type="spellStart"/>
            <w:r w:rsidRPr="00E901D6">
              <w:rPr>
                <w:rFonts w:ascii="Times New Roman" w:eastAsia="Times New Roman" w:hAnsi="Times New Roman" w:cs="Times New Roman"/>
                <w:color w:val="000000"/>
                <w:lang w:eastAsia="en-IN"/>
              </w:rPr>
              <w:t>hepatoma</w:t>
            </w:r>
            <w:proofErr w:type="spellEnd"/>
            <w:r w:rsidRPr="00E901D6">
              <w:rPr>
                <w:rFonts w:ascii="Times New Roman" w:eastAsia="Times New Roman" w:hAnsi="Times New Roman" w:cs="Times New Roman"/>
                <w:color w:val="000000"/>
                <w:lang w:eastAsia="en-IN"/>
              </w:rPr>
              <w:t xml:space="preserve"> cell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ISBN" : "6153227236", "ISSN" : "0021-9258", "PMID" : "10026211", "abstract" : "The cyclic AMP response element (CRE) of the rat phosphoenolpyruvate carboxykinase (PEPCK) gene promoter is required for a complete glucocorticoid response. Proteins known to bind the PEPCK CRE include the CRE-binding protein (CREB) and members of the CCAAT/enhancer-binding protein (C/EBP) family. We took two different approaches to determine which of these proteins provides the accessory factor activity for the glucocorticoid response from the PEPCK CRE. The first strategy involved replacing the CRE of the PEPCK promoter/chloramphenicol acetyltransferase reporter plasmid (pPL32) with a consensus C/EBP-binding sequence. This construct, termed pDeltaCREC/EBP, binds C/EBPalpha and beta but not CREB, yet it confers a nearly complete glucocorticoid response when transiently transfected into H4IIE rat hepatoma cells. These results suggest that one of the C/EBP family members may be the accessory factor. The second strategy involved co-transfecting H4IIE cells with a pPL32 mutant, in which the CRE was replaced with a GAL4-binding sequence (pDeltaCREGAL4), and various GAL4 DNA-binding domain (DBD) fusion protein expression vectors. Although chimeric proteins consisting of the GAL4 DBD fused to either CREB or C/EBPalpha are able to confer an increase in basal transcription, they do not facilitate the glucocorticoid response. In contrast, a fusion protein consisting of the GAL4 DBD and amino acids 1-118 of C/EBPbeta provides a significant glucocorticoid response. Additional GAL4 fusion studies were done to map the minimal domain of C/EBPbeta needed for accessory factor activity to the glucocorticoid response. Chimeric proteins containing amino acid regions 1-84, 52-118, or 85-118 of C/EBPbeta fused to the GAL4 DBD do not mediate a glucocorticoid response. We conclude that the amino terminus of C/EBPbeta contains a multicomponent domain necessary to confer accessory factor activity to the glucocorticoid response from the CRE of the PEPCK gene promoter.", "author" : [ { "dropping-particle" : "", "family" : "Yamada", "given" : "K", "non-dropping-particle" : "", "parse-names" : false, "suffix" : "" }, { "dropping-particle" : "", "family" : "Duong", "given" : "D T", "non-dropping-particle" : "", "parse-names" : false, "suffix" : "" }, { "dropping-particle" : "", "family" : "Scott", "given" : "D K", "non-dropping-particle" : "", "parse-names" : false, "suffix" : "" }, { "dropping-particle" : "", "family" : "Wang", "given" : "J C", "non-dropping-particle" : "", "parse-names" : false, "suffix" : "" }, { "dropping-particle" : "", "family" : "Granner", "given" : "D K", "non-dropping-particle" : "", "parse-names" : false, "suffix" : "" } ], "container-title" : "The Journal of biological chemistry", "id" : "ITEM-1", "issue" : "9", "issued" : { "date-parts" : [ [ "1999", "2", "26" ] ] }, "page" : "5880-87", "title" : "CCAAT/enhancer-binding protein beta is an accessory factor for the glucocorticoid response from the cAMP response element in the rat phosphoenolpyruvate carboxykinase gene promoter.", "type" : "article-journal", "volume" : "274" }, "uris" : [ "http://www.mendeley.com/documents/?uuid=53856a05-aac3-4d18-a112-51d36d9c1eb5" ] } ], "mendeley" : { "formattedCitation" : "(89)", "plainTextFormattedCitation" : "(89)", "previouslyFormattedCitation" : "&lt;sup&gt;89&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89)</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corticosteroids</w:t>
            </w:r>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cts</w:t>
            </w:r>
            <w:proofErr w:type="spellEnd"/>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ina0</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 xml:space="preserve">Rat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Fat feeding produces whole-body insulin resistance and decreased glucose uptake in muscle tissue of rats. To examine the effect of glucocorticoid blockade on the insulin resistance caused by high-fat feeding, four groups of rats were fed diets high in starch (70% of calories) or fat (59% of calories) for 4 weeks with or without the antiglucocorticoid RU486 (69.8 mumol.kg-1.day-1) in the food. Whole-body insulin action was assessed by the euglycemic clamp technique at an upper physiological insulin level with bolus 2-[3H]deoxyglucose to determine individual tissue insulin-stimulated glucose uptake. Whole-body glucose utilization (clamp glucose infusion rate [GIR]) was decreased by high-fat feeding (GIR 68.3 +/- 12.2 vs. 182.6 +/- 12.8 mumol.kg-1.min-1 for the starch-fed group; P &lt; 0.001). Addition of RU486 to the diet significantly improved (GIR 133.9 +/- 12.8 mumol.kg-1.min-1; P &lt; 0.01), but did not fully reverse, the insulin resistance caused by fat feeding. RU486 was without effect in the starch-fed rats. In skeletal muscles, RU486 ameliorated 62 and 68% of the insulin resistance produced by fat feeding in red quadriceps and extensor digitorum longus hindlimb muscles, respectively, but had no effect in heart or white adipose tissue. These results suggest that glucocorticoids play, in a tissue-specific manner, a role in the maintenance and/or production of insulin resistance produced by high-fat feeding.", "author" : [ { "dropping-particle" : "", "family" : "Kusunoki", "given" : "M", "non-dropping-particle" : "", "parse-names" : false, "suffix" : "" }, { "dropping-particle" : "", "family" : "Cooney", "given" : "GJ", "non-dropping-particle" : "", "parse-names" : false, "suffix" : "" }, { "dropping-particle" : "", "family" : "Hara", "given" : "T", "non-dropping-particle" : "", "parse-names" : false, "suffix" : "" }, { "dropping-particle" : "", "family" : "Storlien", "given" : "LH", "non-dropping-particle" : "", "parse-names" : false, "suffix" : "" } ], "container-title" : "Diabetes", "id" : "ITEM-1", "issue" : "6", "issued" : { "date-parts" : [ [ "1995" ] ] }, "page" : "718-20", "title" : "Amelioration of high-fat feeding-induced insulin resistance in skeletal muscle with the antiglucocorticoid RU486.", "type" : "article-journal", "volume" : "44" }, "uris" : [ "http://www.mendeley.com/documents/?uuid=57fea1c7-2689-45f0-8aba-dbccfb71f418" ] } ], "mendeley" : { "formattedCitation" : "(90)", "plainTextFormattedCitation" : "(90)", "previouslyFormattedCitation" : "&lt;sup&gt;90&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90)</w:t>
            </w:r>
            <w:r w:rsidRPr="00E901D6">
              <w:rPr>
                <w:rFonts w:ascii="Times New Roman" w:eastAsia="Times New Roman" w:hAnsi="Times New Roman" w:cs="Times New Roman"/>
                <w:color w:val="000000"/>
                <w:lang w:eastAsia="en-IN"/>
              </w:rPr>
              <w:fldChar w:fldCharType="end"/>
            </w:r>
            <w:r w:rsidRPr="00E901D6">
              <w:rPr>
                <w:rFonts w:ascii="Times New Roman" w:eastAsia="Times New Roman" w:hAnsi="Times New Roman" w:cs="Times New Roman"/>
                <w:color w:val="000000"/>
                <w:lang w:eastAsia="en-IN"/>
              </w:rPr>
              <w:t xml:space="preserve">; </w:t>
            </w:r>
            <w:proofErr w:type="spellStart"/>
            <w:r w:rsidRPr="00E901D6">
              <w:rPr>
                <w:rFonts w:ascii="Times New Roman" w:eastAsia="Times New Roman" w:hAnsi="Times New Roman" w:cs="Times New Roman"/>
                <w:color w:val="000000"/>
                <w:lang w:eastAsia="en-IN"/>
              </w:rPr>
              <w:t>Zucker</w:t>
            </w:r>
            <w:proofErr w:type="spellEnd"/>
            <w:r w:rsidRPr="00E901D6">
              <w:rPr>
                <w:rFonts w:ascii="Times New Roman" w:eastAsia="Times New Roman" w:hAnsi="Times New Roman" w:cs="Times New Roman"/>
                <w:color w:val="000000"/>
                <w:lang w:eastAsia="en-IN"/>
              </w:rPr>
              <w:t xml:space="preserve"> rat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Lean (Fa/?) and obese (fa/fa) Zucker rats were adrenalectomized (ADX) in order to assess the contribution of adrenal hormones to insulin resistance of the obese Zucker rat. Glucose utilization was measured using an insulin suppression test. Sham-operated obese rats gained almost twice as much weight as sham-operated lean littermates. However, body weight gain of ADX animals was comparable in both genotypes. It was significantly less than that of the respective sham-operated controls. Body weight differences can be accounted for almost entirely by a marked loss of adipose tissue. Although insulin resistance may be attributable to obesity in part, steroid hormones are thought to be directly antagonistic to insulin for glucose metabolism. Adrenalectomy resulted in a decrease in serum glucose concentrations for both lean and obese Zucker rats compared with their respective sham-operated groups. Serum insulin concentration of lean ADX rats was 23% of sham-operated controls; in obese ADX rats, it was 9% of controls. Elevated levels of steady state serum glucose (SSSG) levels in sham-operated obese rats demonstrate a marked resistance to insulin induced glucose uptake compared with sham-operated lean animals. Adrenalectomy caused a marked improvement in insulin sensitivity of obese rats. The hyperglycemic SSSG levels of the obese rats were reduced 2.5 times by ADX. These results indicate that insulin resistance of Zucker obese rats can be ameliorated by ADX, suggesting adrenal hormones contribute to insulin resistance in these animals.", "author" : [ { "dropping-particle" : "", "family" : "Freedman", "given" : "MR", "non-dropping-particle" : "", "parse-names" : false, "suffix" : "" }, { "dropping-particle" : "", "family" : "Stern", "given" : "JS", "non-dropping-particle" : "", "parse-names" : false, "suffix" : "" }, { "dropping-particle" : "", "family" : "Reaven", "given" : "GM", "non-dropping-particle" : "", "parse-names" : false, "suffix" : "" }, { "dropping-particle" : "", "family" : "Mondon", "given" : "CE", "non-dropping-particle" : "", "parse-names" : false, "suffix" : "" } ], "container-title" : "Hormone and metabolic research", "id" : "ITEM-1", "issue" : "5", "issued" : { "date-parts" : [ [ "1986" ] ] }, "page" : "296-8", "title" : "Effect of adrenalectomy on in vivo glucose metabolism in insulin resistant Zucker obese rats.", "type" : "article-journal", "volume" : "18" }, "uris" : [ "http://www.mendeley.com/documents/?uuid=0f8d0a46-2083-4beb-8715-12d93546a028" ] } ], "mendeley" : { "formattedCitation" : "(91)", "plainTextFormattedCitation" : "(91)", "previouslyFormattedCitation" : "&lt;sup&gt;91&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91)</w:t>
            </w:r>
            <w:r w:rsidRPr="00E901D6">
              <w:rPr>
                <w:rFonts w:ascii="Times New Roman" w:eastAsia="Times New Roman" w:hAnsi="Times New Roman" w:cs="Times New Roman"/>
                <w:color w:val="000000"/>
                <w:lang w:eastAsia="en-IN"/>
              </w:rPr>
              <w:fldChar w:fldCharType="end"/>
            </w:r>
            <w:r w:rsidRPr="00E901D6">
              <w:rPr>
                <w:rFonts w:ascii="Times New Roman" w:eastAsia="Times New Roman" w:hAnsi="Times New Roman" w:cs="Times New Roman"/>
                <w:color w:val="000000"/>
                <w:lang w:eastAsia="en-IN"/>
              </w:rPr>
              <w:t xml:space="preserve">; Rat muscle tissue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DOI" : "10.1007/s00125-005-1886-0", "ISBN" : "0012500518", "ISSN" : "0012-186X", "PMID" : "16078016", "abstract" : "Aims/hypothesis: Treatment with glucocorticoids, especially at high doses, induces insulin resistance. The aims of the present study were to identify the potential defects in insulin signalling that contribute to dexamethasone-induced insulin resistance in skeletal muscles, and to investigate whether the glycogen synthase-3 (GSK-3) inhibitor CHIR-637 could restore insulin-stimulated glucose metabolism. Materials and methods: Skeletal muscles were made insulin-resistant by treating male Wistar rats with dexamethasone, a glucocorticoid analogue, for 12 days. Insulin-stimulated glucose uptake, glycogen synthesis and insulin signalling were studied in skeletal muscles in vitro. Results: Dexamethasone treatment decreased the ability of insulin to stimulate glucose uptake, glycogen synthesis and glycogen synthase fractional activity. In addition, the dephosphorylation of glycogen synthase by insulin was blocked. These defects were paralleled by reduced insulin-stimulated protein kinase B (PKB) and GSK-3 phosphorylation. While expression of PKB, GSK-3 and glycogen synthase was not reduced by dexamethasone treatment, expression of the p85\u03b1 subunit of phosphatidylinositol 3-kinase (PI 3-kinase) was increased. Inhibition of GSK-3 by CHIR-637 increased glycogen synthase fractional activity in soleus muscle from normal and dexamethasone-treated rats, although the effect was more pronounced in control rats. CHIR-637 did not improve insulin-stimulated glucose uptake in muscles from dexamethasone-treated rats. Conclusions/interpretation: We demonstrated that chronic dexamethasone treatment impairs insulin-stimulated PKB and GSK-3 phosphorylation, which may contribute to insulin resistance in skeletal muscles. Acute pharmacological inhibition of GSK-3 activated glycogen synthase in muscles from dexamethasone-treated rats, but GSK-3 inhibition did not restore insulinstimulated glucose uptake.", "author" : [ { "dropping-particle" : "", "family" : "Ruzzin", "given" : "J", "non-dropping-particle" : "", "parse-names" : false, "suffix" : "" }, { "dropping-particle" : "", "family" : "Wagman", "given" : "a S", "non-dropping-particle" : "", "parse-names" : false, "suffix" : "" }, { "dropping-particle" : "", "family" : "Jensen", "given" : "J", "non-dropping-particle" : "", "parse-names" : false, "suffix" : "" } ], "container-title" : "Diabetologia", "id" : "ITEM-1", "issue" : "10", "issued" : { "date-parts" : [ [ "2005", "10" ] ] }, "page" : "2119-30", "title" : "Glucocorticoid-induced insulin resistance in skeletal muscles: defects in insulin signalling and the effects of a selective glycogen synthase kinase-3 inhibitor.", "type" : "article-journal", "volume" : "48" }, "uris" : [ "http://www.mendeley.com/documents/?uuid=b6f7b219-383c-42ca-9753-f75d5bc9ec9c" ] } ], "mendeley" : { "formattedCitation" : "(92)", "plainTextFormattedCitation" : "(92)", "previouslyFormattedCitation" : "&lt;sup&gt;92&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92)</w:t>
            </w:r>
            <w:r w:rsidRPr="00E901D6">
              <w:rPr>
                <w:rFonts w:ascii="Times New Roman" w:eastAsia="Times New Roman" w:hAnsi="Times New Roman" w:cs="Times New Roman"/>
                <w:color w:val="000000"/>
                <w:lang w:eastAsia="en-IN"/>
              </w:rPr>
              <w:fldChar w:fldCharType="end"/>
            </w:r>
            <w:r w:rsidRPr="00E901D6">
              <w:rPr>
                <w:rFonts w:ascii="Times New Roman" w:eastAsia="Times New Roman" w:hAnsi="Times New Roman" w:cs="Times New Roman"/>
                <w:color w:val="000000"/>
                <w:lang w:eastAsia="en-IN"/>
              </w:rPr>
              <w:t xml:space="preserve">; Mice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DOI" : "10.1126/science.1066285", "ISSN" : "0036-8075", "PMID" : "11739957", "abstract" : "The adverse metabolic consequences of obesity are best predicted by the quantity of visceral fat. Excess glucocorticoids produce visceral obesity and diabetes, but circulating glucocorticoid levels are normal in typical obesity. Glucocorticoids can be produced locally from inactive 11-keto forms through the enzyme 11beta hydroxysteroid dehydrogenase type 1 (11beta HSD-1). We created transgenic mice overexpressing 11beta HSD-1 selectively in adipose tissue to an extent similar to that found in adipose tissue from obese humans. These mice had increased adipose levels of corticosterone and developed visceral obesity that was exaggerated by a high-fat diet. The mice also exhibited pronounced insulin-resistant diabetes, hyperlipidemia, and, surprisingly, hyperphagia despite hyperleptinemia. Increased adipocyte 11beta HSD-1 activity may be a common molecular etiology for visceral obesity and the metabolic syndrome.", "author" : [ { "dropping-particle" : "", "family" : "Masuzaki", "given" : "Hiroaki", "non-dropping-particle" : "", "parse-names" : false, "suffix" : "" }, { "dropping-particle" : "", "family" : "Paterson", "given" : "Janice", "non-dropping-particle" : "", "parse-names" : false, "suffix" : "" }, { "dropping-particle" : "", "family" : "Shinyama", "given" : "Hiroshi", "non-dropping-particle" : "", "parse-names" : false, "suffix" : "" }, { "dropping-particle" : "", "family" : "Morton", "given" : "Nicholas M.", "non-dropping-particle" : "", "parse-names" : false, "suffix" : "" }, { "dropping-particle" : "", "family" : "Mullins", "given" : "John J.", "non-dropping-particle" : "", "parse-names" : false, "suffix" : "" }, { "dropping-particle" : "", "family" : "Seckl", "given" : "Jonathan R.", "non-dropping-particle" : "", "parse-names" : false, "suffix" : "" }, { "dropping-particle" : "", "family" : "Flier", "given" : "Jeffrey S.", "non-dropping-particle" : "", "parse-names" : false, "suffix" : "" } ], "container-title" : "Science", "id" : "ITEM-1", "issue" : "5549", "issued" : { "date-parts" : [ [ "2001", "12", "7" ] ] }, "page" : "2166-70", "title" : "A transgenic model of visceral obesity and the metabolic syndrome.", "type" : "article-journal", "volume" : "294" }, "uris" : [ "http://www.mendeley.com/documents/?uuid=f6fdfb47-4759-498c-a18b-9024d51b42e9" ] } ], "mendeley" : { "formattedCitation" : "(93)", "plainTextFormattedCitation" : "(93)", "previouslyFormattedCitation" : "&lt;sup&gt;93&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93)</w:t>
            </w:r>
            <w:r w:rsidRPr="00E901D6">
              <w:rPr>
                <w:rFonts w:ascii="Times New Roman" w:eastAsia="Times New Roman" w:hAnsi="Times New Roman" w:cs="Times New Roman"/>
                <w:color w:val="000000"/>
                <w:lang w:eastAsia="en-IN"/>
              </w:rPr>
              <w:fldChar w:fldCharType="end"/>
            </w:r>
            <w:r w:rsidRPr="00E901D6">
              <w:rPr>
                <w:rFonts w:ascii="Times New Roman" w:eastAsia="Times New Roman" w:hAnsi="Times New Roman" w:cs="Times New Roman"/>
                <w:color w:val="000000"/>
                <w:lang w:eastAsia="en-IN"/>
              </w:rPr>
              <w:t xml:space="preserve">; Human subject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DOI" : "10.1097/01.ASN.0000145435.80005.1E", "ISSN" : "1046-6673", "PMID" : "15579527", "abstract" : "Cardiovascular disease is a prevalent and serious complication after solid organ transplantation. Treatment with glucocorticoids is associated with increased risk for diabetes mellitus, insulin resistance, weight gain, hypercholesterolemia, and hypertension, all shown to be independent risk factors for cardiovascular disease. We sought to test the hypothesis that tapering of prednisolone (TAP) the first year after renal transplantation improves insulin sensitivity (IS), and to assess the effect of complete steroid withdrawal (SW) on IS in patients on a cyclosporine-based immunosuppressive regimen. All patients (n = 57) completed two consecutive hyperinsulinemic euglycemic glucose clamp procedures, a TAP group (n = 34) and a control group (n = 12) at 3 and 12 mo after transplantation, and a SW group (n = 11) before and 5 mo after SW. The IS index (ISI) was calculated as the glucose disposal rate divided by mean serum insulin the last 60 min of the clamp. In the TAP group, the mean (range) daily prednisolone was reduced from 16 (10 to 30) to 9 (5 to 12.5) mg accompanied by an average increased ISI of 24% (P = 0.008). In contrast, no significant change in ISI was observed in the control group (0%, P = 0.988). In the SW group, withdrawal of 5 mg prednisolone did not influence mean ISI significantly (-8%, P = 0.206). Lowering daily prednisolone toward 5 mg/d has beneficial effects on insulin action after renal transplantation, but withdrawal of 5 mg prednisolone may not influence IS significantly.", "author" : [ { "dropping-particle" : "", "family" : "Midtvedt", "given" : "Karsten", "non-dropping-particle" : "", "parse-names" : false, "suffix" : "" }, { "dropping-particle" : "", "family" : "Hjelmesaeth", "given" : "J\u00f8ran", "non-dropping-particle" : "", "parse-names" : false, "suffix" : "" }, { "dropping-particle" : "", "family" : "Hartmann", "given" : "Anders", "non-dropping-particle" : "", "parse-names" : false, "suffix" : "" }, { "dropping-particle" : "", "family" : "Lund", "given" : "Kirsten", "non-dropping-particle" : "", "parse-names" : false, "suffix" : "" }, { "dropping-particle" : "", "family" : "Paulsen", "given" : "Dag", "non-dropping-particle" : "", "parse-names" : false, "suffix" : "" }, { "dropping-particle" : "", "family" : "Egeland", "given" : "Thore", "non-dropping-particle" : "", "parse-names" : false, "suffix" : "" }, { "dropping-particle" : "", "family" : "Jenssen", "given" : "Trond", "non-dropping-particle" : "", "parse-names" : false, "suffix" : "" } ], "container-title" : "Journal of the American Society of Nephrology : JASN", "id" : "ITEM-1", "issue" : "12", "issued" : { "date-parts" : [ [ "2004", "12" ] ] }, "page" : "3233-9", "title" : "Insulin resistance after renal transplantation: The effect of steroid dose reduction and withdrawal.", "type" : "article-journal", "volume" : "15" }, "uris" : [ "http://www.mendeley.com/documents/?uuid=97689318-b250-4031-9967-188688a63b65" ] } ], "mendeley" : { "formattedCitation" : "(94)", "plainTextFormattedCitation" : "(94)", "previouslyFormattedCitation" : "&lt;sup&gt;94&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94)</w:t>
            </w:r>
            <w:r w:rsidRPr="00E901D6">
              <w:rPr>
                <w:rFonts w:ascii="Times New Roman" w:eastAsia="Times New Roman" w:hAnsi="Times New Roman" w:cs="Times New Roman"/>
                <w:color w:val="000000"/>
                <w:lang w:eastAsia="en-IN"/>
              </w:rPr>
              <w:fldChar w:fldCharType="end"/>
            </w:r>
            <w:r w:rsidRPr="00E901D6">
              <w:rPr>
                <w:rFonts w:ascii="Times New Roman" w:eastAsia="Times New Roman" w:hAnsi="Times New Roman" w:cs="Times New Roman"/>
                <w:color w:val="000000"/>
                <w:lang w:eastAsia="en-IN"/>
              </w:rPr>
              <w:t xml:space="preserve">; Human subject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ISSN" : "0918-8959", "PMID" : "14709842", "abstract" : "ACTH-independent macronodular adrenal hyperplasia (AIMAH) is a rare cause of Cushing's syndrome. Bilateral adrenalectomy is considered to be a standard therapy for AIMAH, although lifetime replacement of glucocorticoids is necessary after the procedure. This paper describes a subject with AIMAH who underwent unilateral adrenalectomy of the predominantly enlarged gland and subsequently displayed an improvement in insulin resistance and diabetes mellitus, the cardinal symptoms before the operation, concomitant with alleviation of abnormal cortisol secretion. The patient was a 61-year-old man with a body mass index of 25.6 kg/m2. He was diagnosed as having diabetes mellitus, hypertension, and hyperlipidemia at 50 years of age. Eight years after diagnosis, bilateral enlargement of the adrenal glands was revealed by chance upon computed tomography of the abdomen. Typical manifestations of Cushing's syndrome were not demonstrated. Basal levels of serum and urinary cortisol had not increased, although the serum cortisol level displayed no circadian rhythm and no response to the administration of dexamethasone. Despite sulfonylurea treatment, the patient's HbA1C level was as high as 7.6% (normal range 4.3-5.8%). Fasting insulin concentration was increased to 42.6 microU/ml, and the homeostasis model insulin resistance index (HOMA-R) was calculated to be 15.5 (with a normal range of less than 2.5), indicating severe insulin resistance. Unilateral adrenalectomy of the predominantly enlarged gland revealed that the resected gland consisted of multiple nodules of various sizes. Based on endocrinological, radiological, and pathological findings, a diagnosis of AIMAH was made. Ten months after the unilateral adrenalectomy, cortisol circadian rhythms were restored, and serum cortisol concentration was suppressed in response to the administration of low doses of dexamethasone, suggesting an improvement in the cortisol secretory pattern. Levels of HbA1C, fasting insulin, and HOMA-R decreased to 5.7%, 12.7 microU/ml, and 2.2, respectively. An improvement in hyperlipidemia was also observed. Insulin resistance and glucose intolerance are recognized as features of mild hypercortisolism. In the present case, unilateral adrenalectomy was effective in ameliorating insulin resistance and improving glycemic control. Unilateral adrenalectomy might be an alternative therapy for improvement of glucose and lipid metabolism in subjects with AIMAH.", "author" : [ { "dropping-particle" : "", "family" : "Ogura", "given" : "Manabu", "non-dropping-particle" : "", "parse-names" : false, "suffix" : "" }, { "dropping-particle" : "", "family" : "Kusaka", "given" : "Ikuyo", "non-dropping-particle" : "", "parse-names" : false, "suffix" : "" }, { "dropping-particle" : "", "family" : "Nagasaka", "given" : "Shoichiro", "non-dropping-particle" : "", "parse-names" : false, "suffix" : "" }, { "dropping-particle" : "", "family" : "Yatagai", "given" : "Toshimitsu", "non-dropping-particle" : "", "parse-names" : false, "suffix" : "" }, { "dropping-particle" : "", "family" : "Shinozaki", "given" : "Satoshi", "non-dropping-particle" : "", "parse-names" : false, "suffix" : "" }, { "dropping-particle" : "", "family" : "Itabashi", "given" : "Naoki", "non-dropping-particle" : "", "parse-names" : false, "suffix" : "" }, { "dropping-particle" : "", "family" : "Nakamura", "given" : "Tomoatsu", "non-dropping-particle" : "", "parse-names" : false, "suffix" : "" }, { "dropping-particle" : "", "family" : "Yokoyama", "given" : "Mizue", "non-dropping-particle" : "", "parse-names" : false, "suffix" : "" }, { "dropping-particle" : "", "family" : "Ishikawa", "given" : "San-E", "non-dropping-particle" : "", "parse-names" : false, "suffix" : "" }, { "dropping-particle" : "", "family" : "Ishibashi", "given" : "Shun", "non-dropping-particle" : "", "parse-names" : false, "suffix" : "" } ], "container-title" : "Endocrine journal", "id" : "ITEM-1", "issue" : "6", "issued" : { "date-parts" : [ [ "2003", "12" ] ] }, "page" : "715-21", "title" : "Unilateral adrenalectomy improves insulin resistance and diabetes mellitus in a patient with ACTH-independent macronodular adrenal hyperplasia.", "type" : "article-journal", "volume" : "50" }, "uris" : [ "http://www.mendeley.com/documents/?uuid=5364a16d-b222-471c-aafd-bab4cc59c0fc" ] } ], "mendeley" : { "formattedCitation" : "(95)", "plainTextFormattedCitation" : "(95)", "previouslyFormattedCitation" : "&lt;sup&gt;95&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95)</w:t>
            </w:r>
            <w:r w:rsidRPr="00E901D6">
              <w:rPr>
                <w:rFonts w:ascii="Times New Roman" w:eastAsia="Times New Roman" w:hAnsi="Times New Roman" w:cs="Times New Roman"/>
                <w:color w:val="000000"/>
                <w:lang w:eastAsia="en-IN"/>
              </w:rPr>
              <w:fldChar w:fldCharType="end"/>
            </w:r>
            <w:r w:rsidRPr="00E901D6">
              <w:rPr>
                <w:rFonts w:ascii="Times New Roman" w:eastAsia="Times New Roman" w:hAnsi="Times New Roman" w:cs="Times New Roman"/>
                <w:color w:val="000000"/>
                <w:lang w:eastAsia="en-IN"/>
              </w:rPr>
              <w:t xml:space="preserve">; Human subject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The present studies were undertaken to assess the mechanisms responsible for cortisol-induced insulin resistance in man. The insulin dose-response characteristics for suppression of glucose production and stimulation of glucose utilization and their relationship to monocyte and erythrocyte insulin receptor binding were determined in six normal volunteers after 24-h infusion of cortisol and 24-h infusion of saline. The infusion of cortisol (2 microgram kg-1 min-1) increased the plasma cortisol concentration approximately 4-fold (37 +/- 3 vs. 14 +/- 1 microgram/dl; P less than 0.01) to values observed during moderately severe stress in man. This hypercortisolemia increased postabsorptive plasma glucose (126 +/- 2 vs. 97 +/- 2 mg/dl; P less than 0.01) and plasma insulin (16 +/- 2 vs. 10 +/- 2 microU/ml; P less than 0.01) concentrations and rates of glucose production (2.4 +/- 0.1 vs. 2.1 +/- -0.1 mg kg-1 min-1; P less than 0.01) and utilization (2.5 +/- 0.1 vs. 2.1 +/- 0.1 mg kg-1 min -1; P less than 0.01). Insulin dose-response curves for both suppression of glucose production (half-maximal response at 81 +/- 19 vs. 31 +/ 5 microU/ml; P less than 0.05) and stimulation of glucose utilization (half-maximal response at 104 +/- 9 vs. 64 +/- 7 microU/ml; P less than 0.01) were shifted to the right, with preservation of normal maximal responses to insulin. Neither monocyte nor erythrocyte insulin binding was decreased. However, except at near-maximal insulin receptor occupancy, the action of insulin on glucose production and utilization per number of monocyte and erythrocyte insulin receptors occupied was decreased. These results indicate that the cortisol-induced insulin resistance in man is due to the decrease in both hepatic and extrahepatic sensitivity to insulin. Assuming that insulin binding to monocytes and erythrocytes reflects insulin binding in insulin-sensitive tissues, this decrease in insulin action can be explained on the basis of a postreceptor defect.", "author" : [ { "dropping-particle" : "", "family" : "Rizza", "given" : "RA", "non-dropping-particle" : "", "parse-names" : false, "suffix" : "" }, { "dropping-particle" : "", "family" : "Mandarino", "given" : "LJ", "non-dropping-particle" : "", "parse-names" : false, "suffix" : "" }, { "dropping-particle" : "", "family" : "Gerich", "given" : "JE", "non-dropping-particle" : "", "parse-names" : false, "suffix" : "" } ], "container-title" : "Journal of Clinical Endocrinology &amp; Metabolism", "id" : "ITEM-1", "issue" : "1", "issued" : { "date-parts" : [ [ "1982" ] ] }, "page" : "131-8", "title" : "Cortisol-induced insulin resistance in man: impaired suppression of glucose production and stimulation of glucose utilization due to a postreceptor detect of insulin action.", "type" : "article-journal", "volume" : "54" }, "uris" : [ "http://www.mendeley.com/documents/?uuid=bc1dd1fd-13bd-48d4-a878-22ea165392ec" ] } ], "mendeley" : { "formattedCitation" : "(96)", "plainTextFormattedCitation" : "(96)", "previouslyFormattedCitation" : "&lt;sup&gt;96&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96)</w:t>
            </w:r>
            <w:r w:rsidRPr="00E901D6">
              <w:rPr>
                <w:rFonts w:ascii="Times New Roman" w:eastAsia="Times New Roman" w:hAnsi="Times New Roman" w:cs="Times New Roman"/>
                <w:color w:val="000000"/>
                <w:lang w:eastAsia="en-IN"/>
              </w:rPr>
              <w:fldChar w:fldCharType="end"/>
            </w:r>
            <w:r w:rsidRPr="00E901D6">
              <w:rPr>
                <w:rFonts w:ascii="Times New Roman" w:eastAsia="Times New Roman" w:hAnsi="Times New Roman" w:cs="Times New Roman"/>
                <w:color w:val="000000"/>
                <w:lang w:eastAsia="en-IN"/>
              </w:rPr>
              <w:t xml:space="preserve">; Human subject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DOI" : "10.1210/jc.2007-0445", "ISSN" : "0021-972X", "PMID" : "17609300", "abstract" : "CONTEXT: Cortisol is an important catabolic hormone, but little is known about the metabolic effects of acute cortisol deficiency. OBJECTIVE: The objective of the study was to test whether clinical symptoms of weight loss, fatigue, and hypoglycemia could be explained by altered energy expenditure, protein metabolism, and insulin sensitivity during cortisol withdrawal in adrenocortical failure. DESIGN, PARTICIPANTS, AND INTERVENTION: We studied seven women after 24-h cortisol withdrawal and during replacement control during a 3-h basal period and a 3-h glucose clamp. RESULTS: Cortisol withdrawal generated cortisol levels close to zero, a 10% decrease in basal energy expenditure, increased TSH and T(3) levels, and increased glucose oxidation. Whole-body glucose and phenylalanine turnover were unaltered, but forearm phenylalanine turnover was increased. During the clamp glucose, infusion rates rose by 70%, glucose oxidation rates increased, and endogenous glucose production decreased. Urinary urea excretion decreased by 40% over the 6-h study period. CONCLUSIONS: Cortisol withdrawal increased insulin sensitivity in terms of increased glucose oxidation and decreased endogenous glucose production; this may induce hypoglycemia in adrenocortical failure. Energy expenditure and urea loss decreased, indicating that weight and muscle loss in Addison's disease is caused by other mechanisms, such as decreased appetite. Increased muscle protein breakdown may amplify the loss of muscle protein.", "author" : [ { "dropping-particle" : "", "family" : "Christiansen", "given" : "Jens Juel", "non-dropping-particle" : "", "parse-names" : false, "suffix" : "" }, { "dropping-particle" : "", "family" : "Djurhuus", "given" : "Christian B", "non-dropping-particle" : "", "parse-names" : false, "suffix" : "" }, { "dropping-particle" : "", "family" : "Gravholt", "given" : "Claus H", "non-dropping-particle" : "", "parse-names" : false, "suffix" : "" }, { "dropping-particle" : "", "family" : "Iversen", "given" : "Per", "non-dropping-particle" : "", "parse-names" : false, "suffix" : "" }, { "dropping-particle" : "", "family" : "Christiansen", "given" : "Jens Sandahl", "non-dropping-particle" : "", "parse-names" : false, "suffix" : "" }, { "dropping-particle" : "", "family" : "Schmitz", "given" : "Ole", "non-dropping-particle" : "", "parse-names" : false, "suffix" : "" }, { "dropping-particle" : "", "family" : "Weeke", "given" : "J\u00f8rgen", "non-dropping-particle" : "", "parse-names" : false, "suffix" : "" }, { "dropping-particle" : "", "family" : "J\u00f8rgensen", "given" : "Jens Otto Lunde", "non-dropping-particle" : "", "parse-names" : false, "suffix" : "" }, { "dropping-particle" : "", "family" : "M\u00f8ller", "given" : "Niels", "non-dropping-particle" : "", "parse-names" : false, "suffix" : "" } ], "container-title" : "The Journal of Clinical Endocrinology and Metabolism", "id" : "ITEM-1", "issue" : "9", "issued" : { "date-parts" : [ [ "2007", "9" ] ] }, "page" : "3553-9", "title" : "Effects of cortisol on carbohydrate, lipid, and protein metabolism: Studies of acute cortisol withdrawal in adrenocortical failure.", "type" : "article-journal", "volume" : "92" }, "uris" : [ "http://www.mendeley.com/documents/?uuid=d1bd8055-f8dd-4087-9c7a-2b6a3a61962d" ] } ], "mendeley" : { "formattedCitation" : "(97)", "plainTextFormattedCitation" : "(97)", "previouslyFormattedCitation" : "&lt;sup&gt;97&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97)</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corticosteroids</w:t>
            </w:r>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cts</w:t>
            </w:r>
            <w:proofErr w:type="spellEnd"/>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agr0</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 xml:space="preserve">Mice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Two experiments were conducted- to examine directly the effects of corticosterone on submissiveness in mice. A repeated testing paradigm was used in both of these studies, in order to begin to identify whether corticosterone's effects on submissiveness are of the \"baseline\" or the \"feedback\" variety. Experiment 1 examined the dose-response relationship between levels of corticosterone administered over a three week period and levels of submissiveness. This study showed that only a very high dosage (350 p.g/day) increased submissiveness during an initial test, but that lower dosages increased submissiveness during a second submission test. Thus, the combination of corticosterone treatment and a prior experience of defeat is a more powerful facilitator of submissiveness than is either a prior defeat alone or corticosterone treatment alone. Experiment 2 examined the effects on submissiveness of a single treatment with corticosterone either before an initial test, before a second submission test, before both tests, or before neither test. This study showed that corticosterone did not affect submissiveness during the test which followed its application, but corticosterone treatment before the first test did increase submissiveness as measured during the second test. Thus, again, coupling corticosterone treatment with an initial experience of defeat increased future submissiveness. The findings of these two experiments show, first, that the duration of corticosterone treatment is not important to its effects on submissiveness. Second, these findings suggest that corticosterone affects submissiveness in what has been called a feedback way and may not operate at all on submissiveness in a baseline way. Submission", "author" : [ { "dropping-particle" : "", "family" : "Leshner", "given" : "Alan I.", "non-dropping-particle" : "", "parse-names" : false, "suffix" : "" }, { "dropping-particle" : "", "family" : "Korn", "given" : "Stephen J.", "non-dropping-particle" : "", "parse-names" : false, "suffix" : "" }, { "dropping-particle" : "", "family" : "Mixon", "given" : "James F.", "non-dropping-particle" : "", "parse-names" : false, "suffix" : "" }, { "dropping-particle" : "", "family" : "Rosenthal", "given" : "Caren", "non-dropping-particle" : "", "parse-names" : false, "suffix" : "" }, { "dropping-particle" : "", "family" : "Besser", "given" : "Andrew K.", "non-dropping-particle" : "", "parse-names" : false, "suffix" : "" } ], "container-title" : "Physiology &amp; Behavior", "id" : "ITEM-1", "issued" : { "date-parts" : [ [ "1980" ] ] }, "page" : "283-288", "title" : "Effects of Corticosterone on Submissiveness in Mice : Some Temporal and Theoretical", "type" : "article-journal", "volume" : "24" }, "uris" : [ "http://www.mendeley.com/documents/?uuid=a7064da2-35cb-40db-9acc-21c7c750a192" ] } ], "mendeley" : { "formattedCitation" : "(98)", "plainTextFormattedCitation" : "(98)", "previouslyFormattedCitation" : "&lt;sup&gt;98&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98)</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corticosteroids</w:t>
            </w:r>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cts</w:t>
            </w:r>
            <w:proofErr w:type="spellEnd"/>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inr0</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 xml:space="preserve">Human subject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BACKGROUND: Although both inhaled and oral corticosteroids have anti-inflammatory effects causing improvement in clinical symptoms and spirometry in the treatment of asthma, the role of corticosteroids in the management of chronic obstructive pulmonary disease (COPD) is controversial. OBJECTIVE: To evaluate the effects of inhaled corticosteroids on sputum neutrophilia in clinically stable COPD patients. METHODS: In total, 18 patients were enrolled in the study. During 2 months, 9 patients in group A inhaled fluticasone propionate (FP) 500 microg 3 times daily. In group B 9 patients received placebo. All of the patients continued to inhale both salbutamol and ipratropium bromide. In 9 patients, sustained-released theophylline was also administered. Blood samples, spirometric tests, blood gas analyses, and either spontaneous or induced sputum cultures were evaluated on entry into the study, after a 2 months of treatment and following the 6-week washout period. RESULTS: After the 2-month FP treatment, no significant changes in the number of peripheral blood neutrophils, blood gas and spirometry data were observed in both groups. In group A, the total cell number and the number of neutrophils decreased from a mean of 3. 4 +/- 1.3 x 10(6) cells/g and 0.6 +/- 0.3 x 10(6) neutrophils/g on entry into study to 1.9 +/- 0.6 x 10(6) cells/g and 0.02 +/- 0.01 x 10(6) neutrophils/g after 8-week treatment with FP, returning to 3.3 +/- 1.1 x 10(6) cells/g and 0.5 +/- 0.3 x 10(6) neutrophils/g following the washout period. The percentages of neutrophils were 55. 6 and 77.9% in groups A and B after 2 months of FP treatment. There was no significant change in group B values during the study. CONCLUSION: These data suggest that neutrophilic inflammation in sputum may be decreased by inhaled corticosteroids in clinically stable COPD patients.", "author" : [ { "dropping-particle" : "", "family" : "Yildiz", "given" : "F", "non-dropping-particle" : "", "parse-names" : false, "suffix" : "" }, { "dropping-particle" : "", "family" : "Kaur", "given" : "A C", "non-dropping-particle" : "", "parse-names" : false, "suffix" : "" }, { "dropping-particle" : "", "family" : "A.", "given" : "Ilgazl\u0131", "non-dropping-particle" : "", "parse-names" : false, "suffix" : "" }, { "dropping-particle" : "", "family" : "\u00c7elikog\u02c7lu", "given" : "M.", "non-dropping-particle" : "", "parse-names" : false, "suffix" : "" }, { "dropping-particle" : "", "family" : "\u00d6zkara", "given" : "S. Ka\u00e7ar", "non-dropping-particle" : "", "parse-names" : false, "suffix" : "" }, { "dropping-particle" : "", "family" : "Paksoy", "given" : "N.", "non-dropping-particle" : "", "parse-names" : false, "suffix" : "" }, { "dropping-particle" : "", "family" : "\u00d6zkarakas\u00b8", "given" : "O.", "non-dropping-particle" : "", "parse-names" : false, "suffix" : "" }, { "dropping-particle" : "", "family" : "A", "given" : "", "non-dropping-particle" : "", "parse-names" : false, "suffix" : "" } ], "container-title" : "Respiration", "id" : "ITEM-1", "issue" : "1", "issued" : { "date-parts" : [ [ "2000" ] ] }, "page" : "71-76", "title" : "Inhaled Corticosteroids May Reduce Neutrophilic Inflammation in Patients with Stable Chronic Obstructive Pulmonary Disease", "type" : "article-journal", "volume" : "67" }, "uris" : [ "http://www.mendeley.com/documents/?uuid=0008f360-7ed5-498d-92ef-6d40e78db006" ] } ], "mendeley" : { "formattedCitation" : "(99)", "plainTextFormattedCitation" : "(99)", "previouslyFormattedCitation" : "&lt;sup&gt;99&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99)</w:t>
            </w:r>
            <w:r w:rsidRPr="00E901D6">
              <w:rPr>
                <w:rFonts w:ascii="Times New Roman" w:eastAsia="Times New Roman" w:hAnsi="Times New Roman" w:cs="Times New Roman"/>
                <w:color w:val="000000"/>
                <w:lang w:eastAsia="en-IN"/>
              </w:rPr>
              <w:fldChar w:fldCharType="end"/>
            </w:r>
            <w:r w:rsidRPr="00E901D6">
              <w:rPr>
                <w:rFonts w:ascii="Times New Roman" w:eastAsia="Times New Roman" w:hAnsi="Times New Roman" w:cs="Times New Roman"/>
                <w:color w:val="000000"/>
                <w:lang w:eastAsia="en-IN"/>
              </w:rPr>
              <w:t xml:space="preserve">; Normal human epithelial cell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DOI" : "10.1183/09031936.03.00093703", "ISSN" : "0903-1936", "abstract" : "This study examined inflammatory responses from primary cultured human bronchial epithelial cells in chronic obstructive pulmonary disease (COPD) and the clinical factors modulating them. Epithelial cells from bronchoscopic biopsies from 14 patients with COPD ((mean +/- SD) age 74.6 +/- 5.7 yrs, forced expiratory volume in one second (FEV1) 1.21 +/- 0.36 L, FEV1 %, predicted 51.1 +/- 15.8%, 51.5 +/- 24.0 pack-yrs of smoking, inhaled steroid dosage 1237.5 +/- 671.0 microg x day(-1), Medical Research Council (MRC) dyspnoea score 3.18 +/- 1.33) and eight current/exsmokers with normal pulmonary function (age 60.4 +/- 13.5 yrs, FEV1 2.66 +/- 1.27 L, FEV1 % pred 89.6 +/- 17.7%, 49 +/- 44 pack-yrs of smoking, MRC dyspnoea score 1 +/- 0) were grown in primary culture and exposed to 50 ng x mL(-1) tumour necrosis factor-alpha. Stimulated COPD cells produced significantly more interleukin (IL)-6 at 24 and 48 h, and IL-8 at 6 and 24 h than unstimulated COPD cells. This response was not seen in cells from current/exsmokers. IL-6 and IL-8 production was lower in COPD patients taking inhaled steroids. Following an inflammatory stimulus, bronchial epithelial cells in chronic obstructive pulmonary disease show a significant cytokine response not seen in smokers with normal pulmonary function and this may be modified by inhaled steroid therapy.", "author" : [ { "dropping-particle" : "", "family" : "Patel", "given" : "I.S.", "non-dropping-particle" : "", "parse-names" : false, "suffix" : "" }, { "dropping-particle" : "", "family" : "Roberts", "given" : "N.J.", "non-dropping-particle" : "", "parse-names" : false, "suffix" : "" }, { "dropping-particle" : "", "family" : "Lloyd-Owen", "given" : "S.J.", "non-dropping-particle" : "", "parse-names" : false, "suffix" : "" }, { "dropping-particle" : "", "family" : "Sapsford", "given" : "R.J.", "non-dropping-particle" : "", "parse-names" : false, "suffix" : "" }, { "dropping-particle" : "", "family" : "Wedzicha", "given" : "J.a.", "non-dropping-particle" : "", "parse-names" : false, "suffix" : "" } ], "container-title" : "European Respiratory Journal", "id" : "ITEM-1", "issue" : "1", "issued" : { "date-parts" : [ [ "2003", "7", "1" ] ] }, "page" : "94-99", "title" : "Airway epithelial inflammatory responses and clinical parameters in COPD", "type" : "article-journal", "volume" : "22" }, "uris" : [ "http://www.mendeley.com/documents/?uuid=7fcf2a5e-d08a-4602-b027-dbdd2108df75" ] } ], "mendeley" : { "formattedCitation" : "(100)", "plainTextFormattedCitation" : "(100)", "previouslyFormattedCitation" : "&lt;sup&gt;100&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100)</w:t>
            </w:r>
            <w:r w:rsidRPr="00E901D6">
              <w:rPr>
                <w:rFonts w:ascii="Times New Roman" w:eastAsia="Times New Roman" w:hAnsi="Times New Roman" w:cs="Times New Roman"/>
                <w:color w:val="000000"/>
                <w:lang w:eastAsia="en-IN"/>
              </w:rPr>
              <w:fldChar w:fldCharType="end"/>
            </w:r>
            <w:r w:rsidRPr="00E901D6">
              <w:rPr>
                <w:rFonts w:ascii="Times New Roman" w:eastAsia="Times New Roman" w:hAnsi="Times New Roman" w:cs="Times New Roman"/>
                <w:color w:val="000000"/>
                <w:lang w:eastAsia="en-IN"/>
              </w:rPr>
              <w:t xml:space="preserve">; </w:t>
            </w:r>
            <w:r w:rsidRPr="00E901D6">
              <w:rPr>
                <w:rFonts w:ascii="Times New Roman" w:eastAsia="Times New Roman" w:hAnsi="Times New Roman" w:cs="Times New Roman"/>
                <w:color w:val="000000"/>
                <w:lang w:eastAsia="en-IN"/>
              </w:rPr>
              <w:lastRenderedPageBreak/>
              <w:t xml:space="preserve">Human subject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DOI" : "10.1136/thx.2005.042200", "ISSN" : "0040-6376", "PMID" : "16143583", "abstract" : "Background: Patients with chronic obstructive pulmonary disease (COPD) have raised serum levels of C reactive protein (CRP). This may be related directly to COPD and its associated systemic inflammation or secondary to other factors such as concomitant ischaemic heart disease (IHD) or smoking status. The aim of this study was to evaluate IHD and smoking as potential causes of raised CRP levels in COPD and to test the association between inhaled corticosteroid (ICS) use and serum CRP levels. Methods: Cross sectional analyses comparing cohorts of 88 patients with COPD, 33 smokers (S), and 38 non-smoker (NS) controls were performed. Clinical assessments included a complete medical history, pulmonary function, 6 minute walk test (6MWT), cardiopulmonary exercise test, and high sensitivity serum CRP measurements. Results: Serum CRP levels were significantly higher in patients with COPD (5.03 (1.51) mg/l) than in controls (adjusted odds ratio 9.51; 95% confidence interval 2.97 to 30.45) but were similar in the two control groups (S: 2.02 (1.04) mg/l; NS: 2.24 (1.04) mg/l). There was no clinical or exercise evidence of unstable IHD in any of the subjects. CRP levels were lower in COPD patients treated with ICS than in those not treated (3.7 (3.0) mg/l v 6.3 (3.6) mg/l); this association was confirmed in an adjusted regression model (p,0.05). Conclusion: CRP levels are raised in COPD patients without clinically relevant IHD and independent of cigarette smoking, and reduced in patients with COPD using ICS. CRP may be a systemic marker of the inflammatory process that occurs in patients with COPD.", "author" : [ { "dropping-particle" : "", "family" : "Pinto-Plata", "given" : "V M", "non-dropping-particle" : "", "parse-names" : false, "suffix" : "" }, { "dropping-particle" : "", "family" : "M\u00fcllerova", "given" : "H", "non-dropping-particle" : "", "parse-names" : false, "suffix" : "" }, { "dropping-particle" : "", "family" : "Toso", "given" : "J F", "non-dropping-particle" : "", "parse-names" : false, "suffix" : "" }, { "dropping-particle" : "", "family" : "Feudjo-Tepie", "given" : "M", "non-dropping-particle" : "", "parse-names" : false, "suffix" : "" }, { "dropping-particle" : "", "family" : "Soriano", "given" : "J B", "non-dropping-particle" : "", "parse-names" : false, "suffix" : "" }, { "dropping-particle" : "", "family" : "Vessey", "given" : "R S", "non-dropping-particle" : "", "parse-names" : false, "suffix" : "" }, { "dropping-particle" : "", "family" : "Celli", "given" : "B R", "non-dropping-particle" : "", "parse-names" : false, "suffix" : "" } ], "container-title" : "Thorax", "id" : "ITEM-1", "issue" : "1", "issued" : { "date-parts" : [ [ "2006", "1" ] ] }, "page" : "23-8", "title" : "C-reactive protein in patients with COPD, control smokers and non-smokers.", "type" : "article-journal", "volume" : "61" }, "uris" : [ "http://www.mendeley.com/documents/?uuid=8ba9ae6e-3a8a-42ac-a518-cc3dbdde8859" ] } ], "mendeley" : { "formattedCitation" : "(101)", "plainTextFormattedCitation" : "(101)", "previouslyFormattedCitation" : "&lt;sup&gt;101&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101)</w:t>
            </w:r>
            <w:r w:rsidRPr="00E901D6">
              <w:rPr>
                <w:rFonts w:ascii="Times New Roman" w:eastAsia="Times New Roman" w:hAnsi="Times New Roman" w:cs="Times New Roman"/>
                <w:color w:val="000000"/>
                <w:lang w:eastAsia="en-IN"/>
              </w:rPr>
              <w:fldChar w:fldCharType="end"/>
            </w:r>
            <w:r w:rsidRPr="00E901D6">
              <w:rPr>
                <w:rFonts w:ascii="Times New Roman" w:eastAsia="Times New Roman" w:hAnsi="Times New Roman" w:cs="Times New Roman"/>
                <w:color w:val="000000"/>
                <w:lang w:eastAsia="en-IN"/>
              </w:rPr>
              <w:t xml:space="preserve">; Human subject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ISSN" : "0040-6376", "PMID" : "9797758", "abstract" : "BACKGROUND Airways inflammation is a feature of chronic obstructive pulmonary disease (COPD), but the role of corticosteroids in the management of clinically stable patients has yet to be established. A randomised controlled study was carried out to investigate the effect of high dose inhaled beclomethasone dipropionate (BDP) administered for two months to patients with stable, smoking related COPD. Sputum induction was used to evaluate bronchial inflammation response. METHODS 34 patients (20 men and 14 women) were examined on three separate occasions. At the initial clinical assessment (visit 0), spirometry and blood gas analysis were performed. On visit 1 (within one week of visit 0) sputum induction was performed and each patient was randomised to receive either BDP 500 \u03bcg three times daily (treated group) or nothing (control group). After two months (visit 2), all patients underwent repeat clinical assessment, spirometry, and sputum induction. RESULTS There were no differences in sputum cell counts between the groups at baseline. After two months of treatment, induced sputum samples from patients in the treated group showed a reduction in both neutrophils (\u221227%) and total cells (\u221242%) with respect to baseline, while the control group did not (neutrophils +9%, total cells +7%). Macrophages increased in the treated group but not in the control group. The mean final value of sputum neutrophils was 52% in the treated group and 73.3% in the control group (95% confidence interval (CI) \u221227.2 to \u221215.4). The mean final value of sputum macrophages was 35.8% in treated group and 19.3% in control group (95% CI 10.3 to 22.8). The differences between the treated and control groups for neutrophils (\u221221.3%), macrophages (+16.5%), and total cells (\u221265%) were significant. Spirometry and blood gas data did not change from baseline in either patient group. CONCLUSIONS A two month course of treatment with high dose inhaled BDP reduces significantly neutrophil cell counts in patients with clinically stable, smoking related COPD. Further studies on the effectiveness of inhaled steroids in COPD are needed to confirm the clinical importance of this observation.", "author" : [ { "dropping-particle" : "", "family" : "Confalonieri", "given" : "M", "non-dropping-particle" : "", "parse-names" : false, "suffix" : "" }, { "dropping-particle" : "", "family" : "Mainardi", "given" : "E", "non-dropping-particle" : "", "parse-names" : false, "suffix" : "" }, { "dropping-particle" : "", "family" : "Porta", "given" : "R", "non-dropping-particle" : "Della", "parse-names" : false, "suffix" : "" }, { "dropping-particle" : "", "family" : "Bernorio", "given" : "S", "non-dropping-particle" : "", "parse-names" : false, "suffix" : "" }, { "dropping-particle" : "", "family" : "Gandola", "given" : "L", "non-dropping-particle" : "", "parse-names" : false, "suffix" : "" }, { "dropping-particle" : "", "family" : "Begh\u00e8", "given" : "B", "non-dropping-particle" : "", "parse-names" : false, "suffix" : "" }, { "dropping-particle" : "", "family" : "Spanevello", "given" : "A", "non-dropping-particle" : "", "parse-names" : false, "suffix" : "" } ], "container-title" : "Thorax", "id" : "ITEM-1", "issue" : "7", "issued" : { "date-parts" : [ [ "1998", "7" ] ] }, "page" : "583-5", "title" : "Inhaled corticosteroids reduce neutrophilic bronchial inflammation in patients with chronic obstructive pulmonary disease.", "type" : "article-journal", "volume" : "53" }, "uris" : [ "http://www.mendeley.com/documents/?uuid=8818dc17-fc8f-4d2b-97df-c7e75fff1028" ] } ], "mendeley" : { "formattedCitation" : "(102)", "plainTextFormattedCitation" : "(102)", "previouslyFormattedCitation" : "&lt;sup&gt;102&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102)</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lastRenderedPageBreak/>
              <w:t>corticosteroids</w:t>
            </w:r>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cts</w:t>
            </w:r>
            <w:proofErr w:type="spellEnd"/>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ins0</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 xml:space="preserve">Hamster HIT-15 Beta cell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DOI" : "10.1172/JCI119743", "ISSN" : "0021-9738", "PMID" : "9329975", "abstract" : "Abnormalities contributing to the pathogenesis of non-insulin-dependent diabetes mellitus include impaired beta cell function, peripheral insulin resistance, and increased hepatic glucose production. Glucocorticoids are diabetogenic hormones because they decrease glucose uptake and increase hepatic glucose production. In addition, they may directly inhibit insulin release. To evaluate that possible role of glucocorticoids in beta cell function independent of their other effects, transgenic mice with an increased glucocorticoid sensitivity restricted to their beta cells were generated by overexpressing the glucocorticoid receptor (GR) under the control of the insulin promoter. Intravenous glucose tolerance tests showed that the GR transgenic mice had normal fasting and postabsorptive blood glucose levels but exhibited a reduced glucose tolerance compared with their control littermates. Measurement of plasma insulin levels 5 min after intravenous glucose load demonstrated a dramatic decrease in acute insulin response in the GR transgenic mice. These results show that glucocorticoids directly inhibit insulin release in vivo and identify the pancreatic beta cell as an important target for the diabetogenic action of glucocorticoids.", "author" : [ { "dropping-particle" : "", "family" : "Delaunay", "given" : "Franck", "non-dropping-particle" : "", "parse-names" : false, "suffix" : "" }, { "dropping-particle" : "", "family" : "Khan", "given" : "Akhtar", "non-dropping-particle" : "", "parse-names" : false, "suffix" : "" }, { "dropping-particle" : "", "family" : "Cintra", "given" : "Antonio", "non-dropping-particle" : "", "parse-names" : false, "suffix" : "" }, { "dropping-particle" : "", "family" : "Davani", "given" : "Behrous", "non-dropping-particle" : "", "parse-names" : false, "suffix" : "" }, { "dropping-particle" : "", "family" : "Ling", "given" : "Zong-Chao", "non-dropping-particle" : "", "parse-names" : false, "suffix" : "" }, { "dropping-particle" : "", "family" : "Andersson", "given" : "Arne", "non-dropping-particle" : "", "parse-names" : false, "suffix" : "" }, { "dropping-particle" : "", "family" : "\u00d6stenson", "given" : "Claes-G\u00f6ran", "non-dropping-particle" : "", "parse-names" : false, "suffix" : "" }, { "dropping-particle" : "", "family" : "Gustafsson", "given" : "Jan-\u00c5ke", "non-dropping-particle" : "", "parse-names" : false, "suffix" : "" }, { "dropping-particle" : "", "family" : "Efendic", "given" : "Suad", "non-dropping-particle" : "", "parse-names" : false, "suffix" : "" }, { "dropping-particle" : "", "family" : "Okret", "given" : "Sam", "non-dropping-particle" : "", "parse-names" : false, "suffix" : "" } ], "container-title" : "The Journal of clinical investigation", "id" : "ITEM-1", "issue" : "8", "issued" : { "date-parts" : [ [ "1997", "10", "15" ] ] }, "page" : "2094-8", "title" : "Pancreatic beta cells are important targets for the diabetogenic effects of glucocorticoids.", "type" : "article-journal", "volume" : "100" }, "uris" : [ "http://www.mendeley.com/documents/?uuid=6a5e48b6-c39c-4c30-abc6-850ff5e6e4a9" ] } ], "mendeley" : { "formattedCitation" : "(103)", "plainTextFormattedCitation" : "(103)", "previouslyFormattedCitation" : "&lt;sup&gt;103&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103)</w:t>
            </w:r>
            <w:r w:rsidRPr="00E901D6">
              <w:rPr>
                <w:rFonts w:ascii="Times New Roman" w:eastAsia="Times New Roman" w:hAnsi="Times New Roman" w:cs="Times New Roman"/>
                <w:color w:val="000000"/>
                <w:lang w:eastAsia="en-IN"/>
              </w:rPr>
              <w:fldChar w:fldCharType="end"/>
            </w:r>
            <w:r w:rsidRPr="00E901D6">
              <w:rPr>
                <w:rFonts w:ascii="Times New Roman" w:eastAsia="Times New Roman" w:hAnsi="Times New Roman" w:cs="Times New Roman"/>
                <w:color w:val="000000"/>
                <w:lang w:eastAsia="en-IN"/>
              </w:rPr>
              <w:t xml:space="preserve">; Mice pancrea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DOI" : "10.1172/JCI119175", "ISSN" : "0021-9738", "PMID" : "9022074", "abstract" : "The direct effects of glucocorticoids on pancreatic beta cell function were studied with normal mouse islets. Dexamethasone inhibited insulin secretion from cultured islets in a concentration-dependent manner: maximum of approximately 75% at 250 nM and IC50 at approximately 20 nM dexamethasone. This inhibition was of slow onset (0, 20, and 40% after 1, 2, and 3 h) and only slowly reversible. It was prevented by a blocker of nuclear glucocorticoid receptors, by pertussis toxin, by a phorbol ester, and by dibutyryl cAMP, but was unaffected by an increase in the fuel content of the culture medium. Dexamethasone treatment did not affect islet cAMP levels but slightly reduced inositol phosphate formation. After 18 h of culture with or without 1 microM dexamethasone, the islets were perifused and stimulated by a rise in the glucose concentration from 3 to 15 mM. Both phases of insulin secretion were similarly decreased in dexamethasone-treated islets as compared with control islets. This inhibition could not be ascribed to a lowering of insulin stores (higher in dexamethasone-treated islets), to an alteration of glucose metabolism (glucose oxidation and NAD(P)H changes were unaffected), or to a lesser rise of cytoplasmic Ca2+ in beta cells (only the frequency of the oscillations was modified). Dexamethasone also inhibited insulin secretion induced by arginine, tolbutamide, or high K+. In this case also the inhibition was observed despite a normal rise of cytoplasmic Ca2+. In conclusion, dexamethasone inhibits insulin secretion through a genomic action in beta cells that leads to a decrease in the efficacy of cytoplasmic Ca2+ on the exocytotic process.", "author" : [ { "dropping-particle" : "", "family" : "Lambillotte", "given" : "C\u00e9cile", "non-dropping-particle" : "", "parse-names" : false, "suffix" : "" }, { "dropping-particle" : "", "family" : "Gilon", "given" : "Patrick", "non-dropping-particle" : "", "parse-names" : false, "suffix" : "" }, { "dropping-particle" : "", "family" : "Henquin", "given" : "Jean-Claude", "non-dropping-particle" : "", "parse-names" : false, "suffix" : "" } ], "container-title" : "The Journal of clinical investigation", "id" : "ITEM-1", "issue" : "3", "issued" : { "date-parts" : [ [ "1997", "2", "1" ] ] }, "page" : "414-23", "title" : "Direct glucocorticoid inhibition of insulin secretion. An in vitro study of dexamethasone effects in mouse islets.", "type" : "article-journal", "volume" : "99" }, "uris" : [ "http://www.mendeley.com/documents/?uuid=f6608329-09d3-446d-b617-62537fd5bf2d" ] } ], "mendeley" : { "formattedCitation" : "(104)", "plainTextFormattedCitation" : "(104)", "previouslyFormattedCitation" : "&lt;sup&gt;104&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104)</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cortico</w:t>
            </w:r>
            <w:proofErr w:type="spellEnd"/>
            <w:r w:rsidRPr="00E901D6">
              <w:rPr>
                <w:rFonts w:ascii="Times New Roman" w:eastAsia="Times New Roman" w:hAnsi="Times New Roman" w:cs="Times New Roman"/>
                <w:color w:val="000000"/>
                <w:lang w:eastAsia="en-IN"/>
              </w:rPr>
              <w:t xml:space="preserve"> releasing hormone</w:t>
            </w:r>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crh</w:t>
            </w:r>
            <w:proofErr w:type="spellEnd"/>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fdi0</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 xml:space="preserve">Mice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Acute effects of \u00c2\u00a1ntracerebroventricularly administered corticotropin-releasing hormone (CRH) on deprivation-induced food intake, whole-body oxygen con sumption, brown adipose tissue metabolism, and several locomotive behaviors were examined in 6- to 7-wk-old female genetically obese (ob/ob) and lean mice. Cor ticotropin-releasing hormone depressed food intake in a dose-dependent manner, with a tendency for greater suppression of intake in intact ob/ob mice than in lean mice. Adrenalectomy abolished this tendency for CRH to be more potent in ob/ob mice than in lean mice. Cor ticotropin-releasing hormone also lowered the oxygen consumption of ob/ob and lean mice, without affecting brown adipose tissue metabolism as assessed by meas urement of GDP binding to brown adipose tissue mitochondria. Grooming activity was lowered in CRHinjected mice. The CRH-induced lowering of oxygen con sumption and grooming activity in mice contrasts with CRH-induced elevations of oxygen consumption and grooming in rats, suggesting species-specific responses to this peptide. Because effects of CRH were similar in adrenalectomized ob/ob and lean mice, it is unlikely that obesity-producing abnormalities in ob/ob mice are related to abnormal CRH action mechanisms. However, potential abnormalities in CRH synthesis and/or release cannot be excluded.", "author" : [ { "dropping-particle" : "", "family" : "Drescher", "given" : "Virginia Shade", "non-dropping-particle" : "", "parse-names" : false, "suffix" : "" }, { "dropping-particle" : "", "family" : "Chen", "given" : "Hsiao-ling", "non-dropping-particle" : "", "parse-names" : false, "suffix" : "" }, { "dropping-particle" : "", "family" : "Romsos", "given" : "Dale R", "non-dropping-particle" : "", "parse-names" : false, "suffix" : "" } ], "container-title" : "Journal of nutrition", "id" : "ITEM-1", "issue" : "November 1993", "issued" : { "date-parts" : [ [ "1994" ] ] }, "page" : "524-530", "title" : "Corticotropin-Releasing Hormone Decreases Feeding , Oxygen Consumption and Activity of Genetically Obese ( ob / ob ) and Lean Mice", "type" : "article-journal", "volume" : "124" }, "uris" : [ "http://www.mendeley.com/documents/?uuid=86c6cc88-8094-4ff5-96a2-16d62156e823" ] } ], "mendeley" : { "formattedCitation" : "(105)", "plainTextFormattedCitation" : "(105)", "previouslyFormattedCitation" : "&lt;sup&gt;105&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105)</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cortico</w:t>
            </w:r>
            <w:proofErr w:type="spellEnd"/>
            <w:r w:rsidRPr="00E901D6">
              <w:rPr>
                <w:rFonts w:ascii="Times New Roman" w:eastAsia="Times New Roman" w:hAnsi="Times New Roman" w:cs="Times New Roman"/>
                <w:color w:val="000000"/>
                <w:lang w:eastAsia="en-IN"/>
              </w:rPr>
              <w:t xml:space="preserve"> releasing hormone</w:t>
            </w:r>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crh</w:t>
            </w:r>
            <w:proofErr w:type="spellEnd"/>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cts1</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 xml:space="preserve">C57BL/6J mice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Corticosterone-releasing hormone (CRH) and arginine vasopressin (AVP) are crucial components of the hypothalamic-pituitary-adrenal axis that stimulates the release of adrenocorticotropic hormone from the pituitary and mediate the stress response. CRH binds to two subtypes of CRH receptors (CRH-R1 and CRH-R2) that are present in both central and peripheral tissues. We used the CRH-R1-specific antagonist, antalarmin (ANT), the CRH-R1 and CRH-R2 peptide antagonist, astressin (AST), and the CRH-R2-specific peptide antagonist, astressin2b (AST2b), to determine which CRH receptor is involved in the nicotine-stimulated secretion of corticosterone. Male C57BL/6 mice were administered ANT (20 mg/kg, i.p.), AST (0.3 mg/kg, i.p.), AST2b (0.3 mg/kg, i.p.) or vehicle prior to administration of nicotine (1.0 mg/kg, s.c.), CRH (10 \u03bcg/kg, s.c.), AVP (10 \u03bcg/kg, s.c.) or saline (s.c.), killed 15 min later and trunk blood collected and assayed for corticosterone plasma levels. We found that CRH enhanced corticosterone release, and this response was blocked by both AST and ANT. Nicotine also increased corticosterone secretion, but this effect persisted in the presence of either CRH antagonist. Furthermore, AST but not ANT or AST2b decreased corticosterone levels associated with stress of handling and injection. We also assessed the role of AVP V(1b) -specific receptor antagonist, SSR149415 alone and in combination with AST and AST2b. Although the AVP antagonist did not alter basal or nicotine-stimulated corticosterone secretion, it attenuated the AVP-induced stimulation of corticosterone and its combination with AST but not AST2b completely abolished nicotine-mediated stimulation of corticosterone secretion. Our results demonstrate that the nicotine-induced stimulation of the hypothalamic-pituitary-adrenal axis is mediated by both the CRH-R and the AVP V(1b) receptor and when the CRH receptor is blocked, nicotine may utilize the AVP V(1b) receptor to mediate secretion of corticosterone. These results argue in favor of the development of specific antagonists that block both AVP and CRH receptors to decrease the pleasurable component of nicotine, which may be mediated by corticosterone.", "author" : [ { "dropping-particle" : "", "family" : "Lutfy", "given" : "K", "non-dropping-particle" : "", "parse-names" : false, "suffix" : "" }, { "dropping-particle" : "", "family" : "Aimiuwu", "given" : "O", "non-dropping-particle" : "", "parse-names" : false, "suffix" : "" }, { "dropping-particle" : "", "family" : "Mangubat", "given" : "M", "non-dropping-particle" : "", "parse-names" : false, "suffix" : "" }, { "dropping-particle" : "", "family" : "Shin", "given" : "CS", "non-dropping-particle" : "", "parse-names" : false, "suffix" : "" }, { "dropping-particle" : "", "family" : "Nerio", "given" : "N", "non-dropping-particle" : "", "parse-names" : false, "suffix" : "" }, { "dropping-particle" : "", "family" : "Gomez", "given" : "R", "non-dropping-particle" : "", "parse-names" : false, "suffix" : "" }, { "dropping-particle" : "", "family" : "Liu", "given" : "Y", "non-dropping-particle" : "", "parse-names" : false, "suffix" : "" }, { "dropping-particle" : "", "family" : "Friedman", "given" : "TC", "non-dropping-particle" : "", "parse-names" : false, "suffix" : "" } ], "container-title" : "Journal of neurochemistry", "id" : "ITEM-1", "issue" : "6", "issued" : { "date-parts" : [ [ "2012" ] ] }, "page" : "1108-16", "title" : "Nicotine stimulates secretion of corticosterone via both CRH and AVP receptors.", "type" : "article-journal", "volume" : "120" }, "uris" : [ "http://www.mendeley.com/documents/?uuid=31322c46-468c-4f85-b903-2e8f91bc33a5" ] } ], "mendeley" : { "formattedCitation" : "(106)", "plainTextFormattedCitation" : "(106)", "previouslyFormattedCitation" : "&lt;sup&gt;106&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106)</w:t>
            </w:r>
            <w:r w:rsidRPr="00E901D6">
              <w:rPr>
                <w:rFonts w:ascii="Times New Roman" w:eastAsia="Times New Roman" w:hAnsi="Times New Roman" w:cs="Times New Roman"/>
                <w:color w:val="000000"/>
                <w:lang w:eastAsia="en-IN"/>
              </w:rPr>
              <w:fldChar w:fldCharType="end"/>
            </w:r>
            <w:r w:rsidRPr="00E901D6">
              <w:rPr>
                <w:rFonts w:ascii="Times New Roman" w:eastAsia="Times New Roman" w:hAnsi="Times New Roman" w:cs="Times New Roman"/>
                <w:color w:val="000000"/>
                <w:lang w:eastAsia="en-IN"/>
              </w:rPr>
              <w:t xml:space="preserve">; Rat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Corticotropin-releasing hormone (CRH) acute ip administration (10 micrograms) significantly increased the blood concentration of corticosterone (B) in hypophysectomized rats, without inducing any rise in the level of circulating ACTH. CRH (10(-6) M) did not affect B production by isolated rat adrenocortical cells, but notably enhanced that by adrenal slices including both cortex and medulla. This last effect of CRH was blocked by corticotropin inhibiting peptide (CIP), at a concentration (10(-6) M) which was found to completely annul B response of adrenal slices to ACTH (10(-8) M). In light of many findings indicating that adrenal medulla contains and releases CRH and numerous POMC-derived peptides, the hypothesis is advanced that an intra-adrenal CRH/ACTH mechanism may be operative in the control of adrenocortical steroid-hormone secretion.", "author" : [ { "dropping-particle" : "", "family" : "Andreis", "given" : "PG", "non-dropping-particle" : "", "parse-names" : false, "suffix" : "" }, { "dropping-particle" : "", "family" : "Neri", "given" : "G", "non-dropping-particle" : "", "parse-names" : false, "suffix" : "" }, { "dropping-particle" : "", "family" : "Nussdorfer", "given" : "GG", "non-dropping-particle" : "", "parse-names" : false, "suffix" : "" } ], "container-title" : "Endocrinology", "id" : "ITEM-1", "issue" : "2", "issued" : { "date-parts" : [ [ "1991" ] ] }, "page" : "1198-200", "title" : "Corticotropin-releasing hormone (CRH) directly stimulates corticosterone secretion by the rat adrenal gland.", "type" : "article-journal", "volume" : "128" }, "uris" : [ "http://www.mendeley.com/documents/?uuid=0e374dae-d907-43e4-8417-9b4587ef570a" ] } ], "mendeley" : { "formattedCitation" : "(107)", "plainTextFormattedCitation" : "(107)", "previouslyFormattedCitation" : "&lt;sup&gt;107&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107)</w:t>
            </w:r>
            <w:r w:rsidRPr="00E901D6">
              <w:rPr>
                <w:rFonts w:ascii="Times New Roman" w:eastAsia="Times New Roman" w:hAnsi="Times New Roman" w:cs="Times New Roman"/>
                <w:color w:val="000000"/>
                <w:lang w:eastAsia="en-IN"/>
              </w:rPr>
              <w:fldChar w:fldCharType="end"/>
            </w:r>
            <w:r w:rsidRPr="00E901D6">
              <w:rPr>
                <w:rFonts w:ascii="Times New Roman" w:eastAsia="Times New Roman" w:hAnsi="Times New Roman" w:cs="Times New Roman"/>
                <w:color w:val="000000"/>
                <w:lang w:eastAsia="en-IN"/>
              </w:rPr>
              <w:t xml:space="preserve">; Human subject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DOI" : "10.1016/j.psyneuen.2009.09.017.CRH-stimulated", "abstract" : "Background\u2014There is considerable anecdotal and some scientific evidence that stress triggers eating behavior, but underlying physiological mechanisms remain uncertain. The hypothalamicpituitary-adrenal (HPA) axis is a key mediator of physiological stress responses and may play a role in the link between stress and food intake. Cortisol responses to laboratory stressors predict consumption but it is unclear whether such responses mark a vulnerability to stress-related eating or whether cortisol directly stimulates eating in humans. Methods\u2014We infused healthy adults with corticotropin-releasing hormone (CRH) at a dose that is subjectively undetectable but elicits a robust endogenous cortisol response, and measured subsequent intake of snack foods, allowing analysis of HPA reactivity effects on food intake without the complex psychological effects of a stress paradigm. Results\u2014CRH elevated cortisol levels relative to placebo but did not impact subjective anxious distress. Subjects ate more following CRH than following placebo and peak cortisol response to CRH was strongly related to both caloric intake and total consumption. Conclusions\u2014These data show that HPA axis reactivity to pharmacological stimulation predicts subsequent food intake and suggest that cortisol itself may directly stimulate food consumption in humans. Understanding the physiological mechanisms that underlie stress-related eating may prove useful in efforts to attack the public health crises created by obesity.", "author" : [ { "dropping-particle" : "", "family" : "George", "given" : "Sophie A.", "non-dropping-particle" : "", "parse-names" : false, "suffix" : "" }, { "dropping-particle" : "", "family" : "Khan", "given" : "Samir", "non-dropping-particle" : "", "parse-names" : false, "suffix" : "" }, { "dropping-particle" : "", "family" : "Briggs", "given" : "Hedieh", "non-dropping-particle" : "", "parse-names" : false, "suffix" : "" }, { "dropping-particle" : "", "family" : "Abelson", "given" : "James L.", "non-dropping-particle" : "", "parse-names" : false, "suffix" : "" } ], "container-title" : "Psychoneuroendocrinology", "id" : "ITEM-1", "issue" : "4", "issued" : { "date-parts" : [ [ "2010" ] ] }, "note" : "Haven't shown levels of food intake with increasing CRF concentrations", "page" : "607-612", "title" : "CRH-stimulated cortisol release and food intake in healthy, nonobese adults", "type" : "article-journal", "volume" : "35" }, "uris" : [ "http://www.mendeley.com/documents/?uuid=992b9806-5953-481c-9774-1bc316718ca5" ] } ], "mendeley" : { "formattedCitation" : "(108)", "plainTextFormattedCitation" : "(108)", "previouslyFormattedCitation" : "&lt;sup&gt;108&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108)</w:t>
            </w:r>
            <w:r w:rsidRPr="00E901D6">
              <w:rPr>
                <w:rFonts w:ascii="Times New Roman" w:eastAsia="Times New Roman" w:hAnsi="Times New Roman" w:cs="Times New Roman"/>
                <w:color w:val="000000"/>
                <w:lang w:eastAsia="en-IN"/>
              </w:rPr>
              <w:fldChar w:fldCharType="end"/>
            </w:r>
            <w:r w:rsidRPr="00E901D6">
              <w:rPr>
                <w:rFonts w:ascii="Times New Roman" w:eastAsia="Times New Roman" w:hAnsi="Times New Roman" w:cs="Times New Roman"/>
                <w:color w:val="000000"/>
                <w:lang w:eastAsia="en-IN"/>
              </w:rPr>
              <w:t xml:space="preserve">; normal human epidermal melanocyte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DOI" : "10.1152/ajpendo.00519.2004", "ISSN" : "0193-1849", "PMID" : "15572653", "abstract" : "The response to systemic stress is organized along the hypothalamic-pituitary-adrenal axis (HPA), whereas the response to a peripheral stress (solar radiation) is mediated by epidermal melanocytes (cells of neural crest origin) responsible for the pigmentary reaction. Melanocytes express proopiomelanocortin (POMC), corticotropin-releasing hormone (CRH), and CRH receptor-1 (CRH-R1) and can produce corticosterone. In the present study, incubation of normal epidermal melanocytes with CRH was found to trigger a functional cascade structured hierarchically and arranged along the same algorithm as in the HPA axis: CRH activation of CRH-R1 stimulated cAMP accumulation and increased POMC gene expression and production of ACTH. CRH and ACTH also enhanced production of cortisol and corticosterone, and cortisol production was also stimulated by progesterone. The chemical identity of the cortisol was confirmed by liquid chromatography-mass spectrometry (LC/MS2) with [corrected] mass spectrometry-mass spectrometry analyses. POMC gene silencing abolished the stimulatory effect of CRH on corticosteroid synthesis, indicating that this is indirect and mediated via production of ACTH. Thus the melanocyte response to CRH is highly organized along the same functional hierarchy as the HPA axis. This pattern demonstrates the fractal nature of the response to stress with similar activation sequence at the single-cell and whole body levels.", "author" : [ { "dropping-particle" : "", "family" : "Slominski", "given" : "Andrzej", "non-dropping-particle" : "", "parse-names" : false, "suffix" : "" }, { "dropping-particle" : "", "family" : "Zbytek", "given" : "Blazej", "non-dropping-particle" : "", "parse-names" : false, "suffix" : "" }, { "dropping-particle" : "", "family" : "Szczesniewski", "given" : "Andrzej", "non-dropping-particle" : "", "parse-names" : false, "suffix" : "" }, { "dropping-particle" : "", "family" : "Semak", "given" : "Igor", "non-dropping-particle" : "", "parse-names" : false, "suffix" : "" }, { "dropping-particle" : "", "family" : "Kaminski", "given" : "Jan", "non-dropping-particle" : "", "parse-names" : false, "suffix" : "" }, { "dropping-particle" : "", "family" : "Sweatman", "given" : "Trevor", "non-dropping-particle" : "", "parse-names" : false, "suffix" : "" }, { "dropping-particle" : "", "family" : "Wortsman", "given" : "Jacobo", "non-dropping-particle" : "", "parse-names" : false, "suffix" : "" } ], "container-title" : "American journal of physiology. Endocrinology and metabolism", "id" : "ITEM-1", "issue" : "4", "issued" : { "date-parts" : [ [ "2005", "4" ] ] }, "page" : "E701-6", "title" : "CRH stimulation of corticosteroids production in melanocytes is mediated by ACTH.", "type" : "article-journal", "volume" : "288" }, "uris" : [ "http://www.mendeley.com/documents/?uuid=f2f4b9f5-5297-44c7-96c6-e6777717cc8c" ] } ], "mendeley" : { "formattedCitation" : "(109)", "plainTextFormattedCitation" : "(109)", "previouslyFormattedCitation" : "&lt;sup&gt;109&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109)</w:t>
            </w:r>
            <w:r w:rsidRPr="00E901D6">
              <w:rPr>
                <w:rFonts w:ascii="Times New Roman" w:eastAsia="Times New Roman" w:hAnsi="Times New Roman" w:cs="Times New Roman"/>
                <w:color w:val="000000"/>
                <w:lang w:eastAsia="en-IN"/>
              </w:rPr>
              <w:fldChar w:fldCharType="end"/>
            </w:r>
            <w:r w:rsidRPr="00E901D6">
              <w:rPr>
                <w:rFonts w:ascii="Times New Roman" w:eastAsia="Times New Roman" w:hAnsi="Times New Roman" w:cs="Times New Roman"/>
                <w:color w:val="000000"/>
                <w:lang w:eastAsia="en-IN"/>
              </w:rPr>
              <w:t xml:space="preserve">; Human fetal adrenal cell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DOI" : "10.1210/jc.2004-0865", "ISSN" : "0021-972X", "PMID" : "15494460", "abstract" : "Near term the human fetal adrenals (HFAs) initiate production of cortisol, which promotes organ maturation and acts to increase placental CRH biosynthesis. The objective of the present study was to determine whether CRH directly stimulates both cortisol production and expression of the steroidogenic enzymes in HFA-definitive zone cells. CRH stimulated the production of cortisol in a time- and dose-dependent manner, with an effective concentration of as low as 0.01 nm. In real-time RT-PCR experiments, CRH treatment increased the mRNA levels of steroidogenic acute regulatory protein and each of the enzymes needed to produce cortisol. CRH induced 3beta-hydroxysteroid dehydrogenase type II (HSD3B2) by 34-fold, 21-hydroxylase (CYP21) by 55-fold, and 11beta-hydroxylase by 41-fold. Induction of steroidogenic acute regulatory protein, cholesterol side chain cleavage (CYP11A), and 17alpha-hydroxylase (CYP17) mRNA by CRH was 6-, 4-, and 6-fold, respectively. We also demonstrated that submaximal concentrations of CRH (30 pm) and ACTH (30 pm) that are seen in fetal circulation were additive on cortisol biosynthesis and 3beta-hydroxysteroid dehydrogenase type II mRNA induction. We suggest that CRH may play an important role in the late gestational rise in cortisol secretion from the HFAs, which may serve to augment placental CRH production and therefore participate in the endocrine cascade that is involved in fetal organ maturation and potentially in the timing of human parturition.", "author" : [ { "dropping-particle" : "", "family" : "Sirianni", "given" : "Rosa", "non-dropping-particle" : "", "parse-names" : false, "suffix" : "" }, { "dropping-particle" : "", "family" : "Rehman", "given" : "Khurram S", "non-dropping-particle" : "", "parse-names" : false, "suffix" : "" }, { "dropping-particle" : "", "family" : "Carr", "given" : "Bruce R", "non-dropping-particle" : "", "parse-names" : false, "suffix" : "" }, { "dropping-particle" : "", "family" : "Parker", "given" : "C Richard", "non-dropping-particle" : "", "parse-names" : false, "suffix" : "" }, { "dropping-particle" : "", "family" : "Rainey", "given" : "William E", "non-dropping-particle" : "", "parse-names" : false, "suffix" : "" } ], "container-title" : "The Journal of clinical endocrinology and metabolism", "id" : "ITEM-1", "issue" : "1", "issued" : { "date-parts" : [ [ "2005", "1" ] ] }, "page" : "279-85", "title" : "Corticotropin-releasing hormone directly stimulates cortisol and the cortisol biosynthetic pathway in human fetal adrenal cells.", "type" : "article-journal", "volume" : "90" }, "uris" : [ "http://www.mendeley.com/documents/?uuid=d2a6819b-fc8a-4113-97a7-6c29093dd40f" ] } ], "mendeley" : { "formattedCitation" : "(110)", "plainTextFormattedCitation" : "(110)", "previouslyFormattedCitation" : "&lt;sup&gt;110&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110)</w:t>
            </w:r>
            <w:r w:rsidRPr="00E901D6">
              <w:rPr>
                <w:rFonts w:ascii="Times New Roman" w:eastAsia="Times New Roman" w:hAnsi="Times New Roman" w:cs="Times New Roman"/>
                <w:color w:val="000000"/>
                <w:lang w:eastAsia="en-IN"/>
              </w:rPr>
              <w:fldChar w:fldCharType="end"/>
            </w:r>
            <w:r w:rsidRPr="00E901D6">
              <w:rPr>
                <w:rFonts w:ascii="Times New Roman" w:eastAsia="Times New Roman" w:hAnsi="Times New Roman" w:cs="Times New Roman"/>
                <w:color w:val="000000"/>
                <w:lang w:eastAsia="en-IN"/>
              </w:rPr>
              <w:t xml:space="preserve">; Mice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ISSN" : "0013-7227", "PMID" : "10433210", "abstract" : "To determine if CRH and glucocorticoids are respectively required for hypophagia and catabolism in malnutrition, we have subjected wild-type (WT) and CRH knockout (KO) mice to dietary protein deprivation. Compared with WT mice, CRH KO mice exhibited greater decreases in food intake and negligible change in plasma corticosterone after 7 days of protein-free diet. Restricting consumption of normal or protein-free diet for 9 days to the lower intake in protein-deprived CRH KO mice increased evening plasma corticosterone in WT but not KO mice. Restricted intake of protein-free diet increased morning corticosterone more in both genotypes than restricted intake of normal diet, although corticosterone levels were much lower in CRH KO mice. CRH deficiency attenuated body and thymus weight loss induced by restricted diets. Lower weight loss in CRH KO mice was associated with lower fractional loss of body water and protein. The remaining catabolic response in CRH KO mice did not correlate with morning plasma catecholamines or insulin. Corticosterone, but not the progestational appetite stimulant megestrol acetate, prevented hypophagia in CRH KO mice given protein-free diet. We conclude that differences in feeding and metabolic responses to protein deprivation between WT and CRH KO mice are primarily attributable to glucocorticoid insufficiency.", "author" : [ { "dropping-particle" : "", "family" : "Jacobson", "given" : "Lauren", "non-dropping-particle" : "", "parse-names" : false, "suffix" : "" } ], "container-title" : "Endocrinology", "id" : "ITEM-1", "issue" : "8", "issued" : { "date-parts" : [ [ "1999", "8" ] ] }, "page" : "3543-51", "title" : "Lower weight loss and food intake in protein-deprived, corticotropin releasing hormone-deficient mice correlate with glucocorticoid insufficiency.", "type" : "article-journal", "volume" : "140" }, "uris" : [ "http://www.mendeley.com/documents/?uuid=ebefeb1c-fa2c-4e52-bade-65773a66125e" ] } ], "mendeley" : { "formattedCitation" : "(111)", "plainTextFormattedCitation" : "(111)", "previouslyFormattedCitation" : "&lt;sup&gt;111&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111)</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cortico</w:t>
            </w:r>
            <w:proofErr w:type="spellEnd"/>
            <w:r w:rsidRPr="00E901D6">
              <w:rPr>
                <w:rFonts w:ascii="Times New Roman" w:eastAsia="Times New Roman" w:hAnsi="Times New Roman" w:cs="Times New Roman"/>
                <w:color w:val="000000"/>
                <w:lang w:eastAsia="en-IN"/>
              </w:rPr>
              <w:t xml:space="preserve"> releasing hormone</w:t>
            </w:r>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crh</w:t>
            </w:r>
            <w:proofErr w:type="spellEnd"/>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agr0</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Harlan-Sprague-</w:t>
            </w:r>
            <w:proofErr w:type="spellStart"/>
            <w:r w:rsidRPr="00E901D6">
              <w:rPr>
                <w:rFonts w:ascii="Times New Roman" w:eastAsia="Times New Roman" w:hAnsi="Times New Roman" w:cs="Times New Roman"/>
                <w:color w:val="000000"/>
                <w:lang w:eastAsia="en-IN"/>
              </w:rPr>
              <w:t>Dawley</w:t>
            </w:r>
            <w:proofErr w:type="spellEnd"/>
            <w:r w:rsidRPr="00E901D6">
              <w:rPr>
                <w:rFonts w:ascii="Times New Roman" w:eastAsia="Times New Roman" w:hAnsi="Times New Roman" w:cs="Times New Roman"/>
                <w:color w:val="000000"/>
                <w:lang w:eastAsia="en-IN"/>
              </w:rPr>
              <w:t xml:space="preserve"> mice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DOI" : "10.1037/0735-7044.118.4.805", "ISSN" : "0735-7044", "PMID" : "15301606", "abstract" : "Lactating females that fiercely protect offspring exhibit decreased fear and anxiety. The authors tested whether decreased corticotropin-releasing factor (CRF), an activator of fear and anxiety, plays a functional role in maternal aggression. Intracerebroventricular (icv) injections of CRF (1.0 and 0.2 microg, but not 0.02 microg) significantly inhibited maternal aggression but not other maternal behaviors. The CRF antagonist D-Phe-CRF(12-41) had no effect. Maternal aggression and icv CRF (0.2 microg) induced Fos in 11 of the same regions, including the lateral and medial septum, the bed nucleus of the stria terminalis, the medial and central amygdala, the periaqueductal gray, the dorsal raphe, and the locus coeruleus. These findings suggest that decreased CRF is necessary for maternal aggression and may act by altering brain activity in response to an intruder.", "author" : [ { "dropping-particle" : "", "family" : "Gammie", "given" : "Stephen C", "non-dropping-particle" : "", "parse-names" : false, "suffix" : "" }, { "dropping-particle" : "", "family" : "Negron", "given" : "Alejandro", "non-dropping-particle" : "", "parse-names" : false, "suffix" : "" }, { "dropping-particle" : "", "family" : "Newman", "given" : "Sarah M", "non-dropping-particle" : "", "parse-names" : false, "suffix" : "" }, { "dropping-particle" : "", "family" : "Rhodes", "given" : "Justin S", "non-dropping-particle" : "", "parse-names" : false, "suffix" : "" } ], "container-title" : "Behavioral neuroscience", "id" : "ITEM-1", "issue" : "4", "issued" : { "date-parts" : [ [ "2004", "8" ] ] }, "page" : "805-14", "title" : "Corticotropin-releasing factor inhibits maternal aggression in mice.", "type" : "article-journal", "volume" : "118" }, "uris" : [ "http://www.mendeley.com/documents/?uuid=048879bd-91bd-4bb7-a28f-c944f380d744" ] } ], "mendeley" : { "formattedCitation" : "(112)", "plainTextFormattedCitation" : "(112)", "previouslyFormattedCitation" : "&lt;sup&gt;112&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112)</w:t>
            </w:r>
            <w:r w:rsidRPr="00E901D6">
              <w:rPr>
                <w:rFonts w:ascii="Times New Roman" w:eastAsia="Times New Roman" w:hAnsi="Times New Roman" w:cs="Times New Roman"/>
                <w:color w:val="000000"/>
                <w:lang w:eastAsia="en-IN"/>
              </w:rPr>
              <w:fldChar w:fldCharType="end"/>
            </w:r>
            <w:r w:rsidRPr="00E901D6">
              <w:rPr>
                <w:rFonts w:ascii="Times New Roman" w:eastAsia="Times New Roman" w:hAnsi="Times New Roman" w:cs="Times New Roman"/>
                <w:color w:val="000000"/>
                <w:lang w:eastAsia="en-IN"/>
              </w:rPr>
              <w:t xml:space="preserve">; Rat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The brain corticotropin-releasing factor (CRF) system triggers a variety of neuroendocrine and behavioural responses to stress. Whether maternal behaviour and emotionality in lactation are modulated by CRF has rarely been investigated. In the present study, we measured CRF mRNA expression within the parvocellular part of the paraventricular nucleus in virgin and lactating Wistar rats bred for high (HAB) and low (LAB) anxiety-related behaviour or non-selected for anxiety (NAB). Further, we intracerebroventricularly infused synthetic CRF or the CRF receptor (CRF-R) antagonist D-Phe to manipulate CRF-R1/2 non-specifically in lactating HAB, LAB, and NAB dams, and monitored maternal care, maternal motivation, maternal aggression, and anxiety. The CRF mRNA expression in the parvocellular part of the paraventricular nucleus was higher in HAB vs. LAB rats independent of reproductive status. The lactation-specific decrease of CRF mRNA was confirmed in LAB and NAB dams but was absent in HAB dams. Intracerebroventricular CRF decreased maternal care under basal conditions in the home cage in all breeding lines and reduced attack behaviour in HAB and LAB dams during maternal defence. In contrast, D-Phe rescued maternal care after exposure to maternal defence in the home cage without influencing maternal aggression. Furthermore, D-Phe decreased and CRF tended to increase anxiety in HAB/NAB and LAB dams, respectively, suggesting an anxiogenic effect of CRF in lactating females. In conclusion, low CRF-R activation during lactation is an essential prerequisite for the adequate occurrence of maternal behaviour.", "author" : [ { "dropping-particle" : "", "family" : "Klampfl", "given" : "SM", "non-dropping-particle" : "", "parse-names" : false, "suffix" : "" }, { "dropping-particle" : "", "family" : "Neumann", "given" : "ID", "non-dropping-particle" : "", "parse-names" : false, "suffix" : "" }, { "dropping-particle" : "", "family" : "Bosch", "given" : "OJ", "non-dropping-particle" : "", "parse-names" : false, "suffix" : "" } ], "container-title" : "European Journal of Neoroscince", "id" : "ITEM-1", "issued" : { "date-parts" : [ [ "2013" ] ] }, "title" : "Reduced brain corticotropin-releasing factor receptor activation is required for adequate maternal care and maternal aggression in lactating rats.", "type" : "article-journal" }, "uris" : [ "http://www.mendeley.com/documents/?uuid=ca033e25-0576-45a0-802c-9ebbefeaf03b" ] } ], "mendeley" : { "formattedCitation" : "(113)", "plainTextFormattedCitation" : "(113)", "previouslyFormattedCitation" : "&lt;sup&gt;113&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113)</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cortico</w:t>
            </w:r>
            <w:proofErr w:type="spellEnd"/>
            <w:r w:rsidRPr="00E901D6">
              <w:rPr>
                <w:rFonts w:ascii="Times New Roman" w:eastAsia="Times New Roman" w:hAnsi="Times New Roman" w:cs="Times New Roman"/>
                <w:color w:val="000000"/>
                <w:lang w:eastAsia="en-IN"/>
              </w:rPr>
              <w:t xml:space="preserve"> releasing hormone</w:t>
            </w:r>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crh</w:t>
            </w:r>
            <w:proofErr w:type="spellEnd"/>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ins1</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 xml:space="preserve">Mice pancreatic islet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DOI" : "10.1677/JOE-07-0645", "ISSN" : "1479-6805", "PMID" : "18434353", "abstract" : "Arginine vasopressin (AVP) and corticotropin-releasing hormone (CRH) have both been implicated in modulating insulin secretion from pancreatic beta-cells. In the present study, we investigated the insulin-secreting activities of AVP and CRH in wild-type and AVP VIb receptor knockout mice. Both neuropeptides stimulated insulin secretion from isolated mouse pancreatic islets. The response of islets to CRH was increased fourfold by concomitant incubation with a subthreshold dose of AVP that alone did not stimulate insulin secretion. Activation of the endogenously expressed M3 receptor by the cholinergic agonist carbachol also potentiated CRH-induced insulin secretion, indicating that the phenomenon may be pathway specific (i.e. Ca2+-phospholipase C) rather than agonist specific. The protein kinase C (PKC) inhibitors Ro-31-8425 and bisindolylmaleimide I attenuated the potentiating effect of AVP on CRH-stimulated insulin secretion and blocked AVP-stimulated insulin secretion. A possible interaction between the PKC and protein kinase A pathways was also investigated. The phorbol ester phorbol myristate acetate (PMA) stimulated insulin secretion, while the addition of both PMA and CRH enhanced insulin secretion over that measured with either PMA or CRH alone. Additionally, no AVP potentiation of CRH-stimulated insulin secretion was observed upon incubation in Ca2+-free Krebs-Ringer buffer. Taken together, the present study suggests a possible synergism between AVP and CRH to release insulin from pancreatic beta-cells that relies at least in part on activation of the PKC signaling pathway and is dependent on extracellular Ca2+. This is the first example of a possible interplay between the AVP and CRH systems outside of the hypothalamic-pituitary-adrenal axis.", "author" : [ { "dropping-particle" : "", "family" : "O'Carroll", "given" : "Anne-Marie", "non-dropping-particle" : "", "parse-names" : false, "suffix" : "" }, { "dropping-particle" : "", "family" : "Howell", "given" : "Gillian M", "non-dropping-particle" : "", "parse-names" : false, "suffix" : "" }, { "dropping-particle" : "", "family" : "Roberts", "given" : "Emma M", "non-dropping-particle" : "", "parse-names" : false, "suffix" : "" }, { "dropping-particle" : "", "family" : "Lolait", "given" : "Stephen J", "non-dropping-particle" : "", "parse-names" : false, "suffix" : "" } ], "container-title" : "The Journal of endocrinology", "id" : "ITEM-1", "issue" : "2", "issued" : { "date-parts" : [ [ "2008", "5" ] ] }, "page" : "231-9", "title" : "Vasopressin potentiates corticotropin-releasing hormone-induced insulin release from mouse pancreatic beta-cells.", "type" : "article-journal", "volume" : "197" }, "uris" : [ "http://www.mendeley.com/documents/?uuid=820c3275-0547-4238-aefe-119fb7c791ca" ] } ], "mendeley" : { "formattedCitation" : "(56)", "plainTextFormattedCitation" : "(56)", "previouslyFormattedCitation" : "&lt;sup&gt;56&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56)</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cortico</w:t>
            </w:r>
            <w:proofErr w:type="spellEnd"/>
            <w:r w:rsidRPr="00E901D6">
              <w:rPr>
                <w:rFonts w:ascii="Times New Roman" w:eastAsia="Times New Roman" w:hAnsi="Times New Roman" w:cs="Times New Roman"/>
                <w:color w:val="000000"/>
                <w:lang w:eastAsia="en-IN"/>
              </w:rPr>
              <w:t xml:space="preserve"> releasing hormone</w:t>
            </w:r>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crh</w:t>
            </w:r>
            <w:proofErr w:type="spellEnd"/>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edp1</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 xml:space="preserve">Pituitary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Although a number of investigators have shown that release of ACTH is accompanied by the release of Beta-endorphin (\u03b2-End) and Beta-lipotropin (\u03b2-LPH), the proportion of the latter two peptides released with stress or by CRF is unclear. To evaluate directly the release of \u03b2-End versus \u03b2-LPH from the anterior lobe, we used molecular sieving of plasma and subsequent radioimmunoassay to measure release of both \u03b2-End and \u03b2-LPH into plasma after thirty minutes of inescapable intermittent footshock. We found a substantial increase in circulating \u03b2-End which appears to be of anterior lobe origin. The \u03b2-End does not appear to represent peripheral conversion of \u03b2-LPH to \u03b2-End since the ratio of \u03b2-LPH:\u03b2-End released remained constant between five and thirty minutes of stress, and the rate of disappearance of \u03b2-LPH is slower than the rate of disappearance of \u03b2-End following the termination of stress. Further confirmation of these findings was obtained by examining the POMC derived peptides released by pituitary cell suspensions in the presence and absence of oCRF. While unstimulated release consisted of equal proportions of \u03b2-End and \u03b2-LPH, stimulation of the anterior lobe cell suspensions with oCRF resulted in the release of two-fold more \u03b2-End than \u03b2-LPH.", "author" : [ { "dropping-particle" : "", "family" : "Young", "given" : "Elizabeth A.", "non-dropping-particle" : "", "parse-names" : false, "suffix" : "" }, { "dropping-particle" : "", "family" : "Lewis", "given" : "James", "non-dropping-particle" : "", "parse-names" : false, "suffix" : "" }, { "dropping-particle" : "", "family" : "Akil", "given" : "Huda", "non-dropping-particle" : "", "parse-names" : false, "suffix" : "" } ], "container-title" : "Peptides", "id" : "ITEM-1", "issue" : "4", "issued" : { "date-parts" : [ [ "1986" ] ] }, "page" : "603-7", "title" : "The preferential release of beta-endorphin from the anterior pituitary lobe by Corticotropin Releasing Factor (CRF)", "type" : "article-journal", "volume" : "7" }, "uris" : [ "http://www.mendeley.com/documents/?uuid=80501780-a0cf-46d8-8678-038fdff876a8" ] } ], "mendeley" : { "formattedCitation" : "(114)", "plainTextFormattedCitation" : "(114)", "previouslyFormattedCitation" : "&lt;sup&gt;114&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114)</w:t>
            </w:r>
            <w:r w:rsidRPr="00E901D6">
              <w:rPr>
                <w:rFonts w:ascii="Times New Roman" w:eastAsia="Times New Roman" w:hAnsi="Times New Roman" w:cs="Times New Roman"/>
                <w:color w:val="000000"/>
                <w:lang w:eastAsia="en-IN"/>
              </w:rPr>
              <w:fldChar w:fldCharType="end"/>
            </w:r>
            <w:r w:rsidRPr="00E901D6">
              <w:rPr>
                <w:rFonts w:ascii="Times New Roman" w:eastAsia="Times New Roman" w:hAnsi="Times New Roman" w:cs="Times New Roman"/>
                <w:color w:val="000000"/>
                <w:lang w:eastAsia="en-IN"/>
              </w:rPr>
              <w:t xml:space="preserve">; Mouse pituitary cell line (ATt-20)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ISSN" : "0027-8424", "PMID" : "2538829", "abstract" : "Previous work has shown that corticotropin releasing factor, vasoactive intestinal peptide, phorbol ester, and forskolin cause the secretion of adrenocorticotropic hormone and beta-endorphin from the AtT-20 mouse pituitary cell line. Human recombinant interleukin 1 alpha and 1 beta also stimulated adrenocorticotropic hormone and beta-endorphin secretion from AtT-20 cells in a time- and dose-related manner. The effect appeared only after pretreatment with interleukin 1 (IL-1) for at least 18 hr and was maximum at 24 hr. After pretreatment of the cells over a period of time with IL-1, the secretion induced by corticotropin releasing factor and vasoactive intestinal peptide was increased in more than an additive manner. The enhancement of corticotropin releasing factor-induced beta-endorphin release produced by IL-1 was apparent after 12 hr and reached a maximum at 24 hr. IL-1 did not affect forskolin-induced cAMP generation but enhanced the effect of forskolin on beta-endorphin secretion. This suggests that IL-1 does not induce adenylate cyclase and that forskolin causes the secretion of beta-endorphin by a mechanism independent of cAMP. IL-1 enhanced phorbol ester-induced beta-endorphin secretion. After prolonged treatment with phorbol ester (an activator of protein kinase C), the secretion induced by phorbol ester was abolished as well as the enhancement induced by IL-1. However, prolonged treatment with phorbol ester had no effect on IL-1-induced beta-endorphin secretion. These observations suggest that IL-1 enhances peptide-generated secretion of beta-endorphin by inducing protein kinase C.", "author" : [ { "dropping-particle" : "", "family" : "F\u0103g\u0103ra\u015fan", "given" : "Mirela O.", "non-dropping-particle" : "", "parse-names" : false, "suffix" : "" }, { "dropping-particle" : "", "family" : "Eskay", "given" : "Robert", "non-dropping-particle" : "", "parse-names" : false, "suffix" : "" }, { "dropping-particle" : "", "family" : "Axelrod", "given" : "Julius", "non-dropping-particle" : "", "parse-names" : false, "suffix" : "" } ], "container-title" : "Proceedings of the National Academy of Sciences of the United States of America", "id" : "ITEM-1", "issue" : "6", "issued" : { "date-parts" : [ [ "1989", "3" ] ] }, "page" : "2070-3", "title" : "Interleukin 1 potentiates the secretion of beta-endorphin induced by secretagogues in a mouse pituitary cell line (AtT-20).", "type" : "article-journal", "volume" : "86" }, "uris" : [ "http://www.mendeley.com/documents/?uuid=0fc8737a-0b4d-46cb-961f-fd07bf385bd7" ] } ], "mendeley" : { "formattedCitation" : "(115)", "plainTextFormattedCitation" : "(115)", "previouslyFormattedCitation" : "&lt;sup&gt;115&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115)</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cytokines</w:t>
            </w:r>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ctk</w:t>
            </w:r>
            <w:proofErr w:type="spellEnd"/>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edp1</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 xml:space="preserve">Mouse pituitary cell line (ATt-20)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ISSN" : "0027-8424", "PMID" : "2538829", "abstract" : "Previous work has shown that corticotropin releasing factor, vasoactive intestinal peptide, phorbol ester, and forskolin cause the secretion of adrenocorticotropic hormone and beta-endorphin from the AtT-20 mouse pituitary cell line. Human recombinant interleukin 1 alpha and 1 beta also stimulated adrenocorticotropic hormone and beta-endorphin secretion from AtT-20 cells in a time- and dose-related manner. The effect appeared only after pretreatment with interleukin 1 (IL-1) for at least 18 hr and was maximum at 24 hr. After pretreatment of the cells over a period of time with IL-1, the secretion induced by corticotropin releasing factor and vasoactive intestinal peptide was increased in more than an additive manner. The enhancement of corticotropin releasing factor-induced beta-endorphin release produced by IL-1 was apparent after 12 hr and reached a maximum at 24 hr. IL-1 did not affect forskolin-induced cAMP generation but enhanced the effect of forskolin on beta-endorphin secretion. This suggests that IL-1 does not induce adenylate cyclase and that forskolin causes the secretion of beta-endorphin by a mechanism independent of cAMP. IL-1 enhanced phorbol ester-induced beta-endorphin secretion. After prolonged treatment with phorbol ester (an activator of protein kinase C), the secretion induced by phorbol ester was abolished as well as the enhancement induced by IL-1. However, prolonged treatment with phorbol ester had no effect on IL-1-induced beta-endorphin secretion. These observations suggest that IL-1 enhances peptide-generated secretion of beta-endorphin by inducing protein kinase C.", "author" : [ { "dropping-particle" : "", "family" : "F\u0103g\u0103ra\u015fan", "given" : "Mirela O.", "non-dropping-particle" : "", "parse-names" : false, "suffix" : "" }, { "dropping-particle" : "", "family" : "Eskay", "given" : "Robert", "non-dropping-particle" : "", "parse-names" : false, "suffix" : "" }, { "dropping-particle" : "", "family" : "Axelrod", "given" : "Julius", "non-dropping-particle" : "", "parse-names" : false, "suffix" : "" } ], "container-title" : "Proceedings of the National Academy of Sciences of the United States of America", "id" : "ITEM-1", "issue" : "6", "issued" : { "date-parts" : [ [ "1989", "3" ] ] }, "page" : "2070-3", "title" : "Interleukin 1 potentiates the secretion of beta-endorphin induced by secretagogues in a mouse pituitary cell line (AtT-20).", "type" : "article-journal", "volume" : "86" }, "uris" : [ "http://www.mendeley.com/documents/?uuid=0fc8737a-0b4d-46cb-961f-fd07bf385bd7" ] } ], "mendeley" : { "formattedCitation" : "(115)", "plainTextFormattedCitation" : "(115)", "previouslyFormattedCitation" : "&lt;sup&gt;115&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115)</w:t>
            </w:r>
            <w:r w:rsidRPr="00E901D6">
              <w:rPr>
                <w:rFonts w:ascii="Times New Roman" w:eastAsia="Times New Roman" w:hAnsi="Times New Roman" w:cs="Times New Roman"/>
                <w:color w:val="000000"/>
                <w:lang w:eastAsia="en-IN"/>
              </w:rPr>
              <w:fldChar w:fldCharType="end"/>
            </w:r>
            <w:r w:rsidRPr="00E901D6">
              <w:rPr>
                <w:rFonts w:ascii="Times New Roman" w:eastAsia="Times New Roman" w:hAnsi="Times New Roman" w:cs="Times New Roman"/>
                <w:color w:val="000000"/>
                <w:lang w:eastAsia="en-IN"/>
              </w:rPr>
              <w:t xml:space="preserve">;  Mouse pituitary cell line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ISSN" : "0027-8424", "PMID" : "2157204", "abstract" : "Previous work has shown that prolonged pretreatment of a mouse anterior pituitary cell line, AtT-20 cells, with the cytokine interleukin 1 (IL-1) stimulates beta-endorphin release and potentiates the secretion induced by many secretagogues. Desensitization of protein kinase C (PKC) by pretreatment with phorbol ester [phorbol 12-tetradecanoate 13-acetate (TPA)] for 8 hr abolished the secretion induced by TPA as well as the enhancement of TPA-induced beta-endorphin release produced by IL-1. Desensitization of PKC only partly abolished the potentiating effects of IL-1 on corticotropin-releasing factor-induced beta-endorphin secretion. In contrast, IL-1-induced beta-endorphin release was independent of PKC. We observed that treatment of AtT-20 cells with IL-1 markedly phosphorylated 19-, 20-, and 60-kDa proteins within minutes, presumably by early activation of protein kinases. Prolonged treatment with TPA, which was shown to desensitize an 87-kDa protein (a substrate for PKC), had no effect on IL-1-induced phosphorylation of 20-, 60-, and 87-kDa proteins, indicating that the phosphorylation of these proteins does not involve PKC. IL-1 does not generate cAMP in AtT-20 cells, suggesting that a cAMP-dependent protein kinase is also not involved. Prolonged treatment with IL-1 abolishes the capacity of cytokine to induce the phosphorylation of 20- and 60-kDa proteins. The presence of IL-1 was required initially only for a short time to induce late secretion in AtT-20 cells. These observations indicate that once IL-1 generates an early signal, its presence is no longer necessary for the subsequent secretion of beta-endorphin.", "author" : [ { "dropping-particle" : "", "family" : "F\u0103g\u0103r\u0103\u015fan", "given" : "Mirela O.", "non-dropping-particle" : "", "parse-names" : false, "suffix" : "" }, { "dropping-particle" : "", "family" : "Bishop", "given" : "John F.", "non-dropping-particle" : "", "parse-names" : false, "suffix" : "" }, { "dropping-particle" : "", "family" : "Rinaudo", "given" : "Mario S.", "non-dropping-particle" : "", "parse-names" : false, "suffix" : "" }, { "dropping-particle" : "", "family" : "Axelrod", "given" : "Julius", "non-dropping-particle" : "", "parse-names" : false, "suffix" : "" } ], "container-title" : "Proceedings of the National Academy of Sciences of the United States of America", "id" : "ITEM-1", "issue" : "7", "issued" : { "date-parts" : [ [ "1990", "4" ] ] }, "page" : "2555-9", "title" : "Interleukin 1 induces early protein phosphorylation and requires only a short exposure for late induced secretion of beta-endorphin in a mouse pituitary cell line.", "type" : "article-journal", "volume" : "87" }, "uris" : [ "http://www.mendeley.com/documents/?uuid=4a39f4cc-ad05-46ee-bc07-85232bf20074" ] } ], "mendeley" : { "formattedCitation" : "(116)", "plainTextFormattedCitation" : "(116)", "previouslyFormattedCitation" : "&lt;sup&gt;116&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116)</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cytokines</w:t>
            </w:r>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ctk</w:t>
            </w:r>
            <w:proofErr w:type="spellEnd"/>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crh1</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 xml:space="preserve">Baboon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There is now evidence that the immune system, during times of infectious challenge, can stimulate the secretion of glucocorticoids, the adrenal steroids that mediate important aspects of the response to stress. Specifically, secretion of interleukin-1 (IL-1), a monocyte lymphokine secreted after infection, appears at least in part responsible for this effect. Glucocorticoids are secreted in response to a neuroendocrine cascade involving, first, the brain, then the pituitary, and finally the adrenal gland. In this report, human IL-1 is shown to activate the adrenocortical axis at the level of the brain, stimulating the release of the controlling hormone corticotropin-releasing factor (CRF) from the hypothalamus. Infusion of IL-1 induced a significant secretion of CRF into the circulation exiting the hypothalamus, whereas immunoneutralization of CRF blocked the stimulatory effect of IL-1 on glucocorticoid secretion. IL-1 appeared to have no acute direct stimulatory effects on the pituitary or adrenal components of this system. Furthermore, IL-1 did not cause a nonspecific release of other hypothalamic hormones. Thus, the lymphokine acts in a specific manner to activate the adrenocortical axis at the level of the brain; this effect appears to be unrelated to the known pyrogenic effects of IL-1 within the hypothalamus.", "author" : [ { "dropping-particle" : "", "family" : "Sapolsky", "given" : "R", "non-dropping-particle" : "", "parse-names" : false, "suffix" : "" }, { "dropping-particle" : "", "family" : "Rivier", "given" : "C", "non-dropping-particle" : "", "parse-names" : false, "suffix" : "" }, { "dropping-particle" : "", "family" : "Yamamoto", "given" : "G", "non-dropping-particle" : "", "parse-names" : false, "suffix" : "" }, { "dropping-particle" : "", "family" : "Plotsky", "given" : "P", "non-dropping-particle" : "", "parse-names" : false, "suffix" : "" }, { "dropping-particle" : "", "family" : "Vale", "given" : "W", "non-dropping-particle" : "", "parse-names" : false, "suffix" : "" } ], "container-title" : "Science", "id" : "ITEM-1", "issue" : "4826", "issued" : { "date-parts" : [ [ "1987" ] ] }, "page" : "522-4", "title" : "Interleukin-1 stimulates the secretion of hypothalamic corticotropin-releasing factor.", "type" : "article-journal", "volume" : "238" }, "uris" : [ "http://www.mendeley.com/documents/?uuid=e72a995b-4e64-41ee-b46e-be391bdadc00" ] } ], "mendeley" : { "formattedCitation" : "(117)", "plainTextFormattedCitation" : "(117)", "previouslyFormattedCitation" : "&lt;sup&gt;117&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117)</w:t>
            </w:r>
            <w:r w:rsidRPr="00E901D6">
              <w:rPr>
                <w:rFonts w:ascii="Times New Roman" w:eastAsia="Times New Roman" w:hAnsi="Times New Roman" w:cs="Times New Roman"/>
                <w:color w:val="000000"/>
                <w:lang w:eastAsia="en-IN"/>
              </w:rPr>
              <w:fldChar w:fldCharType="end"/>
            </w:r>
            <w:r w:rsidRPr="00E901D6">
              <w:rPr>
                <w:rFonts w:ascii="Times New Roman" w:eastAsia="Times New Roman" w:hAnsi="Times New Roman" w:cs="Times New Roman"/>
                <w:color w:val="000000"/>
                <w:lang w:eastAsia="en-IN"/>
              </w:rPr>
              <w:t xml:space="preserve">; Rat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Intraperitoneal administration of human recombinant interleukin-1 (IL-1) to rats can increase blood levels of corticosterone and adrenocorticotropic hormone (ACTH). The route by which IL-1 affects pituitary-adrenal activity is unknown. That the IL-1-induced pituitary-adrenal activation involves an increased secretion of corticotropin-releasing factor (CRF) is indicated by three lines of evidence. First, immunoneutralization of CRF markedly attenuated the IL-1-induced increase of ACTH blood levels. Second, after blockade of fast axonal transport in hypothalamic neurons by colchicine, IL-1 administration decreased the CRF immunostaining in the median eminence, indicating an enhanced release of CRF in response to IL-1. Third, IL-1 did not stimulate ACTH release from primary cultures of anterior pituitary cells. These data further support the notion of the existence of an immunoregulatory feedback circuit between the immune system and the brain.", "author" : [ { "dropping-particle" : "", "family" : "Berkenbosch", "given" : "F", "non-dropping-particle" : "", "parse-names" : false, "suffix" : "" }, { "dropping-particle" : "", "family" : "Oers", "given" : "J", "non-dropping-particle" : "van", "parse-names" : false, "suffix" : "" }, { "dropping-particle" : "", "family" : "Rey", "given" : "A", "non-dropping-particle" : "del", "parse-names" : false, "suffix" : "" }, { "dropping-particle" : "", "family" : "Tilders", "given" : "F", "non-dropping-particle" : "", "parse-names" : false, "suffix" : "" }, { "dropping-particle" : "", "family" : "Besedovsky", "given" : "H", "non-dropping-particle" : "", "parse-names" : false, "suffix" : "" } ], "container-title" : "Science", "id" : "ITEM-1", "issue" : "4826", "issued" : { "date-parts" : [ [ "1987" ] ] }, "page" : "524-6", "title" : "Corticotropin-releasing factor-producing neurons in the rat activated by interleukin-1.", "type" : "article-journal", "volume" : "238" }, "uris" : [ "http://www.mendeley.com/documents/?uuid=5ee66e33-67fe-4166-9b3e-c80549efefbe" ] } ], "mendeley" : { "formattedCitation" : "(118)", "plainTextFormattedCitation" : "(118)", "previouslyFormattedCitation" : "&lt;sup&gt;118&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118)</w:t>
            </w:r>
            <w:r w:rsidRPr="00E901D6">
              <w:rPr>
                <w:rFonts w:ascii="Times New Roman" w:eastAsia="Times New Roman" w:hAnsi="Times New Roman" w:cs="Times New Roman"/>
                <w:color w:val="000000"/>
                <w:lang w:eastAsia="en-IN"/>
              </w:rPr>
              <w:fldChar w:fldCharType="end"/>
            </w:r>
            <w:r w:rsidRPr="00E901D6">
              <w:rPr>
                <w:rFonts w:ascii="Times New Roman" w:eastAsia="Times New Roman" w:hAnsi="Times New Roman" w:cs="Times New Roman"/>
                <w:color w:val="000000"/>
                <w:lang w:eastAsia="en-IN"/>
              </w:rPr>
              <w:t xml:space="preserve">; Rat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While interleukin-1 (IL-1), a monocyte-derived polypeptide, clearly stimulates the hypothalamo-pituitary-adrenal (HPA) axis, its precise site of action is controversial. In these studies, the possibility of a hypothalamic and/or a pituitary site of action was investigated in vitro, using incubated rat hypothalami and perifused dispersed pituitary cells. Both forms of IL-1, IL-1 alpha and IL-1 beta, produced a dose-dependent stimulation of CRF-41 release from incubated rat hypothalami in the dose range of 1-100 U/ml (p less than 0.01). However, concentrations of both interleukins of 1-1,000 U/ml given as 10-min infusions had no effect on ACTH release from dispersed pituitary cells. Moreover, IL-1 beta, used in the concentration range of 1-100 U/ml, was unable to potentiate CRF-41-induced ACTH release. These data therefore provide evidence that at least the acute stimulatory effects of IL-1 on the HPA axis are predominantly mediated via a direct stimulation of hypothalamic CRF-41, suggesting that the hypothalamus may provide an interface between the neuroendocrine and immune axes.", "author" : [ { "dropping-particle" : "", "family" : "Tsagarakis", "given" : "S", "non-dropping-particle" : "", "parse-names" : false, "suffix" : "" }, { "dropping-particle" : "", "family" : "Gillies", "given" : "G", "non-dropping-particle" : "", "parse-names" : false, "suffix" : "" }, { "dropping-particle" : "", "family" : "Rees", "given" : "LH", "non-dropping-particle" : "", "parse-names" : false, "suffix" : "" }, { "dropping-particle" : "", "family" : "Besser", "given" : "M", "non-dropping-particle" : "", "parse-names" : false, "suffix" : "" }, { "dropping-particle" : "", "family" : "Grossman", "given" : "A", "non-dropping-particle" : "", "parse-names" : false, "suffix" : "" } ], "container-title" : "neuroendocrinology", "id" : "ITEM-1", "issue" : "1", "issued" : { "date-parts" : [ [ "1989" ] ] }, "page" : "98-101", "title" : "Interleukin-1 directly stimulates the release of corticotrophin releasing factor from rat hypothalamus.", "type" : "article-journal", "volume" : "49" }, "uris" : [ "http://www.mendeley.com/documents/?uuid=5f511819-d2ef-4916-9313-59460facf70d" ] } ], "mendeley" : { "formattedCitation" : "(119)", "plainTextFormattedCitation" : "(119)", "previouslyFormattedCitation" : "&lt;sup&gt;119&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119)</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cytokines</w:t>
            </w:r>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ctk</w:t>
            </w:r>
            <w:proofErr w:type="spellEnd"/>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lep1</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 xml:space="preserve">Hamster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The expression of leptin, the ob gene product, is increased in adipose tissue in response to feeding and energy repletion, while leptin expression decreases during fasting. Infusion of leptin decreases food intake. Because adipose tissue gene expression is regulated by cytokines induced during infection and because infection is associated with anorexia, we tested whether induction of leptin might occur during the host response to infection. Administration of endotoxin (LPS), a model for gram negative infections, induces profound anorexia and weight loss in hamsters. In fasted animals, LPS increased the expression of leptin mRNA in adipose tissue to levels similar to fed control animals. There is a strong inverse correlation between mRNA levels of leptin and subsequent food intake. TNF and IL-1, mediators of the host response to LPS, also induced anorexia and increased levels of leptin mRNA in adipose tissue. As assessed by immunoprecipitation and Western blotting, circulating leptin protein is regulated by LPS and cytokines in parallel to regulation of adipose tissue leptin mRNA. Induction of leptin during the host response to infection may contribute to the anorexia of infection.", "author" : [ { "dropping-particle" : "", "family" : "Grunfeld", "given" : "Carl", "non-dropping-particle" : "", "parse-names" : false, "suffix" : "" }, { "dropping-particle" : "", "family" : "Zhao", "given" : "Connie", "non-dropping-particle" : "", "parse-names" : false, "suffix" : "" }, { "dropping-particle" : "", "family" : "Fuller", "given" : "John", "non-dropping-particle" : "", "parse-names" : false, "suffix" : "" }, { "dropping-particle" : "", "family" : "Pollock", "given" : "Allan", "non-dropping-particle" : "", "parse-names" : false, "suffix" : "" }, { "dropping-particle" : "", "family" : "Moser", "given" : "Arthur", "non-dropping-particle" : "", "parse-names" : false, "suffix" : "" }, { "dropping-particle" : "", "family" : "Friedman", "given" : "Jeffrey", "non-dropping-particle" : "", "parse-names" : false, "suffix" : "" }, { "dropping-particle" : "", "family" : "Feingold", "given" : "Kenneth R", "non-dropping-particle" : "", "parse-names" : false, "suffix" : "" } ], "container-title" : "Journal of Clinical Investigation", "id" : "ITEM-1", "issue" : "9", "issued" : { "date-parts" : [ [ "1996" ] ] }, "page" : "2152-7", "title" : "Endotoxin and Cytokines Induce Expression of Leptin, the ob Gene Product, in Hamsters: A Role for Leptin in the Anorexia of Infection", "type" : "article-journal", "volume" : "997" }, "uris" : [ "http://www.mendeley.com/documents/?uuid=55020591-ef1d-4052-b03a-eb04794b176d" ] } ], "mendeley" : { "formattedCitation" : "(120)", "plainTextFormattedCitation" : "(120)", "previouslyFormattedCitation" : "&lt;sup&gt;120&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120)</w:t>
            </w:r>
            <w:r w:rsidRPr="00E901D6">
              <w:rPr>
                <w:rFonts w:ascii="Times New Roman" w:eastAsia="Times New Roman" w:hAnsi="Times New Roman" w:cs="Times New Roman"/>
                <w:color w:val="000000"/>
                <w:lang w:eastAsia="en-IN"/>
              </w:rPr>
              <w:fldChar w:fldCharType="end"/>
            </w:r>
            <w:r w:rsidRPr="00E901D6">
              <w:rPr>
                <w:rFonts w:ascii="Times New Roman" w:eastAsia="Times New Roman" w:hAnsi="Times New Roman" w:cs="Times New Roman"/>
                <w:color w:val="000000"/>
                <w:lang w:eastAsia="en-IN"/>
              </w:rPr>
              <w:t xml:space="preserve">; C57BL/6 mice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ISSN" : "0022-1007", "PMID" : "8996253", "abstract" : "Several inflammatory cytokines, most notably tumor necrosis factor (TNF) and IL-1, induce anorexia and loss of lean body mass, common manifestations of acute and chronic inflammatory conditions. In C57BL/6 female mice, the administration of TNF, IL-1, and, to a lesser extent, leukemia inhibitory factor (LIF), produced a prompt and dose-dependent increase in serum leptin levels and leptin mRNA expression in fat. IL-10, IL-4, ciliary neurotrophic factor, and IL-2, cytokines not known to induce anorexia or decrease food intake, had no effect on leptin gene expression or serum leptin levels. After administration of Escherichia coli lipopolysaccharide (LPS), leptin gene expression and leptin levels were increased. These findings suggest that leptin levels may be one mechanism by which anorexia is induced during acute inflammatory conditions.", "author" : [ { "dropping-particle" : "", "family" : "Sarraf", "given" : "Pasha", "non-dropping-particle" : "", "parse-names" : false, "suffix" : "" }, { "dropping-particle" : "", "family" : "Frederich", "given" : "Robert C", "non-dropping-particle" : "", "parse-names" : false, "suffix" : "" }, { "dropping-particle" : "", "family" : "Turner", "given" : "Ewa M", "non-dropping-particle" : "", "parse-names" : false, "suffix" : "" }, { "dropping-particle" : "", "family" : "Ma", "given" : "Grace", "non-dropping-particle" : "", "parse-names" : false, "suffix" : "" }, { "dropping-particle" : "", "family" : "Jaskowiak", "given" : "Nora T", "non-dropping-particle" : "", "parse-names" : false, "suffix" : "" }, { "dropping-particle" : "", "family" : "Rivet III", "given" : "Dennis J", "non-dropping-particle" : "", "parse-names" : false, "suffix" : "" }, { "dropping-particle" : "", "family" : "Flier", "given" : "Jeffrey S", "non-dropping-particle" : "", "parse-names" : false, "suffix" : "" }, { "dropping-particle" : "", "family" : "Lowell", "given" : "Bradford B", "non-dropping-particle" : "", "parse-names" : false, "suffix" : "" }, { "dropping-particle" : "", "family" : "Fraker", "given" : "Douglas L", "non-dropping-particle" : "", "parse-names" : false, "suffix" : "" }, { "dropping-particle" : "", "family" : "Alexander", "given" : "H Richard", "non-dropping-particle" : "", "parse-names" : false, "suffix" : "" } ], "container-title" : "The Journal of experimental medicine", "id" : "ITEM-1", "issue" : "1", "issued" : { "date-parts" : [ [ "1997", "1", "6" ] ] }, "page" : "171-5", "title" : "Multiple cytokines and acute inflammation raise mouse leptin levels: Potential role in inflammatory anorexia.", "type" : "article-journal", "volume" : "185" }, "uris" : [ "http://www.mendeley.com/documents/?uuid=a89f34df-8d9d-4361-9340-9c14c9dc7bbf" ] } ], "mendeley" : { "formattedCitation" : "(121)", "plainTextFormattedCitation" : "(121)", "previouslyFormattedCitation" : "&lt;sup&gt;121&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121)</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cytokines</w:t>
            </w:r>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ctk</w:t>
            </w:r>
            <w:proofErr w:type="spellEnd"/>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inr1</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Logic</w:t>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cytokines</w:t>
            </w:r>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ctk</w:t>
            </w:r>
            <w:proofErr w:type="spellEnd"/>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oxy1</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 xml:space="preserve">Rat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Simultaneous microdialysis in the brain and blood was used to monitor the release of vasopressin and oxytocin within the hypothalamic supraoptic (SON) and paraventricular (PVN) nuclei and into the systemic circulation of urethane-anaesthetized male rats before and after central administration of interleukin-1 beta (IL-1 beta). Following intracerebroventricular infusion of the cytokine (200 ng/5 microliters), the content of vasopressin (up to 278% compared to vehicle-treated control, P &lt; 0.01 compared to vehicle-treated control and preinfusion baseline) but not oxytocin (up to 148%, not significant) in 30-min blood microdialysates was found to be increased. This peripheral release was accompanied by a transient rise in vasopressin (up to 163%, P &lt; 0.05) and oxytocin (up to 182%, P &lt; 0.05) release within the SON, the peak typically occurring during the first and second 30-min collection intervals after IL-1 beta respectively. In contrast, in the simultaneously microdialysed PVN, both vasopressin and oxytocin failed to respond to intracerebroventricular IL-1 beta. In another series of experiments, IL-1 beta was directly infused (20 ng/0.5 microliters) into either the SON or PVN during microdialysis of the corresponding nucleus. The cytokine caused a significant and immediate rise in intra-SON release of both vasopressin (up to 225%, P &lt; 0.01) and oxytocin (up to 178%, P &lt; 0.05). Again, in the PVN, nonapeptide release, although tending to be stimulated in response to intranuclear IL-1 beta, failed to reach statistical significance. The cytokine-induced central and peripheral release pattern appeared to be independent of the rise in body temperature observed after IL-1 beta administration.", "author" : [ { "dropping-particle" : "", "family" : "Landgraf", "given" : "R", "non-dropping-particle" : "", "parse-names" : false, "suffix" : "" }, { "dropping-particle" : "", "family" : "Neumann", "given" : "I", "non-dropping-particle" : "", "parse-names" : false, "suffix" : "" }, { "dropping-particle" : "", "family" : "Holsboer", "given" : "F", "non-dropping-particle" : "", "parse-names" : false, "suffix" : "" }, { "dropping-particle" : "", "family" : "Pittman", "given" : "QJ", "non-dropping-particle" : "", "parse-names" : false, "suffix" : "" } ], "container-title" : "European Journal of Neuroscience", "id" : "ITEM-1", "issue" : "4", "issued" : { "date-parts" : [ [ "1995" ] ] }, "page" : "592-8", "title" : "Interleukin-1 beta stimulates both central and peripheral release of vasopressin and oxytocin in the rat.", "type" : "article-journal", "volume" : "7" }, "uris" : [ "http://www.mendeley.com/documents/?uuid=33e649ad-c1a9-4ed4-8554-b01c3fa45cfc" ] } ], "mendeley" : { "formattedCitation" : "(122)", "plainTextFormattedCitation" : "(122)", "previouslyFormattedCitation" : "&lt;sup&gt;122&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122)</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cytokines</w:t>
            </w:r>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ctk</w:t>
            </w:r>
            <w:proofErr w:type="spellEnd"/>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avp1</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 xml:space="preserve">Rat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Simultaneous microdialysis in the brain and blood was used to monitor the release of vasopressin and oxytocin within the hypothalamic supraoptic (SON) and paraventricular (PVN) nuclei and into the systemic circulation of urethane-anaesthetized male rats before and after central administration of interleukin-1 beta (IL-1 beta). Following intracerebroventricular infusion of the cytokine (200 ng/5 microliters), the content of vasopressin (up to 278% compared to vehicle-treated control, P &lt; 0.01 compared to vehicle-treated control and preinfusion baseline) but not oxytocin (up to 148%, not significant) in 30-min blood microdialysates was found to be increased. This peripheral release was accompanied by a transient rise in vasopressin (up to 163%, P &lt; 0.05) and oxytocin (up to 182%, P &lt; 0.05) release within the SON, the peak typically occurring during the first and second 30-min collection intervals after IL-1 beta respectively. In contrast, in the simultaneously microdialysed PVN, both vasopressin and oxytocin failed to respond to intracerebroventricular IL-1 beta. In another series of experiments, IL-1 beta was directly infused (20 ng/0.5 microliters) into either the SON or PVN during microdialysis of the corresponding nucleus. The cytokine caused a significant and immediate rise in intra-SON release of both vasopressin (up to 225%, P &lt; 0.01) and oxytocin (up to 178%, P &lt; 0.05). Again, in the PVN, nonapeptide release, although tending to be stimulated in response to intranuclear IL-1 beta, failed to reach statistical significance. The cytokine-induced central and peripheral release pattern appeared to be independent of the rise in body temperature observed after IL-1 beta administration.", "author" : [ { "dropping-particle" : "", "family" : "Landgraf", "given" : "R", "non-dropping-particle" : "", "parse-names" : false, "suffix" : "" }, { "dropping-particle" : "", "family" : "Neumann", "given" : "I", "non-dropping-particle" : "", "parse-names" : false, "suffix" : "" }, { "dropping-particle" : "", "family" : "Holsboer", "given" : "F", "non-dropping-particle" : "", "parse-names" : false, "suffix" : "" }, { "dropping-particle" : "", "family" : "Pittman", "given" : "QJ", "non-dropping-particle" : "", "parse-names" : false, "suffix" : "" } ], "container-title" : "European Journal of Neuroscience", "id" : "ITEM-1", "issue" : "4", "issued" : { "date-parts" : [ [ "1995" ] ] }, "page" : "592-8", "title" : "Interleukin-1 beta stimulates both central and peripheral release of vasopressin and oxytocin in the rat.", "type" : "article-journal", "volume" : "7" }, "uris" : [ "http://www.mendeley.com/documents/?uuid=33e649ad-c1a9-4ed4-8554-b01c3fa45cfc" ] } ], "mendeley" : { "formattedCitation" : "(122)", "plainTextFormattedCitation" : "(122)", "previouslyFormattedCitation" : "&lt;sup&gt;122&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122)</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cytokines</w:t>
            </w:r>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ctk</w:t>
            </w:r>
            <w:proofErr w:type="spellEnd"/>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ina0</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 xml:space="preserve">Human subject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OBJECTIVE: To report a rare case of diabetes caused by type B insulin resistance due to development of insulin receptor autoantibodies during treatment of hepatitis C with interferon-alpha and ribavirin. METHODS: Clinical and laboratory findings in the case are presented. The literature on type B insulin resistance and interferon-induced autoimmunity is reviewed. RESULTS: A 55-year-old African American man with hepatitis C was treated with interferon and ribavirin. Eight months later, he presented with rapid onset of hyperglycemia, profound weakness, and weight loss. Severe hyperglycemia persisted despite insulin infusion rates as high as 125 U/h. The presence of insulin receptor autoantibodies was confirmed by immunoprecipitation of recombinant human insulin receptor with patient serum. Assays for autoantibodies to islet cell antigens and glutamic acid decarboxylase were negative. The interferon and ribavirin were discontinued. His insulin requirement spontaneously declined to low levels over a 6-month period. Two years after discharge of the patient, insulin receptor autoantibodies could no longer be demonstrated in his serum. He remains euglycemic and is no longer taking insulin. CONCLUSION: This case demonstrates that type B insulin resistance can occur as a complication of interferon-alpha therapy. To our knowledge, this is the first reported case in the United States of type B insulin resistance with development of insulin receptor autoantibodies during treatment with interferon-alpha.", "author" : [ { "dropping-particle" : "", "family" : "Daniel", "given" : "Amanda L", "non-dropping-particle" : "", "parse-names" : false, "suffix" : "" }, { "dropping-particle" : "", "family" : "Houlihan", "given" : "Josetta L", "non-dropping-particle" : "", "parse-names" : false, "suffix" : "" }, { "dropping-particle" : "", "family" : "Janice S", "given" : "Blum", "non-dropping-particle" : "", "parse-names" : false, "suffix" : "" }, { "dropping-particle" : "", "family" : "Walsh", "given" : "James P", "non-dropping-particle" : "", "parse-names" : false, "suffix" : "" } ], "container-title" : "Endocrine Practice", "id" : "ITEM-1", "issue" : "2", "issued" : { "date-parts" : [ [ "2010" ] ] }, "page" : "153-157", "title" : "Type B Insulin Resistance Developing during Interferon alpha Therapy", "type" : "article-journal", "volume" : "15" }, "uris" : [ "http://www.mendeley.com/documents/?uuid=ed5856b5-44d1-4b33-889b-4616e74fc670" ] } ], "mendeley" : { "formattedCitation" : "(123)", "plainTextFormattedCitation" : "(123)", "previouslyFormattedCitation" : "&lt;sup&gt;123&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123)</w:t>
            </w:r>
            <w:r w:rsidRPr="00E901D6">
              <w:rPr>
                <w:rFonts w:ascii="Times New Roman" w:eastAsia="Times New Roman" w:hAnsi="Times New Roman" w:cs="Times New Roman"/>
                <w:color w:val="000000"/>
                <w:lang w:eastAsia="en-IN"/>
              </w:rPr>
              <w:fldChar w:fldCharType="end"/>
            </w:r>
            <w:r w:rsidRPr="00E901D6">
              <w:rPr>
                <w:rFonts w:ascii="Times New Roman" w:eastAsia="Times New Roman" w:hAnsi="Times New Roman" w:cs="Times New Roman"/>
                <w:color w:val="000000"/>
                <w:lang w:eastAsia="en-IN"/>
              </w:rPr>
              <w:t xml:space="preserve">; Human </w:t>
            </w:r>
            <w:proofErr w:type="spellStart"/>
            <w:r w:rsidRPr="00E901D6">
              <w:rPr>
                <w:rFonts w:ascii="Times New Roman" w:eastAsia="Times New Roman" w:hAnsi="Times New Roman" w:cs="Times New Roman"/>
                <w:color w:val="000000"/>
                <w:lang w:eastAsia="en-IN"/>
              </w:rPr>
              <w:t>megakaryotic</w:t>
            </w:r>
            <w:proofErr w:type="spellEnd"/>
            <w:r w:rsidRPr="00E901D6">
              <w:rPr>
                <w:rFonts w:ascii="Times New Roman" w:eastAsia="Times New Roman" w:hAnsi="Times New Roman" w:cs="Times New Roman"/>
                <w:color w:val="000000"/>
                <w:lang w:eastAsia="en-IN"/>
              </w:rPr>
              <w:t xml:space="preserve"> cell line CHRF-288-11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DOI" : "10.3324/haematol.2011.054916", "ISSN" : "1592-8721", "PMID" : "22491740", "abstract" : "BACKGROUND: In normal platelets, insulin inhibits agonist-induced Ca(2+) mobilization by raising cyclic AMP. Platelet from patients with type 2 diabetes are resistant to insulin and show increased Ca(2+) mobilization, aggregation and procoagulant activity. We searched for the cause of this insulin resistance. DESIGN AND METHODS: Platelets, the megakaryocytic cell line CHRF-288-11 and primary megakaryocytes were incubated with adipokines and with plasma from individuals with a disturbed adipokine profile. Thrombin-induced Ca(2+) mobilization and signaling through the insulin receptor and insulin receptor substrate 1 were measured. Abnormalities induced by adipokines were compared with abnormalities found in platelets from patients with type 2 diabetes. RESULTS: Resistin, leptin, plasminogen activator inhibitor-1 and retinol binding protein 4 left platelets unchanged but induced insulin resistance in CHRF-288-11 cells. Interleukin-6, tumor necrosis factor-\u03b1 and visfatin had no effect. These results were confirmed in primary megakaryocytes. Contact with adipokines for 2 hours disturbed insulin receptor substrate 1 Ser(307)-phosphorylation, while contact for 72 hours caused insulin receptor substrate 1 degradation. Plasma with a disturbed adipokine profile also made CHRF-288-11 cells insulin-resistant. Platelets from patients with type 2 diabetes showed decreased insulin receptor substrate 1 expression. CONCLUSIONS: Adipokines resistin, leptin, plasminogen activator-1 and retinol binding protein 4 disturb insulin receptor substrate 1 activity and expression in megakaryocytes. This might be a cause of the insulin resistance observed in platelets from patients with type 2 diabetes.", "author" : [ { "dropping-particle" : "", "family" : "Gerrits", "given" : "Anja J", "non-dropping-particle" : "", "parse-names" : false, "suffix" : "" }, { "dropping-particle" : "", "family" : "Gitz", "given" : "Eelo", "non-dropping-particle" : "", "parse-names" : false, "suffix" : "" }, { "dropping-particle" : "", "family" : "Koekman", "given" : "Cornelis a", "non-dropping-particle" : "", "parse-names" : false, "suffix" : "" }, { "dropping-particle" : "", "family" : "Visseren", "given" : "Frank L", "non-dropping-particle" : "", "parse-names" : false, "suffix" : "" }, { "dropping-particle" : "", "family" : "Haeften", "given" : "Timon W", "non-dropping-particle" : "van", "parse-names" : false, "suffix" : "" }, { "dropping-particle" : "", "family" : "Akkerman", "given" : "Jan Willem N", "non-dropping-particle" : "", "parse-names" : false, "suffix" : "" } ], "container-title" : "Haematologica", "id" : "ITEM-1", "issue" : "8", "issued" : { "date-parts" : [ [ "2012", "8" ] ] }, "page" : "1149-57", "title" : "Induction of insulin resistance by the adipokines resistin , leptin , plasminogen activator inhibitor-1 and retinol binding protein 4 in human megakaryocytes", "type" : "article-journal", "volume" : "97" }, "uris" : [ "http://www.mendeley.com/documents/?uuid=810df379-f3fa-4ff6-854a-0db2ff0dd08d" ] } ], "mendeley" : { "formattedCitation" : "(124)", "plainTextFormattedCitation" : "(124)", "previouslyFormattedCitation" : "&lt;sup&gt;124&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124)</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cytokines</w:t>
            </w:r>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ctk</w:t>
            </w:r>
            <w:proofErr w:type="spellEnd"/>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klt0</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 xml:space="preserve">C57/BL6 rat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DOI" : "10.1681/ASN.2010101073", "ISBN" : "2010101073", "ISSN" : "1533-3450", "PMID" : "21719790", "abstract" : "Proinflammatory cytokines contribute to renal injury, but the downstream effectors within kidney cells are not well understood. One candidate effector is Klotho, a protein expressed by renal cells that has antiaging properties; Klotho-deficient mice have an accelerated aging-like phenotype, including vascular injury and renal injury. Whether proinflammatory cytokines, such as TNF and TNF-like weak inducer of apoptosis (TWEAK), modulate Klotho is unknown. In mice, exogenous administration of TWEAK decreased expression of Klotho in the kidney. In the setting of acute kidney injury induced by folic acid, the blockade or absence of TWEAK abrogated the injury-related decrease in renal and plasma Klotho levels. TWEAK, TNF\u03b1, and siRNA-mediated knockdown of I\u03baB\u03b1 all activated NF\u03baB and reduced Klotho expression in the MCT tubular cell line. Furthermore, inhibition of NF\u03baB with parthenolide prevented TWEAK- or TNF\u03b1-induced downregulation of Klotho. Inhibition of histone deacetylase reversed TWEAK-induced downregulation of Klotho, and chromatin immunoprecipitation showed that TWEAK promotes RelA binding to the Klotho promoter, inducing its deacetylation. In conclusion, inflammatory cytokines, such as TWEAK and TNF\u03b1, downregulate Klotho expression through an NF\u03baB-dependent mechanism. These results may partially explain the relationship between inflammation and diseases characterized by accelerated aging of organs, including CKD.", "author" : [ { "dropping-particle" : "", "family" : "Moreno", "given" : "Juan A", "non-dropping-particle" : "", "parse-names" : false, "suffix" : "" }, { "dropping-particle" : "", "family" : "Izquierdo", "given" : "Maria C", "non-dropping-particle" : "", "parse-names" : false, "suffix" : "" }, { "dropping-particle" : "", "family" : "Sanchez-Ni\u00f1o", "given" : "Maria D", "non-dropping-particle" : "", "parse-names" : false, "suffix" : "" }, { "dropping-particle" : "", "family" : "Su\u00e1rez-Alvarez", "given" : "Beatriz", "non-dropping-particle" : "", "parse-names" : false, "suffix" : "" }, { "dropping-particle" : "", "family" : "Lopez-Larrea", "given" : "Carlos", "non-dropping-particle" : "", "parse-names" : false, "suffix" : "" }, { "dropping-particle" : "", "family" : "Jakubowski", "given" : "Aniela", "non-dropping-particle" : "", "parse-names" : false, "suffix" : "" }, { "dropping-particle" : "", "family" : "Blanco", "given" : "Julia", "non-dropping-particle" : "", "parse-names" : false, "suffix" : "" }, { "dropping-particle" : "", "family" : "Ramirez", "given" : "Rafael", "non-dropping-particle" : "", "parse-names" : false, "suffix" : "" }, { "dropping-particle" : "", "family" : "Selgas", "given" : "Rafael", "non-dropping-particle" : "", "parse-names" : false, "suffix" : "" }, { "dropping-particle" : "", "family" : "Ruiz-Ortega", "given" : "Marta", "non-dropping-particle" : "", "parse-names" : false, "suffix" : "" }, { "dropping-particle" : "", "family" : "Egido", "given" : "Jesus", "non-dropping-particle" : "", "parse-names" : false, "suffix" : "" }, { "dropping-particle" : "", "family" : "Ortiz", "given" : "Alberto", "non-dropping-particle" : "", "parse-names" : false, "suffix" : "" }, { "dropping-particle" : "", "family" : "Sanz", "given" : "Ana B", "non-dropping-particle" : "", "parse-names" : false, "suffix" : "" } ], "container-title" : "Journal of the American Society of Nephrology : JASN", "id" : "ITEM-1", "issue" : "7", "issued" : { "date-parts" : [ [ "2011", "7" ] ] }, "page" : "1315-25", "title" : "The inflammatory cytokines TWEAK and TNF\u03b1 reduce renal klotho expression through NF\u03baB.", "type" : "article-journal", "volume" : "22" }, "uris" : [ "http://www.mendeley.com/documents/?uuid=04aac8b9-40ef-44ac-9673-5bf274c8cbad" ] } ], "mendeley" : { "formattedCitation" : "(125)", "plainTextFormattedCitation" : "(125)", "previouslyFormattedCitation" : "&lt;sup&gt;125&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125)</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cytokines</w:t>
            </w:r>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ctk</w:t>
            </w:r>
            <w:proofErr w:type="spellEnd"/>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et11</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 xml:space="preserve">Porcine endothelial cell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We examined the effect of human recombinant interleukin 1 (IL-1) on the production of endothelin-1 by cultured porcine endothelial cells. The induction of endothelin-1 mRNA began within 1 hr of exposure to IL-1, showed twin peaks at 4 and 24 hr, and declined thereafter. Enzyme-linked immunosorbent assay revealed that the amount of endothelin-1 peptide in conditioned media was also increased by IL-1 in a dose- and time-dependent manner. Our results suggested that IL-1, a macrophage-derived cytokine, may affect the contraction and proliferation of vascular smooth muscle cells by stimulating the production of endothelin by endothelial cells.", "author" : [ { "dropping-particle" : "", "family" : "Yoshizumi", "given" : "M", "non-dropping-particle" : "", "parse-names" : false, "suffix" : "" }, { "dropping-particle" : "", "family" : "Kurihara", "given" : "H", "non-dropping-particle" : "", "parse-names" : false, "suffix" : "" }, { "dropping-particle" : "", "family" : "Morita", "given" : "T", "non-dropping-particle" : "", "parse-names" : false, "suffix" : "" }, { "dropping-particle" : "", "family" : "Yamashita", "given" : "T", "non-dropping-particle" : "", "parse-names" : false, "suffix" : "" }, { "dropping-particle" : "", "family" : "Oh-hashi", "given" : "Y", "non-dropping-particle" : "", "parse-names" : false, "suffix" : "" }, { "dropping-particle" : "", "family" : "Sugiyama", "given" : "T", "non-dropping-particle" : "", "parse-names" : false, "suffix" : "" }, { "dropping-particle" : "", "family" : "Takaku", "given" : "F", "non-dropping-particle" : "", "parse-names" : false, "suffix" : "" }, { "dropping-particle" : "", "family" : "Yanagisawa", "given" : "M", "non-dropping-particle" : "", "parse-names" : false, "suffix" : "" }, { "dropping-particle" : "", "family" : "Masaki", "given" : "T", "non-dropping-particle" : "", "parse-names" : false, "suffix" : "" }, { "dropping-particle" : "", "family" : "Yazaki", "given" : "Y", "non-dropping-particle" : "", "parse-names" : false, "suffix" : "" } ], "container-title" : "Biochemical and Biophysical Research Communications", "id" : "ITEM-1", "issue" : "1", "issued" : { "date-parts" : [ [ "1990" ] ] }, "page" : "324-9", "title" : "Interleukin 1 increases the production of endothelin-1 by cultured endothelial cells.", "type" : "article-journal", "volume" : "166" }, "uris" : [ "http://www.mendeley.com/documents/?uuid=755573c3-c647-45d1-9aff-5ae3f8045698" ] } ], "mendeley" : { "formattedCitation" : "(126)", "plainTextFormattedCitation" : "(126)", "previouslyFormattedCitation" : "&lt;sup&gt;126&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126)</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diplomat</w:t>
            </w:r>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dip</w:t>
            </w:r>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ins1</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 xml:space="preserve">Chimpanzee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DOI" : "10.1016/j.yhbeh.2008.11.005", "ISSN" : "0018-506X", "abstract" : "C-peptide of insulin presents a promising new tool for behavioral ecologists that allows for regular, non-invasive assessment of energetic condition in wild animals. C-peptide is produced on an equimolar basis with insulin, thus is indicative of the body's response to available glucose and, with repeated measurement, provides a biomarker of energy balance. As yet, few studies have validated the efficacy of C-peptide for monitoring energy balance in wild animals. Here, we assess seasonal and interindividual variation in urinary C-peptide concentrations of East African chimpanzees (Pan troglodytes schweinfurthii). We assayed 519 urine samples from 13 adult male chimpanzees in the Kanyawara community of Kibale National Park, Uganda. C-peptide levels were significantly predicted by the total amount of fruit and the amount of preferred fruit in the diet. However, chimpanzees had very low C-peptide titers during an epidemic of severe respiratory illness, despite highly favorable feeding conditions. Kanyawara males had significantly lower C-peptide levels than males at Ngogo, a nearby chimpanzee community occupying a more productive habitat. Among Kanyawara males, low-ranking males had consistently higher C-peptide levels than dominant males. While counterintuitive, this result supports previous findings of costs associated with dominance in male chimpanzees. Our preliminary investigations demonstrate that C-peptide has wide applications in field research, providing an accessible tool for evaluating seasonal and individual variation in energetic condition, as well as the costs of processes such as immune function and reproduction.", "author" : [ { "dropping-particle" : "", "family" : "Emery", "given" : "Melissa", "non-dropping-particle" : "", "parse-names" : false, "suffix" : "" }, { "dropping-particle" : "", "family" : "Muller", "given" : "Martin N", "non-dropping-particle" : "", "parse-names" : false, "suffix" : "" }, { "dropping-particle" : "", "family" : "Wrangham", "given" : "Richard W", "non-dropping-particle" : "", "parse-names" : false, "suffix" : "" }, { "dropping-particle" : "", "family" : "Lwanga", "given" : "Jeremiah S", "non-dropping-particle" : "", "parse-names" : false, "suffix" : "" }, { "dropping-particle" : "", "family" : "Potts", "given" : "Kevin B", "non-dropping-particle" : "", "parse-names" : false, "suffix" : "" } ], "container-title" : "Hormones and Behavior", "id" : "ITEM-1", "issue" : "2", "issued" : { "date-parts" : [ [ "2009" ] ] }, "page" : "299-305", "publisher" : "Elsevier Inc.", "title" : "Urinary C-peptide tracks seasonal and individual variation in energy balance in wild chimpanzees", "type" : "article-journal", "volume" : "55" }, "uris" : [ "http://www.mendeley.com/documents/?uuid=27a02598-62de-465c-a69c-81db78727bbf" ] } ], "mendeley" : { "formattedCitation" : "(127)", "plainTextFormattedCitation" : "(127)", "previouslyFormattedCitation" : "&lt;sup&gt;127&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127)</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dopamine</w:t>
            </w:r>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dop</w:t>
            </w:r>
            <w:proofErr w:type="spellEnd"/>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nep0</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Sprague-</w:t>
            </w:r>
            <w:proofErr w:type="spellStart"/>
            <w:r w:rsidRPr="00E901D6">
              <w:rPr>
                <w:rFonts w:ascii="Times New Roman" w:eastAsia="Times New Roman" w:hAnsi="Times New Roman" w:cs="Times New Roman"/>
                <w:color w:val="000000"/>
                <w:lang w:eastAsia="en-IN"/>
              </w:rPr>
              <w:t>Dawley</w:t>
            </w:r>
            <w:proofErr w:type="spellEnd"/>
            <w:r w:rsidRPr="00E901D6">
              <w:rPr>
                <w:rFonts w:ascii="Times New Roman" w:eastAsia="Times New Roman" w:hAnsi="Times New Roman" w:cs="Times New Roman"/>
                <w:color w:val="000000"/>
                <w:lang w:eastAsia="en-IN"/>
              </w:rPr>
              <w:t xml:space="preserve"> rat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A significant increase in shock-induced aggression occurs in the rat 4 days after an intraventricular injection of 90 micrograms of 6-hydroxydopa. Both fluorescent histology and biochemical assay demonstrate that brain norepinephrine is reduced by 90 micrograms of 6-hydroxydopa, while brain dopamine remains unaltered. This suggests that one form of aggressive behavior (shock-induced aggression) is modulated through a central noradrenergic system.", "author" : [ { "dropping-particle" : "", "family" : "Thoa", "given" : "NB", "non-dropping-particle" : "", "parse-names" : false, "suffix" : "" }, { "dropping-particle" : "", "family" : "Eichelman", "given" : "B", "non-dropping-particle" : "", "parse-names" : false, "suffix" : "" }, { "dropping-particle" : "", "family" : "Richardson", "given" : "JS", "non-dropping-particle" : "", "parse-names" : false, "suffix" : "" }, { "dropping-particle" : "", "family" : "Jacobowitz", "given" : "D", "non-dropping-particle" : "", "parse-names" : false, "suffix" : "" } ], "container-title" : "Science", "id" : "ITEM-1", "issue" : "4056", "issued" : { "date-parts" : [ [ "1972" ] ] }, "page" : "75-7", "title" : "6-Hydroxydopa depletion of brain norepinephrine and the function of aggressive behavior.", "type" : "article-journal", "volume" : "178" }, "uris" : [ "http://www.mendeley.com/documents/?uuid=015fc3e5-efbd-4926-b1ae-4f6d9f037a3e" ] } ], "mendeley" : { "formattedCitation" : "(128)", "plainTextFormattedCitation" : "(128)", "previouslyFormattedCitation" : "&lt;sup&gt;128&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128)</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dopamine</w:t>
            </w:r>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dop</w:t>
            </w:r>
            <w:proofErr w:type="spellEnd"/>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agr1</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 xml:space="preserve">Rat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The effect of dopamine (DA) agonists (apomorphine, quinpirole) and three antidepressants (selegiline, nomifensine, imipramine), given in a single dose, on the electric footshock-induced fighting behavior was investigated in the control and chronically stressed rats. It was found that 48 h after the last session of chronic stress (various stressors applied for 16 days) the number of shock-induced fighting attacks was reduced by 50-70% in comparison with the control value. The drugs (except for imipramine), given in a single dose, 48 h after the last session of chronic stress, increased the number of fighting attacks and restored it to the control or above the control value. The same drugs at doses used, changed neither the intensity of fighting in the control (unstressed) rats nor the exploratory activity in both groups of animals. It is concluded that the short-lasting dopaminergic activation facilitates the aggressiveness reduced by chronic stress and that this effect does not depend on the locomotor activity level.", "author" : [ { "dropping-particle" : "", "family" : "Ossowska", "given" : "G", "non-dropping-particle" : "", "parse-names" : false, "suffix" : "" }, { "dropping-particle" : "", "family" : "Klenk-Majewska", "given" : "B", "non-dropping-particle" : "", "parse-names" : false, "suffix" : "" }, { "dropping-particle" : "", "family" : "Zebrowska-Lupina", "given" : "I", "non-dropping-particle" : "", "parse-names" : false, "suffix" : "" } ], "container-title" : "Polish Journal of Pharmacology", "id" : "ITEM-1", "issue" : "4", "issued" : { "date-parts" : [ [ "1996" ] ] }, "page" : "403-8", "title" : "Acute effect of dopamine agonists and some antidepressants in stress-induced deficit of fighting behavior", "type" : "article-journal", "volume" : "48" }, "uris" : [ "http://www.mendeley.com/documents/?uuid=666f06b2-89cf-47ce-ae12-ec933ddd6e98" ] } ], "mendeley" : { "formattedCitation" : "(129)", "plainTextFormattedCitation" : "(129)", "previouslyFormattedCitation" : "&lt;sup&gt;129&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129)</w:t>
            </w:r>
            <w:r w:rsidRPr="00E901D6">
              <w:rPr>
                <w:rFonts w:ascii="Times New Roman" w:eastAsia="Times New Roman" w:hAnsi="Times New Roman" w:cs="Times New Roman"/>
                <w:color w:val="000000"/>
                <w:lang w:eastAsia="en-IN"/>
              </w:rPr>
              <w:fldChar w:fldCharType="end"/>
            </w:r>
            <w:r w:rsidRPr="00E901D6">
              <w:rPr>
                <w:rFonts w:ascii="Times New Roman" w:eastAsia="Times New Roman" w:hAnsi="Times New Roman" w:cs="Times New Roman"/>
                <w:color w:val="000000"/>
                <w:lang w:eastAsia="en-IN"/>
              </w:rPr>
              <w:t>; Sprague-</w:t>
            </w:r>
            <w:proofErr w:type="spellStart"/>
            <w:r w:rsidRPr="00E901D6">
              <w:rPr>
                <w:rFonts w:ascii="Times New Roman" w:eastAsia="Times New Roman" w:hAnsi="Times New Roman" w:cs="Times New Roman"/>
                <w:color w:val="000000"/>
                <w:lang w:eastAsia="en-IN"/>
              </w:rPr>
              <w:t>Dawley</w:t>
            </w:r>
            <w:proofErr w:type="spellEnd"/>
            <w:r w:rsidRPr="00E901D6">
              <w:rPr>
                <w:rFonts w:ascii="Times New Roman" w:eastAsia="Times New Roman" w:hAnsi="Times New Roman" w:cs="Times New Roman"/>
                <w:color w:val="000000"/>
                <w:lang w:eastAsia="en-IN"/>
              </w:rPr>
              <w:t xml:space="preserve"> rat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A significant increase in shock-induced aggression occurs in the rat 4 days after an intraventricular injection of 90 micrograms of 6-hydroxydopa. Both fluorescent histology and biochemical assay demonstrate that brain norepinephrine is reduced by 90 micrograms of 6-hydroxydopa, while brain dopamine remains unaltered. This suggests that one form of aggressive behavior (shock-induced aggression) is modulated through a central noradrenergic system.", "author" : [ { "dropping-particle" : "", "family" : "Thoa", "given" : "NB", "non-dropping-particle" : "", "parse-names" : false, "suffix" : "" }, { "dropping-particle" : "", "family" : "Eichelman", "given" : "B", "non-dropping-particle" : "", "parse-names" : false, "suffix" : "" }, { "dropping-particle" : "", "family" : "Richardson", "given" : "JS", "non-dropping-particle" : "", "parse-names" : false, "suffix" : "" }, { "dropping-particle" : "", "family" : "Jacobowitz", "given" : "D", "non-dropping-particle" : "", "parse-names" : false, "suffix" : "" } ], "container-title" : "Science", "id" : "ITEM-1", "issue" : "4056", "issued" : { "date-parts" : [ [ "1972" ] ] }, "page" : "75-7", "title" : "6-Hydroxydopa depletion of brain norepinephrine and the function of aggressive behavior.", "type" : "article-journal", "volume" : "178" }, "uris" : [ "http://www.mendeley.com/documents/?uuid=015fc3e5-efbd-4926-b1ae-4f6d9f037a3e" ] } ], "mendeley" : { "formattedCitation" : "(128)", "plainTextFormattedCitation" : "(128)", "previouslyFormattedCitation" : "&lt;sup&gt;128&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128)</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dopamine</w:t>
            </w:r>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dop</w:t>
            </w:r>
            <w:proofErr w:type="spellEnd"/>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ost1</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 xml:space="preserve">Mice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ISSN" : "8756-3282", "PMID" : "10617152", "abstract" : "Dopamine (DA) has been reported to have effects on calcium and phosphorus metabolism. The dopamine transporter (DAT) is believed to control the temporal and spatial activity of released DA by rapid uptake of the neurotransmitter into presynaptic terminals. We have evaluated the histologic and biomechanical properties of the skeleton in mice homozygous for deletion of the DA transporter gene (DAT) to help delineate the role of DA in bone biology. We have demonstrated that DAT-/-mice have reduced bone mass and strength. DAT-/- animals had shorter femur length and dry weight. Ash calcium content of the femur was 32% lower in the DAT-/- mice than in the wild-type animals. Cancellous bone volume in the proximal tibial metaphysis was significantly lower in the DAT-/- animals (p &lt; 0.04). There was a 32% reduction in trabecular thickness (p = NS). For the vertebrae, cancellous bone volume was again lower in the DAT-/- animals compared with wild-type as a consequence of increased trabecular spacing (p &lt; 0.05) and reduced trabecular number (p &lt; 0.05). Cortical thickness and bone area in the femoral diaphysis were reduced in the DAT-/-animals. The ultimate bending load (femoral strength) for the DAT-/- mice was 30% lower than the wild-type mice (p = 0.004). Thus, deletion of the DAT gene results in deficiencies in skeletal structure and integrity.", "author" : [ { "dropping-particle" : "", "family" : "Bliziotes", "given" : "M", "non-dropping-particle" : "", "parse-names" : false, "suffix" : "" }, { "dropping-particle" : "", "family" : "McLoughlin", "given" : "S", "non-dropping-particle" : "", "parse-names" : false, "suffix" : "" }, { "dropping-particle" : "", "family" : "Gunness", "given" : "M", "non-dropping-particle" : "", "parse-names" : false, "suffix" : "" }, { "dropping-particle" : "", "family" : "Fumagalli", "given" : "F", "non-dropping-particle" : "", "parse-names" : false, "suffix" : "" }, { "dropping-particle" : "", "family" : "Jones", "given" : "S R", "non-dropping-particle" : "", "parse-names" : false, "suffix" : "" }, { "dropping-particle" : "", "family" : "Caron", "given" : "M G", "non-dropping-particle" : "", "parse-names" : false, "suffix" : "" } ], "container-title" : "Bone", "id" : "ITEM-1", "issue" : "1", "issued" : { "date-parts" : [ [ "2000", "1" ] ] }, "page" : "15-9", "title" : "Bone histomorphometric and biomechanical abnormalities in mice homozygous for deletion of the dopamine transporter gene.", "type" : "article-journal", "volume" : "26" }, "uris" : [ "http://www.mendeley.com/documents/?uuid=7a27e4bd-f095-4435-87a5-677f2ff4f939" ] } ], "mendeley" : { "formattedCitation" : "(130)", "plainTextFormattedCitation" : "(130)", "previouslyFormattedCitation" : "&lt;sup&gt;130&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130)</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dopamine</w:t>
            </w:r>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dop</w:t>
            </w:r>
            <w:proofErr w:type="spellEnd"/>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ocl1</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 xml:space="preserve">Human subject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Osteocalcin (OC) concentration, a specific index of bone formation, was measured in 29 female patients with microprolactinoma (serum prolactin, PRL: 105 +/- 10.9 ng/ml; mean +/- SE). Mean OC levels were significantly lower than in controls (1.7 +/- 0.2 vs 5.1 +/- 0.3 ng/ml; p less than 0.001), being below the normal range in 28 out of 29 patients. All patients were treated with dopaminergic agents (dihydroergocriptine, bromocriptine or cabergoline). After treatment mean serum PRL levels were significantly reduced (12 +/- 3.1 ng/ml; p less than 0.001), a full normalization being obtained in 26 patients. There were no significant differences in both basal and after treatment PRL levels among patients treated with different drugs, although a greater PRL decrease was induced by cabergoline. Serum OC levels significantly increased after 12 month therapy (4.7 +/- 0.6 ng/ml, p less than 0.001), a normal concentration being reached in 14 of 29 cases. During treatment there were no significant differences in serum estradiol and PRL concentrations between patients who normalized or not their OC levels, while the reduction in PRL levels with respect to baseline was more pronounced in the former group. The absolute increase in OC levels positively correlated with serum PRL decrements (p less than 0.01). It is noteworthy that serum OC normalized in 1/10 patients during dihydroergocriptine, 3/8 during bromocriptine and 10/11 during cabergoline. Four patients, previously treated with dihydroergocriptine and bromocriptine without normalizing OC and PRL levels, underwent a second course of therapy with cabergoline and then normalized OC concentrations.", "author" : [ { "dropping-particle" : "", "family" : "Sartorio", "given" : "A", "non-dropping-particle" : "", "parse-names" : false, "suffix" : "" }, { "dropping-particle" : "", "family" : "Conti", "given" : "A", "non-dropping-particle" : "", "parse-names" : false, "suffix" : "" }, { "dropping-particle" : "", "family" : "Ambrosi", "given" : "B", "non-dropping-particle" : "", "parse-names" : false, "suffix" : "" }, { "dropping-particle" : "", "family" : "Muratori", "given" : "M", "non-dropping-particle" : "", "parse-names" : false, "suffix" : "" }, { "dropping-particle" : "", "family" : "Morabito", "given" : "F", "non-dropping-particle" : "", "parse-names" : false, "suffix" : "" }, { "dropping-particle" : "", "family" : "Faglia", "given" : "G", "non-dropping-particle" : "", "parse-names" : false, "suffix" : "" } ], "container-title" : "journal of endocrinological investigation", "id" : "ITEM-1", "issue" : "5", "issued" : { "date-parts" : [ [ "1990" ] ] }, "page" : "419-22", "title" : "Osteocalcin levels in patients with microprolactinoma before and during medical treatment.", "type" : "article-journal", "volume" : "13" }, "uris" : [ "http://www.mendeley.com/documents/?uuid=29673f0b-e241-4bb5-acad-267ddc85282d" ] } ], "mendeley" : { "formattedCitation" : "(131)", "plainTextFormattedCitation" : "(131)", "previouslyFormattedCitation" : "&lt;sup&gt;131&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131)</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dopamine</w:t>
            </w:r>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dop</w:t>
            </w:r>
            <w:proofErr w:type="spellEnd"/>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ina1</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 xml:space="preserve">C57BL6 mice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DOI" : "10.1155/2011/928523", "ISSN" : "1687-5303", "PMID" : "21603181", "abstract" : "High fat feeding induces a variety of obese and lean phenotypes in inbred rodents. Compared to Diet Resistant (DR) rodents, Diet Induced Obese (DIO) rodents are insulin resistant and have a reduced dopamine receptor D2 (DRD2) mediated tone. We hypothesized that this differing dopaminergic tone contributes to the distinct metabolic profiles of these animals. C57Bl6 mice were classified as DIO or DR based on their weight gain during 10 weeks of high fat feeding. Subsequently DIO mice were treated with the DRD2 agonist bromocriptine and DR mice with the DRD2 antagonist haloperidol for 2 weeks. Compared to DR mice, the bodyweight of DIO mice was higher and their insulin sensitivity decreased. Haloperidol treatment reduced the voluntary activity and energy expenditure of DR mice and induced insulin resistance in these mice. Conversely, bromocriptine treatment tended to reduce bodyweight and voluntary activity, and reinforce insulin action in DIO mice. These results show that DRD2 activation partly redirects high fat diet induced metabolic anomalies in obesity-prone mice. Conversely, blocking DRD2 induces an adverse metabolic profile in mice that are inherently resistant to the deleterious effects of high fat food. This suggests that dopaminergic neurotransmission is involved in the control of metabolic phenotype.", "author" : [ { "dropping-particle" : "", "family" : "Leeuw van Weenen", "given" : "J E", "non-dropping-particle" : "de", "parse-names" : false, "suffix" : "" }, { "dropping-particle" : "", "family" : "Parlevliet", "given" : "E T", "non-dropping-particle" : "", "parse-names" : false, "suffix" : "" }, { "dropping-particle" : "", "family" : "Schr\u00f6der-van der Elst", "given" : "J P", "non-dropping-particle" : "", "parse-names" : false, "suffix" : "" }, { "dropping-particle" : "", "family" : "Berg", "given" : "S A", "non-dropping-particle" : "van den", "parse-names" : false, "suffix" : "" }, { "dropping-particle" : "", "family" : "Willems van Dijk", "given" : "K", "non-dropping-particle" : "", "parse-names" : false, "suffix" : "" }, { "dropping-particle" : "", "family" : "Romijn", "given" : "J A", "non-dropping-particle" : "", "parse-names" : false, "suffix" : "" }, { "dropping-particle" : "", "family" : "Pijl", "given" : "H", "non-dropping-particle" : "", "parse-names" : false, "suffix" : "" } ], "container-title" : "Experimental diabetes research", "id" : "ITEM-1", "issued" : { "date-parts" : [ [ "2011", "1" ] ] }, "page" : "928523", "title" : "Pharmacological modulation of dopamine receptor D2-mediated transmission alters the metabolic phenotype of diet induced obese and diet resistant C57Bl6 mice.", "type" : "article-journal", "volume" : "2011" }, "uris" : [ "http://www.mendeley.com/documents/?uuid=5e7bac98-3cfe-4e8b-addd-b9cd659b8772" ] } ], "mendeley" : { "formattedCitation" : "(132)", "plainTextFormattedCitation" : "(132)", "previouslyFormattedCitation" : "&lt;sup&gt;132&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132)</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dopamine</w:t>
            </w:r>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dop</w:t>
            </w:r>
            <w:proofErr w:type="spellEnd"/>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msl1</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Sprague-</w:t>
            </w:r>
            <w:proofErr w:type="spellStart"/>
            <w:r w:rsidRPr="00E901D6">
              <w:rPr>
                <w:rFonts w:ascii="Times New Roman" w:eastAsia="Times New Roman" w:hAnsi="Times New Roman" w:cs="Times New Roman"/>
                <w:color w:val="000000"/>
                <w:lang w:eastAsia="en-IN"/>
              </w:rPr>
              <w:t>Dawley</w:t>
            </w:r>
            <w:proofErr w:type="spellEnd"/>
            <w:r w:rsidRPr="00E901D6">
              <w:rPr>
                <w:rFonts w:ascii="Times New Roman" w:eastAsia="Times New Roman" w:hAnsi="Times New Roman" w:cs="Times New Roman"/>
                <w:color w:val="000000"/>
                <w:lang w:eastAsia="en-IN"/>
              </w:rPr>
              <w:t xml:space="preserve"> rat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DOI" : "10.1152/jn.00230.2011", "ISSN" : "1522-1598", "PMID" : "21653722", "abstract" : "The dopamine system plays an integral role in motor physiology. Dopamine controls movement by modulation of higher-order motor centers (e.g., basal ganglia) but may also regulate movement by directly controlling motoneuron function. Even though dopamine cells synapse onto motoneurons, which themselves express dopamine receptors, it is unknown whether dopamine modulates skeletal muscle activity. Therefore, we aimed to determine whether changes in dopaminergic neurotransmission at a somatic motor pool affect motor outflow to skeletal muscles. We used microinjection, neuropharmacology, electrophysiology, and histology to determine whether manipulation of D(1)- and D(2)-like receptors on trigeminal motoneurons affects masseter and/or tensor palatini muscle tone in anesthetized rats. We found that apomorphine (a dopamine analog) activated trigeminal motoneurons and triggered a potent increase in both masseter and tensor palatini tone. This excitatory effect is mediated by D(1)-like receptors because specific D(1)-like receptor activation strengthened muscle tone and blockade of these receptors prevented dopamine-driven activation of motoneurons. Blockade of D(1)-like receptors alone had no detectable effect on basal masseter/tensor palatini tone, indicating the absence of a functional dopamine drive onto trigeminal motoneurons, at least during isoflurane anesthesia. Finally, we showed that D(2)-like receptors do not affect either trigeminal motoneuron function or masseter/tensor palatini muscle tone. Our results provide the first demonstration that dopamine can directly control movement by manipulating somatic motoneuron behavior and skeletal muscle tone.", "author" : [ { "dropping-particle" : "", "family" : "Schwarz", "given" : "Peter B", "non-dropping-particle" : "", "parse-names" : false, "suffix" : "" }, { "dropping-particle" : "", "family" : "Peever", "given" : "John H", "non-dropping-particle" : "", "parse-names" : false, "suffix" : "" } ], "container-title" : "Journal of neurophysiology", "id" : "ITEM-1", "issue" : "3", "issued" : { "date-parts" : [ [ "2011", "9" ] ] }, "page" : "1299-309", "title" : "Dopamine triggers skeletal muscle tone by activating D1-like receptors on somatic motoneurons.", "type" : "article-journal", "volume" : "106" }, "uris" : [ "http://www.mendeley.com/documents/?uuid=28ff9f6b-a868-4293-8b5e-77036dc568e3" ] } ], "mendeley" : { "formattedCitation" : "(133)", "plainTextFormattedCitation" : "(133)", "previouslyFormattedCitation" : "&lt;sup&gt;133&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133)</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dopamine</w:t>
            </w:r>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dop</w:t>
            </w:r>
            <w:proofErr w:type="spellEnd"/>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ins0</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 xml:space="preserve">INS-1E cells and pancreatic islet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DOI" : "10.1074/jbc.M505560200", "ISBN" : "4122379555", "ISSN" : "0021-9258", "PMID" : "16129680", "abstract" : "Dopamine signaling is mediated by five cloned receptors, grouped into D1-like (D1 and D5) and D2-like (D2, D3 and D4) families. We identified by reverse transcription-PCR the presence of dopamine receptors from both families in INS-1E insulin-secreting cells as well as in rodent and human isolated islets. D2 receptor expression was confirmed by immunodetection revealing localization on insulin secretory granules of INS-1E and primary rodent and human beta cells. We then tested potential effects mediated by the identified receptors on beta cell function. Dopamine (10 microM) and the D2-like receptor agonist quinpirole (5 microM) inhibited glucose-stimulated insulin secretion tested in several models, i.e. INS-1E beta cells, fluorescence-activated cell-sorted primary rat beta cells, and pancreatic islets of rat, mouse, and human origin. Insulin exocytosis is controlled by metabolism coupled to cytosolic calcium changes. Measurements of glucose-induced mitochondrial hyperpolarization and ATP generation showed that dopamine and D2-like agonists did not inhibit glucose metabolism. On the other hand, dopamine decreased cell membrane depolarization as well as cytosolic calcium increases evoked by glucose stimulation in INS-1E beta cells. These results show for the first time that dopamine receptors are expressed in pancreatic beta cells. Dopamine inhibited glucose-stimulated insulin secretion, an effect that could be ascribed to D2-like receptors. Regarding the molecular mechanisms implicated in dopamine-mediated inhibition of insulin release, our results point to distal steps in metabolism-secretion coupling. Thus, the role played by dopamine in glucose homeostasis might involve dopamine receptors, expressed in pancreatic beta cells, modulating insulin release.", "author" : [ { "dropping-particle" : "", "family" : "Rub\u00ed", "given" : "Blanca", "non-dropping-particle" : "", "parse-names" : false, "suffix" : "" }, { "dropping-particle" : "", "family" : "Ljubicic", "given" : "Sanda", "non-dropping-particle" : "", "parse-names" : false, "suffix" : "" }, { "dropping-particle" : "", "family" : "Pournourmohammadi", "given" : "Shirin", "non-dropping-particle" : "", "parse-names" : false, "suffix" : "" }, { "dropping-particle" : "", "family" : "Carobbio", "given" : "Stefania", "non-dropping-particle" : "", "parse-names" : false, "suffix" : "" }, { "dropping-particle" : "", "family" : "Armanet", "given" : "Mathieu", "non-dropping-particle" : "", "parse-names" : false, "suffix" : "" }, { "dropping-particle" : "", "family" : "Bartley", "given" : "Clarissa", "non-dropping-particle" : "", "parse-names" : false, "suffix" : "" }, { "dropping-particle" : "", "family" : "Maechler", "given" : "Pierre", "non-dropping-particle" : "", "parse-names" : false, "suffix" : "" } ], "container-title" : "The Journal of biological chemistry", "id" : "ITEM-1", "issue" : "44", "issued" : { "date-parts" : [ [ "2005", "11", "4" ] ] }, "page" : "36824-32", "title" : "Dopamine D2-like receptors are expressed in pancreatic beta cells and mediate inhibition of insulin secretion.", "type" : "article-journal", "volume" : "280" }, "uris" : [ "http://www.mendeley.com/documents/?uuid=f3d4ce30-e78c-45ad-a6fc-760d06588857" ] } ], "mendeley" : { "formattedCitation" : "(134)", "plainTextFormattedCitation" : "(134)", "previouslyFormattedCitation" : "&lt;sup&gt;134&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134)</w:t>
            </w:r>
            <w:r w:rsidRPr="00E901D6">
              <w:rPr>
                <w:rFonts w:ascii="Times New Roman" w:eastAsia="Times New Roman" w:hAnsi="Times New Roman" w:cs="Times New Roman"/>
                <w:color w:val="000000"/>
                <w:lang w:eastAsia="en-IN"/>
              </w:rPr>
              <w:fldChar w:fldCharType="end"/>
            </w:r>
            <w:r w:rsidRPr="00E901D6">
              <w:rPr>
                <w:rFonts w:ascii="Times New Roman" w:eastAsia="Times New Roman" w:hAnsi="Times New Roman" w:cs="Times New Roman"/>
                <w:color w:val="000000"/>
                <w:lang w:eastAsia="en-IN"/>
              </w:rPr>
              <w:t xml:space="preserve">; C57BL/5J mice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It has been postulated that dopaminergic activities comprise a major functional component of a central regulatory system for metabolism which can be manipulated by dopamine modulating drugs. The present study is aimed at delineating the role and importance of pharmacological dopaminergic activation in the regulation of metabolism during obesity and diabetes. We treated C57BL/6J ob/ob mice for 2 weeks with bromocriptine (dopamine D2 agonist), SKF38393 (dopamine D1 agonist), both drugs combined or vehicle and monitored the effects of such treatment on body composition, food consumption, and serum metabolites. Bromocriptine and SKF38393 individually produced moderate improvements in obesity, hyperglycemia, and hyperinsulinemia. However, a combination of bromocriptine plus SKF38393 resulted in major reductions in body weight (7.5 g), body fat (40%), food consumption (42%), and serum concentrations of glucose (59%), triglyceride (37%), free fatty acid (45%) and insulin (49%) while increasing protein mass (8%). These results indicate that regulatory components of metabolism in the ob/ob mouse are modulated by and/or are comprised of dopaminergic activities. Importantly, dopaminergic D1/D2 receptor coactivation maximizes this dopaminergic response (i.e., improvement of metabolic abnormalities) in these mice.", "author" : [ { "dropping-particle" : "", "family" : "Cincotta", "given" : "AH", "non-dropping-particle" : "", "parse-names" : false, "suffix" : "" }, { "dropping-particle" : "", "family" : "Tozzo", "given" : "E", "non-dropping-particle" : "", "parse-names" : false, "suffix" : "" }, { "dropping-particle" : "", "family" : "Scislowski", "given" : "PW", "non-dropping-particle" : "", "parse-names" : false, "suffix" : "" } ], "container-title" : "Life Sciences", "id" : "ITEM-1", "issue" : "10", "issued" : { "date-parts" : [ [ "1997" ] ] }, "page" : "951-6", "title" : "Bromocriptine/SKF38393 treatment ameliorates obesity and associated metabolic dysfunctions in obese (ob/ob) mice.", "type" : "article-journal", "volume" : "61" }, "uris" : [ "http://www.mendeley.com/documents/?uuid=e350b201-4dd4-4c37-a99a-5add24343ff9" ] } ], "mendeley" : { "formattedCitation" : "(135)", "plainTextFormattedCitation" : "(135)", "previouslyFormattedCitation" : "&lt;sup&gt;135&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135)</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dopamine</w:t>
            </w:r>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dop</w:t>
            </w:r>
            <w:proofErr w:type="spellEnd"/>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lep0</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 xml:space="preserve">Human adipocyte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DOI" : "10.1371/journal.pone.0025537", "ISSN" : "1932-6203", "PMID" : "21966540", "abstract" : "Introduction: Dopamine (DA) binds to five receptors (DAR), classified by their ability to increase (D1R-like) or decrease (D2R-like) cAMP. In humans, most DA circulates as dopamine sulfate (DA-S), which can be de-conjugated to bioactive DA by arylsulfatase A (ARSA). The objective was to examine expression of DAR and ARSA in human adipose tissue and determine whether DA regulates prolactin (PRL) and adipokine expression and release. Methods DAR were analyzed by RT-PCR and Western blotting in explants, primary adipocytes and two human adipocyte cell lines, LS14 and SW872. ARSA expression and activity were determined by qPCR and enzymatic assay. PRL expression and release were determined by luciferase reporter and Nb2 bioassay. Analysis of cAMP, cGMP, leptin, adiponectin and interleukin 6 (IL-6) was done by ELISA. Activation of MAPK and PI3 kinase/Akt was determined by Western blotting. Results DAR are variably expressed at the mRNA and protein levels in adipose tissue and adipocytes during adipogenesis. ARSA activity in adipocyte increases after differentiation. DA at nM concentrations suppresses cAMP, stimulates cGMP, and activates MAPK in adipocytes. Acting via D2R-like receptors, DA and DA-S inhibit PRL gene expression and release. Acting via D1R/D5R receptors, DA suppresses leptin and stimulates adiponectin and IL-6 release. Conclusions This is the first report that human adipocytes express functional DAR and ARSA, suggesting a regulatory role for peripheral DA in adipose functions. We speculate that the propensity of some DAR-activating antipsychotics to increase weight and alter metabolic homeostasis is due, in part, to their direct action on adipose tissue.", "author" : [ { "dropping-particle" : "", "family" : "Borcherding", "given" : "Dana C", "non-dropping-particle" : "", "parse-names" : false, "suffix" : "" }, { "dropping-particle" : "", "family" : "Hugo", "given" : "Eric R", "non-dropping-particle" : "", "parse-names" : false, "suffix" : "" }, { "dropping-particle" : "", "family" : "Idelman", "given" : "Gila", "non-dropping-particle" : "", "parse-names" : false, "suffix" : "" }, { "dropping-particle" : "", "family" : "Silva", "given" : "Anuradha", "non-dropping-particle" : "De", "parse-names" : false, "suffix" : "" }, { "dropping-particle" : "", "family" : "Richtand", "given" : "Nathan W", "non-dropping-particle" : "", "parse-names" : false, "suffix" : "" }, { "dropping-particle" : "", "family" : "Loftus", "given" : "Jean", "non-dropping-particle" : "", "parse-names" : false, "suffix" : "" }, { "dropping-particle" : "", "family" : "Ben-Jonathan", "given" : "Nira", "non-dropping-particle" : "", "parse-names" : false, "suffix" : "" } ], "container-title" : "PloS one", "id" : "ITEM-1", "issue" : "9", "issued" : { "date-parts" : [ [ "2011", "1" ] ] }, "page" : "e25537", "title" : "Dopamine receptors in human adipocytes: expression and functions.", "type" : "article-journal", "volume" : "6" }, "uris" : [ "http://www.mendeley.com/documents/?uuid=7b58e5f7-d72d-443d-83bb-837947c58dd8" ] } ], "mendeley" : { "formattedCitation" : "(136)", "plainTextFormattedCitation" : "(136)", "previouslyFormattedCitation" : "&lt;sup&gt;136&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136)</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dopamine</w:t>
            </w:r>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dop</w:t>
            </w:r>
            <w:proofErr w:type="spellEnd"/>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il61</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 xml:space="preserve">Human adipocyte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DOI" : "10.1371/journal.pone.0025537", "ISSN" : "1932-6203", "PMID" : "21966540", "abstract" : "Introduction: Dopamine (DA) binds to five receptors (DAR), classified by their ability to increase (D1R-like) or decrease (D2R-like) cAMP. In humans, most DA circulates as dopamine sulfate (DA-S), which can be de-conjugated to bioactive DA by arylsulfatase A (ARSA). The objective was to examine expression of DAR and ARSA in human adipose tissue and determine whether DA regulates prolactin (PRL) and adipokine expression and release. Methods DAR were analyzed by RT-PCR and Western blotting in explants, primary adipocytes and two human adipocyte cell lines, LS14 and SW872. ARSA expression and activity were determined by qPCR and enzymatic assay. PRL expression and release were determined by luciferase reporter and Nb2 bioassay. Analysis of cAMP, cGMP, leptin, adiponectin and interleukin 6 (IL-6) was done by ELISA. Activation of MAPK and PI3 kinase/Akt was determined by Western blotting. Results DAR are variably expressed at the mRNA and protein levels in adipose tissue and adipocytes during adipogenesis. ARSA activity in adipocyte increases after differentiation. DA at nM concentrations suppresses cAMP, stimulates cGMP, and activates MAPK in adipocytes. Acting via D2R-like receptors, DA and DA-S inhibit PRL gene expression and release. Acting via D1R/D5R receptors, DA suppresses leptin and stimulates adiponectin and IL-6 release. Conclusions This is the first report that human adipocytes express functional DAR and ARSA, suggesting a regulatory role for peripheral DA in adipose functions. We speculate that the propensity of some DAR-activating antipsychotics to increase weight and alter metabolic homeostasis is due, in part, to their direct action on adipose tissue.", "author" : [ { "dropping-particle" : "", "family" : "Borcherding", "given" : "Dana C", "non-dropping-particle" : "", "parse-names" : false, "suffix" : "" }, { "dropping-particle" : "", "family" : "Hugo", "given" : "Eric R", "non-dropping-particle" : "", "parse-names" : false, "suffix" : "" }, { "dropping-particle" : "", "family" : "Idelman", "given" : "Gila", "non-dropping-particle" : "", "parse-names" : false, "suffix" : "" }, { "dropping-particle" : "", "family" : "Silva", "given" : "Anuradha", "non-dropping-particle" : "De", "parse-names" : false, "suffix" : "" }, { "dropping-particle" : "", "family" : "Richtand", "given" : "Nathan W", "non-dropping-particle" : "", "parse-names" : false, "suffix" : "" }, { "dropping-particle" : "", "family" : "Loftus", "given" : "Jean", "non-dropping-particle" : "", "parse-names" : false, "suffix" : "" }, { "dropping-particle" : "", "family" : "Ben-Jonathan", "given" : "Nira", "non-dropping-particle" : "", "parse-names" : false, "suffix" : "" } ], "container-title" : "PloS one", "id" : "ITEM-1", "issue" : "9", "issued" : { "date-parts" : [ [ "2011", "1" ] ] }, "page" : "e25537", "title" : "Dopamine receptors in human adipocytes: expression and functions.", "type" : "article-journal", "volume" : "6" }, "uris" : [ "http://www.mendeley.com/documents/?uuid=7b58e5f7-d72d-443d-83bb-837947c58dd8" ] } ], "mendeley" : { "formattedCitation" : "(136)", "plainTextFormattedCitation" : "(136)", "previouslyFormattedCitation" : "&lt;sup&gt;136&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136)</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dopamine</w:t>
            </w:r>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dop</w:t>
            </w:r>
            <w:proofErr w:type="spellEnd"/>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and1</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 xml:space="preserve">Human adipocyte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DOI" : "10.1371/journal.pone.0025537", "ISSN" : "1932-6203", "PMID" : "21966540", "abstract" : "Introduction: Dopamine (DA) binds to five receptors (DAR), classified by their ability to increase (D1R-like) or decrease (D2R-like) cAMP. In humans, most DA circulates as dopamine sulfate (DA-S), which can be de-conjugated to bioactive DA by arylsulfatase A (ARSA). The objective was to examine expression of DAR and ARSA in human adipose tissue and determine whether DA regulates prolactin (PRL) and adipokine expression and release. Methods DAR were analyzed by RT-PCR and Western blotting in explants, primary adipocytes and two human adipocyte cell lines, LS14 and SW872. ARSA expression and activity were determined by qPCR and enzymatic assay. PRL expression and release were determined by luciferase reporter and Nb2 bioassay. Analysis of cAMP, cGMP, leptin, adiponectin and interleukin 6 (IL-6) was done by ELISA. Activation of MAPK and PI3 kinase/Akt was determined by Western blotting. Results DAR are variably expressed at the mRNA and protein levels in adipose tissue and adipocytes during adipogenesis. ARSA activity in adipocyte increases after differentiation. DA at nM concentrations suppresses cAMP, stimulates cGMP, and activates MAPK in adipocytes. Acting via D2R-like receptors, DA and DA-S inhibit PRL gene expression and release. Acting via D1R/D5R receptors, DA suppresses leptin and stimulates adiponectin and IL-6 release. Conclusions This is the first report that human adipocytes express functional DAR and ARSA, suggesting a regulatory role for peripheral DA in adipose functions. We speculate that the propensity of some DAR-activating antipsychotics to increase weight and alter metabolic homeostasis is due, in part, to their direct action on adipose tissue.", "author" : [ { "dropping-particle" : "", "family" : "Borcherding", "given" : "Dana C", "non-dropping-particle" : "", "parse-names" : false, "suffix" : "" }, { "dropping-particle" : "", "family" : "Hugo", "given" : "Eric R", "non-dropping-particle" : "", "parse-names" : false, "suffix" : "" }, { "dropping-particle" : "", "family" : "Idelman", "given" : "Gila", "non-dropping-particle" : "", "parse-names" : false, "suffix" : "" }, { "dropping-particle" : "", "family" : "Silva", "given" : "Anuradha", "non-dropping-particle" : "De", "parse-names" : false, "suffix" : "" }, { "dropping-particle" : "", "family" : "Richtand", "given" : "Nathan W", "non-dropping-particle" : "", "parse-names" : false, "suffix" : "" }, { "dropping-particle" : "", "family" : "Loftus", "given" : "Jean", "non-dropping-particle" : "", "parse-names" : false, "suffix" : "" }, { "dropping-particle" : "", "family" : "Ben-Jonathan", "given" : "Nira", "non-dropping-particle" : "", "parse-names" : false, "suffix" : "" } ], "container-title" : "PloS one", "id" : "ITEM-1", "issue" : "9", "issued" : { "date-parts" : [ [ "2011", "1" ] ] }, "page" : "e25537", "title" : "Dopamine receptors in human adipocytes: expression and functions.", "type" : "article-journal", "volume" : "6" }, "uris" : [ "http://www.mendeley.com/documents/?uuid=7b58e5f7-d72d-443d-83bb-837947c58dd8" ] } ], "mendeley" : { "formattedCitation" : "(136)", "plainTextFormattedCitation" : "(136)", "previouslyFormattedCitation" : "&lt;sup&gt;136&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136)</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dopamine</w:t>
            </w:r>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dop</w:t>
            </w:r>
            <w:proofErr w:type="spellEnd"/>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ffa0</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 xml:space="preserve">C57BL/5J mice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It has been postulated that dopaminergic activities comprise a major functional component of a central regulatory system for metabolism which can be manipulated by dopamine modulating drugs. The present study is aimed at delineating the role and importance of pharmacological dopaminergic activation in the regulation of metabolism during obesity and diabetes. We treated C57BL/6J ob/ob mice for 2 weeks with bromocriptine (dopamine D2 agonist), SKF38393 (dopamine D1 agonist), both drugs combined or vehicle and monitored the effects of such treatment on body composition, food consumption, and serum metabolites. Bromocriptine and SKF38393 individually produced moderate improvements in obesity, hyperglycemia, and hyperinsulinemia. However, a combination of bromocriptine plus SKF38393 resulted in major reductions in body weight (7.5 g), body fat (40%), food consumption (42%), and serum concentrations of glucose (59%), triglyceride (37%), free fatty acid (45%) and insulin (49%) while increasing protein mass (8%). These results indicate that regulatory components of metabolism in the ob/ob mouse are modulated by and/or are comprised of dopaminergic activities. Importantly, dopaminergic D1/D2 receptor coactivation maximizes this dopaminergic response (i.e., improvement of metabolic abnormalities) in these mice.", "author" : [ { "dropping-particle" : "", "family" : "Cincotta", "given" : "AH", "non-dropping-particle" : "", "parse-names" : false, "suffix" : "" }, { "dropping-particle" : "", "family" : "Tozzo", "given" : "E", "non-dropping-particle" : "", "parse-names" : false, "suffix" : "" }, { "dropping-particle" : "", "family" : "Scislowski", "given" : "PW", "non-dropping-particle" : "", "parse-names" : false, "suffix" : "" } ], "container-title" : "Life Sciences", "id" : "ITEM-1", "issue" : "10", "issued" : { "date-parts" : [ [ "1997" ] ] }, "page" : "951-6", "title" : "Bromocriptine/SKF38393 treatment ameliorates obesity and associated metabolic dysfunctions in obese (ob/ob) mice.", "type" : "article-journal", "volume" : "61" }, "uris" : [ "http://www.mendeley.com/documents/?uuid=e350b201-4dd4-4c37-a99a-5add24343ff9" ] } ], "mendeley" : { "formattedCitation" : "(135)", "plainTextFormattedCitation" : "(135)", "previouslyFormattedCitation" : "&lt;sup&gt;135&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135)</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dopamine</w:t>
            </w:r>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dop</w:t>
            </w:r>
            <w:proofErr w:type="spellEnd"/>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tri0</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 xml:space="preserve">C57BL/5J mice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It has been postulated that dopaminergic activities comprise a major functional component of a central regulatory system for metabolism which can be manipulated by dopamine modulating drugs. The present study is aimed at delineating the role and importance of pharmacological dopaminergic activation in the regulation of metabolism during obesity and diabetes. We treated C57BL/6J ob/ob mice for 2 weeks with bromocriptine (dopamine D2 agonist), SKF38393 (dopamine D1 agonist), both drugs combined or vehicle and monitored the effects of such treatment on body composition, food consumption, and serum metabolites. Bromocriptine and SKF38393 individually produced moderate improvements in obesity, hyperglycemia, and hyperinsulinemia. However, a combination of bromocriptine plus SKF38393 resulted in major reductions in body weight (7.5 g), body fat (40%), food consumption (42%), and serum concentrations of glucose (59%), triglyceride (37%), free fatty acid (45%) and insulin (49%) while increasing protein mass (8%). These results indicate that regulatory components of metabolism in the ob/ob mouse are modulated by and/or are comprised of dopaminergic activities. Importantly, dopaminergic D1/D2 receptor coactivation maximizes this dopaminergic response (i.e., improvement of metabolic abnormalities) in these mice.", "author" : [ { "dropping-particle" : "", "family" : "Cincotta", "given" : "AH", "non-dropping-particle" : "", "parse-names" : false, "suffix" : "" }, { "dropping-particle" : "", "family" : "Tozzo", "given" : "E", "non-dropping-particle" : "", "parse-names" : false, "suffix" : "" }, { "dropping-particle" : "", "family" : "Scislowski", "given" : "PW", "non-dropping-particle" : "", "parse-names" : false, "suffix" : "" } ], "container-title" : "Life Sciences", "id" : "ITEM-1", "issue" : "10", "issued" : { "date-parts" : [ [ "1997" ] ] }, "page" : "951-6", "title" : "Bromocriptine/SKF38393 treatment ameliorates obesity and associated metabolic dysfunctions in obese (ob/ob) mice.", "type" : "article-journal", "volume" : "61" }, "uris" : [ "http://www.mendeley.com/documents/?uuid=e350b201-4dd4-4c37-a99a-5add24343ff9" ] } ], "mendeley" : { "formattedCitation" : "(135)", "plainTextFormattedCitation" : "(135)", "previouslyFormattedCitation" : "&lt;sup&gt;135&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135)</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dopamine</w:t>
            </w:r>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dop</w:t>
            </w:r>
            <w:proofErr w:type="spellEnd"/>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pgl0</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 xml:space="preserve">C57BL/5J mice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It has been postulated that dopaminergic activities comprise a major functional component of a central regulatory system for metabolism which can be manipulated by dopamine modulating drugs. The present study is aimed at delineating the role and importance of pharmacological dopaminergic activation in the regulation of metabolism during obesity and diabetes. We treated C57BL/6J ob/ob mice for 2 weeks with bromocriptine (dopamine D2 agonist), SKF38393 (dopamine D1 agonist), both drugs combined or vehicle and monitored the effects of such treatment on body composition, food consumption, and serum metabolites. Bromocriptine and SKF38393 individually produced moderate improvements in obesity, hyperglycemia, and hyperinsulinemia. However, a combination of bromocriptine plus SKF38393 resulted in major reductions in body weight (7.5 g), body fat (40%), food consumption (42%), and serum concentrations of glucose (59%), triglyceride (37%), free fatty acid (45%) and insulin (49%) while increasing protein mass (8%). These results indicate that regulatory components of metabolism in the ob/ob mouse are modulated by and/or are comprised of dopaminergic activities. Importantly, dopaminergic D1/D2 receptor coactivation maximizes this dopaminergic response (i.e., improvement of metabolic abnormalities) in these mice.", "author" : [ { "dropping-particle" : "", "family" : "Cincotta", "given" : "AH", "non-dropping-particle" : "", "parse-names" : false, "suffix" : "" }, { "dropping-particle" : "", "family" : "Tozzo", "given" : "E", "non-dropping-particle" : "", "parse-names" : false, "suffix" : "" }, { "dropping-particle" : "", "family" : "Scislowski", "given" : "PW", "non-dropping-particle" : "", "parse-names" : false, "suffix" : "" } ], "container-title" : "Life Sciences", "id" : "ITEM-1", "issue" : "10", "issued" : { "date-parts" : [ [ "1997" ] ] }, "page" : "951-6", "title" : "Bromocriptine/SKF38393 treatment ameliorates obesity and associated metabolic dysfunctions in obese (ob/ob) mice.", "type" : "article-journal", "volume" : "61" }, "uris" : [ "http://www.mendeley.com/documents/?uuid=e350b201-4dd4-4c37-a99a-5add24343ff9" ] } ], "mendeley" : { "formattedCitation" : "(135)", "plainTextFormattedCitation" : "(135)", "previouslyFormattedCitation" : "&lt;sup&gt;135&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135)</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dopamine</w:t>
            </w:r>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dop</w:t>
            </w:r>
            <w:proofErr w:type="spellEnd"/>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fdi0</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Zucker</w:t>
            </w:r>
            <w:proofErr w:type="spellEnd"/>
            <w:r w:rsidRPr="00E901D6">
              <w:rPr>
                <w:rFonts w:ascii="Times New Roman" w:eastAsia="Times New Roman" w:hAnsi="Times New Roman" w:cs="Times New Roman"/>
                <w:color w:val="000000"/>
                <w:lang w:eastAsia="en-IN"/>
              </w:rPr>
              <w:t xml:space="preserve"> rat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DOI" : "10.1159/000170586.Bromocriptine", "abstract" : "Background\u2014The dopamine (DA) D2 receptor (D2R) agonist bromocriptine (BC) decreases body fat in animal and human models and increases lean muscle mass, improves glucose intolerance and insulin resistance, and reduces triglycerides and free fatty acids. We have previously shown a negative correlation between D2R and body weight in obese individuals and in rodents, and that chronic food restriction increases D2R binding in genetically obese rats. The purpose of this study was to assess whether the antiobesity and metabolic effects of BC are related to changes in midbrain DA and D2R activity by measuring D2R and DA transporter (DAT) binding in a genetic (leptin-receptor-deficient) and environmental (diet-induced) rodent obesity model. Methods\u2014Obese (fa/fa) (leptin-receptor-deficient), lean (FA/FA) Zucker rats and rats with dietinduced obesity (DIO) were treated with 10 mg/kg BC for 4 weeks. Body weight, food intake, locomotor activity and blood glucose levels were measured along with D2R- and DAT-binding levels using in vitro receptor autoradiography. Results\u2014BC decreased food intake and body fat and increased locomotor activity in both the (fa/ fa) and DIO rats. Furthermore, BC increased D2R binding in (fa/fa) but not in DIO rats. Finally, BC increased DAT binding in DIO rats but not in the (fa/fa) rats. Conclusion\u2014These observations are all consistent with the existence of unique leptin-DA interactions and the hypothesis that there is hyposensitivity of the DA system in obesity.", "author" : [ { "dropping-particle" : "", "family" : "Davis", "given" : "Lisa M.", "non-dropping-particle" : "", "parse-names" : false, "suffix" : "" }, { "dropping-particle" : "", "family" : "Michaelides", "given" : "Michael", "non-dropping-particle" : "", "parse-names" : false, "suffix" : "" }, { "dropping-particle" : "", "family" : "Cheskin", "given" : "Lawrence J.", "non-dropping-particle" : "", "parse-names" : false, "suffix" : "" }, { "dropping-particle" : "", "family" : "Moran", "given" : "Timothy H.", "non-dropping-particle" : "", "parse-names" : false, "suffix" : "" }, { "dropping-particle" : "", "family" : "Aja", "given" : "Susan", "non-dropping-particle" : "", "parse-names" : false, "suffix" : "" }, { "dropping-particle" : "", "family" : "Watkins", "given" : "Paul A.", "non-dropping-particle" : "", "parse-names" : false, "suffix" : "" }, { "dropping-particle" : "", "family" : "Pei", "given" : "Zhengtong", "non-dropping-particle" : "", "parse-names" : false, "suffix" : "" }, { "dropping-particle" : "", "family" : "Contoreggi", "given" : "Carlo", "non-dropping-particle" : "", "parse-names" : false, "suffix" : "" }, { "dropping-particle" : "", "family" : "McCullough", "given" : "Karen", "non-dropping-particle" : "", "parse-names" : false, "suffix" : "" }, { "dropping-particle" : "", "family" : "Hope", "given" : "Bruce", "non-dropping-particle" : "", "parse-names" : false, "suffix" : "" }, { "dropping-particle" : "", "family" : "Wang", "given" : "Gene Jack", "non-dropping-particle" : "", "parse-names" : false, "suffix" : "" }, { "dropping-particle" : "", "family" : "Volkowb", "given" : "Nora D.", "non-dropping-particle" : "", "parse-names" : false, "suffix" : "" }, { "dropping-particle" : "", "family" : "Thanos", "given" : "Panayotis K.", "non-dropping-particle" : "", "parse-names" : false, "suffix" : "" } ], "container-title" : "neuroendocrinology", "id" : "ITEM-1", "issue" : "2", "issued" : { "date-parts" : [ [ "2009" ] ] }, "page" : "152-162", "title" : "Bromocriptine Administration Reduces Hyperphagia and Adiposity and Differentially Affects Dopamine D2 Receptor and Transporter Binding in Leptin-Receptor-Deficient Zucker Rats and Rats with Diet-Induced Obesity", "type" : "article-journal", "volume" : "89" }, "uris" : [ "http://www.mendeley.com/documents/?uuid=6bee3ea5-fc74-4589-b912-986773d13fda" ] } ], "mendeley" : { "formattedCitation" : "(137)", "plainTextFormattedCitation" : "(137)", "previouslyFormattedCitation" : "&lt;sup&gt;137&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137)</w:t>
            </w:r>
            <w:r w:rsidRPr="00E901D6">
              <w:rPr>
                <w:rFonts w:ascii="Times New Roman" w:eastAsia="Times New Roman" w:hAnsi="Times New Roman" w:cs="Times New Roman"/>
                <w:color w:val="000000"/>
                <w:lang w:eastAsia="en-IN"/>
              </w:rPr>
              <w:fldChar w:fldCharType="end"/>
            </w:r>
            <w:r w:rsidRPr="00E901D6">
              <w:rPr>
                <w:rFonts w:ascii="Times New Roman" w:eastAsia="Times New Roman" w:hAnsi="Times New Roman" w:cs="Times New Roman"/>
                <w:color w:val="000000"/>
                <w:lang w:eastAsia="en-IN"/>
              </w:rPr>
              <w:t xml:space="preserve">; C57BL/5J mice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It has been postulated that dopaminergic activities comprise a major functional component of a central regulatory system for metabolism which can be manipulated by dopamine modulating drugs. The present study is aimed at delineating the role and importance of pharmacological dopaminergic activation in the regulation of metabolism during obesity and diabetes. We treated C57BL/6J ob/ob mice for 2 weeks with bromocriptine (dopamine D2 agonist), SKF38393 (dopamine D1 agonist), both drugs combined or vehicle and monitored the effects of such treatment on body composition, food consumption, and serum metabolites. Bromocriptine and SKF38393 individually produced moderate improvements in obesity, hyperglycemia, and hyperinsulinemia. However, a combination of bromocriptine plus SKF38393 resulted in major reductions in body weight (7.5 g), body fat (40%), food consumption (42%), and serum concentrations of glucose (59%), triglyceride (37%), free fatty acid (45%) and insulin (49%) while increasing protein mass (8%). These results indicate that regulatory components of metabolism in the ob/ob mouse are modulated by and/or are comprised of dopaminergic activities. Importantly, dopaminergic D1/D2 receptor coactivation maximizes this dopaminergic response (i.e., improvement of metabolic abnormalities) in these mice.", "author" : [ { "dropping-particle" : "", "family" : "Cincotta", "given" : "AH", "non-dropping-particle" : "", "parse-names" : false, "suffix" : "" }, { "dropping-particle" : "", "family" : "Tozzo", "given" : "E", "non-dropping-particle" : "", "parse-names" : false, "suffix" : "" }, { "dropping-particle" : "", "family" : "Scislowski", "given" : "PW", "non-dropping-particle" : "", "parse-names" : false, "suffix" : "" } ], "container-title" : "Life Sciences", "id" : "ITEM-1", "issue" : "10", "issued" : { "date-parts" : [ [ "1997" ] ] }, "page" : "951-6", "title" : "Bromocriptine/SKF38393 treatment ameliorates obesity and associated metabolic dysfunctions in obese (ob/ob) mice.", "type" : "article-journal", "volume" : "61" }, "uris" : [ "http://www.mendeley.com/documents/?uuid=e350b201-4dd4-4c37-a99a-5add24343ff9" ] } ], "mendeley" : { "formattedCitation" : "(135)", "plainTextFormattedCitation" : "(135)", "previouslyFormattedCitation" : "&lt;sup&gt;135&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135)</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egf</w:t>
            </w:r>
            <w:proofErr w:type="spellEnd"/>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egf</w:t>
            </w:r>
            <w:proofErr w:type="spellEnd"/>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noc0</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 xml:space="preserve">Dorsal root ganglia neuron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DOI" : "10.1186/1744-8069-6-98", "ISSN" : "1744-8069", "abstract" : "BACKGROUND: Dorsal root ganglia (DRG)-neurons are commonly characterized immunocytochemically. Cells are mostly grouped by the experimenter's eye as \"marker-positive\" and \"marker-negative\" according to their immunofluorescence intensity. Classification criteria remain largely undefined. Overcoming this shortfall, we established a quantitative automated microscopy (QuAM) for a defined and multiparametric analysis of adherent heterogeneous primary neurons on a single cell base.The growth factors NGF, GDNF and EGF activate the MAP-kinase Erk1/2 via receptor tyrosine kinase signalling. NGF and GDNF are established factors in regeneration and sensitization of nociceptive neurons. If also the tissue regenerating growth factor, EGF, influences nociceptors is so far unknown. We asked, if EGF can act on nociceptors, and if QuAM can elucidate differences between NGF, GDNF and EGF induced Erk1/2 activation kinetics. Finally, we evaluated, if the investigation of one signalling component allows prediction of the behavioral response to a reagent not tested on nociceptors such as EGF. RESULTS: We established a software-based neuron identification, described quantitatively DRG-neuron heterogeneity and correlated measured sample sizes and corresponding assay sensitivity. Analysing more than 70,000 individual neurons we defined neuronal subgroups based on differential Erk1/2 activation status in sensory neurons. Baseline activity levels varied strongly already in untreated neurons. NGF and GDNF subgroup responsiveness correlated with their subgroup specificity on IB4(+)- and IB4(-)-neurons, respectively. We confirmed expression of EGF-receptors in all sensory neurons. EGF treatment induced STAT3 translocation into the nucleus. Nevertheless, we could not detect any EGF induced Erk1/2 phosphorylation. Accordingly, intradermal injection of EGF resulted in a fundamentally different outcome than NGF/GDNF. EGF did not induce mechanical hyperalgesia, but blocked PGE2-induced sensitization. CONCLUSIONS: QuAM is a suitable if not necessary tool to analyze activation of endogenous signalling in heterogeneous cultures. NGF, GDNF and EGF stimulation of DRG-neurons shows differential Erk1/2 activation responses and a corresponding differential behavioral phenotype. Thus, in addition to expression-markers also signalling-activity can be taken for functional subgroup differentiation and as predictor of behavioral outcome. The anti-nociceptive function of EGF is an intriguing result in\u2026", "author" : [ { "dropping-particle" : "", "family" : "Andres", "given" : "Christine", "non-dropping-particle" : "", "parse-names" : false, "suffix" : "" }, { "dropping-particle" : "", "family" : "Meyer", "given" : "Sonja", "non-dropping-particle" : "", "parse-names" : false, "suffix" : "" }, { "dropping-particle" : "", "family" : "Dina", "given" : "Olayinka A", "non-dropping-particle" : "", "parse-names" : false, "suffix" : "" }, { "dropping-particle" : "", "family" : "Levine", "given" : "Jon D", "non-dropping-particle" : "", "parse-names" : false, "suffix" : "" }, { "dropping-particle" : "", "family" : "Hucho", "given" : "Tim", "non-dropping-particle" : "", "parse-names" : false, "suffix" : "" } ], "container-title" : "Molecular Pain", "id" : "ITEM-1", "issue" : "1", "issued" : { "date-parts" : [ [ "2010" ] ] }, "page" : "98", "publisher" : "BioMed Central Ltd", "title" : "Quantitative automated microscopy ( QuAM ) elucidates growth factor specific signalling in pain sensitization", "type" : "article-journal", "volume" : "6" }, "uris" : [ "http://www.mendeley.com/documents/?uuid=c4694a09-a36c-4f55-9dd5-2dd550f0fe38" ] } ], "mendeley" : { "formattedCitation" : "(138)", "plainTextFormattedCitation" : "(138)", "previouslyFormattedCitation" : "&lt;sup&gt;138&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138)</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egf</w:t>
            </w:r>
            <w:proofErr w:type="spellEnd"/>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egf</w:t>
            </w:r>
            <w:proofErr w:type="spellEnd"/>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btc1</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 xml:space="preserve">Canine islets and murine bet cell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Production of reactive oxygen species (ROS) during islet purification by enzymatic digestion as well as during warm and cold ischemia causes islet cell damage. Recent reports have shown that activated Akt, the downstream protein after phosphatidylinositol (PI) 3-kinase, is involved in cell survival by phosphorylating several proteins that mediate apoptosis. We analyzed the role of PI3-kinase/Akt pathway activation using insulin or epidermal growth factor (EGF) on islet beta cell survival during oxidative stress. Canine islets and murine beta cell line (BTC) were cultured in the presence of hydrogen peroxide (H2O2) for 12 to 20 hours. Viability and cell death were measured by MTT assay. Maximum cell damage was observed with as little as 100 \u03bcmol/L of H2O2. Pretreatment with 100 ng/mL of insulin significantly decreased cell damage. Meanwhile, the protective effect of insulin was partially blocked with an inhibitor of PI3-kinase, LY294002, suggesting the utilization of PI3-kinase/Akt signaling pathway for the observed cytoprotective effect. Similar to insulin, EGF also protected beta cells from oxidative stress. Our results suggest that PI3-kinase/Akt activation by insulin or EGF is beneficial for islet beta cell protection.", "author" : [ { "dropping-particle" : "", "family" : "Maeda", "given" : "H", "non-dropping-particle" : "", "parse-names" : false, "suffix" : "" }, { "dropping-particle" : "", "family" : "Gopalrao", "given" : "K Rajesh", "non-dropping-particle" : "", "parse-names" : false, "suffix" : "" }, { "dropping-particle" : "", "family" : "Suzuki", "given" : "R", "non-dropping-particle" : "", "parse-names" : false, "suffix" : "" }, { "dropping-particle" : "", "family" : "Sasaguri", "given" : "S", "non-dropping-particle" : "", "parse-names" : false, "suffix" : "" } ], "container-title" : "Transplantation Proceedings", "id" : "ITEM-1", "issue" : "4", "issued" : { "date-parts" : [ [ "2004" ] ] }, "page" : "1163-65", "title" : "Epidermal growth factor and insulin inhibit cell death in pancreatic beta cells by activation of PI3-kinase/AKT signaling pathway under oxidative stress", "type" : "article-journal", "volume" : "36" }, "uris" : [ "http://www.mendeley.com/documents/?uuid=ff490c34-7e7a-4f39-addc-784250354e71" ] } ], "mendeley" : { "formattedCitation" : "(139)", "plainTextFormattedCitation" : "(139)", "previouslyFormattedCitation" : "&lt;sup&gt;139&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139)</w:t>
            </w:r>
            <w:r w:rsidRPr="00E901D6">
              <w:rPr>
                <w:rFonts w:ascii="Times New Roman" w:eastAsia="Times New Roman" w:hAnsi="Times New Roman" w:cs="Times New Roman"/>
                <w:color w:val="000000"/>
                <w:lang w:eastAsia="en-IN"/>
              </w:rPr>
              <w:fldChar w:fldCharType="end"/>
            </w:r>
            <w:r w:rsidRPr="00E901D6">
              <w:rPr>
                <w:rFonts w:ascii="Times New Roman" w:eastAsia="Times New Roman" w:hAnsi="Times New Roman" w:cs="Times New Roman"/>
                <w:color w:val="000000"/>
                <w:lang w:eastAsia="en-IN"/>
              </w:rPr>
              <w:t xml:space="preserve">; FVB E1-DN mice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DOI" : "10.1007/s00125-011-2153-1", "ISSN" : "1432-0428", "PMID" : "21509441", "abstract" : "Aims/hypothesis Epidermal growth factor receptor (EGFR) signalling is essential for the proper fetal development of pancreatic islets and in the postnatal formation of an adequate beta cell mass. In this study we investigated the role of EGFR signalling in the physiological states of beta cell mass expansion in adults during metabolic syndrome and pregnancy, as well as in regeneration after pancreatic duct ligation. Methods Heterozygous Pdx1-EGFR-dominant-negative (E1-DN) mice, which have a kinase-negative EGFR under the Pdx1 promoter, and wild-type mice were both subjected to a high-fat diet, pregnancy and pancreatic duct ligation. Results The beta cell mass of wild-type mice fed the highfat diet increased by 70% and the mice remained normoglycaemic; the E1-DN mice became diabetic and failed to show any compensatory beta cell mass expansion. Similarly, pregnant wild-type mice had four times more proliferating beta cells and a 75% increase in beta cell mass at mid-gestation, in contrast to the pregnant E1-DN mice, which did not show any significant beta cell compensation and were hyperglycaemic in an intraperitoneal glucose tolerance test. However, after pancreatic duct ligation, both the wild-type and E1-DN mice showed similar expression of Ngn3 (also known as Neurog3) and beta cell proliferation increased to a similar level in the ligated part of pancreas. Conclusions/interpretations EGFR signalling is essential in beta cell mass expansion during a high-fat diet and pregnancy where replication is the primary mechanism for compensatory beta cell mass expansion. In contrast, EGFR signalling appears not to be crucial to increased beta cell proliferation after pancreatic duct ligation.", "author" : [ { "dropping-particle" : "", "family" : "Hakonen", "given" : "E", "non-dropping-particle" : "", "parse-names" : false, "suffix" : "" }, { "dropping-particle" : "", "family" : "Ustinov", "given" : "J", "non-dropping-particle" : "", "parse-names" : false, "suffix" : "" }, { "dropping-particle" : "", "family" : "Mathijs", "given" : "I", "non-dropping-particle" : "", "parse-names" : false, "suffix" : "" }, { "dropping-particle" : "", "family" : "Palgi", "given" : "J", "non-dropping-particle" : "", "parse-names" : false, "suffix" : "" }, { "dropping-particle" : "", "family" : "Bouwens", "given" : "L", "non-dropping-particle" : "", "parse-names" : false, "suffix" : "" }, { "dropping-particle" : "", "family" : "Miettinen", "given" : "P J", "non-dropping-particle" : "", "parse-names" : false, "suffix" : "" }, { "dropping-particle" : "", "family" : "Otonkoski", "given" : "T", "non-dropping-particle" : "", "parse-names" : false, "suffix" : "" } ], "container-title" : "Diabetologia", "id" : "ITEM-1", "issue" : "7", "issued" : { "date-parts" : [ [ "2011", "7" ] ] }, "page" : "1735-43", "title" : "Epidermal growth factor (EGF)-receptor signalling is needed for murine beta cell mass expansion in response to high-fat diet and pregnancy but not after pancreatic duct ligation.", "type" : "article-journal", "volume" : "54" }, "uris" : [ "http://www.mendeley.com/documents/?uuid=fa0d5687-3bf1-47d5-ba73-864ef149109a" ] } ], "mendeley" : { "formattedCitation" : "(140)", "plainTextFormattedCitation" : "(140)", "previouslyFormattedCitation" : "&lt;sup&gt;140&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140)</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egf</w:t>
            </w:r>
            <w:proofErr w:type="spellEnd"/>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egf</w:t>
            </w:r>
            <w:proofErr w:type="spellEnd"/>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bdn1</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 xml:space="preserve">CD-1 mice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The response of cells localized in the brain subventricular zone (SVZ) to growth factor stimulation has been largely described for development and adult life, whereas no information on their behavior during aging is available. To address the question of whether the cells in the SVZ of old mice respond to the intracerebroventricular administration of epidermal growth factor (EGF) and nerve growth factor (NGF), we studied the distribution of proliferating cells and the effects on ChAT and brain-derived neurotrophic factor (BDNF) synthesis in forebrain and SVZ. It was found that the conjoint administration of EGF + NGF produced a major increase in ChAT expression in both forebrain and SVZ. The ChAT mRNA levels and the number of ChAT positive cells localized in the ventricular border and in the parenchyma of SVZ area were also increased significantly in the mice receiving EGF + NGF. Enhanced numbers of SVZ cells expressing proliferative markers were also discovered in EGF + NGF treated mice and some of these cells expressed cholinergic markers, as demonstrated by double immunostaining. In addition, EGF and NGF treatments significantly upregulate BDNF protein and mRNA levels in this brain region. The present study demonstrates that cells localized in SVZ of aged mouse brain retain the capacity to respond to EGF and NGF and that after stimulation with these two growth factors, the synthesis of ChAT and BDNF also increases. The implication that cells of the SVZ remain a reservoir of cholinergic and BDNF-positive neurons in aged brain opens a new perspective for understanding the role of growth factors during neurodegenerative disorders associated with aging.", "author" : [ { "dropping-particle" : "", "family" : "Tirassa", "given" : "P", "non-dropping-particle" : "", "parse-names" : false, "suffix" : "" }, { "dropping-particle" : "", "family" : "Triaca", "given" : "V", "non-dropping-particle" : "", "parse-names" : false, "suffix" : "" }, { "dropping-particle" : "", "family" : "Amendola", "given" : "T", "non-dropping-particle" : "", "parse-names" : false, "suffix" : "" }, { "dropping-particle" : "", "family" : "Fiore", "given" : "M", "non-dropping-particle" : "", "parse-names" : false, "suffix" : "" }, { "dropping-particle" : "", "family" : "Aloe", "given" : "L", "non-dropping-particle" : "", "parse-names" : false, "suffix" : "" } ], "container-title" : "Journal of Neuroscience Research", "id" : "ITEM-1", "issue" : "5", "issued" : { "date-parts" : [ [ "2003" ] ] }, "page" : "557-64", "title" : "EGF and NGF injected into the brain of old mice enhance BDNF and ChAT in proliferating subventricular zone.", "type" : "article-journal", "volume" : "72" }, "uris" : [ "http://www.mendeley.com/documents/?uuid=c947b013-e91c-4d6a-a2b1-32dcc8dfcabc" ] } ], "mendeley" : { "formattedCitation" : "(141)", "plainTextFormattedCitation" : "(141)", "previouslyFormattedCitation" : "&lt;sup&gt;141&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141)</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egf</w:t>
            </w:r>
            <w:proofErr w:type="spellEnd"/>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egf</w:t>
            </w:r>
            <w:proofErr w:type="spellEnd"/>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ina1</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 xml:space="preserve">Human adipose tissue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DOI" : "10.1074/jbc.M200575200", "ISSN" : "0021-9258", "PMID" : "12138086", "abstract" : "The ability of the growth factors epidermal growth factor (EGF), transforming growth factor alpha, and platelet-derived growth factor to exert insulin-like effects on glucose transport and lipolysis were examined in human and rat fat cells. No effects were found in rat fat cells, whereas EGF (EC(50) for glucose transport approximately 0.02 nm) and transforming growth factor alpha (EC(50) approximately 0.2 nm), but not platelet-derived growth factor, mimicked the effects of insulin (EC(50) approximately 0.2 nm) on both pathways. EGF receptors, but not EGF, were abundantly expressed in human fat cells as well as in human skeletal muscle. EGF increased the tyrosine phosphorylation of several proteins (the EGF receptor, insulin receptor substrate (IRS)-1, IRS-2, and Grb2-associated binder 1), whereas Shc and Gab2 were only weakly and inconsistently phosphorylated. p85, the regulatory subunit of phosphatidylinositol 3-kinase (PI 3-kinase), was also found to associate with all of these docking molecules, showing that EGF activated PI 3-kinase pools that were additional to those of insulin. EGF and/or insulin increased protein kinase B/Akt serine phosphorylation to a similar extent, whereas mitogen-activated protein kinase phosphorylation was more pronounced for EGF than for insulin. The impaired insulin-stimulated downstream signaling, measured as protein kinase B/Akt serine phosphorylation, in insulin-resistant cells (Type 2 diabetes) was improved by the addition of EGF. Thus, EGF receptors, but not EGF, are abundantly expressed in human fat cells and skeletal muscle. EGF mimics the effects of insulin on both the metabolic and mitogenic pathways but utilize in part different signaling pathways. Both insulin and EGF increase the tyrosine phosphorylation and activation of IRS-1 and IRS-2, whereas EGF is also capable of activating additional PI 3-kinase pools and, thus, can augment the downstream signaling of insulin in insulin-resistant states like Type 2 diabetes.", "author" : [ { "dropping-particle" : "", "family" : "Gogg", "given" : "Silvia", "non-dropping-particle" : "", "parse-names" : false, "suffix" : "" }, { "dropping-particle" : "", "family" : "Smith", "given" : "Ulf", "non-dropping-particle" : "", "parse-names" : false, "suffix" : "" } ], "container-title" : "The Journal of biological chemistry", "id" : "ITEM-1", "issue" : "39", "issued" : { "date-parts" : [ [ "2002", "9", "27" ] ] }, "page" : "36045-51", "title" : "Epidermal growth factor and transforming growth factor alpha mimic the effects of insulin in human fat cells and augment downstream signaling in insulin resistance.", "type" : "article-journal", "volume" : "277" }, "uris" : [ "http://www.mendeley.com/documents/?uuid=652bf33e-e8a2-4259-a448-906b561f2a2d" ] } ], "mendeley" : { "formattedCitation" : "(142)", "plainTextFormattedCitation" : "(142)", "previouslyFormattedCitation" : "&lt;sup&gt;142&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142)</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lastRenderedPageBreak/>
              <w:t>egf</w:t>
            </w:r>
            <w:proofErr w:type="spellEnd"/>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egf</w:t>
            </w:r>
            <w:proofErr w:type="spellEnd"/>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fty1</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 xml:space="preserve">Mice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A decline in fertility, defined as the number of implantation sites, was observed in mice as they aged; the decline started at 30 weeks of age and reached a nadir by 60 weeks when no implantation was detected. Epidermal growth factor (EGF) levels in the submandibular gland and plasma increased as the female mice aged, and sialoadenectomy (surgical removal of the submandibular glands) attenuated the rise in the plasma EGF level without affecting the overall health or survival of the animals. Uterine weight at 10-20 weeks of age was about 70 mg, and it significantly increased with age. This weight has increased more than 2-fold by 60 weeks. These changes closely followed the increase in the concentrations of EGF in the submandibular gland and the plasma. After sialoadenectomy, uterine weight decreased immediately and remained at about 50-60 mg throughout the experimental period. Interestingly, sialoadenectomized mice became pregnant at an older age than the controls. These findings suggest that elevated levels of EGF may have a physiological role in fertility decline in aging mice perhaps via uterine hypertrophy.", "author" : [ { "dropping-particle" : "", "family" : "Tsutsumi", "given" : "O", "non-dropping-particle" : "", "parse-names" : false, "suffix" : "" }, { "dropping-particle" : "", "family" : "Taketani", "given" : "Y", "non-dropping-particle" : "", "parse-names" : false, "suffix" : "" }, { "dropping-particle" : "", "family" : "Oka", "given" : "T", "non-dropping-particle" : "", "parse-names" : false, "suffix" : "" } ], "container-title" : "Hormone Research", "id" : "ITEM-1", "issued" : { "date-parts" : [ [ "1993" ] ] }, "page" : "32-6", "title" : "Evidence for the involvement of epidermal growth factor in fertility decline in aging female mice.", "type" : "article-journal", "volume" : "39" }, "uris" : [ "http://www.mendeley.com/documents/?uuid=03f6ac22-175a-4b68-b5ab-b1dc9c563d84" ] } ], "mendeley" : { "formattedCitation" : "(143)", "plainTextFormattedCitation" : "(143)", "previouslyFormattedCitation" : "&lt;sup&gt;143&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143)</w:t>
            </w:r>
            <w:r w:rsidRPr="00E901D6">
              <w:rPr>
                <w:rFonts w:ascii="Times New Roman" w:eastAsia="Times New Roman" w:hAnsi="Times New Roman" w:cs="Times New Roman"/>
                <w:color w:val="000000"/>
                <w:lang w:eastAsia="en-IN"/>
              </w:rPr>
              <w:fldChar w:fldCharType="end"/>
            </w:r>
            <w:r w:rsidRPr="00E901D6">
              <w:rPr>
                <w:rFonts w:ascii="Times New Roman" w:eastAsia="Times New Roman" w:hAnsi="Times New Roman" w:cs="Times New Roman"/>
                <w:color w:val="000000"/>
                <w:lang w:eastAsia="en-IN"/>
              </w:rPr>
              <w:t xml:space="preserve">; Mice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Epidermal growth factor (EGF) levels in the submandibular glands and plasma are increased in pregnant and aged female mice. The possible role of EGF in fertility was studied in virgin and pregnant mice ranging in age from 10 to 90 weeks of age, employing sialoadenectomy, administration of EGF antibody and EGF replacement. The uterine weight in pregnant, 10-week-old, sialoadenectomized mice was significantly less than in normal mice and the administration of EGF antibody to these mice further decreased uterine weight, resulting in an increased rate of abortion. Replacement EGF treatment in the sialoadenectomized mice prevented these changes. Uterine weight was about 70 mg at 10 weeks of age, and significantly increased from 30 to 80 weeks when it reached a plateau level of 275 mg. These changes closely followed the increase in the concentration of EGF in the submandibular glands and plasma and coincided with the decline in fertility. In contrast, uterine weight in the sialoadenectomized mice decreased immediately after the operation and remained at about 50-60 mg throughout the experimental period. Pregnancy, as judged by implantation, was achieved in the sialoadenectomized mice at later ages than in the controls. These findings suggest that elevated EGF levels may have a dual function in the control of fertility via uterine growth, depending on the age of mice.", "author" : [ { "dropping-particle" : "", "family" : "Tsutsumi", "given" : "O", "non-dropping-particle" : "", "parse-names" : false, "suffix" : "" }, { "dropping-particle" : "", "family" : "Taketani", "given" : "Y", "non-dropping-particle" : "", "parse-names" : false, "suffix" : "" }, { "dropping-particle" : "", "family" : "Oka", "given" : "", "non-dropping-particle" : "", "parse-names" : false, "suffix" : "" } ], "container-title" : "Journal of Endocrinology", "id" : "ITEM-1", "issue" : "3", "issued" : { "date-parts" : [ [ "1993" ] ] }, "page" : "437-44", "title" : "The uterine growth-promoting action of epidermal growth factor and its function in the fertility of mice.", "type" : "article-journal", "volume" : "138" }, "uris" : [ "http://www.mendeley.com/documents/?uuid=cab36838-e478-453f-9bb9-e0891b10f59a" ] } ], "mendeley" : { "formattedCitation" : "(144)", "plainTextFormattedCitation" : "(144)", "previouslyFormattedCitation" : "&lt;sup&gt;144&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144)</w:t>
            </w:r>
            <w:r w:rsidRPr="00E901D6">
              <w:rPr>
                <w:rFonts w:ascii="Times New Roman" w:eastAsia="Times New Roman" w:hAnsi="Times New Roman" w:cs="Times New Roman"/>
                <w:color w:val="000000"/>
                <w:lang w:eastAsia="en-IN"/>
              </w:rPr>
              <w:fldChar w:fldCharType="end"/>
            </w:r>
            <w:r w:rsidRPr="00E901D6">
              <w:rPr>
                <w:rFonts w:ascii="Times New Roman" w:eastAsia="Times New Roman" w:hAnsi="Times New Roman" w:cs="Times New Roman"/>
                <w:color w:val="000000"/>
                <w:lang w:eastAsia="en-IN"/>
              </w:rPr>
              <w:t xml:space="preserve">; Mice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Based on previous findings that epidermal growth factor (EGF), which plays an important role in maintenance of spermatogenesis, is deficient in diabetic mice, the significance of EGF deficiency in the pathogenesis of oligozoospermia in streptozotocin-induced diabetic mice was studied. EGF levels in the submandibular glands and plasma of diabetic mice were 0.61 +/- 0.07 micrograms/mg tissue and 0.25 +/- 0.02 ng/ml (mean +/- SE), respectively, whereas those of normal mice were 1.63 +/- 0.08 micrograms/mg tissue and 0.54 +/- 0.04 ng/ml, respectively. The epididymal sperm counts of diabetic mice, 4.7 +/- 0.14 x 10(5)/mg tissue, were significantly lower (P less than 0.01) than those of normal mice, 6.0 +/- 0.10 x 10(5)/mg tissue. Administration of EGF (5 micrograms/mouse/day) to diabetic mice significantly (P less than 0.01) increased their sperm counts to 5.5 +/- 0.16 x 10(5)/mg tissue without affecting plasma levels of testosterone and glucose. Furthermore, insulin treatment (1 U/mouse/day) of diabetic mice restored the submandibular gland, plasma EGF concentrations, and sperm counts to normal levels. The restorative effects of insulin on sperm production appeared to be mediated, at least in part, by EGF, because its effect was significantly (P less than 0.01) reduced by the concomitant administration of EGF antiserum. In addition, the plasma testosterone levels of diabetic mice, 67 +/- 14.3 ng/ml, were lower that those of normal mice, 122 +/- 19.1 ng/ml. Administration of testosterone (1 mg/mouse/day) normalized the submandibular gland and plasma EGF levels and significantly increased sperm counts in the epididymis. These results suggest that EGF deficiency is a possible cause for the pathogenesis of oligozoospermia in diabetic mice.", "author" : [ { "dropping-particle" : "", "family" : "Noguchi", "given" : "S", "non-dropping-particle" : "", "parse-names" : false, "suffix" : "" }, { "dropping-particle" : "", "family" : "Ohba", "given" : "Y", "non-dropping-particle" : "", "parse-names" : false, "suffix" : "" }, { "dropping-particle" : "", "family" : "Oka", "given" : "T", "non-dropping-particle" : "", "parse-names" : false, "suffix" : "" } ], "container-title" : "Endocrinology", "id" : "ITEM-1", "issue" : "5", "issued" : { "date-parts" : [ [ "1990" ] ] }, "page" : "2136-40", "title" : "Involvement of epidermal growth factor deficiency in pathogenesis of oligozoospermia in streptozotocin-induced diabetic mice.", "type" : "article-journal", "volume" : "127" }, "uris" : [ "http://www.mendeley.com/documents/?uuid=7142c6eb-1ccf-4026-9b71-b5b76e3f9c3a" ] } ], "mendeley" : { "formattedCitation" : "(145)", "plainTextFormattedCitation" : "(145)", "previouslyFormattedCitation" : "&lt;sup&gt;145&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145)</w:t>
            </w:r>
            <w:r w:rsidRPr="00E901D6">
              <w:rPr>
                <w:rFonts w:ascii="Times New Roman" w:eastAsia="Times New Roman" w:hAnsi="Times New Roman" w:cs="Times New Roman"/>
                <w:color w:val="000000"/>
                <w:lang w:eastAsia="en-IN"/>
              </w:rPr>
              <w:fldChar w:fldCharType="end"/>
            </w:r>
            <w:r w:rsidRPr="00E901D6">
              <w:rPr>
                <w:rFonts w:ascii="Times New Roman" w:eastAsia="Times New Roman" w:hAnsi="Times New Roman" w:cs="Times New Roman"/>
                <w:color w:val="000000"/>
                <w:lang w:eastAsia="en-IN"/>
              </w:rPr>
              <w:t>; C3H/</w:t>
            </w:r>
            <w:proofErr w:type="spellStart"/>
            <w:r w:rsidRPr="00E901D6">
              <w:rPr>
                <w:rFonts w:ascii="Times New Roman" w:eastAsia="Times New Roman" w:hAnsi="Times New Roman" w:cs="Times New Roman"/>
                <w:color w:val="000000"/>
                <w:lang w:eastAsia="en-IN"/>
              </w:rPr>
              <w:t>HeN</w:t>
            </w:r>
            <w:proofErr w:type="spellEnd"/>
            <w:r w:rsidRPr="00E901D6">
              <w:rPr>
                <w:rFonts w:ascii="Times New Roman" w:eastAsia="Times New Roman" w:hAnsi="Times New Roman" w:cs="Times New Roman"/>
                <w:color w:val="000000"/>
                <w:lang w:eastAsia="en-IN"/>
              </w:rPr>
              <w:t xml:space="preserve"> mice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ISSN" : "0027-8424", "PMID" : "6385007", "abstract" : "Female virgin mice, whose submandibular glands were removed, underwent normal pregnancy and delivery. During the nursing period, however, a substantial number of pups born to and nursed by sialoadenectomized mothers died within 5 days of birth, whereas this did not occur among pups born to normal mothers. Cross-foster nursing experiments indicated that the cause of death of pups was to be found in sialoadenectomized mothers, not in the pups. The capacity of the sialoadenectomized mothers to nurse pups was much less than that of normal mothers, as shown by experiments involving alterations in the number of pups nursed by both sialoadenectomized and normal mothers. The mammary gland of lactating sialoadenectomized mice was smaller in size and produced less milk compared with that of normal mice. No apparent qualitative difference in milk proteins was found in the milk produced by the two groups of mothers. The decreased growth of the mammary gland of sialoadenectomized mice was also manifested during the second half of pregnancy, and mammary explants from those mice synthesized less casein in response to lactogenic stimuli, insulin, cortisol, and prolactin, in an organ culture system, when compared with mammary explants from normal pregnant mice. When epidermal growth factor, a polypeptide hormone that is synthesized and secreted by the submandibular gland, was injected daily at a dose of 5 micrograms into sialoadenectomized pregnant mice, the survival rate of the pups nursed by their mothers increased to the value obtained with normal mothers. The results were discussed in terms of a possible role of the submandibular gland and epidermal growth factor in the development of the mammary gland.", "author" : [ { "dropping-particle" : "", "family" : "Okamoto", "given" : "Shigeru", "non-dropping-particle" : "", "parse-names" : false, "suffix" : "" }, { "dropping-particle" : "", "family" : "Oka", "given" : "Takami", "non-dropping-particle" : "", "parse-names" : false, "suffix" : "" } ], "container-title" : "Proceedings of the National Academy of Sciences of the United States of America", "id" : "ITEM-1", "issue" : "19", "issued" : { "date-parts" : [ [ "1984", "10" ] ] }, "note" : "Though egf does not directly influence fertility, raising the young can be a proxy for fertility. Hence, egf - fty1.", "page" : "6059-63", "title" : "Evidence for physiological function of epidermal growth factor: pregestational sialoadenectomy of mice decreases milk production and increases offspring mortality during lactation period.", "type" : "article-journal", "volume" : "81" }, "uris" : [ "http://www.mendeley.com/documents/?uuid=f8ebc0fe-48ca-4283-abfc-68d3b34323f1" ] } ], "mendeley" : { "formattedCitation" : "(146)", "plainTextFormattedCitation" : "(146)", "previouslyFormattedCitation" : "&lt;sup&gt;146&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146)</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endorphin</w:t>
            </w:r>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edp</w:t>
            </w:r>
            <w:proofErr w:type="spellEnd"/>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bdn1</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Sprague-</w:t>
            </w:r>
            <w:proofErr w:type="spellStart"/>
            <w:r w:rsidRPr="00E901D6">
              <w:rPr>
                <w:rFonts w:ascii="Times New Roman" w:eastAsia="Times New Roman" w:hAnsi="Times New Roman" w:cs="Times New Roman"/>
                <w:color w:val="000000"/>
                <w:lang w:eastAsia="en-IN"/>
              </w:rPr>
              <w:t>Dawley</w:t>
            </w:r>
            <w:proofErr w:type="spellEnd"/>
            <w:r w:rsidRPr="00E901D6">
              <w:rPr>
                <w:rFonts w:ascii="Times New Roman" w:eastAsia="Times New Roman" w:hAnsi="Times New Roman" w:cs="Times New Roman"/>
                <w:color w:val="000000"/>
                <w:lang w:eastAsia="en-IN"/>
              </w:rPr>
              <w:t xml:space="preserve"> rat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Systemic administration of \u03b4-opioid receptor (DOR) agonists decreases immobility in the forced swim test (FST) and increases brain-derived neurotrophic factor (BDNF) mRNA expression in rats, indicating that DOR agonists may have antidepressant-like effects. The aim of this study was to investigate the effects of central administration of endogenous opioid peptides on behavior in the FST and on brain BDNF mRNA expression in rats. Effects of endogenous opioids were compared with those produced by intracerebroventricular administration of a selective non-peptidic DOR agonist (+)BW373U86. Antidepressant-like effects were measured by decreased immobility in the FST. BDNF mRNA expression was determined by in situ hybridization. Centrally administered (+) BW373U86 decreased immobility and increased BDNF mRNA expression in the frontal cortex through a DOR-mediated mechanism, because these effects were blocked by the DOR antagonist naltrindole, but not by the \u03bc-opioid receptor (MOR) antagonist naltrexone (NTX) or the \u03ba-opioid receptor antagonist nor-binaltorphimine. Of all the endogenous opioids tested, only leuand metenkephalin produced behavioral effects like those of (+)BW373U86 in the FST. Unlike (+) BW373U86, the enkephalins upregulated BDNF mRNA expression in the hippocampus through DOR- and MOR-mediated mechanisms. \u03b2-Endorphin, endomorphin-1 and endomorphin-2 significantly increased BDNF mRNA levels in the frontal cortex, hippocampus and amygdala without reducing immobility; and most of these effects were reversed by NTX. This study is the first to provide evidence that endogenous opioids can upregulate BDNF mRNA expression through the DOR and MOR, and that leu- and met-enkephalin have similar pharmacological profiles to synthetic DOR agonists in producing antidepressant-like effects.", "author" : [ { "dropping-particle" : "", "family" : "Zhang", "given" : "Huina", "non-dropping-particle" : "", "parse-names" : false, "suffix" : "" }, { "dropping-particle" : "", "family" : "Torregrossa", "given" : "Mary M", "non-dropping-particle" : "", "parse-names" : false, "suffix" : "" }, { "dropping-particle" : "", "family" : "Jutkiewicz", "given" : "Emily M", "non-dropping-particle" : "", "parse-names" : false, "suffix" : "" }, { "dropping-particle" : "", "family" : "Shi", "given" : "Yong-gong", "non-dropping-particle" : "", "parse-names" : false, "suffix" : "" }, { "dropping-particle" : "", "family" : "Rice", "given" : "Kenner C.", "non-dropping-particle" : "", "parse-names" : false, "suffix" : "" }, { "dropping-particle" : "", "family" : "Woods", "given" : "James H", "non-dropping-particle" : "", "parse-names" : false, "suffix" : "" }, { "dropping-particle" : "", "family" : "Watson", "given" : "Stanley J", "non-dropping-particle" : "", "parse-names" : false, "suffix" : "" }, { "dropping-particle" : "", "family" : "Ko", "given" : "M C Holden", "non-dropping-particle" : "", "parse-names" : false, "suffix" : "" } ], "container-title" : "European Journal of Neuroscience", "id" : "ITEM-1", "issue" : "4", "issued" : { "date-parts" : [ [ "2006" ] ] }, "page" : "984-994", "title" : "Endogenous opioids upregulate brain-derived neurotrophic factor mRNA through \u03b4- and \u03bc-opioid receptors independent of antidepressant-like effects", "type" : "article-journal", "volume" : "23" }, "uris" : [ "http://www.mendeley.com/documents/?uuid=137a6f72-e22f-4c58-a0df-4de23f1b2098" ] } ], "mendeley" : { "formattedCitation" : "(147)", "plainTextFormattedCitation" : "(147)", "previouslyFormattedCitation" : "&lt;sup&gt;147&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147)</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endorphin</w:t>
            </w:r>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edp</w:t>
            </w:r>
            <w:proofErr w:type="spellEnd"/>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ina1</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 xml:space="preserve">Rat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In an attempt to probe the effect of beta-endorphin on insulin resistance, we used Wistar rats that were fed fructose-rich chow to induce insulin resistance. Insulin action on glucose disposal rate (GDR) was measured using the hyperinsulinemic euglycemic clamp technique, in which glucose (variable), insulin (40 mU/kg/min), and beta-endorphin (6 ng/kg/min) or vehicle were initiated simultaneously and continued for 120 min. A marked reduction in insulin-stimulated GDR was observed in fructose-fed rats compared to normal control rats. Infusion of beta-endorphin reversed the value of GDR, which was inhibited by naloxone and naloxonazine each at doses sufficient to block opioid mu-receptors. Opioid mu-receptors may therefore be activated by beta-endorphin to improve insulin resistance. Next, soleus muscle was isolated to investigate the effect of beta-endorphin on insulin signals. Insulin resistance in rats induced by excess fructose was associated with the impaired insulin receptor (IR), tyrosine autophosphorylation, and insulin receptor substrate (IRS)-1 protein content in addition to the significant decrease in IRS-1 tyrosine phosphorylation in soleus muscle. This impaired glucose transportation was also due to signaling defects that included an attenuated p85 regulatory subunit of phosphatidylinositol 3-kinase (PI3-kinase) and Akt serine phosphorylation. However, IR protein levels were not markedly changed in rats with insulin resistance. beta-endorphin infusion reversed the fructose-induced decrement in the insulin-signaling cascade with increased GDR. Apart from IR protein levels, infusion of beta-endorphin reversed the decrease in protein expression for the IRS-1, p85 regulatory subunit of PI3-kinase, and Akt serine phosphorylation in soleus muscle in fructose-fed rats. The decrease in insulin-stimulated protein expression of glucose transporter subtype 4 (GLUT 4) in fructose-fed rats returned to near-normal levels after beta-endorphin infusion. Infusion of beta-endorphin may improve insulin resistance by modulating the insulin-signaling pathway to reverse insulin responsiveness.", "author" : [ { "dropping-particle" : "", "family" : "Su", "given" : "CF", "non-dropping-particle" : "", "parse-names" : false, "suffix" : "" }, { "dropping-particle" : "", "family" : "Chang", "given" : "YY", "non-dropping-particle" : "", "parse-names" : false, "suffix" : "" }, { "dropping-particle" : "", "family" : "Pai", "given" : "HH", "non-dropping-particle" : "", "parse-names" : false, "suffix" : "" }, { "dropping-particle" : "", "family" : "Liu", "given" : "IM", "non-dropping-particle" : "", "parse-names" : false, "suffix" : "" }, { "dropping-particle" : "", "family" : "Lo", "given" : "CY", "non-dropping-particle" : "", "parse-names" : false, "suffix" : "" }, { "dropping-particle" : "", "family" : "Cheng", "given" : "JT", "non-dropping-particle" : "", "parse-names" : false, "suffix" : "" } ], "container-title" : "Hormone and metabolic research", "id" : "ITEM-1", "issue" : "8", "issued" : { "date-parts" : [ [ "2004" ] ] }, "page" : "571-7", "title" : "Infusion of beta-endorphin improves insulin resistance in fructose-fed rats.", "type" : "article-journal", "volume" : "36" }, "uris" : [ "http://www.mendeley.com/documents/?uuid=13b33770-918d-4ae3-a31b-4c3fe4d8f8f6" ] } ], "mendeley" : { "formattedCitation" : "(148)", "plainTextFormattedCitation" : "(148)", "previouslyFormattedCitation" : "&lt;sup&gt;148&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148)</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endorphin</w:t>
            </w:r>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edp</w:t>
            </w:r>
            <w:proofErr w:type="spellEnd"/>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agr0</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 xml:space="preserve">Mice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Animals from two substrains of AB mice, i.e., ABH/Md and ABG/Md, differ in the occurrence of aggressive behavior. After maturation, male ABH mice regularly exhibited abnormal aggressive behavior making group-housing impossible. In contrast, ABG ani- mals never showed such behavioral patterns. To elucidate the role of opioid mechanisms, we tested the reaction of these ani- mals to morphine in the hot plate test. Moreover, specific DAMGO binding was measured. It was shown that mice from con- trol groups differed significantly in reaction to the thermal stimulus. ABH mice had significantly longer reaction times. With increasing doses of morphine this difference disappeared, suggesting different levels of basal activity in endogenous opioid systems. This is underlined by significantly lower DAMGO binding in aggressive ABH mice. The results suggest that differ- ences in endogenous opioid systems may account for differences in aggressiveness.", "author" : [ { "dropping-particle" : "", "family" : "Becker", "given" : "Axel", "non-dropping-particle" : "", "parse-names" : false, "suffix" : "" }, { "dropping-particle" : "", "family" : "Schr\u00f6der", "given" : "Helmut", "non-dropping-particle" : "", "parse-names" : false, "suffix" : "" }, { "dropping-particle" : "", "family" : "Brosz", "given" : "Mathias", "non-dropping-particle" : "", "parse-names" : false, "suffix" : "" }, { "dropping-particle" : "", "family" : "Grecksch", "given" : "Gisela", "non-dropping-particle" : "", "parse-names" : false, "suffix" : "" }, { "dropping-particle" : "", "family" : "Schneider-Stock", "given" : "Regine", "non-dropping-particle" : "", "parse-names" : false, "suffix" : "" } ], "container-title" : "Pharmacology Biochemistry and Behaviour", "id" : "ITEM-1", "issue" : "3", "issued" : { "date-parts" : [ [ "1997" ] ] }, "page" : "763-766", "title" : "Differences Between Two Substrains of AB Mice in the Opioid System", "type" : "article-journal", "volume" : "58" }, "uris" : [ "http://www.mendeley.com/documents/?uuid=d36b113e-19ec-4ea9-ac0b-1e33dfda26d6" ] } ], "mendeley" : { "formattedCitation" : "(149)", "plainTextFormattedCitation" : "(149)", "previouslyFormattedCitation" : "&lt;sup&gt;149&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149)</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endorphin</w:t>
            </w:r>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edp</w:t>
            </w:r>
            <w:proofErr w:type="spellEnd"/>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fdi1</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w:t>
            </w: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 xml:space="preserve">Rat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DOI" : "10.1210/en.2012-1166", "abstract" : "Proopiomelanocortin (POMC) is posttranslationally processed to several peptides including \u03b1-MSH, a primary regulator of energy balance that inhibits food intake and stimulates energy expenditure. However, another POMC-derived peptide, \u03b2-endorphin (\u03b2-EP), has been shown to stimulate food intake. In this study we examined the effects of intracerebroventricular (icv) \u03b2-EP on food intake and its ability to antagonize the negative effects of \u03b1-MSH on energy balance in male rats. A single icv injection of \u03b2-EP stimulated food intake over a 2- to 6-h period during both the light and dark cycles. This effect was, however, not sustained with chronic icv \u03b2-EP infusion. In the next study, a subthreshold dose of \u03b2-EP was injected together with Nle(4), d-Phe(7) (NDP)-MSH after a 16-h fast, and the negative effects of NDP-MSH on refeeding and body weight gain were partially reversed. Finally, peptide interactions were studied in a chronic icv infusion model. Weight gain and food intake were significantly suppressed in the NDP-MSH group during the entire study. A subthreshold dose of \u03b2-EP antagonized these suppressive effects on food intake and weight gain for the first 3 d. However on d 4-7, \u03b2-EP no longer blocked these effects. Of note, the stimulatory effect of \u03b2-EP on feeding and its ability to antagonize MSH were specific for \u03b2-EP(1-31) and were not observed with \u03b2-EP(1-27). This study highlights the importance of understanding how the balance between \u03b1-MSH and \u03b2-EP is maintained and the potential role of differential POMC processing in regulating energy balance.", "author" : [ { "dropping-particle" : "", "family" : "Dutia", "given" : "Roxanne", "non-dropping-particle" : "", "parse-names" : false, "suffix" : "" }, { "dropping-particle" : "", "family" : "Meece", "given" : "Kana", "non-dropping-particle" : "", "parse-names" : false, "suffix" : "" }, { "dropping-particle" : "", "family" : "Dighe", "given" : "Shveta", "non-dropping-particle" : "", "parse-names" : false, "suffix" : "" }, { "dropping-particle" : "", "family" : "Kim", "given" : "Andrea J", "non-dropping-particle" : "", "parse-names" : false, "suffix" : "" }, { "dropping-particle" : "", "family" : "Wardlaw", "given" : "Sharon L", "non-dropping-particle" : "", "parse-names" : false, "suffix" : "" } ], "container-title" : "Endocrinology", "id" : "ITEM-1", "issue" : "9", "issued" : { "date-parts" : [ [ "2012" ] ] }, "note" : "This paper also has another link - msh - fdi0", "page" : "4246-4255", "title" : "\u03b2-Endorphin antagonizes the effects of \u03b1-MSH on food intake and body weight", "type" : "article-journal", "volume" : "153" }, "uris" : [ "http://www.mendeley.com/documents/?uuid=f2d2db92-2da3-478a-97c9-663720daceab" ] } ], "mendeley" : { "formattedCitation" : "(50)", "plainTextFormattedCitation" : "(50)", "previouslyFormattedCitation" : "&lt;sup&gt;50&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50)</w:t>
            </w:r>
            <w:r w:rsidRPr="00E901D6">
              <w:rPr>
                <w:rFonts w:ascii="Times New Roman" w:eastAsia="Times New Roman" w:hAnsi="Times New Roman" w:cs="Times New Roman"/>
                <w:color w:val="000000"/>
                <w:lang w:eastAsia="en-IN"/>
              </w:rPr>
              <w:fldChar w:fldCharType="end"/>
            </w:r>
            <w:r w:rsidRPr="00E901D6">
              <w:rPr>
                <w:rFonts w:ascii="Times New Roman" w:eastAsia="Times New Roman" w:hAnsi="Times New Roman" w:cs="Times New Roman"/>
                <w:color w:val="000000"/>
                <w:lang w:eastAsia="en-IN"/>
              </w:rPr>
              <w:t xml:space="preserve">; Rat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B-Endorphin (B-END), met-enkepalin (M-ENK), and D\ue5f8Ala2\ue5f8N\ue5f8Me5-met-enkephalinamide were administered intracerebroventricularly to rats and effects on the ingestion of a liquid diet were examined. B-END significantly increased food intake in a half-hour test at a dose of 200 ng/rat. Lower or higher doses did not affect food intake. Neither M-ENK or the synthetic enkephalin analog affected ingestion of the liquid diet. These findings demonstrate rapid action of an endorphin on food intake administered at a lower dose than has previously been reported and suggest a specificity for B-END in the endorphinergically mediated hyperphagic response.", "author" : [ { "dropping-particle" : "", "family" : "McKay", "given" : "LD", "non-dropping-particle" : "", "parse-names" : false, "suffix" : "" }, { "dropping-particle" : "", "family" : "Kenney", "given" : "NJ", "non-dropping-particle" : "", "parse-names" : false, "suffix" : "" }, { "dropping-particle" : "", "family" : "Edens", "given" : "NK", "non-dropping-particle" : "", "parse-names" : false, "suffix" : "" }, { "dropping-particle" : "", "family" : "Williams", "given" : "RH", "non-dropping-particle" : "", "parse-names" : false, "suffix" : "" }, { "dropping-particle" : "", "family" : "Woods", "given" : "SC", "non-dropping-particle" : "", "parse-names" : false, "suffix" : "" } ], "container-title" : "Life Sciences", "id" : "ITEM-1", "issue" : "14", "issued" : { "date-parts" : [ [ "1981" ] ] }, "page" : "1429-34", "title" : "Intracerebroventricular beta-endorphin increases food intake of rats", "type" : "article-journal", "volume" : "29" }, "uris" : [ "http://www.mendeley.com/documents/?uuid=3afbd8c7-2e5b-408d-9f04-6c27b43056f2" ] } ], "mendeley" : { "formattedCitation" : "(150)", "plainTextFormattedCitation" : "(150)", "previouslyFormattedCitation" : "&lt;sup&gt;150&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150)</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endorphin</w:t>
            </w:r>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edp</w:t>
            </w:r>
            <w:proofErr w:type="spellEnd"/>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fdi0</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w:t>
            </w: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Zucker</w:t>
            </w:r>
            <w:proofErr w:type="spellEnd"/>
            <w:r w:rsidRPr="00E901D6">
              <w:rPr>
                <w:rFonts w:ascii="Times New Roman" w:eastAsia="Times New Roman" w:hAnsi="Times New Roman" w:cs="Times New Roman"/>
                <w:color w:val="000000"/>
                <w:lang w:eastAsia="en-IN"/>
              </w:rPr>
              <w:t xml:space="preserve"> rat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Opioid peptides in the brain are postulated to mediate the hunger component of the control of food intake and regulation of body weight and concentrations are increased in the pituitaties of genetically obese rodents. However, systemic increases in opioids have been associated with satiety. Thus a chronic decrease in systemic concentrations of the opioid \u03b2-endorphin induced by autoimmunization was predicted to increase food intake and body weight. Zucker obese (n=20, 568\u00b113 g) and lean (n=20, 299\u00b116 g) rats were autoimmunized against bovine serum albumin (BSA) or BSA conjugated to \u03b2-endorphin (BSA-BE). Eight weeks after immunization serum from BSA-BE rats bound at least 7 times the circulating concentration of \u03b2-endorphin. Food intakes were greater in BSA-BE obese (31.7 vs. 30.4 g/day, p&lt;0.001) and lean rats (21.4 vs. 21.0 g/day, p&lt;0.007) during weeks 5\u20138 and only obese rats, weeks 9\u201312 (31.8 vs. 30.3 g/day, p&lt;0.009). Body weight gains were greater for BSA-BE than BSA obese rats during weeks 1\u20134 (1.34 vs. 0.92 g/day, p&lt;0.05) and 9\u201312 (0.95 vs. 0.43 g/day, p&lt;0.01). At 8 weeks the plasma concentrations of \u201cfree\u201d \u03b2-endorphin were decreased 78% (34 vs. 154 pmol/l, p&lt;0.001) and \u201ctotal\u201d (\u201cfree\u201d plus antibody-bound) \u03b2-endorphin were increased (427 vs. 101 pmol/l, p&lt;0.001). These results suggest that systemic concentrations of \u03b2-endorphin may play an important role in the control of food intake and regulation of energy balance.", "author" : [ { "dropping-particle" : "", "family" : "McLaughlin", "given" : "Carol L.", "non-dropping-particle" : "", "parse-names" : false, "suffix" : "" }, { "dropping-particle" : "", "family" : "Baile", "given" : "Clifton A.", "non-dropping-particle" : "", "parse-names" : false, "suffix" : "" } ], "container-title" : "Physiology and Behavior", "id" : "ITEM-1", "issue" : "3", "issued" : { "date-parts" : [ [ "1985" ] ] }, "page" : "365-370", "title" : "Autoimmunization against \u03b2-endorphin increases food intakes and body weights of obese rats", "type" : "article-journal", "volume" : "35" }, "uris" : [ "http://www.mendeley.com/documents/?uuid=f9be2049-6b0a-4cd9-ac16-2b72d595ba50" ] } ], "mendeley" : { "formattedCitation" : "(151)", "plainTextFormattedCitation" : "(151)", "previouslyFormattedCitation" : "&lt;sup&gt;151&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151)</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endothelin</w:t>
            </w:r>
            <w:proofErr w:type="spellEnd"/>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et1</w:t>
            </w:r>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ghr1</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 xml:space="preserve">Holstein Steer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DOI" : "10.1016/j.peptides.2010.02.005", "ISSN" : "1873-5169", "PMID" : "20156503", "abstract" : "The present study was designed to determine the dose-dependent effects of endothelin-3 (ET-3) on the secretion of ghrelin and growth hormone (GH) and characterize the receptors involved in these effects. Eight Holstein steers were randomly assigned to receive intravenous bolus injections of vehicle (0.1% bovine serum albumin in saline), bovine ET-3 (0.1, 0.4, 0.7 and 1.0microg/kg), IRL1620 (selective ET(B) receptor agonist, 2.0microg/kg), [d-Lys(3)]-GHRP-6 (GH secretagogue receptor type 1a [GHS-R1a] antagonist, 20.0microg/kg) and bovine ET-3 (1.0microg/kg) combined with [d-Lys(3)]-GHRP-6 (20.0microg/kg), respectively. Blood samples were collected at -30, -15, 0, 5, 10, 15, 20, 25, 30, 35, 40, 50 and 60min relative to injection time. Concentrations of acyl ghrelin, total ghrelin (acyl and des-acyl ghrelin) and GH in plasma were analyzed by a double antibody radioimmunoassay system. Concentrations of acyl and total ghrelin were significantly increased by ET-3 in a dose-dependent manner. Concentrations of GH were markedly elevated by administration of 0.4, 0.7 and 1.0microg/kg of ET-3, and the effect of 0.7microg/kg was greater than that of 1.0microg/kg. The minimum effective dose of ET-3 in the secretion of ghrelin and GH was 0.4microg/kg. IRL 1620 mimicked the effects of ET-3 on the secretion of ghrelin and GH in plasma. ET-3-induced elevation of plasma GH was blocked by [d-Lys(3)]-GHRP-6. These results indicate that ET-3 dose-dependently stimulates ghrelin release, and ET(B) receptors involve in these processes. Moreover, this study shows that endogenous ghrelin response to ET-3 increases GH secretion through GHS-R1a.", "author" : [ { "dropping-particle" : "", "family" : "Zhao", "given" : "Hongqiong", "non-dropping-particle" : "", "parse-names" : false, "suffix" : "" }, { "dropping-particle" : "", "family" : "Thanthan", "given" : "Sint", "non-dropping-particle" : "", "parse-names" : false, "suffix" : "" }, { "dropping-particle" : "", "family" : "Yannaing", "given" : "Swe", "non-dropping-particle" : "", "parse-names" : false, "suffix" : "" }, { "dropping-particle" : "", "family" : "Kuwayama", "given" : "Hideto", "non-dropping-particle" : "", "parse-names" : false, "suffix" : "" } ], "container-title" : "Peptides", "id" : "ITEM-1", "issue" : "5", "issued" : { "date-parts" : [ [ "2010", "5" ] ] }, "page" : "938-43", "publisher" : "Elsevier Inc.", "title" : "Involvement of endothelin B receptors in the endothelin-3-induced increase of ghrelin and growth hormone in Holstein steers.", "type" : "article-journal", "volume" : "31" }, "uris" : [ "http://www.mendeley.com/documents/?uuid=97197cde-4905-4e38-8569-305738c178c3" ] } ], "mendeley" : { "formattedCitation" : "(152)", "plainTextFormattedCitation" : "(152)", "previouslyFormattedCitation" : "&lt;sup&gt;152&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152)</w:t>
            </w:r>
            <w:r w:rsidRPr="00E901D6">
              <w:rPr>
                <w:rFonts w:ascii="Times New Roman" w:eastAsia="Times New Roman" w:hAnsi="Times New Roman" w:cs="Times New Roman"/>
                <w:color w:val="000000"/>
                <w:lang w:eastAsia="en-IN"/>
              </w:rPr>
              <w:fldChar w:fldCharType="end"/>
            </w:r>
            <w:r w:rsidRPr="00E901D6">
              <w:rPr>
                <w:rFonts w:ascii="Times New Roman" w:eastAsia="Times New Roman" w:hAnsi="Times New Roman" w:cs="Times New Roman"/>
                <w:color w:val="000000"/>
                <w:lang w:eastAsia="en-IN"/>
              </w:rPr>
              <w:t xml:space="preserve">; Holstein Steer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DOI" : "10.1016/j.domaniend.2009.07.007", "ISSN" : "1879-0054", "PMID" : "19733462", "abstract" : "The purpose of this study was to evaluate whether circulating ghrelin and growth hormone (GH) concentrations in cattle are regulated by endothelin-1 (ET-1), endothelin-3 (ET-3), and secretin. Six Holstein steers (242+/-1 d old, 280.5+/-4.4 kg body weight [BW]; mean+/-SEM) were allocated randomly in an incomplete Latin square design to receive each of 4 treatment compounds (vehicle, ET-1, ET-3, and secretin) with 1-d intervals between successive treatments. The treatment compounds were injected intravenously via a catheter inserted into the external jugular vein of each steer. Blood was sampled from the indwelling catheter at -30, -15, 0, 5, 10, 15, 20, 30, 45, 60, 90, 120, 150, and 180 min. Plasma ghrelin and GH responses to the treatment compounds were measured by a double-antibody radioimmunoassay system. Data were analyzed by using a MIXED procedure of SAS, version 9.1. Plasma acyl ghrelin, total ghrelin, and GH concentrations were increased by both ET-1 and ET-3 injection (ET-1 injection: 311+/-15 pg/mL vs 245+/-15 pg/mL, 2.4+/-0.2 ng/mL vs 1.61+/-0.05 ng/mL, 4.73+/-0.92 ng/mL vs 1.17+/-0.09 ng/mL for acyl ghrelin, total ghrelin, and GH, respectively; ET-3 injection: 337+/-27 pg/mL vs 245+/-15 pg/mL, 2.6+/-0.1 ng/mL vs 1.61+/-0.05 ng/mL, 5.56+/-0.97 ng/mL vs 1.17+/-0.09 ng/mL for acyl ghrelin, total ghrelin, and GH, respectively; P&lt;0.01). Ghrelin and GH concentrations were not changed by secretin injection throughout the experimental periods. These results indicate that ET-1 and ET-3 stimulate ghrelin and GH secretion in cattle and demonstrate for the first time that endogenous ghrelin released in response to endothelin injection stimulates GH secretion in vivo in cattle.", "author" : [ { "dropping-particle" : "", "family" : "ThanThan", "given" : "S", "non-dropping-particle" : "", "parse-names" : false, "suffix" : "" }, { "dropping-particle" : "", "family" : "Mekaru", "given" : "C", "non-dropping-particle" : "", "parse-names" : false, "suffix" : "" }, { "dropping-particle" : "", "family" : "Seki", "given" : "N", "non-dropping-particle" : "", "parse-names" : false, "suffix" : "" }, { "dropping-particle" : "", "family" : "Hidaka", "given" : "K", "non-dropping-particle" : "", "parse-names" : false, "suffix" : "" }, { "dropping-particle" : "", "family" : "A Ueno", "given" : "", "non-dropping-particle" : "", "parse-names" : false, "suffix" : "" }, { "dropping-particle" : "", "family" : "ThidarMyint", "given" : "H", "non-dropping-particle" : "", "parse-names" : false, "suffix" : "" }, { "dropping-particle" : "", "family" : "Kuwayama", "given" : "H", "non-dropping-particle" : "", "parse-names" : false, "suffix" : "" } ], "container-title" : "Domestic animal endocrinology", "id" : "ITEM-1", "issue" : "1", "issued" : { "date-parts" : [ [ "2010", "1" ] ] }, "page" : "1-12", "title" : "Endogenous ghrelin released in response to endothelin stimulates growth hormone secretion in cattle.", "type" : "article-journal", "volume" : "38" }, "uris" : [ "http://www.mendeley.com/documents/?uuid=88bcb96d-8182-45ca-9508-d05c5443ddfb" ] } ], "mendeley" : { "formattedCitation" : "(153)", "plainTextFormattedCitation" : "(153)", "previouslyFormattedCitation" : "&lt;sup&gt;153&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153)</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endothelin</w:t>
            </w:r>
            <w:proofErr w:type="spellEnd"/>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et1</w:t>
            </w:r>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ina0</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 xml:space="preserve">Rat muscle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We determined whether chronic endothelin-1 (ET-1) treatment could lead to in vivo insulin resistance. Like insulin, ET-1 acutely stimulated glucose transport in isolated soleus muscle strips of WKY rats. ET-1 pretreatment (1 h) decreased insulin-stimulated glucose transport in muscle strips (-23%). Both ET-1-mediated effects were generated through ET(A) receptors, because a specific ET(A) receptor antagonist (BQ610) blocked these effects of ET-1. Osmotic minipumps were used to treat normal rats with ET-1 for 5 days. Subsequent hyperinsulinemic-euglycemic clamps showed that ET-1 treatment led to an approximately 30% decrease in insulin-stimulated glucose disposal rates in male and female rats. In addition, ex vivo study of soleus muscle strips showed decreased glucose transport into muscle from ET-1-treated animals. With respect to insulin signaling, chronic in vivo ET-1 treatment led to a 30-40% decrease in IRS-I protein content, IRS-I-associated p110(alpha), and AKT activation. In summary, 1) in vitro ET-1 pretreatment leads to decreased insulin-stimulated glucose transport in skeletal muscle strips; 2) chronic ET-1 administration in vivo leads to whole-body insulin resistance, with decreased skeletal muscle glucose transport and impaired insulin signaling; and 3) elevated ET-1 levels may be a cause of insulin resistance in certain pathophysiologic states.", "author" : [ { "dropping-particle" : "", "family" : "Wilkes", "given" : "Jason J", "non-dropping-particle" : "", "parse-names" : false, "suffix" : "" }, { "dropping-particle" : "", "family" : "Hevener", "given" : "Andrea", "non-dropping-particle" : "", "parse-names" : false, "suffix" : "" }, { "dropping-particle" : "", "family" : "Olefsky", "given" : "Jerrold", "non-dropping-particle" : "", "parse-names" : false, "suffix" : "" } ], "container-title" : "Diabetes", "id" : "ITEM-1", "issue" : "8", "issued" : { "date-parts" : [ [ "2003" ] ] }, "page" : "1904-9", "title" : "Chronic endothelin-1 treatment leads to insulin resistance in vivo", "type" : "article-journal", "volume" : "52" }, "uris" : [ "http://www.mendeley.com/documents/?uuid=c9c9e45f-c1b3-4394-a3ae-91ccc47c8a8d" ] } ], "mendeley" : { "formattedCitation" : "(154)", "plainTextFormattedCitation" : "(154)", "previouslyFormattedCitation" : "&lt;sup&gt;154&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154)</w:t>
            </w:r>
            <w:r w:rsidRPr="00E901D6">
              <w:rPr>
                <w:rFonts w:ascii="Times New Roman" w:eastAsia="Times New Roman" w:hAnsi="Times New Roman" w:cs="Times New Roman"/>
                <w:color w:val="000000"/>
                <w:lang w:eastAsia="en-IN"/>
              </w:rPr>
              <w:fldChar w:fldCharType="end"/>
            </w:r>
            <w:r w:rsidRPr="00E901D6">
              <w:rPr>
                <w:rFonts w:ascii="Times New Roman" w:eastAsia="Times New Roman" w:hAnsi="Times New Roman" w:cs="Times New Roman"/>
                <w:color w:val="000000"/>
                <w:lang w:eastAsia="en-IN"/>
              </w:rPr>
              <w:t>; Sprague-</w:t>
            </w:r>
            <w:proofErr w:type="spellStart"/>
            <w:r w:rsidRPr="00E901D6">
              <w:rPr>
                <w:rFonts w:ascii="Times New Roman" w:eastAsia="Times New Roman" w:hAnsi="Times New Roman" w:cs="Times New Roman"/>
                <w:color w:val="000000"/>
                <w:lang w:eastAsia="en-IN"/>
              </w:rPr>
              <w:t>Dawley</w:t>
            </w:r>
            <w:proofErr w:type="spellEnd"/>
            <w:r w:rsidRPr="00E901D6">
              <w:rPr>
                <w:rFonts w:ascii="Times New Roman" w:eastAsia="Times New Roman" w:hAnsi="Times New Roman" w:cs="Times New Roman"/>
                <w:color w:val="000000"/>
                <w:lang w:eastAsia="en-IN"/>
              </w:rPr>
              <w:t xml:space="preserve"> rat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DOI" : "10.1006/bbrc.1996.1571", "ISSN" : "0006-291X", "PMID" : "8885996", "abstract" : "Since endothelin-1 (ET-1) might regulate insulin secretion and glucose metabolism, we carried out experiments to study the effect of ET-1 in conscious rats by injecting ET-1 (0.5 or 1.0 microgram/100 g body weight, i.p.) and examining the plasma glucose (PG) and insulin (PI) concentrations and PG/PI ratios continuously for 3 hours after the injection. Compared to the saline controls, ET-1 increased PG and PG/ P1 ratios in a dose-dependent manner. Oral glucose tolerance test (OGTT) performed at 30 min after the injection showed that PG levels stayed significantly higher in rats preinjected with ET-1 than rats with saline injection, although the change in PI levels was not different. Simultaneous infusion of glucose and insulin to somatostatin-primed rats with ET-1 or saline injection resulted in significantly higher steady state plasma glucose (SSPG) levels and SSPG/PI ratios in rats injected with ET-1 than control rats with saline. These results unequivocally indicated that intraperitoneally administered ET-1 induces insulin resistance in conscious rats.", "author" : [ { "dropping-particle" : "", "family" : "Juan", "given" : "Chi-Chang", "non-dropping-particle" : "", "parse-names" : false, "suffix" : "" }, { "dropping-particle" : "", "family" : "Fang", "given" : "Victor S", "non-dropping-particle" : "", "parse-names" : false, "suffix" : "" }, { "dropping-particle" : "", "family" : "Huang", "given" : "Yan-Jiun", "non-dropping-particle" : "", "parse-names" : false, "suffix" : "" }, { "dropping-particle" : "", "family" : "Kwok", "given" : "Ching-Fai", "non-dropping-particle" : "", "parse-names" : false, "suffix" : "" }, { "dropping-particle" : "", "family" : "Hsu", "given" : "Yung-Pei", "non-dropping-particle" : "", "parse-names" : false, "suffix" : "" }, { "dropping-particle" : "", "family" : "Ho", "given" : "Low-Tone", "non-dropping-particle" : "", "parse-names" : false, "suffix" : "" } ], "container-title" : "Biochemical and biophysical research communications", "id" : "ITEM-1", "issue" : "3", "issued" : { "date-parts" : [ [ "1996", "10", "23" ] ] }, "page" : "694-9", "title" : "Endothelin-1 induces insulin resistance in conscious rats.", "type" : "article-journal", "volume" : "227" }, "uris" : [ "http://www.mendeley.com/documents/?uuid=7fbc2dfa-789b-4e5a-80c9-3abd739e3cdc" ] } ], "mendeley" : { "formattedCitation" : "(155)", "plainTextFormattedCitation" : "(155)", "previouslyFormattedCitation" : "&lt;sup&gt;155&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155)</w:t>
            </w:r>
            <w:r w:rsidRPr="00E901D6">
              <w:rPr>
                <w:rFonts w:ascii="Times New Roman" w:eastAsia="Times New Roman" w:hAnsi="Times New Roman" w:cs="Times New Roman"/>
                <w:color w:val="000000"/>
                <w:lang w:eastAsia="en-IN"/>
              </w:rPr>
              <w:fldChar w:fldCharType="end"/>
            </w:r>
            <w:r w:rsidRPr="00E901D6">
              <w:rPr>
                <w:rFonts w:ascii="Times New Roman" w:eastAsia="Times New Roman" w:hAnsi="Times New Roman" w:cs="Times New Roman"/>
                <w:color w:val="000000"/>
                <w:lang w:eastAsia="en-IN"/>
              </w:rPr>
              <w:t xml:space="preserve">; Human subject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In states of insulin resistance, increased plasma levels of endothelin-1 and a disturbed vascular reactivity have been reported. In order to investigate the effects of endothelin-1 on peripheral insulin sensitivity and the vasoactive interactions between insulin and endothelin-1, six healthy subjects were studied on two different occasions with the euglycaemic hyperinsulinaemic clamp technique combined with an intravenous infusion of either endothelin-1 (4 pmol kg-1 min-1) or 0.9% sodium chloride. During the endothelin-1 infusion, arterial plasma endothelin-1 levels rose 10-fold. The endothelin-1 infusion reduced insulin sensitivity as demonstrated by a 31 +/- 7% decrease in whole-body glucose uptake (P &lt; 0.05) and a 26 +/- 11% fall in leg glucose uptake (P &lt; 0.05) compared with the control protocol. During the state of hyperinsulinaemia, exogenous endothelin-1 increased mean arterial blood pressure by 8 +/- 1% (P &lt; 0.05) and decreased splanchnic and renal blood flow by 30 +/- 6% (P &lt; 0.001) and 20 +/- 4% (P &lt; 0.001), respectively. However, the endothelin-1 infusion did not lower skeletal muscle blood flow measured as leg and forearm blood flow. In summary, exogenous endothelin-1 induced insulin resistance in healthy humans by reducing insulin-dependent glucose uptake in skeletal muscle without decreasing skeletal muscle blood flow. Furthermore, endothelin-1 also preserved its vasoactive potency in the presence of hyperinsulinaemia.", "author" : [ { "dropping-particle" : "", "family" : "Ottosson-Seeberger", "given" : "A", "non-dropping-particle" : "", "parse-names" : false, "suffix" : "" }, { "dropping-particle" : "", "family" : "Lundberg", "given" : "JM", "non-dropping-particle" : "", "parse-names" : false, "suffix" : "" }, { "dropping-particle" : "", "family" : "Alvestrand", "given" : "A", "non-dropping-particle" : "", "parse-names" : false, "suffix" : "" }, { "dropping-particle" : "", "family" : "Ahlborg", "given" : "G", "non-dropping-particle" : "", "parse-names" : false, "suffix" : "" } ], "container-title" : "Acta Physiologica Scandinavica", "id" : "ITEM-1", "issue" : "2", "issued" : { "date-parts" : [ [ "1997" ] ] }, "page" : "211-20", "title" : "Exogenous endothelin-1 causes peripheral insulin resistance in healthy humans.", "type" : "article-journal", "volume" : "161" }, "uris" : [ "http://www.mendeley.com/documents/?uuid=4999d471-cba9-4048-9084-ca4bd69a43d1" ] } ], "mendeley" : { "formattedCitation" : "(156)", "plainTextFormattedCitation" : "(156)", "previouslyFormattedCitation" : "&lt;sup&gt;156&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156)</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endothelin</w:t>
            </w:r>
            <w:proofErr w:type="spellEnd"/>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et1</w:t>
            </w:r>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agr1</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 xml:space="preserve">Mice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Endothelin (ET)-1 is a 21-amino acid peptide that induces a variety of biological activities, including vasoconstriction and cell proliferation, and its likely involvement in cardiovascular and other diseases has recently led to broad clinical trials of ET receptor antagonists. ET-1 is widely distributed in the central nervous system (CNS), where it is thought to regulate hormone and neurotransmitter release. Here we show that CNS responses to emotional and physical stressors are differentially affected in heterozygous ET-1-knockout mice, which exhibited diminished aggressive and autonomic responses toward intruders (emotional stressors) but responded to restraint-induced (physical) stress more intensely than wild-type mice. This suggests differing roles of ET-1 in the central pathways mediating responses to different types of stress. Hypothalamic levels of ET-1 and the catecholamine metabolite 3-methoxy-4-hydroxyphenylglycol (MHPG) were both increased in wild-type mice subjected to intruder stress, whereas MHPG levels were not significantly affected in ET-1-knockout mice. Furthermore, immunohistochemical analysis showed that ET-1 and tyrosine hydroxylase, an enzyme in the catecholamine synthesis pathway, were colocalized within certain neurons of the hypothalamus and amygdala. Our findings suggest that ET-1 modulates central coordination of stress responses in close association with catecholamine metabolism.", "author" : [ { "dropping-particle" : "", "family" : "Kurihara", "given" : "Yukiko", "non-dropping-particle" : "", "parse-names" : false, "suffix" : "" }, { "dropping-particle" : "", "family" : "Kurihara", "given" : "Hiroki", "non-dropping-particle" : "", "parse-names" : false, "suffix" : "" }, { "dropping-particle" : "", "family" : "Morita", "given" : "Hiroyuki", "non-dropping-particle" : "", "parse-names" : false, "suffix" : "" }, { "dropping-particle" : "", "family" : "Cao", "given" : "Wei-Hua", "non-dropping-particle" : "", "parse-names" : false, "suffix" : "" }, { "dropping-particle" : "", "family" : "Ling", "given" : "Guang-Yi", "non-dropping-particle" : "", "parse-names" : false, "suffix" : "" }, { "dropping-particle" : "", "family" : "Kumada", "given" : "Mamoru", "non-dropping-particle" : "", "parse-names" : false, "suffix" : "" }, { "dropping-particle" : "", "family" : "Kimura", "given" : "Sadao", "non-dropping-particle" : "", "parse-names" : false, "suffix" : "" }, { "dropping-particle" : "", "family" : "Nagai", "given" : "Ryozo", "non-dropping-particle" : "", "parse-names" : false, "suffix" : "" }, { "dropping-particle" : "", "family" : "Yazaki", "given" : "Yoshio", "non-dropping-particle" : "", "parse-names" : false, "suffix" : "" }, { "dropping-particle" : "", "family" : "Kuwaki", "given" : "Tomoyuki", "non-dropping-particle" : "", "parse-names" : false, "suffix" : "" } ], "container-title" : "American Journal of Physiology - Regulatory, Integrative and Comparative Physiology", "id" : "ITEM-1", "issue" : "2", "issued" : { "date-parts" : [ [ "2000" ] ] }, "page" : "R515-21", "title" : "Role of endothelin-1 in stress response in the central nervous system", "type" : "article-journal", "volume" : "279" }, "uris" : [ "http://www.mendeley.com/documents/?uuid=c97c4d1c-cf88-4d2d-88ed-50bbadc93c35" ] } ], "mendeley" : { "formattedCitation" : "(39)", "plainTextFormattedCitation" : "(39)", "previouslyFormattedCitation" : "&lt;sup&gt;39&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39)</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endothelin</w:t>
            </w:r>
            <w:proofErr w:type="spellEnd"/>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et1</w:t>
            </w:r>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ins1</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 xml:space="preserve">Mice islets of Langerhan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Endothelin-1 (ET-1), a potent endothelium-derived vasoconstrictor peptide, is secreted in response to insulin. Elevated circulating ET-1 levels have been found in patients with diabetes mellitus and vascular dysfunction. The question arises whether ET-1 acts as a direct modulator of insulin secretion. To test this, we studied the effects of ET-1 on isolated mouse islets of Langerhans. ET-1 (1 nmol/l-1 mumol/l) dose-dependently stimulated insulin secretion from islets incubated in the presence of 16.7 mmol/l glucose (p &lt; 0.05). The effect of ET-1 is glucose-dependent since no potentiation was found at 3.3 mmol/l glucose. Furthermore, ET-1 induced a large, transient increase in glucose-stimulated insulin secretion during islet perifusion in the presence (p &lt; 0.001), but not in the absence, of extracellular Ca2+. The rate of 45Ca(2+)-efflux from 45Ca(2+)-prelabelled islets was transiently stimulated by ET-1 during perifusion at 16.7 mmol/l glucose in the presence of extracellular Ca2+ (p &lt; 0.001). A short-lived increase in 45Ca(2+)-efflux was also observed in the absence of extracellular Ca2+ (p &lt; 0.05). It is suggested that the effects of ET-1 on insulin secretion are critically dependent on influx via Ca(2+)-channels. In addition, ET-1 transiently enhanced 86Rb(+)-efflux from 86Rb(+)-prelabelled islets both in the presence (p &lt; 0.001) and in the absence (p &lt; 0.001) of extracellular Ca2+ suggesting that ET-1 does not elicit insulin secretion by inhibition of the potassium permeability. Our study provides evidence that ET-1 stimulates insulin secretion via a direct effect on the islets of Langerhans.", "author" : [ { "dropping-particle" : "", "family" : "Gregersen", "given" : "S", "non-dropping-particle" : "", "parse-names" : false, "suffix" : "" }, { "dropping-particle" : "", "family" : "Thomsen", "given" : "JL", "non-dropping-particle" : "", "parse-names" : false, "suffix" : "" }, { "dropping-particle" : "", "family" : "Brock", "given" : "B", "non-dropping-particle" : "", "parse-names" : false, "suffix" : "" }, { "dropping-particle" : "", "family" : "Hermansen", "given" : "K", "non-dropping-particle" : "", "parse-names" : false, "suffix" : "" } ], "container-title" : "Diabetologia", "id" : "ITEM-1", "issue" : "9", "issued" : { "date-parts" : [ [ "1996" ] ] }, "page" : "1030-5", "title" : "Endothelin-1 stimulates insulin secretion by direct action on the islets of Langerhans in mice.", "type" : "article-journal", "volume" : "39" }, "uris" : [ "http://www.mendeley.com/documents/?uuid=14bd4000-67f7-4e6f-9e85-123144db7bcf" ] } ], "mendeley" : { "formattedCitation" : "(157)", "plainTextFormattedCitation" : "(157)", "previouslyFormattedCitation" : "&lt;sup&gt;157&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157)</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endothelin</w:t>
            </w:r>
            <w:proofErr w:type="spellEnd"/>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et1</w:t>
            </w:r>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lep1</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 xml:space="preserve">Adipocyte cell line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DOI" : "10.1074/jbc.M103478200", "ISSN" : "0021-9258", "PMID" : "11359784", "abstract" : "Leptin is an adipocyte-derived hormone that regulates body fat stores and feeding behavior. In an effort to identify endogenous diffusible modulators of leptin production, we found that endothelin-1 (ET-1) up-regulates leptin expression in adipocytes. ET-1 is as potent and efficacious as insulin in stimulating leptin production in two different adipocyte cell lines. Endothelins stimulate leptin production via the endothelin-A receptor (ET(A)), as judged by a potency rank order of ET-1 ET-3. We detected expression of ET(A) but not ET(B) in both cell lines by Northern blot analysis. In addition, the ET(A)-selective antagonist FR139317 inhibited ET-1-induced leptin expression more potently than did the ET(B)-selective antagonist BQ788. ET-1 and insulin positively interact with each other in increasing leptin production in adipocytes. In primary mouse white fat cells, we detected expression of both ET(A) and ET(B) by Northern blot and in situ hybridization analyses. We conclude that ET-1 stimulates leptin production via the ET(A) receptor in cultured adipocytes.", "author" : [ { "dropping-particle" : "", "family" : "Xiong", "given" : "Yumei", "non-dropping-particle" : "", "parse-names" : false, "suffix" : "" }, { "dropping-particle" : "", "family" : "Tanaka", "given" : "Hirokazu", "non-dropping-particle" : "", "parse-names" : false, "suffix" : "" }, { "dropping-particle" : "", "family" : "Richardson", "given" : "James A", "non-dropping-particle" : "", "parse-names" : false, "suffix" : "" }, { "dropping-particle" : "", "family" : "Williams", "given" : "S Clay", "non-dropping-particle" : "", "parse-names" : false, "suffix" : "" }, { "dropping-particle" : "", "family" : "Slaughter", "given" : "Clive A", "non-dropping-particle" : "", "parse-names" : false, "suffix" : "" }, { "dropping-particle" : "", "family" : "Nakamura", "given" : "Motonao", "non-dropping-particle" : "", "parse-names" : false, "suffix" : "" }, { "dropping-particle" : "", "family" : "Chen", "given" : "Jin-Long", "non-dropping-particle" : "", "parse-names" : false, "suffix" : "" }, { "dropping-particle" : "", "family" : "Yanagisawa", "given" : "Masashi", "non-dropping-particle" : "", "parse-names" : false, "suffix" : "" } ], "container-title" : "The Journal of biological chemistry", "id" : "ITEM-1", "issue" : "30", "issued" : { "date-parts" : [ [ "2001", "7", "27" ] ] }, "page" : "28471-7", "title" : "Endothelin-1 stimulates leptin production in adipocytes.", "type" : "article-journal", "volume" : "276" }, "uris" : [ "http://www.mendeley.com/documents/?uuid=7a0bf325-d910-4232-9c95-9591b5b6a4dd" ] } ], "mendeley" : { "formattedCitation" : "(158)", "plainTextFormattedCitation" : "(158)", "previouslyFormattedCitation" : "&lt;sup&gt;158&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158)</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endothelin</w:t>
            </w:r>
            <w:proofErr w:type="spellEnd"/>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et1</w:t>
            </w:r>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vdl0</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 xml:space="preserve">Pigs, Humans and Rat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Endothelin-1 (ET-1) is a recently discovered 21 amino acid peptide with potent vasoconstrictor properties. So far, its expression has been found only in porcine aorta, whereas its putative role as the endothelium-derived constricting factor (EDCF) would require it to be expressed and active in most vascular beds. We have used quantitative receptor autoradiography on pig, rat, and some human tissues to determine the distribution and localization of specific binding sites for ET-1. In some cases where binding sites were found, studies were performed to determine whether these are likely to be functional receptors. Binding sites for ET-1 have been found in heart (nerves greater than atria greater than ventricle greater than coronary arteries), kidney (glomeruli greater than papilla), adrenal (zona glomerulosa greater than medulla), cerebellum, spinal cord, gut, spleen, and lung. The binding of [125I]ET-1 was displaced at all these sites by unlabeled ET-1 but not by nitrendipine, apamin, and other vasoconstrictor peptides. ET-1 contracted strips of human coronary artery at an EC50 of 15 nM, with a maximal contraction 130% that of K+. A positive inotropic effect was found in strips of human atria (EC50 = 1 nM), which was not blocked by alpha- or beta-blockade. The widespread distribution of its binding sites suggests a more extensive role than control of vascular tone.", "author" : [ { "dropping-particle" : "", "family" : "Davenport", "given" : "AP", "non-dropping-particle" : "", "parse-names" : false, "suffix" : "" }, { "dropping-particle" : "", "family" : "Nunez", "given" : "DJ", "non-dropping-particle" : "", "parse-names" : false, "suffix" : "" }, { "dropping-particle" : "", "family" : "Hall", "given" : "JA", "non-dropping-particle" : "", "parse-names" : false, "suffix" : "" }, { "dropping-particle" : "", "family" : "Kaumann", "given" : "AJ", "non-dropping-particle" : "", "parse-names" : false, "suffix" : "" }, { "dropping-particle" : "", "family" : "Brown", "given" : "MJ", "non-dropping-particle" : "", "parse-names" : false, "suffix" : "" } ], "container-title" : "Journal of Cardiovascular Pharmacology", "id" : "ITEM-1", "issued" : { "date-parts" : [ [ "1989" ] ] }, "page" : "S166-70", "title" : "Autoradiographical localization of binding sites for porcine [125I]endothelin-1 in humans, pigs, and rats: functional relevance in humans.", "type" : "article-journal", "volume" : "13" }, "uris" : [ "http://www.mendeley.com/documents/?uuid=a0d4be54-2e24-4a02-a439-7c65dea14bb7" ] } ], "mendeley" : { "formattedCitation" : "(159)", "plainTextFormattedCitation" : "(159)", "previouslyFormattedCitation" : "&lt;sup&gt;159&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159)</w:t>
            </w:r>
            <w:r w:rsidRPr="00E901D6">
              <w:rPr>
                <w:rFonts w:ascii="Times New Roman" w:eastAsia="Times New Roman" w:hAnsi="Times New Roman" w:cs="Times New Roman"/>
                <w:color w:val="000000"/>
                <w:lang w:eastAsia="en-IN"/>
              </w:rPr>
              <w:fldChar w:fldCharType="end"/>
            </w:r>
            <w:r w:rsidRPr="00E901D6">
              <w:rPr>
                <w:rFonts w:ascii="Times New Roman" w:eastAsia="Times New Roman" w:hAnsi="Times New Roman" w:cs="Times New Roman"/>
                <w:color w:val="000000"/>
                <w:lang w:eastAsia="en-IN"/>
              </w:rPr>
              <w:t xml:space="preserve">; Human </w:t>
            </w:r>
            <w:proofErr w:type="spellStart"/>
            <w:r w:rsidRPr="00E901D6">
              <w:rPr>
                <w:rFonts w:ascii="Times New Roman" w:eastAsia="Times New Roman" w:hAnsi="Times New Roman" w:cs="Times New Roman"/>
                <w:color w:val="000000"/>
                <w:lang w:eastAsia="en-IN"/>
              </w:rPr>
              <w:t>epicardial</w:t>
            </w:r>
            <w:proofErr w:type="spellEnd"/>
            <w:r w:rsidRPr="00E901D6">
              <w:rPr>
                <w:rFonts w:ascii="Times New Roman" w:eastAsia="Times New Roman" w:hAnsi="Times New Roman" w:cs="Times New Roman"/>
                <w:color w:val="000000"/>
                <w:lang w:eastAsia="en-IN"/>
              </w:rPr>
              <w:t xml:space="preserve"> coronary arterie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ISSN" : "0007-1188", "PMID" : "2667681", "abstract" : "1. The effects of the recently discovered peptide endothelin and neuropeptide Y (NPY) on human epicardial coronary arteries were studied in vitro. 2. Endothelin induced a concentration-dependent, endothelium-independent, long-lasting vasoconstriction regardless of vessel size. NPY evoked contractions of small coronary arteries with a similar potency to that of endothelin, although to a significantly lower degree. Large coronary arteries did not respond to NPY. Endothelin did not relax coronary arteries precontracted with potassium. 3. The effect of endothelin was dependent on extracellular Ca2+ and, like NPY, significantly reduced by the Ca2+-antagonist nifiedipine. 4. In conclusion, endothelin is a potent human vasoconstrictor in vitro. It is suggested that endothelin may be involved in the regulation of coronary blood flow.", "author" : [ { "dropping-particle" : "", "family" : "Franco-Cereceda", "given" : "Anders", "non-dropping-particle" : "", "parse-names" : false, "suffix" : "" } ], "container-title" : "British journal of pharmacology", "id" : "ITEM-1", "issue" : "3", "issued" : { "date-parts" : [ [ "1989", "7" ] ] }, "page" : "968-72", "title" : "Endothelin- and neuropeptide Y-induced vasoconstriction of human epicardial coronary arteries in vitro.", "type" : "article-journal", "volume" : "97" }, "uris" : [ "http://www.mendeley.com/documents/?uuid=fdab0eea-9d25-4ffa-a0d4-790279d260fb" ] } ], "mendeley" : { "formattedCitation" : "(160)", "plainTextFormattedCitation" : "(160)", "previouslyFormattedCitation" : "&lt;sup&gt;160&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160)</w:t>
            </w:r>
            <w:r w:rsidRPr="00E901D6">
              <w:rPr>
                <w:rFonts w:ascii="Times New Roman" w:eastAsia="Times New Roman" w:hAnsi="Times New Roman" w:cs="Times New Roman"/>
                <w:color w:val="000000"/>
                <w:lang w:eastAsia="en-IN"/>
              </w:rPr>
              <w:fldChar w:fldCharType="end"/>
            </w:r>
            <w:r w:rsidRPr="00E901D6">
              <w:rPr>
                <w:rFonts w:ascii="Times New Roman" w:eastAsia="Times New Roman" w:hAnsi="Times New Roman" w:cs="Times New Roman"/>
                <w:color w:val="000000"/>
                <w:lang w:eastAsia="en-IN"/>
              </w:rPr>
              <w:t xml:space="preserve">; Porcine endothelial cell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An endothelium-derived 21-residue vasoconstrictor peptide, endothelin, has been isolated, and shown to be one of the most potent vasoconstrictors known. Cloning and sequencing of preproendothelin complementary DNA shows that mature endothelin is generated through an unusual proteolytic processing, and regional homologies to a group of neurotoxins suggest that endothelin is an endogenous modulator of voltage-dependent ion channels. Expression of the endothelin gene is regulated by several vasoactive agents, indicating the existence of a novel cardiovascular control system.", "author" : [ { "dropping-particle" : "", "family" : "Yanagisawa", "given" : "Masashi", "non-dropping-particle" : "", "parse-names" : false, "suffix" : "" }, { "dropping-particle" : "", "family" : "Kurihara", "given" : "Hiroki", "non-dropping-particle" : "", "parse-names" : false, "suffix" : "" }, { "dropping-particle" : "", "family" : "Kimura", "given" : "Sadao", "non-dropping-particle" : "", "parse-names" : false, "suffix" : "" }, { "dropping-particle" : "", "family" : "Tomobe", "given" : "Yoko", "non-dropping-particle" : "", "parse-names" : false, "suffix" : "" }, { "dropping-particle" : "", "family" : "Kobayashi", "given" : "Mieko", "non-dropping-particle" : "", "parse-names" : false, "suffix" : "" }, { "dropping-particle" : "", "family" : "Mitsui", "given" : "Youji", "non-dropping-particle" : "", "parse-names" : false, "suffix" : "" }, { "dropping-particle" : "", "family" : "Yazaki", "given" : "Yoshio", "non-dropping-particle" : "", "parse-names" : false, "suffix" : "" }, { "dropping-particle" : "", "family" : "Goto", "given" : "Katsutoshi", "non-dropping-particle" : "", "parse-names" : false, "suffix" : "" }, { "dropping-particle" : "", "family" : "Masaki", "given" : "Tomoh", "non-dropping-particle" : "", "parse-names" : false, "suffix" : "" } ], "container-title" : "Nature", "id" : "ITEM-1", "issue" : "6163", "issued" : { "date-parts" : [ [ "1988" ] ] }, "page" : "411-5", "title" : "A novel potent vasoconstrictor peptide produced by vascular endothelial cells", "type" : "article-journal", "volume" : "332" }, "uris" : [ "http://www.mendeley.com/documents/?uuid=a9f6c7e7-b769-463c-aa15-a76171884153" ] } ], "mendeley" : { "formattedCitation" : "(161)", "plainTextFormattedCitation" : "(161)", "previouslyFormattedCitation" : "&lt;sup&gt;161&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161)</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EPO</w:t>
            </w:r>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epo</w:t>
            </w:r>
            <w:proofErr w:type="spellEnd"/>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ang1</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 xml:space="preserve">Human </w:t>
            </w:r>
            <w:proofErr w:type="spellStart"/>
            <w:r w:rsidRPr="00E901D6">
              <w:rPr>
                <w:rFonts w:ascii="Times New Roman" w:eastAsia="Times New Roman" w:hAnsi="Times New Roman" w:cs="Times New Roman"/>
                <w:color w:val="000000"/>
                <w:lang w:eastAsia="en-IN"/>
              </w:rPr>
              <w:t>glioma</w:t>
            </w:r>
            <w:proofErr w:type="spellEnd"/>
            <w:r w:rsidRPr="00E901D6">
              <w:rPr>
                <w:rFonts w:ascii="Times New Roman" w:eastAsia="Times New Roman" w:hAnsi="Times New Roman" w:cs="Times New Roman"/>
                <w:color w:val="000000"/>
                <w:lang w:eastAsia="en-IN"/>
              </w:rPr>
              <w:t xml:space="preserve">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In this study, the extent of angiogenesis, evaluated as microvascular density, and the immunoreactivity of tumor cells to erythropoietin (Epo) and of endothelial cells to Epo receptor (EpoR) have been correlated in human glioma specimens, and the effect of anti-Epo antibody on glioma-induced angiogenesis in vivo in the chick embryo chorioallantoic membrane (CAM) has been investigated. Results show that: (1) Epo/EpoR expression correlates with angiogenesis, (2) in the CAM assay, tumor bioptic specimens induce a strong angiogenic response, comparable to that induced by VEGF, and (3) an anti-Epo antibody co-administered with tumor bioptic specimens significantly inhibits the angiogenic response. These findings suggest the presence of a loop in the Epo/EpoR system, i.e. Epo is secreted by glioma tumor cells and it affects glioma vascular endothelial cells via its receptor and promotes angiogenesis in a paracrine manner. Moreover, as demonstrated by in vivo experiments, Epo is responsible for the strong angiogenic response induced by human glioma bioptic specimens, because an anti-Epo antibody is able to significantly inhibit this response.", "author" : [ { "dropping-particle" : "", "family" : "Beatrice", "given" : "Nico", "non-dropping-particle" : "", "parse-names" : false, "suffix" : "" }, { "dropping-particle" : "", "family" : "Tiziana", "given" : "Annese", "non-dropping-particle" : "", "parse-names" : false, "suffix" : "" }, { "dropping-particle" : "", "family" : "Diego", "given" : "Guidolin", "non-dropping-particle" : "", "parse-names" : false, "suffix" : "" }, { "dropping-particle" : "", "family" : "Nicoletta", "given" : "Finato", "non-dropping-particle" : "", "parse-names" : false, "suffix" : "" }, { "dropping-particle" : "", "family" : "Enrico", "given" : "Crivellato", "non-dropping-particle" : "", "parse-names" : false, "suffix" : "" }, { "dropping-particle" : "", "family" : "Domenico", "given" : "Ribatti", "non-dropping-particle" : "", "parse-names" : false, "suffix" : "" } ], "container-title" : "Journal of neuro-oncology", "id" : "ITEM-1", "issue" : "1", "issued" : { "date-parts" : [ [ "2011" ] ] }, "page" : "51-8", "title" : "Epo is involved in angiogenesis in human glioma", "type" : "article-journal", "volume" : "102" }, "uris" : [ "http://www.mendeley.com/documents/?uuid=bef39c42-d9ed-4dea-ba7e-3223ecdc79d5" ] } ], "mendeley" : { "formattedCitation" : "(162)", "plainTextFormattedCitation" : "(162)", "previouslyFormattedCitation" : "&lt;sup&gt;162&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162)</w:t>
            </w:r>
            <w:r w:rsidRPr="00E901D6">
              <w:rPr>
                <w:rFonts w:ascii="Times New Roman" w:eastAsia="Times New Roman" w:hAnsi="Times New Roman" w:cs="Times New Roman"/>
                <w:color w:val="000000"/>
                <w:lang w:eastAsia="en-IN"/>
              </w:rPr>
              <w:fldChar w:fldCharType="end"/>
            </w:r>
            <w:r w:rsidRPr="00E901D6">
              <w:rPr>
                <w:rFonts w:ascii="Times New Roman" w:eastAsia="Times New Roman" w:hAnsi="Times New Roman" w:cs="Times New Roman"/>
                <w:color w:val="000000"/>
                <w:lang w:eastAsia="en-IN"/>
              </w:rPr>
              <w:t xml:space="preserve">;Human </w:t>
            </w:r>
            <w:proofErr w:type="spellStart"/>
            <w:r w:rsidRPr="00E901D6">
              <w:rPr>
                <w:rFonts w:ascii="Times New Roman" w:eastAsia="Times New Roman" w:hAnsi="Times New Roman" w:cs="Times New Roman"/>
                <w:color w:val="000000"/>
                <w:lang w:eastAsia="en-IN"/>
              </w:rPr>
              <w:t>mesenchymal</w:t>
            </w:r>
            <w:proofErr w:type="spellEnd"/>
            <w:r w:rsidRPr="00E901D6">
              <w:rPr>
                <w:rFonts w:ascii="Times New Roman" w:eastAsia="Times New Roman" w:hAnsi="Times New Roman" w:cs="Times New Roman"/>
                <w:color w:val="000000"/>
                <w:lang w:eastAsia="en-IN"/>
              </w:rPr>
              <w:t xml:space="preserve"> stem cell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DOI" : "10.1016/j.exphem.2007.01.044", "ISSN" : "0301-472X", "PMID" : "17379074", "abstract" : "OBJECTIVE: The ability of erythropoietin (EPO) to elicit a pro-angiogenic effect on human mesenchymal stem cells (hMSC) was tested. hMSC are currently under study as therapeutic delivery agents that target tumor vessels. Hypoxia favors the differentiation of hMSC towards a pro-angiogenic program. However, the classical angiogenic factors, vascular endothelial growth factor and basic fibroblast growth factor, are not fully capable of restoring this effect. The hypoxia-regulated factor, EPO, induces angiogenesis in endothelial cells. Here, EPO's pro-angiogenic effect on hMSC was analyzed. METHODS: hMSC were tested for EPO receptor expression by western blot, immunofluorescence, and flow cytometry assays. Downstream receptor signaling components JAK and STAT were measured by standard assays. Pro-angiogenesis effects mediated by EPO treatment of hMSC were measured by proliferation, cytokine, or pro-angiogenesis factor secretion, metalloprotease activation, migration, invasion, wound healing, and tubule formation assays. RESULTS: hMSC express the cognate EPO receptor and are capable of promoting angiogenesis following EPO treatment in all the angiogenesis assays tested. EPO-treated hMSC proliferate and secrete pro-angiogenesis factors more readily than untreated hMSC. EPO leads to increased hMSC chemotaxis, migration, and activation of matrix metalloprotease-2. This treatment causes greater recruitment of vessels as measured in an in vivo angiogenesis assay. CONCLUSION: EPO is capable of eliciting a pro-angiogenesis program in hMSC that instigates secretion of angiogenic factors and the subsequent recruitment of endothelium. This study defines a novel mechanism for tumor cell recruitment of blood vessels that is important to consider in the design of stem cell-based therapies.", "author" : [ { "dropping-particle" : "", "family" : "Zwezdaryk", "given" : "Kevin J", "non-dropping-particle" : "", "parse-names" : false, "suffix" : "" }, { "dropping-particle" : "", "family" : "Coffelt", "given" : "Seth B", "non-dropping-particle" : "", "parse-names" : false, "suffix" : "" }, { "dropping-particle" : "", "family" : "Figueroa", "given" : "Yanira G", "non-dropping-particle" : "", "parse-names" : false, "suffix" : "" }, { "dropping-particle" : "", "family" : "Liu", "given" : "Juliet", "non-dropping-particle" : "", "parse-names" : false, "suffix" : "" }, { "dropping-particle" : "", "family" : "Phinney", "given" : "Donald G", "non-dropping-particle" : "", "parse-names" : false, "suffix" : "" }, { "dropping-particle" : "", "family" : "LaMarca", "given" : "Heather L", "non-dropping-particle" : "", "parse-names" : false, "suffix" : "" }, { "dropping-particle" : "", "family" : "Florez", "given" : "Luisa", "non-dropping-particle" : "", "parse-names" : false, "suffix" : "" }, { "dropping-particle" : "", "family" : "Morris", "given" : "Cindy B", "non-dropping-particle" : "", "parse-names" : false, "suffix" : "" }, { "dropping-particle" : "", "family" : "Hoyle", "given" : "Gary W", "non-dropping-particle" : "", "parse-names" : false, "suffix" : "" }, { "dropping-particle" : "", "family" : "Scandurro", "given" : "Aline B", "non-dropping-particle" : "", "parse-names" : false, "suffix" : "" } ], "container-title" : "Experimental hematology", "id" : "ITEM-1", "issue" : "4", "issued" : { "date-parts" : [ [ "2007", "4" ] ] }, "page" : "640-52", "title" : "Erythropoietin, a hypoxia-regulated factor, elicits a pro-angiogenic program in human mesenchymal stem cells.", "type" : "article-journal", "volume" : "35" }, "uris" : [ "http://www.mendeley.com/documents/?uuid=c7ae8126-6fd1-4fbb-ae51-57d6baecfa05" ] } ], "mendeley" : { "formattedCitation" : "(163)", "plainTextFormattedCitation" : "(163)", "previouslyFormattedCitation" : "&lt;sup&gt;163&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163)</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fertility</w:t>
            </w:r>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fty</w:t>
            </w:r>
            <w:proofErr w:type="spellEnd"/>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egf1</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 xml:space="preserve">Mice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The concentrations of epidermal growth factor (EGF) were measured by radioimmunoassay in the submandibular gland, plasma and urine of adult female C3H/HeN mice whilst virgin and during pregnancy, lactation and after lactation. During gestation there was a significant increase in the submandibular EGF concentration which was five to seven times higher than that found in virgin mice. The level of EGF in the gland remained high during the period of lactation and even several weeks after lactation. Plasma EGF levels were also increased during the periods of pregnancy, lactation and after lactation when compared with those of virgin mice. These increases were, however, apparent only between 24.00 and 08.00 h, because of circadian variations in circulating EGF. The level of plasma EGF was significantly (P less than 0.05) higher during the 24.00-08.00 h period than during the 12.00-20.00 h period in all stages examined. Concentrations of EGF in the urine of virgin, pregnant, lactating and primiparous mice remained relatively constant, and the levels were much higher than those in the plasma. Similar studies using sialoadenectomized pregnant and lactating mice indicated that the plasma levels of EGF were below the level of sensitivity of the assay (less than 16.5 pmol/l (less than 0.1 ng/ml] even during the 24.00-08.00 h period, whereas urinary EGF remained at high levels which were similar to those of normal pregnant and lactating mice. These results suggest that submandibular EGF contributes to the increase in plasma EGF which occurs after gestation, but is not the major source of the urinary EGF.", "author" : [ { "dropping-particle" : "", "family" : "Kurachi", "given" : "H", "non-dropping-particle" : "", "parse-names" : false, "suffix" : "" }, { "dropping-particle" : "", "family" : "Oka", "given" : "T", "non-dropping-particle" : "", "parse-names" : false, "suffix" : "" } ], "container-title" : "Journal of Endocrinology", "id" : "ITEM-1", "issue" : "2", "issued" : { "date-parts" : [ [ "1985" ] ] }, "page" : "197-202", "title" : "Changes in epidermal growth factor concentrations of submandibular gland, plasma and urine of normal and sialoadenectomized female mice during various reproductive stages", "type" : "article-journal", "volume" : "106" }, "uris" : [ "http://www.mendeley.com/documents/?uuid=f5b65557-80d3-4554-9a19-75b2513d70b6" ] } ], "mendeley" : { "formattedCitation" : "(164)", "plainTextFormattedCitation" : "(164)", "previouslyFormattedCitation" : "&lt;sup&gt;164&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164)</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fertility</w:t>
            </w:r>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fty</w:t>
            </w:r>
            <w:proofErr w:type="spellEnd"/>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oxy1</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 xml:space="preserve">Rat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The release of the nonapeptides oxytocin and vasopressin within the hypothalamic supraoptic and paraventricular nuclei was measured in 30-min microdialysates in conscious female rats in the last three days of pregnancy, during parturition, immediately after parturition and during suckling, all in the same rats, and in virgin controls. Nonapeptide release within the supraoptic and paraventricular nuclei was unchanged during late pregnancy compared to virgin rats, but intranuclear oxytocin and not vasopressin release was elevated during parturition (relative to late pregnancy, supraoptic nucleus: to 254%, paraventricular nucleus: to 300%; P &lt; 0.01) and during suckling also on days 8\u201310 of lactation (relative to pre-suckling, supraoptic nucleus: to 407%, paraventricular nucleus: to 275%; P &lt; 0.02). Suckling-induced release of oxytocin was significantly reduced using Ca2+-free, EDTA-containing (10\u22124 M) microdialysis fluid and further stimulated by high K+-(56 mM), veratridine-containing (50 \u03bcM) microdialysis fluid. The opioid antagonist naloxone whether given by subcutaneous injection (5 mg/kg) or directly into the supraoptic nucleus by microdialysis (5 \u00d7 10\u22126M) or microinjection (1.5 \u03bcl, 10\u22126M) did not further enhance oxytocin release within either the supraoptic or paraventricular nuclei during parturition. In contrast to the selective release of oxytocin within the supraoptic and paraventricular nuclei during parturition and suckling, direct osmotic stimulation of the nuclei by microdialysing hypertonic medium (artificial cerebrospinal fluid; 1 M NaCl) increased intranuclear release of both oxytocin and vasopressin which was further enhanced after replacement of hypertonic with isotonic fluid. This rebound phenomenon served to confirm the precise location of the microdialysis probe ante mortem and the ability of the nuclei to adequately respond to the osmotic stimulus at the end of the experiment. The study has shown that oxytocin is released in the supraoptic and paraventricular nuclei during parturition as well as in lactation unrestrained by endogenous opioids during parturition. This intranuclear release of oxytocin may act by local positive feedback stimulation of oxytocin neurons to excite further oxytocin release in the brain and into blood during both parturition and lactation.", "author" : [ { "dropping-particle" : "", "family" : "Neumann", "given" : "I.", "non-dropping-particle" : "", "parse-names" : false, "suffix" : "" }, { "dropping-particle" : "", "family" : "Russell", "given" : "J.A.", "non-dropping-particle" : "", "parse-names" : false, "suffix" : "" }, { "dropping-particle" : "", "family" : "Landgraf", "given" : "R.", "non-dropping-particle" : "", "parse-names" : false, "suffix" : "" } ], "container-title" : "Neuroscience", "id" : "ITEM-1", "issue" : "1", "issued" : { "date-parts" : [ [ "1993" ] ] }, "page" : "65-75", "title" : "Oxytocin and vasopressin release within the supraoptic and paraventricular nuclei of pregnant, parturient and lactating rats: A microdialysis study", "type" : "article-journal", "volume" : "53" }, "uris" : [ "http://www.mendeley.com/documents/?uuid=f9947af3-97a2-4a4f-8e51-bbc68be0781c" ] } ], "mendeley" : { "formattedCitation" : "(165)", "plainTextFormattedCitation" : "(165)", "previouslyFormattedCitation" : "&lt;sup&gt;165&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165)</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fertility</w:t>
            </w:r>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fty</w:t>
            </w:r>
            <w:proofErr w:type="spellEnd"/>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otg1</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 xml:space="preserve">Mice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Peripheral levels of estradiol, testosterone and progesterone were characterized during pregnancy in strains of mice which differ in prenatal survival following genetic selection. Strain variation in the secretory pattern of these hormones was minimal during the period that requires pituitary support of luteal function. In every line examined, a midpregnancy increase in circulating testoster- one occurred, followed by a second increase in testosterone late in gestation. Estradiol levels also increased during the latter half of pregnancy, except in a line selected for rapid growth. In general, progesterone levels increased from midpregnancy until shortly before parturition. Dramatic strain differences in hormone levels and their secretory pattern during the second half of pregnancy suggest that placental-ovarian function has changed in response to selection more than has pituitary control over ovarian steroidogenesis.", "author" : [ { "dropping-particle" : "", "family" : "Barkley", "given" : "M S", "non-dropping-particle" : "", "parse-names" : false, "suffix" : "" }, { "dropping-particle" : "", "family" : "Geschwind", "given" : "I I", "non-dropping-particle" : "", "parse-names" : false, "suffix" : "" }, { "dropping-particle" : "", "family" : "Bradford", "given" : "G E", "non-dropping-particle" : "", "parse-names" : false, "suffix" : "" } ], "container-title" : "Biology of Reproduction", "id" : "ITEM-1", "issued" : { "date-parts" : [ [ "1979" ] ] }, "page" : "733-738", "title" : "The Gestational and Progesterone Pattern Secretion of Estradiol , in Selected Testosterone Strains of Mice", "type" : "article-journal", "volume" : "20" }, "uris" : [ "http://www.mendeley.com/documents/?uuid=704d9240-ffcc-47b7-a211-f6ca892774f7" ] } ], "mendeley" : { "formattedCitation" : "(166)", "plainTextFormattedCitation" : "(166)", "previouslyFormattedCitation" : "&lt;sup&gt;166&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166)</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FFA</w:t>
            </w:r>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ffa</w:t>
            </w:r>
            <w:proofErr w:type="spellEnd"/>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bdn0</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 xml:space="preserve">Human subject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DOI" : "10.2337/dc11-1295", "ISSN" : "1935-5548", "PMID" : "22210566", "abstract" : "Insulin resistance and type 2 diabetes are associated with an increased risk of neurodegenerative diseases. Brain-derived neurotrophic factor (BDNF) regulates neuronal differentiation and synaptic plasticity, and its decreased levels are supposed to play a role in the pathogenesis of Alzheimer's disease and other disorders. The aim of the current study was to estimate the effects of hyperinsulinemia and serum free fatty acids (FFA) elevation on circulating BDNF concentration in humans.", "author" : [ { "dropping-particle" : "", "family" : "Karczewska-Kupczewska", "given" : "Monika", "non-dropping-particle" : "", "parse-names" : false, "suffix" : "" }, { "dropping-particle" : "", "family" : "Kowalska", "given" : "Irina", "non-dropping-particle" : "", "parse-names" : false, "suffix" : "" }, { "dropping-particle" : "", "family" : "Niko\u0142ajuk", "given" : "Agnieszka", "non-dropping-particle" : "", "parse-names" : false, "suffix" : "" }, { "dropping-particle" : "", "family" : "Adamska", "given" : "Agnieszka", "non-dropping-particle" : "", "parse-names" : false, "suffix" : "" }, { "dropping-particle" : "", "family" : "Zieli\u0144ska", "given" : "Magdalena", "non-dropping-particle" : "", "parse-names" : false, "suffix" : "" }, { "dropping-particle" : "", "family" : "Kami\u0144ska", "given" : "Natalia", "non-dropping-particle" : "", "parse-names" : false, "suffix" : "" }, { "dropping-particle" : "", "family" : "Otziomek", "given" : "El\u017cbieta", "non-dropping-particle" : "", "parse-names" : false, "suffix" : "" }, { "dropping-particle" : "", "family" : "G\u00f3rska", "given" : "Maria", "non-dropping-particle" : "", "parse-names" : false, "suffix" : "" }, { "dropping-particle" : "", "family" : "Str\u0105czkowski", "given" : "Marek", "non-dropping-particle" : "", "parse-names" : false, "suffix" : "" } ], "container-title" : "Diabetes care", "id" : "ITEM-1", "issue" : "2", "issued" : { "date-parts" : [ [ "2012", "2" ] ] }, "page" : "358-62", "title" : "Circulating brain-derived neurotrophic factor concentration is downregulated by intralipid/heparin infusion or high-fat meal in young healthy male subjects.", "type" : "article-journal", "volume" : "35" }, "uris" : [ "http://www.mendeley.com/documents/?uuid=aaf4d2f4-9e6b-4662-b8f9-396590ee1c9e" ] } ], "mendeley" : { "formattedCitation" : "(167)", "plainTextFormattedCitation" : "(167)", "previouslyFormattedCitation" : "&lt;sup&gt;167&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167)</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FFA</w:t>
            </w:r>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ffa</w:t>
            </w:r>
            <w:proofErr w:type="spellEnd"/>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gng1</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 xml:space="preserve">Human subject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ISSN" : "0012-1797", "PMID" : "11289046", "abstract" : "Effects of endogenously derived free fatty acids (FFAs) on rates of gluconeogenesis (GNG) (determined with 2H2O), glycogenolysis (GL), and endogenous glucose production (EGP) were studied in 18 type 2 diabetic patients and in 7 nondiabetic control subjects under three experimental conditions: 1) during an 8-h fast (from 16-24 h after the last meal), when plasma FFA levels increased slowly; 2) during 4 h (from 16-20 h) of nicotinic acid (NA) administration (fasting plus NA), when plasma FFAs decreased acutely; and 3) during 4 h (from 20-24 h) after discontinuation of NA (FFA rebound), when plasma FFAs increased acutely. During fasting, FFAs increased from 636 to 711 micromol/l in type 2 diabetic patients and from 462 to 573 micromol/l in control subjects (P &lt; 0.04), but GNG did not change in diabetic patients (6.9 vs. 6.5 micromol x kg(-1) x min(-1), P &gt; 0.05) or in control subjects (5.1 vs. 5.4 micromol x kg(-1) x min(-1), P &gt; 0.05). During fasting plus NA, FFAs decreased in diabetic patients and control subjects (from 593 to 193 and from 460 to 162 micromol/l, respectively); GNG decreased (from 6.1 to 4.2 and from 4.7 to 3.5 micromol x kg(-1) x min(-1)), whereas GL decreased in diabetic patients (from 5.3 to 4.4 micromol x kg(-1) x min(-1)) but increased in control subjects (from 5.4 to 7.2 micromol x kg(-1) min(-1)). During the FFA rebound, FFAs increased in diabetic patients and control subjects (from 193 to 1,239 and from 162 to 1,491 micromol/l, respectively); GNG increased (from 4.2 to 5.4 and from 3.4 to 5.3 micromol x kg(-1) x min(-1) respectively), and GL decreased (from 4.4 to 3.4 and from 7.3 to 4.3 micromol x kg(-1) x min(-1), respectively). In summary, during an extended overnight fast, increasing plasma FFA levels stimulated GNG, whereas decreasing FFA levels inhibited GNG in both diabetic and control subjects; 20 h after the last meal, approximately one-third of GNG in both diabetic and control subjects was dependent on FFAs; and autoregulation of EGP by GL in response to decreasing GNG was impaired in diabetic patients.", "author" : [ { "dropping-particle" : "", "family" : "Boden", "given" : "Guenther", "non-dropping-particle" : "", "parse-names" : false, "suffix" : "" }, { "dropping-particle" : "", "family" : "Chen", "given" : "Xinhua", "non-dropping-particle" : "", "parse-names" : false, "suffix" : "" }, { "dropping-particle" : "", "family" : "Capulong", "given" : "Edwin", "non-dropping-particle" : "", "parse-names" : false, "suffix" : "" }, { "dropping-particle" : "", "family" : "Mozzoli", "given" : "Maria", "non-dropping-particle" : "", "parse-names" : false, "suffix" : "" } ], "container-title" : "Diabetes", "id" : "ITEM-1", "issue" : "4", "issued" : { "date-parts" : [ [ "2001", "4" ] ] }, "note" : "FFA is a raw material for gng. Hence, ffa - gng1", "page" : "810-6", "title" : "Effects of free fatty acids on gluconeogenesis and autoregulation of glucose production in type 2 diabetes.", "type" : "article-journal", "volume" : "50" }, "uris" : [ "http://www.mendeley.com/documents/?uuid=b834d9c0-7138-48f9-8ffb-e77b33d3a582" ] } ], "mendeley" : { "formattedCitation" : "(168)", "plainTextFormattedCitation" : "(168)", "previouslyFormattedCitation" : "&lt;sup&gt;168&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168)</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FFA</w:t>
            </w:r>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ffa</w:t>
            </w:r>
            <w:proofErr w:type="spellEnd"/>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inj0</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 xml:space="preserve">Human subject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DOI" : "10.2337/db06-0840", "ISSN" : "0012-1797", "PMID" : "17327445", "abstract" : "Lipid oversupply plays a role in developing insulin resistance in skeletal muscle, decreasing expression of nuclear-encoded mitochondrial genes, and increasing extracellular matrix remodeling. To determine if a decrease in plasma lipid content reverses these abnormalities, insulin-resistant subjects with a family history of type 2 diabetes had euglycemic clamps and muscle biopsies before and after acipimox treatment to suppress free fatty acids. Free fatty acids fell from 0.584 +/- 0.041 to 0.252 +/- 0.053 mmol/l (P &lt; 0.001) and glucose disposal increased from 5.28 +/- 0.46 to 6.31 +/- 0.55 mg . kg(-1) . min(-1) (P &lt; 0.05) after acipimox; intramuscular fatty acyl CoA decreased from 10.3 +/- 1.9 to 4.54 +/- 0.82 pmol/mg muscle (P &lt; 0.01). Paradoxically, expression of PGC-1-and nuclear-encoded mitochondrial genes decreased after acipimox, and expression of collagens I and III alpha-subunits (82- and 21-fold increase, respectively, P &lt; 0.05), connective tissue growth factor (2.5-fold increase, P &lt; 0.001), and transforming growth factor-beta1 increased (2.95-fold increase, P &lt; 0.05). Therefore, a reduction in lipid supply does not completely reverse the molecular changes associated with lipid oversupply in muscle. Changes in expression of nuclear-encoded mitochondrial genes do not always correlate with changes in insulin sensitivity.", "author" : [ { "dropping-particle" : "", "family" : "Bajaj", "given" : "Mandeep", "non-dropping-particle" : "", "parse-names" : false, "suffix" : "" }, { "dropping-particle" : "", "family" : "Medina-Navarro", "given" : "Rafael", "non-dropping-particle" : "", "parse-names" : false, "suffix" : "" }, { "dropping-particle" : "", "family" : "Suraamornkul", "given" : "Swangjit", "non-dropping-particle" : "", "parse-names" : false, "suffix" : "" }, { "dropping-particle" : "", "family" : "Meyer", "given" : "Christian", "non-dropping-particle" : "", "parse-names" : false, "suffix" : "" }, { "dropping-particle" : "", "family" : "DeFronzo", "given" : "Ralph A", "non-dropping-particle" : "", "parse-names" : false, "suffix" : "" }, { "dropping-particle" : "", "family" : "Mandarino", "given" : "Lawrence J", "non-dropping-particle" : "", "parse-names" : false, "suffix" : "" } ], "container-title" : "Diabetes", "id" : "ITEM-1", "issue" : "3", "issued" : { "date-parts" : [ [ "2007", "3" ] ] }, "page" : "743-52", "title" : "Paradoxical changes in muscle gene expression in insulin-resistant subjects after sustained reduction in plasma free fatty acid concentration.", "type" : "article-journal", "volume" : "56" }, "uris" : [ "http://www.mendeley.com/documents/?uuid=d5da052c-b872-4752-b875-630064a509c1" ] } ], "mendeley" : { "formattedCitation" : "(169)", "plainTextFormattedCitation" : "(169)", "previouslyFormattedCitation" : "&lt;sup&gt;169&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169)</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FFA</w:t>
            </w:r>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ffa</w:t>
            </w:r>
            <w:proofErr w:type="spellEnd"/>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ina0</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 xml:space="preserve">Human subject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DOI" : "10.2337/dc11-1295", "ISSN" : "1935-5548", "PMID" : "22210566", "abstract" : "Insulin resistance and type 2 diabetes are associated with an increased risk of neurodegenerative diseases. Brain-derived neurotrophic factor (BDNF) regulates neuronal differentiation and synaptic plasticity, and its decreased levels are supposed to play a role in the pathogenesis of Alzheimer's disease and other disorders. The aim of the current study was to estimate the effects of hyperinsulinemia and serum free fatty acids (FFA) elevation on circulating BDNF concentration in humans.", "author" : [ { "dropping-particle" : "", "family" : "Karczewska-Kupczewska", "given" : "Monika", "non-dropping-particle" : "", "parse-names" : false, "suffix" : "" }, { "dropping-particle" : "", "family" : "Kowalska", "given" : "Irina", "non-dropping-particle" : "", "parse-names" : false, "suffix" : "" }, { "dropping-particle" : "", "family" : "Niko\u0142ajuk", "given" : "Agnieszka", "non-dropping-particle" : "", "parse-names" : false, "suffix" : "" }, { "dropping-particle" : "", "family" : "Adamska", "given" : "Agnieszka", "non-dropping-particle" : "", "parse-names" : false, "suffix" : "" }, { "dropping-particle" : "", "family" : "Zieli\u0144ska", "given" : "Magdalena", "non-dropping-particle" : "", "parse-names" : false, "suffix" : "" }, { "dropping-particle" : "", "family" : "Kami\u0144ska", "given" : "Natalia", "non-dropping-particle" : "", "parse-names" : false, "suffix" : "" }, { "dropping-particle" : "", "family" : "Otziomek", "given" : "El\u017cbieta", "non-dropping-particle" : "", "parse-names" : false, "suffix" : "" }, { "dropping-particle" : "", "family" : "G\u00f3rska", "given" : "Maria", "non-dropping-particle" : "", "parse-names" : false, "suffix" : "" }, { "dropping-particle" : "", "family" : "Str\u0105czkowski", "given" : "Marek", "non-dropping-particle" : "", "parse-names" : false, "suffix" : "" } ], "container-title" : "Diabetes care", "id" : "ITEM-1", "issue" : "2", "issued" : { "date-parts" : [ [ "2012", "2" ] ] }, "page" : "358-62", "title" : "Circulating brain-derived neurotrophic factor concentration is downregulated by intralipid/heparin infusion or high-fat meal in young healthy male subjects.", "type" : "article-journal", "volume" : "35" }, "uris" : [ "http://www.mendeley.com/documents/?uuid=aaf4d2f4-9e6b-4662-b8f9-396590ee1c9e" ] } ], "mendeley" : { "formattedCitation" : "(167)", "plainTextFormattedCitation" : "(167)", "previouslyFormattedCitation" : "&lt;sup&gt;167&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167)</w:t>
            </w:r>
            <w:r w:rsidRPr="00E901D6">
              <w:rPr>
                <w:rFonts w:ascii="Times New Roman" w:eastAsia="Times New Roman" w:hAnsi="Times New Roman" w:cs="Times New Roman"/>
                <w:color w:val="000000"/>
                <w:lang w:eastAsia="en-IN"/>
              </w:rPr>
              <w:fldChar w:fldCharType="end"/>
            </w:r>
            <w:r w:rsidRPr="00E901D6">
              <w:rPr>
                <w:rFonts w:ascii="Times New Roman" w:eastAsia="Times New Roman" w:hAnsi="Times New Roman" w:cs="Times New Roman"/>
                <w:color w:val="000000"/>
                <w:lang w:eastAsia="en-IN"/>
              </w:rPr>
              <w:t xml:space="preserve">; Human subject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DOI" : "10.1172/JCI5001", "ISSN" : "0021-9738", "PMID" : "9916137", "abstract" : "To examine the mechanism by which free fatty acids (FFA) induce insulin resistance in human skeletal muscle, glycogen, glucose-6-phosphate, and intracellular glucose concentrations were measured using carbon-13 and phosphorous-31 nuclear magnetic resonance spectroscopy in seven healthy subjects before and after a hyperinsulinemic-euglycemic clamp following a five-hour infusion of either lipid/heparin or glycerol/heparin. IRS-1-associated phosphatidylinositol 3-kinase (PI 3-kinase) activity was also measured in muscle biopsy samples obtained from seven additional subjects before and after an identical protocol. Rates of insulin stimulated whole-body glucose uptake. Glucose oxidation and muscle glycogen synthesis were 50%-60% lower following the lipid infusion compared with the glycerol infusion and were associated with a approximately 90% decrease in the increment in intramuscular glucose-6-phosphate concentration, implying diminished glucose transport or phosphorylation activity. To distinguish between these two possibilities, intracellular glucose concentration was measured and found to be significantly lower in the lipid infusion studies, implying that glucose transport is the rate-controlling step. Insulin stimulation, during the glycerol infusion, resulted in a fourfold increase in PI 3-kinase activity over basal that was abolished during the lipid infusion. Taken together, these data suggest that increased concentrations of plasma FFA induce insulin resistance in humans through inhibition of glucose transport activity; this may be a consequence of decreased IRS-1-associated PI 3-kinase activity.", "author" : [ { "dropping-particle" : "", "family" : "Dresner", "given" : "Alan", "non-dropping-particle" : "", "parse-names" : false, "suffix" : "" }, { "dropping-particle" : "", "family" : "Laurent", "given" : "Didier", "non-dropping-particle" : "", "parse-names" : false, "suffix" : "" }, { "dropping-particle" : "", "family" : "Marcucci", "given" : "Melissa", "non-dropping-particle" : "", "parse-names" : false, "suffix" : "" }, { "dropping-particle" : "", "family" : "Griffin", "given" : "Margaret E.", "non-dropping-particle" : "", "parse-names" : false, "suffix" : "" }, { "dropping-particle" : "", "family" : "Dufour", "given" : "Sylvie", "non-dropping-particle" : "", "parse-names" : false, "suffix" : "" }, { "dropping-particle" : "", "family" : "Cline", "given" : "Gary W.", "non-dropping-particle" : "", "parse-names" : false, "suffix" : "" }, { "dropping-particle" : "", "family" : "Slezak", "given" : "Lori A.", "non-dropping-particle" : "", "parse-names" : false, "suffix" : "" }, { "dropping-particle" : "", "family" : "Andersen", "given" : "Dana K.", "non-dropping-particle" : "", "parse-names" : false, "suffix" : "" }, { "dropping-particle" : "", "family" : "Hundal", "given" : "Ripudaman S.", "non-dropping-particle" : "", "parse-names" : false, "suffix" : "" }, { "dropping-particle" : "", "family" : "Rothman", "given" : "Douglas L.", "non-dropping-particle" : "", "parse-names" : false, "suffix" : "" }, { "dropping-particle" : "", "family" : "Petersen", "given" : "Kitt Falk", "non-dropping-particle" : "", "parse-names" : false, "suffix" : "" }, { "dropping-particle" : "", "family" : "Shulman", "given" : "Gerald I.", "non-dropping-particle" : "", "parse-names" : false, "suffix" : "" } ], "container-title" : "The Journal of clinical investigation", "id" : "ITEM-1", "issue" : "2", "issued" : { "date-parts" : [ [ "1999", "1" ] ] }, "page" : "253-59", "title" : "Effects of free fatty acids on glucose transport and IRS-1-associated phosphatidylinositol 3-kinase activity.", "type" : "article-journal", "volume" : "103" }, "uris" : [ "http://www.mendeley.com/documents/?uuid=85b1598f-af64-4399-8ad9-01d626efb0ce" ] } ], "mendeley" : { "formattedCitation" : "(170)", "plainTextFormattedCitation" : "(170)", "previouslyFormattedCitation" : "&lt;sup&gt;170&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170)</w:t>
            </w:r>
            <w:r w:rsidRPr="00E901D6">
              <w:rPr>
                <w:rFonts w:ascii="Times New Roman" w:eastAsia="Times New Roman" w:hAnsi="Times New Roman" w:cs="Times New Roman"/>
                <w:color w:val="000000"/>
                <w:lang w:eastAsia="en-IN"/>
              </w:rPr>
              <w:fldChar w:fldCharType="end"/>
            </w:r>
            <w:r w:rsidRPr="00E901D6">
              <w:rPr>
                <w:rFonts w:ascii="Times New Roman" w:eastAsia="Times New Roman" w:hAnsi="Times New Roman" w:cs="Times New Roman"/>
                <w:color w:val="000000"/>
                <w:lang w:eastAsia="en-IN"/>
              </w:rPr>
              <w:t xml:space="preserve">; Human subject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To examine the mechanism by which lipids cause insulin resistance in humans, skeletal muscle glycogen and glucose-6-phosphate concentrations were measured every 15 min by simultaneous 13C and 31P nuclear magnetic resonance spectroscopy in nine healthy subjects in the presence of low (0.18 +/- 0.02 mM [mean +/- SEM]; control) or high (1.93 +/- 0.04 mM; lipid infusion) plasma free fatty acid levels under euglycemic (approximately 5.2 mM) hyperinsulinemic (approximately 400 pM) clamp conditions for 6 h. During the initial 3.5 h of the clamp the rate of whole-body glucose uptake was not affected by lipid infusion, but it then decreased continuously to be approximately 46% of control values after 6 h (P &lt; 0.00001). Augmented lipid oxidation was accompanied by a approximately 40% reduction of oxidative glucose metabolism starting during the third hour of lipid infusion (P &lt; 0.05). Rates of muscle glycogen synthesis were similar during the first 3 h of lipid and control infusion, but thereafter decreased to approximately 50% of control values (4.0 +/- 1.0 vs. 9.3 +/- 1.6 mumol/[kg.min], P &lt; 0.05). Reduction of muscle glycogen synthesis by elevated plasma free fatty acids was preceded by a fall of muscle glucose-6-phosphate concentrations starting at approximately 1.5 h (195 +/- 25 vs. control: 237 +/- 26 mM; P &lt; 0.01). Therefore in contrast to the originally postulated mechanism in which free fatty acids were thought to inhibit insulin-stimulated glucose uptake in muscle through initial inhibition of pyruvate dehydrogenase these results demonstrate that free fatty acids induce insulin resistance in humans by initial inhibition of glucose transport/phosphorylation which is then followed by an approximately 50% reduction in both the rate of muscle glycogen synthesis and glucose oxidation.", "author" : [ { "dropping-particle" : "", "family" : "Roden", "given" : "Michael", "non-dropping-particle" : "", "parse-names" : false, "suffix" : "" }, { "dropping-particle" : "", "family" : "Price", "given" : "Thomas B", "non-dropping-particle" : "", "parse-names" : false, "suffix" : "" }, { "dropping-particle" : "", "family" : "Perseghin", "given" : "Gianluca", "non-dropping-particle" : "", "parse-names" : false, "suffix" : "" }, { "dropping-particle" : "", "family" : "Petersen", "given" : "Kitt Falk", "non-dropping-particle" : "", "parse-names" : false, "suffix" : "" }, { "dropping-particle" : "", "family" : "Rothman", "given" : "Douglas L", "non-dropping-particle" : "", "parse-names" : false, "suffix" : "" }, { "dropping-particle" : "", "family" : "Cline", "given" : "Gary W", "non-dropping-particle" : "", "parse-names" : false, "suffix" : "" }, { "dropping-particle" : "", "family" : "Shulman", "given" : "Gerald I", "non-dropping-particle" : "", "parse-names" : false, "suffix" : "" } ], "container-title" : "The Journal of Clinical Investigation", "id" : "ITEM-1", "issue" : "12", "issued" : { "date-parts" : [ [ "1996" ] ] }, "page" : "2859-2865", "title" : "Mechanism of Free Fatty Acid \u2013 induced Insulin Resistance in Humans", "type" : "article-journal", "volume" : "97" }, "uris" : [ "http://www.mendeley.com/documents/?uuid=1592cbf2-38f9-4331-a15f-d755b67e3d6f" ] } ], "mendeley" : { "formattedCitation" : "(171)", "plainTextFormattedCitation" : "(171)", "previouslyFormattedCitation" : "&lt;sup&gt;171&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171)</w:t>
            </w:r>
            <w:r w:rsidRPr="00E901D6">
              <w:rPr>
                <w:rFonts w:ascii="Times New Roman" w:eastAsia="Times New Roman" w:hAnsi="Times New Roman" w:cs="Times New Roman"/>
                <w:color w:val="000000"/>
                <w:lang w:eastAsia="en-IN"/>
              </w:rPr>
              <w:fldChar w:fldCharType="end"/>
            </w:r>
            <w:r w:rsidRPr="00E901D6">
              <w:rPr>
                <w:rFonts w:ascii="Times New Roman" w:eastAsia="Times New Roman" w:hAnsi="Times New Roman" w:cs="Times New Roman"/>
                <w:color w:val="000000"/>
                <w:lang w:eastAsia="en-IN"/>
              </w:rPr>
              <w:t xml:space="preserve">; Human subject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DOI" : "10.2337/db06-0840", "ISSN" : "0012-1797", "PMID" : "17327445", "abstract" : "Lipid oversupply plays a role in developing insulin resistance in skeletal muscle, decreasing expression of nuclear-encoded mitochondrial genes, and increasing extracellular matrix remodeling. To determine if a decrease in plasma lipid content reverses these abnormalities, insulin-resistant subjects with a family history of type 2 diabetes had euglycemic clamps and muscle biopsies before and after acipimox treatment to suppress free fatty acids. Free fatty acids fell from 0.584 +/- 0.041 to 0.252 +/- 0.053 mmol/l (P &lt; 0.001) and glucose disposal increased from 5.28 +/- 0.46 to 6.31 +/- 0.55 mg . kg(-1) . min(-1) (P &lt; 0.05) after acipimox; intramuscular fatty acyl CoA decreased from 10.3 +/- 1.9 to 4.54 +/- 0.82 pmol/mg muscle (P &lt; 0.01). Paradoxically, expression of PGC-1-and nuclear-encoded mitochondrial genes decreased after acipimox, and expression of collagens I and III alpha-subunits (82- and 21-fold increase, respectively, P &lt; 0.05), connective tissue growth factor (2.5-fold increase, P &lt; 0.001), and transforming growth factor-beta1 increased (2.95-fold increase, P &lt; 0.05). Therefore, a reduction in lipid supply does not completely reverse the molecular changes associated with lipid oversupply in muscle. Changes in expression of nuclear-encoded mitochondrial genes do not always correlate with changes in insulin sensitivity.", "author" : [ { "dropping-particle" : "", "family" : "Bajaj", "given" : "Mandeep", "non-dropping-particle" : "", "parse-names" : false, "suffix" : "" }, { "dropping-particle" : "", "family" : "Medina-Navarro", "given" : "Rafael", "non-dropping-particle" : "", "parse-names" : false, "suffix" : "" }, { "dropping-particle" : "", "family" : "Suraamornkul", "given" : "Swangjit", "non-dropping-particle" : "", "parse-names" : false, "suffix" : "" }, { "dropping-particle" : "", "family" : "Meyer", "given" : "Christian", "non-dropping-particle" : "", "parse-names" : false, "suffix" : "" }, { "dropping-particle" : "", "family" : "DeFronzo", "given" : "Ralph A", "non-dropping-particle" : "", "parse-names" : false, "suffix" : "" }, { "dropping-particle" : "", "family" : "Mandarino", "given" : "Lawrence J", "non-dropping-particle" : "", "parse-names" : false, "suffix" : "" } ], "container-title" : "Diabetes", "id" : "ITEM-1", "issue" : "3", "issued" : { "date-parts" : [ [ "2007", "3" ] ] }, "page" : "743-52", "title" : "Paradoxical changes in muscle gene expression in insulin-resistant subjects after sustained reduction in plasma free fatty acid concentration.", "type" : "article-journal", "volume" : "56" }, "uris" : [ "http://www.mendeley.com/documents/?uuid=d5da052c-b872-4752-b875-630064a509c1" ] } ], "mendeley" : { "formattedCitation" : "(169)", "plainTextFormattedCitation" : "(169)", "previouslyFormattedCitation" : "&lt;sup&gt;169&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169)</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food intake</w:t>
            </w:r>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fdi</w:t>
            </w:r>
            <w:proofErr w:type="spellEnd"/>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adp1</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Sprague-</w:t>
            </w:r>
            <w:proofErr w:type="spellStart"/>
            <w:r w:rsidRPr="00E901D6">
              <w:rPr>
                <w:rFonts w:ascii="Times New Roman" w:eastAsia="Times New Roman" w:hAnsi="Times New Roman" w:cs="Times New Roman"/>
                <w:color w:val="000000"/>
                <w:lang w:eastAsia="en-IN"/>
              </w:rPr>
              <w:t>Dawley</w:t>
            </w:r>
            <w:proofErr w:type="spellEnd"/>
            <w:r w:rsidRPr="00E901D6">
              <w:rPr>
                <w:rFonts w:ascii="Times New Roman" w:eastAsia="Times New Roman" w:hAnsi="Times New Roman" w:cs="Times New Roman"/>
                <w:color w:val="000000"/>
                <w:lang w:eastAsia="en-IN"/>
              </w:rPr>
              <w:t xml:space="preserve"> rat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ISSN" : "0091-7370", "PMID" : "11688849", "abstract" : "The objective of this study was to examine the effects of 10% food restriction on body weight, plasma cholecystokinin (CCK) levels, and exocrine pancreatic function in male Sprague-Dawley rats. A matched group of rats with unrestricted access to food served as controls. After ingesting the diets for 32 da, the rats were killed and blood obtained for plasma cholecystokinin, glucose, and insulin determinations. To evaluate pancreatic function, the pancreases were removed, weighed, and digested with collagenase to isolate pancreatic acini, which were incubated with maximal stimulating dose of CCK. The fraction of amylase that was released into the medium was measured. To explore the role of membrane receptors in exocrine pancreatic secretion, CCK receptor affinity and CCK receptor capacity were determined by radioligand binding assays in isolated, purified membranes from pancreatic acini. Compared to the control group, rats with 10% food restriction showed (a) reduced body weight gain, (b) increased pancreatic weight, (c) increased plasma CCK level, and (d) no significant changes in plasma glucose or insulin levels. The food-restricted group showed a reduction of pancreatic function, assessed by measuring amylase release in response to maximal CCK stimulation; the amylase release was diminished by 35% in the food-restricted group. In isolated acinar cell membranes from food-restricted rats, CCK receptor affinity and capacity were reduced by 23% and 16%, respectively, compared to controls. These results indicate that consumption of less food than normal affects pancreatic function by a mechanism that evidently involves CCK release and downregulation of CCK receptors. The data suggest that CCK plays an important physiological role in the adaptation to eating less food, and thereby to the lowering of body weight in rats and, possibly, in other animals.", "author" : [ { "dropping-particle" : "", "family" : "Chowdhury", "given" : "Parimal", "non-dropping-particle" : "", "parse-names" : false, "suffix" : "" }, { "dropping-particle" : "", "family" : "Rayford", "given" : "Phillip L.", "non-dropping-particle" : "", "parse-names" : false, "suffix" : "" } ], "container-title" : "Annals of clinical and laboratory science", "id" : "ITEM-1", "issue" : "4", "issued" : { "date-parts" : [ [ "2001", "10" ] ] }, "page" : "376-82", "title" : "Effect of food restriction on plasma cholecystokinin levels and exocrine pancreatic function in rats.", "type" : "article-journal", "volume" : "31" }, "uris" : [ "http://www.mendeley.com/documents/?uuid=9c9778fd-868f-44e0-a7fa-1371d3ca6307" ] } ], "mendeley" : { "formattedCitation" : "(172)", "plainTextFormattedCitation" : "(172)", "previouslyFormattedCitation" : "&lt;sup&gt;172&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172)</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food intake</w:t>
            </w:r>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fdi</w:t>
            </w:r>
            <w:proofErr w:type="spellEnd"/>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agr0</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Meerkats</w:t>
            </w:r>
            <w:proofErr w:type="spellEnd"/>
            <w:r w:rsidRPr="00E901D6">
              <w:rPr>
                <w:rFonts w:ascii="Times New Roman" w:eastAsia="Times New Roman" w:hAnsi="Times New Roman" w:cs="Times New Roman"/>
                <w:color w:val="000000"/>
                <w:lang w:eastAsia="en-IN"/>
              </w:rPr>
              <w:t xml:space="preserve">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DOI" : "10.1093/beheco/arp071", "ISSN" : "1045-2249", "abstract" : "Both the rate and severity of sibling aggression are predicted to be higher when food availability is low. Although there is now good evidence that food availability influences sibling aggression in facultatively siblicidal species, where aggression commonly results in the death of a competitor, little is known about the proximate causes of aggression in nonsiblicidal species, where aggression rarely results in serious injury. Here, we investigated patterns of aggression between juvenile meerkats (Suricata suricatta), a species where littermate aggression is common, but never lethal. We show that the frequency of aggression between littermates increased when rainfall and helper number, both predictors of the amount of food available to pups, were low. Short-term feeding experiments demonstrated that reducing pup hunger by provisioning them before a foraging session significantly reduced their frequency of aggression in comparison to unfed controls. There was no evidence that offspring sex or weight influenced either the rate at which pups were aggressive, or which littermates they were aggressive to. These results suggest that food availability is an important factor affecting the severity of aggressive competition between offspring, even in the absence of lethal aggressive attacks.", "author" : [ { "dropping-particle" : "", "family" : "Hodge", "given" : "S.J.", "non-dropping-particle" : "", "parse-names" : false, "suffix" : "" }, { "dropping-particle" : "", "family" : "Thornton", "given" : "A.", "non-dropping-particle" : "", "parse-names" : false, "suffix" : "" }, { "dropping-particle" : "", "family" : "Flower", "given" : "T.P.", "non-dropping-particle" : "", "parse-names" : false, "suffix" : "" }, { "dropping-particle" : "", "family" : "Clutton-Brock", "given" : "T.H.", "non-dropping-particle" : "", "parse-names" : false, "suffix" : "" } ], "container-title" : "Behavioral Ecology", "id" : "ITEM-1", "issue" : "5", "issued" : { "date-parts" : [ [ "2009", "7", "17" ] ] }, "page" : "930-935", "title" : "Food limitation increases aggression in juvenile meerkats", "type" : "article-journal", "volume" : "20" }, "uris" : [ "http://www.mendeley.com/documents/?uuid=79dfbf67-d47a-4178-b04b-cc80d90283d7" ] } ], "mendeley" : { "formattedCitation" : "(173)", "plainTextFormattedCitation" : "(173)", "previouslyFormattedCitation" : "&lt;sup&gt;173&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173)</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food intake</w:t>
            </w:r>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fdi</w:t>
            </w:r>
            <w:proofErr w:type="spellEnd"/>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msl1</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Logic</w:t>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food intake</w:t>
            </w:r>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fdi</w:t>
            </w:r>
            <w:proofErr w:type="spellEnd"/>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ffa1</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Logic</w:t>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food intake</w:t>
            </w:r>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fdi</w:t>
            </w:r>
            <w:proofErr w:type="spellEnd"/>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ins1</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 xml:space="preserve">Rat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Blood glucose and plasma insulin concentrations were measured in blood sampled via a cardiac catheter in freely moving rats. To obtain a rapid conditioned cephalic phase of insulin secretion, rats were habituated to one of two feeding schedules. Clock-activated opening of doors in front of the food hopper imposed a feeding schedule of either six meals per day or two meals per day. When the doors were opened in both conditions, insulin increased rapidly during the first minute of feeding in the middle of the light phase. However, when presented an empty food hopper immediately after door opening, only rats in the two meal per day condition showed raised insulin levels and not rats in the six meal per day condition. This response was abolished following pharmacological blockade of nicotinic receptors with hexamethonium and muscarinic receptors with atropine. The present study shows that rapid conditioned insulin secretion can be evoked within one minute by a meal-associated stimulus. These results further indicate that this conditioned insulin secretion is vagally mediated and that its occurrence is dependent on the nature of the feeding schedule.", "author" : [ { "dropping-particle" : "", "family" : "Strubbe", "given" : "JH", "non-dropping-particle" : "", "parse-names" : false, "suffix" : "" } ], "container-title" : "American Journal of Physiology", "id" : "ITEM-1", "issue" : "3.2", "issued" : { "date-parts" : [ [ "1992" ] ] }, "page" : "R615-8", "title" : "Parasympathetic involvement in rapid meal-associated conditioned insulin secretion in the rat.", "type" : "article-journal", "volume" : "262" }, "uris" : [ "http://www.mendeley.com/documents/?uuid=2e452358-d373-4da5-8812-53b0c3468d3a" ] } ], "mendeley" : { "formattedCitation" : "(174)", "plainTextFormattedCitation" : "(174)", "previouslyFormattedCitation" : "&lt;sup&gt;174&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174)</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food intake</w:t>
            </w:r>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fdi</w:t>
            </w:r>
            <w:proofErr w:type="spellEnd"/>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pgl1</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Logic</w:t>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GABA Brain</w:t>
            </w:r>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gab</w:t>
            </w:r>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agr1</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w:t>
            </w: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 xml:space="preserve">Mice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The 65-kDa isoform of glutamic acid decarboxylase (GAD65) is believed to play an essential role for GABA synthesis in the central nervous system. Using mice with targeted disruption of the GAD65 gene (GAD65(-/-) mice) we investigated the contribution of GAD65 to GABA synthesis in different brain areas during postnatal development and in adulthood. In the amygdala, hypothalamus and parietal cortex of GAD65(+/+) mice an increase of GABA levels was observed during postnatal development, most prominently between the first and second month after birth. This increase appeared to be dependent on GAD65, as it was delayed by 2 months in GAD65(+/-) mice and was not observed in GAD65(-/-) mice. Likely as a consequence of their GABA deficit, adult GAD65(-/-) mice showed a largely abnormal neural activity with frequent paroxysmal discharges and spontaneous seizures. They furthermore displayed increased anxiety-like behaviour in a light/dark avoidance test and reduced intermale aggression, as well as a reduced forced-swimming-induced immobility indicative of an antidepressant-like behavioural change. Adult GAD65(+/-) mice did not show behavioural disturbances except for a reduced aggressive behaviour that was comparable to that in GAD65(-/-) mice. We conclude that GAD65-mediated GABA synthesis may be crucially involved in control of emotional behaviour and indispensable for a tonic inhibition that prevents the development of hyperexcitability in the maturating central nervous system. Aggressive, and possibly other social behaviour may be especially prone to regulation through GAD65-mediated GABA synthesis.", "author" : [ { "dropping-particle" : "", "family" : "Stork", "given" : "Oliver", "non-dropping-particle" : "", "parse-names" : false, "suffix" : "" }, { "dropping-particle" : "", "family" : "Ji", "given" : "Feng-Yun", "non-dropping-particle" : "", "parse-names" : false, "suffix" : "" }, { "dropping-particle" : "", "family" : "Kaneko", "given" : "Koichi", "non-dropping-particle" : "", "parse-names" : false, "suffix" : "" }, { "dropping-particle" : "", "family" : "Stork", "given" : "Simone", "non-dropping-particle" : "", "parse-names" : false, "suffix" : "" }, { "dropping-particle" : "", "family" : "Yoshinobu", "given" : "Yuko", "non-dropping-particle" : "", "parse-names" : false, "suffix" : "" }, { "dropping-particle" : "", "family" : "Moriya", "given" : "Takahiro", "non-dropping-particle" : "", "parse-names" : false, "suffix" : "" }, { "dropping-particle" : "", "family" : "Shibata", "given" : "Shigenobu", "non-dropping-particle" : "", "parse-names" : false, "suffix" : "" }, { "dropping-particle" : "", "family" : "Obata", "given" : "Kunihiko", "non-dropping-particle" : "", "parse-names" : false, "suffix" : "" } ], "container-title" : "Brain Research", "id" : "ITEM-1", "issue" : "1", "issued" : { "date-parts" : [ [ "2000" ] ] }, "page" : "45-58", "title" : "Postnatal development of a GABA deficit and disturbance of neural functions in mice lacking GAD65", "type" : "article-journal", "volume" : "865" }, "uris" : [ "http://www.mendeley.com/documents/?uuid=aba36744-efdd-4423-a524-0871275db2fe" ] } ], "mendeley" : { "formattedCitation" : "(175)", "plainTextFormattedCitation" : "(175)", "previouslyFormattedCitation" : "&lt;sup&gt;175&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175)</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GABA Brain</w:t>
            </w:r>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gab</w:t>
            </w:r>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agr0</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w:t>
            </w: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 xml:space="preserve">Human subject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Rationale. Anticonvulsants are used as primary or adjunctive agents in the treatment of psychiatric disorders. gamma-Aminobutyric acid (GABA) ergic modulation has been shown to be important in impulsive aggression. We investigated the treatment of impulse control disorders with aggressive features in two patients with post-encephalitic epilepsy using the anticonvulsant tiagabine, a novel GABA reuptake inhibitor.Methods. The cases of two patients who were previously treated with other anticonvulsants, had uncontrolled behaviors with intractable seizures and were placed on adjunctive tiagabine with control of both psychiatric and neurologic symptoms, were analyzed.Results. In case 1, 12 mg adjunctive tiagabine daily resulted in behavioral improvement that further improved with increased titration; however, when tiagabine was discontinued, abrupt behavioral decompensation occurred. In case 2, adjunctive tiagabine resulted in both seizure control and marked diminution of disinhibited behaviors with aggressive outbursts; however, when tiagabine was titrated from 20 mg daily to 24 mg daily increased irritability was noted that resolved with tiagabine reduction to 20 mg daily.Conclusion. In two cases, adjunctive tiagabine was effective in the management of both epilepsy and severe impulse control disorder. Optimal dosing to maximize anticonvulsant and psychotropic effects needs to be established. Further studies using tiagabine in the treatment of impulse control disorders are indicated.", "author" : [ { "dropping-particle" : "", "family" : "Kaufman", "given" : "Kenneth R.", "non-dropping-particle" : "", "parse-names" : false, "suffix" : "" }, { "dropping-particle" : "", "family" : "Kugler", "given" : "Steven L.", "non-dropping-particle" : "", "parse-names" : false, "suffix" : "" }, { "dropping-particle" : "", "family" : "Sachdeo", "given" : "Rajesh C.", "non-dropping-particle" : "", "parse-names" : false, "suffix" : "" } ], "container-title" : "Epilepsy and Behaviour", "id" : "ITEM-1", "issue" : "2", "issued" : { "date-parts" : [ [ "2002" ] ] }, "page" : "190-4", "title" : "Tiagabine in the Management of Postencephalitic Epilepsy and Impulse Control Disorder.", "type" : "article-journal", "volume" : "3" }, "uris" : [ "http://www.mendeley.com/documents/?uuid=85b3a088-fb86-4fed-96c3-6bcba1b4a3e4" ] } ], "mendeley" : { "formattedCitation" : "(176)", "plainTextFormattedCitation" : "(176)", "previouslyFormattedCitation" : "&lt;sup&gt;176&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176)</w:t>
            </w:r>
            <w:r w:rsidRPr="00E901D6">
              <w:rPr>
                <w:rFonts w:ascii="Times New Roman" w:eastAsia="Times New Roman" w:hAnsi="Times New Roman" w:cs="Times New Roman"/>
                <w:color w:val="000000"/>
                <w:lang w:eastAsia="en-IN"/>
              </w:rPr>
              <w:fldChar w:fldCharType="end"/>
            </w:r>
            <w:r w:rsidRPr="00E901D6">
              <w:rPr>
                <w:rFonts w:ascii="Times New Roman" w:eastAsia="Times New Roman" w:hAnsi="Times New Roman" w:cs="Times New Roman"/>
                <w:color w:val="000000"/>
                <w:lang w:eastAsia="en-IN"/>
              </w:rPr>
              <w:t xml:space="preserve">; Mice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Dysregulation of the brain GABAergic system has been implicated in the pathophysiology of violence and aggression. As a key regulator of central GABAergic activity, dysfunction of the GABA transporter subtype 1 (GAT1) represents a potential mechanism mediating pathologic aggression. We provide evidence that GAT1-/- mice and GAT1+/- mice exhibit lower aggressive behavior both in home cage resident-intruder test and neutral arena resident-intruder test, compared to wild-type mice (GAT1+/+). The pharmacologic effects of the GAT1 inhibitor, tiagabine and the GABA(A) receptor antagonist, bicuculline have been assessed in GAT1+/+ mice: tiagabine inhibits attacks but bicuculline induces attacks. Compared to GAT1+/- and +/+ mice, the GAT1-/- mice displayed a normal circadian pattern of home cage activity, but more activity overall. Meanwhile, reduced testosterone concentration was found in GAT1-/- mice compared to GAT1+/+ mice but not in GAT1+/+ mice treated with tiagabine, suggesting that testosterone is not directly involved in GAT1 mediated aggressive behavior regulation. These results showed that GAT1 is an important target involved in the regulation of aggressive behavior in mice, and long-term dysfunction of GAT1 may also result in the alteration of testosterone secretion.", "author" : [ { "dropping-particle" : "", "family" : "Liu", "given" : "Guo-Xiang", "non-dropping-particle" : "", "parse-names" : false, "suffix" : "" }, { "dropping-particle" : "", "family" : "Liu", "given" : "Shuai", "non-dropping-particle" : "", "parse-names" : false, "suffix" : "" }, { "dropping-particle" : "", "family" : "Cai", "given" : "Guo-Qiang", "non-dropping-particle" : "", "parse-names" : false, "suffix" : "" }, { "dropping-particle" : "", "family" : "Sheng", "given" : "Zhe-Jing", "non-dropping-particle" : "", "parse-names" : false, "suffix" : "" }, { "dropping-particle" : "", "family" : "Cai", "given" : "You-Qing", "non-dropping-particle" : "", "parse-names" : false, "suffix" : "" }, { "dropping-particle" : "", "family" : "Jiang", "given" : "Jie", "non-dropping-particle" : "", "parse-names" : false, "suffix" : "" }, { "dropping-particle" : "", "family" : "Sun", "given" : "Xia", "non-dropping-particle" : "", "parse-names" : false, "suffix" : "" }, { "dropping-particle" : "", "family" : "Ma", "given" : "Sun-Kai", "non-dropping-particle" : "", "parse-names" : false, "suffix" : "" }, { "dropping-particle" : "", "family" : "Wang", "given" : "Long", "non-dropping-particle" : "", "parse-names" : false, "suffix" : "" }, { "dropping-particle" : "", "family" : "Wang", "given" : "Zhu-Gang", "non-dropping-particle" : "", "parse-names" : false, "suffix" : "" }, { "dropping-particle" : "", "family" : "Fei", "given" : "Jian", "non-dropping-particle" : "", "parse-names" : false, "suffix" : "" } ], "container-title" : "Journal of Neuroscience Research", "id" : "ITEM-1", "issue" : "3", "issued" : { "date-parts" : [ [ "2007" ] ] }, "page" : "649-55", "title" : "Reduced aggression in mice lacking GABA transporter subtype 1.", "type" : "article-journal", "volume" : "85" }, "uris" : [ "http://www.mendeley.com/documents/?uuid=fcea6ac1-7e58-4cb1-b552-9def70584299" ] } ], "mendeley" : { "formattedCitation" : "(177)", "plainTextFormattedCitation" : "(177)", "previouslyFormattedCitation" : "&lt;sup&gt;177&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177)</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GABA Brain</w:t>
            </w:r>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gab</w:t>
            </w:r>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grh1</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 xml:space="preserve">Mice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DOI" : "10.1210/en.2010-1191", "ISSN" : "1945-7170", "PMID" : "21285326", "abstract" : "It is well established that the GABA(A) receptor plays an important role in regulating the electrical excitability of GnRH neurons. Two different modes of GABA(A) receptor signaling exist: one mediated by synaptic receptors generating fast (phasic) postsynaptic currents and the other mediated by extrasynaptic receptors generating a persistent (tonic) current. Using GABA(A) receptor antagonists picrotoxin, bicuculline methiodide, and gabazine, which differentiate between phasic and tonic signaling, we found that \u223c50% of GnRH neurons exhibit an approximately 15-pA tonic GABA(A) receptor current in the acute brain slice preparation. The blockade of either neuronal (NO711) or glial (SNAP-5114) GABA transporter activity within the brain slice revealed the presence of tonic GABA signaling in \u223c90% of GnRH neurons. The GABA(A) receptor \u03b4 subunit is only found in extrasynaptic GABA(A) receptors. Using single-cell RT-PCR, GABA(A) receptor \u03b4 subunit mRNA was identified in GnRH neurons and the \u03b4 subunit-specific agonist 4,5,6,7-tetrahydroisoxazolo [5,4-c] pyridin-3-ol was found to activate inward currents in GnRH neurons. Perforated-patch clamp studies showed that 4,5,6,7-tetrahydroisoxazolo [5,4-c] pyridin-3-ol exerted the same depolarizing or hyperpolarizing effects as GABA on juvenile and adult GnRH neurons and that tonic GABA(A) receptor signaling regulates resting membrane potential. Together, these studies reveal the presence of a tonic GABA(A) receptor current in GnRH neurons that controls their excitability. The level of tonic current is dependent, in part, on neuronal and glial GABA transporter activity and mediated by extrasynaptic \u03b4 subunit-containing GABA(A) receptors.", "author" : [ { "dropping-particle" : "", "family" : "Bhattarai", "given" : "Janardhan P", "non-dropping-particle" : "", "parse-names" : false, "suffix" : "" }, { "dropping-particle" : "", "family" : "Park", "given" : "Seon Ah", "non-dropping-particle" : "", "parse-names" : false, "suffix" : "" }, { "dropping-particle" : "", "family" : "Park", "given" : "Jin Bong", "non-dropping-particle" : "", "parse-names" : false, "suffix" : "" }, { "dropping-particle" : "", "family" : "Lee", "given" : "So Yeong", "non-dropping-particle" : "", "parse-names" : false, "suffix" : "" }, { "dropping-particle" : "", "family" : "Herbison", "given" : "Allan E", "non-dropping-particle" : "", "parse-names" : false, "suffix" : "" }, { "dropping-particle" : "", "family" : "Ryu", "given" : "Pan Dong", "non-dropping-particle" : "", "parse-names" : false, "suffix" : "" }, { "dropping-particle" : "", "family" : "Han", "given" : "Seong Kyu", "non-dropping-particle" : "", "parse-names" : false, "suffix" : "" } ], "container-title" : "Endocrinology", "id" : "ITEM-1", "issue" : "4", "issued" : { "date-parts" : [ [ "2011", "4" ] ] }, "page" : "1551-61", "title" : "Tonic extrasynaptic GABA(A) receptor currents control gonadotropin-releasing hormone neuron excitability in the mouse.", "type" : "article-journal", "volume" : "152" }, "uris" : [ "http://www.mendeley.com/documents/?uuid=29d6e6ce-6267-4664-9c75-cbddf9ae2471" ] } ], "mendeley" : { "formattedCitation" : "(178)", "plainTextFormattedCitation" : "(178)", "previouslyFormattedCitation" : "&lt;sup&gt;178&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178)</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GABA Brain</w:t>
            </w:r>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gab</w:t>
            </w:r>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fdi0</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w:t>
            </w: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 xml:space="preserve">Rat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A variety of recent literature suggests that brain gamma-aminobutyric acid (GABA) plays an important role in the control of feeding. One such line of evidence is that pharmacological inhibition of brain GABA transaminase (GABA-T) produces dose-dependent anorexia in otherwise normal rats. To determine the generality of these findings we tested the ability of the GABA-T inhibitor ethanolamine-O-sulfate (EOS), to produce anorexia in three animal models of obesity: rats with medial hypothalamic lesions, rats exposed to palatable foods or Zucker fatty rats. Following intracisternal injection of 100, 200 or 400 micrograms EOS, all three models of chronic overeating showed dose-dependent anorexia of similar magnitude and duration to that seen in appropriate controls. These observations provide empirical support for previous suggestions that treatments which enhance brain GABA neurotransmission merit investigation for their potential use in treating excess energy consumption.", "author" : [ { "dropping-particle" : "", "family" : "Coscina", "given" : "DV", "non-dropping-particle" : "", "parse-names" : false, "suffix" : "" }, { "dropping-particle" : "", "family" : "Nobrega", "given" : "JN", "non-dropping-particle" : "", "parse-names" : false, "suffix" : "" } ], "container-title" : "International Journal of Obesity", "id" : "ITEM-1", "issued" : { "date-parts" : [ [ "1984" ] ] }, "note" : "GABA transaminase catalyzes GABA, i.e. it breaks down GABA", "page" : "191-200", "title" : "Anorectic potency of inhibiting GABA transaminase in brain: studies of hypothalamic, dietary and genetic obesities.", "type" : "article-journal", "volume" : "8" }, "uris" : [ "http://www.mendeley.com/documents/?uuid=55292784-5b7b-41c6-baf9-fba9950360c6" ] } ], "mendeley" : { "formattedCitation" : "(179)", "plainTextFormattedCitation" : "(179)", "previouslyFormattedCitation" : "&lt;sup&gt;179&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179)</w:t>
            </w:r>
            <w:r w:rsidRPr="00E901D6">
              <w:rPr>
                <w:rFonts w:ascii="Times New Roman" w:eastAsia="Times New Roman" w:hAnsi="Times New Roman" w:cs="Times New Roman"/>
                <w:color w:val="000000"/>
                <w:lang w:eastAsia="en-IN"/>
              </w:rPr>
              <w:fldChar w:fldCharType="end"/>
            </w:r>
            <w:r w:rsidRPr="00E901D6">
              <w:rPr>
                <w:rFonts w:ascii="Times New Roman" w:eastAsia="Times New Roman" w:hAnsi="Times New Roman" w:cs="Times New Roman"/>
                <w:color w:val="000000"/>
                <w:lang w:eastAsia="en-IN"/>
              </w:rPr>
              <w:t xml:space="preserve">; Rat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Evidence exists that feeding behavior is mediated by neurons synthesizing \u03b3-aminobutyric acid (GABA) in certain brain regions. The present study determined if GABA synthesis is altered in brain regions from rats who overeat and become obese after medial hypothalamic (MH) lesions. Subjects were 12 adult female rats, 6 who received 1 min, 56\u00b0C bilateral radiofrequency heat lesions of the MH and 6 who received sham surgery. Over a 19 day postoperative observation period, lesioned rats ate approximately two times more food ad lib than did controls (p&lt;0.001). Such hyperphagia resulted in frank obesity (weight gain= 114 \u00b1 11 g for lesioned rats vs 2.2 \u00b1 3.8 g for controls; p&lt;0.001). Radioenzymatic measurements of glutamic acid decarboxylase (GAD) and choline acetyl-transferase (ChAT) in 6 separate brain areas per animal revealed statistically significant differences only in hypothalamic GAD activity (\u221220% for lesioned rats; p&lt;0.05). Furthermore, these decrements correlated inversely with the slopes of weight gain for obese MH rats (r =\u2212.85; p&lt;0.05). These findings support previous suggestions that hypothalamic GABA systems play some role in the control of feeding behavior.", "author" : [ { "dropping-particle" : "V.", "family" : "Coscina", "given" : "Donald", "non-dropping-particle" : "", "parse-names" : false, "suffix" : "" }, { "dropping-particle" : "", "family" : "Lloyd", "given" : "Kenneth G.", "non-dropping-particle" : "", "parse-names" : false, "suffix" : "" } ], "container-title" : "Brain Research Bulletin", "id" : "ITEM-1", "issue" : "2", "issued" : { "date-parts" : [ [ "1980" ] ] }, "page" : "793-796", "title" : "Medial hypothalamic obesity: Association with impaired hypothalamic GABA synthesis", "type" : "article-journal", "volume" : "5" }, "uris" : [ "http://www.mendeley.com/documents/?uuid=45cd8d3b-b6e9-42af-ae8f-121c66cd8108" ] } ], "mendeley" : { "formattedCitation" : "(180)", "plainTextFormattedCitation" : "(180)", "previouslyFormattedCitation" : "&lt;sup&gt;180&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180)</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GABA Brain</w:t>
            </w:r>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gab</w:t>
            </w:r>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fdi1</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w:t>
            </w: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Sprague-</w:t>
            </w:r>
            <w:proofErr w:type="spellStart"/>
            <w:r w:rsidRPr="00E901D6">
              <w:rPr>
                <w:rFonts w:ascii="Times New Roman" w:eastAsia="Times New Roman" w:hAnsi="Times New Roman" w:cs="Times New Roman"/>
                <w:color w:val="000000"/>
                <w:lang w:eastAsia="en-IN"/>
              </w:rPr>
              <w:t>Dawley</w:t>
            </w:r>
            <w:proofErr w:type="spellEnd"/>
            <w:r w:rsidRPr="00E901D6">
              <w:rPr>
                <w:rFonts w:ascii="Times New Roman" w:eastAsia="Times New Roman" w:hAnsi="Times New Roman" w:cs="Times New Roman"/>
                <w:color w:val="000000"/>
                <w:lang w:eastAsia="en-IN"/>
              </w:rPr>
              <w:t xml:space="preserve"> rat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Neuropeptide Y (NPY) produced in neurons in the arcuate nucleus and brain stem and released in the paraventricular nucleus (PVN) and surrounding areas is involved in stimulation of feeding in rats. We recently reported that gamma-aminobutyric acid (GABA) is coexpressed in a subpopulation of NPY neurons in the arcuate nucleus. To determine whether GABA is colocalized in NPY terminals in the PVN, the site of NPY action, light and electron microscopic double staining for NPY and GABA using pre- and postembedding immunolabeling was performed on rat brain sections. GABA was detected in NPY-immunopositive axons and axon terminals within both the parvocellular and magnocellular divisions of the PVN. These morphological findings suggested a NPY-GABA interaction in the hypothalamic control of feeding. Therefore, the effects of muscimol (MUS), a GABA(A) receptor agonist, on NPY-induced food intake were examined in sated rats. When injected intracerebroventricularly, both NPY and MUS elicited dose-dependent feeding responses that were blocked by the administration of 1229U91 (a putative Y1 receptor antagonist) or bicuculline (a GABA(A) receptor antagonist), respectively. Coadministration of NPY and MUS intracerebroventricularly amplified the feeding response over that evoked by NPY or MUS alone. Similarly, microinjection of either NPY or MUS into the PVN stimulated food intake in a dose-related fashion, and coinjection elicited a significantly higher response than that evoked by either individual treatment. These results suggest that GABA and NPY may coact through distinct receptors and second messenger systems in the PVN to augment food intake.", "author" : [ { "dropping-particle" : "", "family" : "Pu", "given" : "Shuye", "non-dropping-particle" : "", "parse-names" : false, "suffix" : "" }, { "dropping-particle" : "", "family" : "Jain", "given" : "Mukul R", "non-dropping-particle" : "", "parse-names" : false, "suffix" : "" }, { "dropping-particle" : "", "family" : "Horvath", "given" : "Tamas L", "non-dropping-particle" : "", "parse-names" : false, "suffix" : "" }, { "dropping-particle" : "", "family" : "Diano", "given" : "Sabrina", "non-dropping-particle" : "", "parse-names" : false, "suffix" : "" }, { "dropping-particle" : "", "family" : "Kalra", "given" : "Pushpa S", "non-dropping-particle" : "", "parse-names" : false, "suffix" : "" }, { "dropping-particle" : "", "family" : "Kalra", "given" : "Satya P", "non-dropping-particle" : "", "parse-names" : false, "suffix" : "" } ], "container-title" : "Endocrinology", "id" : "ITEM-1", "issue" : "2", "issued" : { "date-parts" : [ [ "1999" ] ] }, "page" : "933-940", "title" : "Interactions between Neuropeptide Y and Gamma-Aminobutyric Acid in Stimulation of Feeding : A Morphological and Pharmacological Analysis", "type" : "article-journal", "volume" : "140" }, "uris" : [ "http://www.mendeley.com/documents/?uuid=e66914e1-4f4b-403a-8eab-8b83e144748c" ] } ], "mendeley" : { "formattedCitation" : "(181)", "plainTextFormattedCitation" : "(181)", "previouslyFormattedCitation" : "&lt;sup&gt;181&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181)</w:t>
            </w:r>
            <w:r w:rsidRPr="00E901D6">
              <w:rPr>
                <w:rFonts w:ascii="Times New Roman" w:eastAsia="Times New Roman" w:hAnsi="Times New Roman" w:cs="Times New Roman"/>
                <w:color w:val="000000"/>
                <w:lang w:eastAsia="en-IN"/>
              </w:rPr>
              <w:fldChar w:fldCharType="end"/>
            </w:r>
            <w:r w:rsidRPr="00E901D6">
              <w:rPr>
                <w:rFonts w:ascii="Times New Roman" w:eastAsia="Times New Roman" w:hAnsi="Times New Roman" w:cs="Times New Roman"/>
                <w:color w:val="000000"/>
                <w:lang w:eastAsia="en-IN"/>
              </w:rPr>
              <w:t xml:space="preserve">; Rat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In the ventromedial hypothalamus (VMH), gamma-aminobutyric acid (GABA) plays a role in regulating feeding and running behaviors. The GABA synthetic enzyme, glutamic acid decarboxylase (GAD), consists of two isozymes, GAD65 and GAD67. In the present study, the phosphorothioated antisense oligodeoxynucleotides (ODNs) of each GAD isozyme were injected bilaterally into the VMH of male rats, and food intake, body weight and locomotor activity were monitored. ODNs were incorporated in the water-absorbent polymer (WAP, 0.2 nmol/microliter) so that ODNs were retained at the injection site. Each antisense ODN of GAD65 or GAD67 tended to reduce food intake on day 1 (day of injection=day 0) though not significantly. An injection combining both antisense ODNs significantly decreased food intake only on day 1, but body weight remained significantly lower than the control for 5 days. This suppression of body weight gain could be attributed to a significant increase in locomotor activity between days 3 and 5. Individual treatment with either ODNs did not change locomotor activity. The increase in daily locomotor activity in the group receiving the combined antisense ODNs occurred mainly during the light phase. Neither vehicle (WAP) nor control ODN affected food intake, body weight and locomotor activity. Histological studies indicated that antisense ODN distributed within 800 micron from the edge of the area where WAP was located 24 h after the injection gradually disappeared within days, but still remained within 300 micron m distance even 7 days after the injection. Antisense ODN was effectively incorporated by all the cell types examined, i.e., neurons, astrocytes and microglias. Further, HPLC analysis revealed that antisense ODNs of GAD isozymes, either alone or combined, decreased the content of GABA by 50% in VMH 24 h after the injection. These results indicate that suppression of GABA synthesis by either of the GAD isozymes is synergistically involved in suppressing food intake and enhancing locomotor activity in rat VMH.", "author" : [ { "dropping-particle" : "", "family" : "Bannai", "given" : "Makoto", "non-dropping-particle" : "", "parse-names" : false, "suffix" : "" }, { "dropping-particle" : "", "family" : "Ichikawa", "given" : "Masumi", "non-dropping-particle" : "", "parse-names" : false, "suffix" : "" }, { "dropping-particle" : "", "family" : "Nishihara", "given" : "Masugi", "non-dropping-particle" : "", "parse-names" : false, "suffix" : "" }, { "dropping-particle" : "", "family" : "Takahashi", "given" : "Michio", "non-dropping-particle" : "", "parse-names" : false, "suffix" : "" } ], "container-title" : "Brain Research", "id" : "ITEM-1", "issue" : "1-2", "issued" : { "date-parts" : [ [ "1998" ] ] }, "page" : "305-15", "title" : "Effect of injection of antisense oligodeoxynucleotides of GAD isozymes into rat ventromedial hypothalamus on food intake and locomotor activity", "type" : "article-journal", "volume" : "784" }, "uris" : [ "http://www.mendeley.com/documents/?uuid=c360c916-be7d-44bc-9a06-e5bbe87461b5" ] } ], "mendeley" : { "formattedCitation" : "(182)", "plainTextFormattedCitation" : "(182)", "previouslyFormattedCitation" : "&lt;sup&gt;182&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182)</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GABA pancreas</w:t>
            </w:r>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gap</w:t>
            </w:r>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inr0</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Mice</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ISSN" : "0022-1767", "PMID" : "15470076", "abstract" : "Gamma-aminobutyric acid (GABA) is both a major inhibitory neurotransmitter in the CNS and a product of beta cells of the peripheral islets. Our previous studies, and those of others, have shown that T cells express functional GABAA receptors. However, their subunit composition and physiological relevance are unknown. In this study, we show that a subset of GABAA receptor subunits are expressed by CD4+ T cells, including the delta subunit that confers high affinity for GABA and sensitivity to alcohol. GABA at relatively low concentrations down-regulated effector T cell responses to beta cell Ags ex vivo, and administration of GABA retarded the adoptive transfer of type 1 diabetes (T1D) in NOD/scid mice. Furthermore, treatment with low dose of GABA (600 microg daily) dramatically inhibited the development of proinflammatory T cell responses and disease progression in T1D-prone NOD mice that already had established autoimmunity. Finally, GABA inhibited TCR-mediated T cell cycle progression in vitro, which may underlie GABA's therapeutic effects. The immunoinhibitory effects of GABA on T cells may contribute to the long prodomal period preceding the development of T1D, the immunological privilege of the CNS, and the regulatory effects of alcohol on immune responses. Potentially, pharmacological modulation of GABAA receptors on T cells may provide a new class of therapies for human T1D as well as other inflammatory diseases.", "author" : [ { "dropping-particle" : "", "family" : "Tian", "given" : "Jide", "non-dropping-particle" : "", "parse-names" : false, "suffix" : "" }, { "dropping-particle" : "", "family" : "Lu", "given" : "Yuxin", "non-dropping-particle" : "", "parse-names" : false, "suffix" : "" }, { "dropping-particle" : "", "family" : "Zhang", "given" : "Hanwei", "non-dropping-particle" : "", "parse-names" : false, "suffix" : "" }, { "dropping-particle" : "", "family" : "Chau", "given" : "Cindy H", "non-dropping-particle" : "", "parse-names" : false, "suffix" : "" }, { "dropping-particle" : "", "family" : "Dang", "given" : "Hoa N", "non-dropping-particle" : "", "parse-names" : false, "suffix" : "" }, { "dropping-particle" : "", "family" : "Kaufman", "given" : "Daniel L", "non-dropping-particle" : "", "parse-names" : false, "suffix" : "" } ], "container-title" : "Journal of immunology (Baltimore, Md. : 1950)", "id" : "ITEM-1", "issue" : "8", "issued" : { "date-parts" : [ [ "2004", "10", "15" ] ] }, "page" : "5298-304", "title" : "Gamma-aminobutyric acid inhibits T cell autoimmunity and the development of inflammatory responses in a mouse type 1 diabetes model.", "type" : "article-journal", "volume" : "173" }, "uris" : [ "http://www.mendeley.com/documents/?uuid=2921d103-5abb-4cda-8b35-25206c317e36" ] } ], "mendeley" : { "formattedCitation" : "(183)", "plainTextFormattedCitation" : "(183)", "previouslyFormattedCitation" : "&lt;sup&gt;183&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183)</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GABA pancreas</w:t>
            </w:r>
          </w:p>
        </w:tc>
        <w:tc>
          <w:tcPr>
            <w:tcW w:w="1463" w:type="dxa"/>
            <w:shd w:val="clear" w:color="auto" w:fill="auto"/>
            <w:noWrap/>
            <w:vAlign w:val="bottom"/>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gap</w:t>
            </w:r>
          </w:p>
        </w:tc>
        <w:tc>
          <w:tcPr>
            <w:tcW w:w="778" w:type="dxa"/>
            <w:shd w:val="clear" w:color="auto" w:fill="auto"/>
            <w:noWrap/>
            <w:vAlign w:val="bottom"/>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btc1</w:t>
            </w:r>
          </w:p>
        </w:tc>
        <w:tc>
          <w:tcPr>
            <w:tcW w:w="318" w:type="dxa"/>
            <w:shd w:val="clear" w:color="auto" w:fill="auto"/>
            <w:noWrap/>
            <w:vAlign w:val="bottom"/>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Human islets and Rats</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DOI" : "10.2337/db14-0153", "ISSN" : "1939327X", "PMID" : "25008178", "abstract" : "\u03b3-Aminobutyric acid (GABA) exerts protective and regenerative effects on mouse islet \u03b2-cells. However, in humans it is unknown whether it can increase \u03b2-cell mass and improve glucose homeostasis. To address this question, we transplanted a suboptimal mass of human islets into immunodeficient NOD-scid-\u03b3 mice with streptozotocin-induced diabetes. GABA treatment increased grafted \u03b2-cell proliferation, while decreasing apoptosis, leading to enhanced \u03b2-cell mass. This was associated with increased circulating human insulin and reduced glucagon levels. Importantly, GABA administration lowered blood glucose levels and improved glucose excursion rates. We investigated GABA receptor expression and signaling mechanisms. In human islets, GABA activated a calcium-dependent signaling pathway through both GABA A receptor and GABA B receptor. This activated the phosphatidylinositol 3-kinase-Akt and CREB-IRS-2 signaling pathways that convey GABA signals responsible for \u03b2-cell proliferation and survival. Our findings suggest that GABA regulates human \u03b2-cell mass and may be beneficial for the treatment of diabetes or improvement of islet transplantation.", "author" : [ { "dropping-particle" : "", "family" : "Purwana", "given" : "Indri", "non-dropping-particle" : "", "parse-names" : false, "suffix" : "" }, { "dropping-particle" : "", "family" : "Zheng", "given" : "Juan", "non-dropping-particle" : "", "parse-names" : false, "suffix" : "" }, { "dropping-particle" : "", "family" : "Li", "given" : "Xiaoming", "non-dropping-particle" : "", "parse-names" : false, "suffix" : "" }, { "dropping-particle" : "", "family" : "Deurloo", "given" : "Marielle", "non-dropping-particle" : "", "parse-names" : false, "suffix" : "" }, { "dropping-particle" : "", "family" : "Son", "given" : "Dong Ok", "non-dropping-particle" : "", "parse-names" : false, "suffix" : "" }, { "dropping-particle" : "", "family" : "Zhang", "given" : "Zhaoyun", "non-dropping-particle" : "", "parse-names" : false, "suffix" : "" }, { "dropping-particle" : "", "family" : "Liang", "given" : "Christie", "non-dropping-particle" : "", "parse-names" : false, "suffix" : "" }, { "dropping-particle" : "", "family" : "Shen", "given" : "Eddie", "non-dropping-particle" : "", "parse-names" : false, "suffix" : "" }, { "dropping-particle" : "", "family" : "Tadkase", "given" : "Akshaya", "non-dropping-particle" : "", "parse-names" : false, "suffix" : "" }, { "dropping-particle" : "", "family" : "Feng", "given" : "Zhong Ping", "non-dropping-particle" : "", "parse-names" : false, "suffix" : "" }, { "dropping-particle" : "", "family" : "Li", "given" : "Yiming", "non-dropping-particle" : "", "parse-names" : false, "suffix" : "" }, { "dropping-particle" : "", "family" : "Hasilo", "given" : "Craig", "non-dropping-particle" : "", "parse-names" : false, "suffix" : "" }, { "dropping-particle" : "", "family" : "Paraskevas", "given" : "Steven", "non-dropping-particle" : "", "parse-names" : false, "suffix" : "" }, { "dropping-particle" : "", "family" : "Bortell", "given" : "Rita", "non-dropping-particle" : "", "parse-names" : false, "suffix" : "" }, { "dropping-particle" : "", "family" : "Greiner", "given" : "Dale L.", "non-dropping-particle" : "", "parse-names" : false, "suffix" : "" }, { "dropping-particle" : "", "family" : "Atkinson", "given" : "Mark", "non-dropping-particle" : "", "parse-names" : false, "suffix" : "" }, { "dropping-particle" : "", "family" : "Prud'homme", "given" : "Gerald J.", "non-dropping-particle" : "", "parse-names" : false, "suffix" : "" }, { "dropping-particle" : "", "family" : "Wang", "given" : "Qinghua", "non-dropping-particle" : "", "parse-names" : false, "suffix" : "" } ], "container-title" : "Diabetes", "id" : "ITEM-1", "issue" : "12", "issued" : { "date-parts" : [ [ "2014" ] ] }, "page" : "4197-4205", "title" : "GABA promotes human ??-cell proliferation and modulates glucose homeostasis", "type" : "article-journal", "volume" : "63" }, "uris" : [ "http://www.mendeley.com/documents/?uuid=7f588b33-91b9-4e05-b095-1213b196ff0d" ] } ], "mendeley" : { "formattedCitation" : "(184)", "plainTextFormattedCitation" : "(184)", "previouslyFormattedCitation" : "&lt;sup&gt;184&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184)</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gastrin</w:t>
            </w:r>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gst</w:t>
            </w:r>
            <w:proofErr w:type="spellEnd"/>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btc1</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 xml:space="preserve">Rat pancrea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It is still unclear which factors regulate pancreatic regeneration and ?-cell neogenesis and which precursor cells are involved. We evaluated the role of intrave- nously infused gastrin in regenerating pancreas of duct- ligated rats. The ligation of exocrine ducts draining the splenic half of the pancreas resulted in acinoductal transdifferentiation within the ligated part but not in the unligated part. We found that infusion of gastrin from day 7 to 10 postligation resulted in a doubling of the ?-cell mass in the ligated part as measured by morphometry. This increase in insulin-expressing cells was not associated with increased proliferation, hyper- trophy, or reduced cell death of the ?-cells. Further- more, we found an increased percentage of single, extra-insular ?-cells and small ?-cell clusters induced by gastrin infusion. These changes occurred only in the ligated part of the pancreas, where transdifferentiation of the exocrine acinar cells to ductlike cells (metapla- sia) had occurred, and was not found in the normal unaffected pancreatic tissue. In conclusion, we demon- strate that administration of gastrin stimulates ?-cell neogenesis and expansion of the ?-cell mass from trans- differentiated exocrine pancreas.", "author" : [ { "dropping-particle" : "", "family" : "Rooman", "given" : "Ilse", "non-dropping-particle" : "", "parse-names" : false, "suffix" : "" }, { "dropping-particle" : "", "family" : "Lardon", "given" : "Jessy", "non-dropping-particle" : "", "parse-names" : false, "suffix" : "" }, { "dropping-particle" : "", "family" : "Bouwens", "given" : "Luc", "non-dropping-particle" : "", "parse-names" : false, "suffix" : "" } ], "container-title" : "Diabetes", "id" : "ITEM-1", "issued" : { "date-parts" : [ [ "2002" ] ] }, "page" : "686-690", "title" : "Gastrin stimulates beta-cell neogenesis and increases islet mass from transdifferentiated but not from normal exocrine pancreas tissue", "type" : "article-journal", "volume" : "51" }, "uris" : [ "http://www.mendeley.com/documents/?uuid=46e9cd85-ab33-4176-b4b0-fcf4a60e968f" ] } ], "mendeley" : { "formattedCitation" : "(185)", "plainTextFormattedCitation" : "(185)", "previouslyFormattedCitation" : "&lt;sup&gt;185&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185)</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gastrin</w:t>
            </w:r>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gst</w:t>
            </w:r>
            <w:proofErr w:type="spellEnd"/>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agr1</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 xml:space="preserve">Mice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DOI" : "10.1038/sj.npp.1301304", "ISSN" : "0893-133X", "PMID" : "17228339", "abstract" : "The gastrin precursor peptide, progastrin (PG), is secreted from enteroendocrine cells in the intestine and increased in patients with hypergastrinemia and colorectal cancers. In recent years, we and others have demonstrated an important role of PG peptides in colorectal carcinogenesis, and were surprised to note significant changes in the behaviors of transgenic mice overexpressing PGs. In the present studies, we examined emotional behaviors of transgenic mice overexpressing PG in the intestinal and peripheral circulation. Aggression, locomotor activity and anxiety-like behaviors of the homozygous transgenic (Tg/Tg) mice and the wild-type (WT) littermates were examined by intruder/resident test, open field and elevated plus maze, respectively. A significant increase in the aggression, locomotor activity, and anxiety-like behaviors was detected in the Tg/Tg vs WT mice. As CCK, CCK(2) receptors (CCK(2)R), and 5-HT(1A) receptors (5-HT(1A)R) in the CNS play an important role in these behaviors, possible changes in the expression of CCK and CCK(2)R and the density of CCK(2)R and 5-HT(1A)R were determined by either real-time RT-PCR or autoradiography of ligand binding assays. The results suggest that the expressions of CCK and CCK(2)R were increased in the hypothalamus, and the density of CCK(2)R were increased in the hypothalamus and amygdala of Tg/Tg vs WT mice. Similarly, the density of 5-HT(1A)R was increased in the hypothalamus. Our results suggest that an upregulation of the CCK response system and 5-HT(1A)R in the hypothalamus of Tg/Tg mice may mediate the alterations in the observed behaviors of these mice.", "author" : [ { "dropping-particle" : "", "family" : "Li", "given" : "Qian", "non-dropping-particle" : "", "parse-names" : false, "suffix" : "" }, { "dropping-particle" : "", "family" : "Deng", "given" : "Xiaoling", "non-dropping-particle" : "", "parse-names" : false, "suffix" : "" }, { "dropping-particle" : "", "family" : "Singh", "given" : "Pomila", "non-dropping-particle" : "", "parse-names" : false, "suffix" : "" } ], "container-title" : "Neuropsychopharmacology", "id" : "ITEM-1", "issue" : "8", "issued" : { "date-parts" : [ [ "2007", "8" ] ] }, "note" : "Shows differences in serotonin in different brain regions. Since the levels that were perturbed due to gastrin treatment were not related to aggressive or diplomat behaviour, we have excluded those particular links. Similarly, for cholecystokinin.", "page" : "1813-21", "title" : "Significant increase in the aggressive behavior of transgenic mice overexpressing peripheral progastrin peptides: associated changes in CCK2 and serotonin receptors in the CNS.", "type" : "article-journal", "volume" : "32" }, "uris" : [ "http://www.mendeley.com/documents/?uuid=84b4c9fb-b495-457c-9984-8e8f4864540d" ] } ], "mendeley" : { "formattedCitation" : "(186)", "plainTextFormattedCitation" : "(186)", "previouslyFormattedCitation" : "&lt;sup&gt;186&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186)</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gastrin</w:t>
            </w:r>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gst</w:t>
            </w:r>
            <w:proofErr w:type="spellEnd"/>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ina1</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 xml:space="preserve">Mice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DOI" : "10.1002/cncr.21094", "ISSN" : "0008-543X", "PMID" : "15864814", "abstract" : "BACKGROUND: The authors recently reported that gastrin gene knockout (GAS-KO) mice had an increased risk for colon carcinogenesis in response to azoxymethane (AOM) compared with their wild type (WT) littermates. In the current report, the authors discuss the predisposition of GAS-KO mice to develop obesity and metabolic hormonal changes that may contribute to their increased risk of colon carcinogenesis. METHODS: The weight and deposition of fat was monitored in the mice over a 14 month period, using magnetic resonance imaging and nuclear magnetic resonance techniques. Changes in plasma concentrations of ghrelin, leptin, insulin, and glucose were assessed using radioimmunoassay analysis and enzyme-linked immunosorbent assays. Preneoplastic markers of colon carcinogenesis (aberrant crypt foci [ACFs]), in response to AOM, were measured in a subset of obese versus lean GAS-KO mice and were compared with the markers in WT mice. RESULTS: Increases in visceral adiposity were evident by age 2 months in GAS-KO mice, resulting in macroscopic obesity by age 7 months. Hyperinsulinemia and insulin:glucose ratios were increased significantly in GAS-KO mice as young as 1 month and preceded alterations in nonfasting leptin and ghrelin levels. The number of ACFs per mouse colon were increased significantly in the following order: obese GAS-KO mice &gt; lean GAS-KO mice &gt; WT mice. Fasting plasma insulin levels were 0.88 +/- 0.1 ng/mL, 1.45 +/- 0.3, and 2.76 +/- 0.9 ng/mL in the WT, GAS-KO lean, and GAS-KO obese mice, respectively. CONCLUSIONS: The current results suggest the novel possibility that loss of amidated gastrins may increase adipogenesis, hyperinsulinemia, and colon carcinogenesis in GAS-KO mice. The increase in colon carcinogenesis may be due in part to hyperinsulinemia, increased obesity, and other associated hormone changes that were measured in GAS-KO mice.", "author" : [ { "dropping-particle" : "", "family" : "Cowey", "given" : "Stephanie L", "non-dropping-particle" : "", "parse-names" : false, "suffix" : "" }, { "dropping-particle" : "", "family" : "Quast", "given" : "Michael", "non-dropping-particle" : "", "parse-names" : false, "suffix" : "" }, { "dropping-particle" : "", "family" : "Belalcazar", "given" : "Ligia Maria", "non-dropping-particle" : "", "parse-names" : false, "suffix" : "" }, { "dropping-particle" : "", "family" : "Wei", "given" : "Jingwa", "non-dropping-particle" : "", "parse-names" : false, "suffix" : "" }, { "dropping-particle" : "", "family" : "Deng", "given" : "Xiaoling", "non-dropping-particle" : "", "parse-names" : false, "suffix" : "" }, { "dropping-particle" : "", "family" : "Given", "given" : "Randall", "non-dropping-particle" : "", "parse-names" : false, "suffix" : "" }, { "dropping-particle" : "", "family" : "Singh", "given" : "Pomila", "non-dropping-particle" : "", "parse-names" : false, "suffix" : "" } ], "container-title" : "Cancer", "id" : "ITEM-1", "issue" : "12", "issued" : { "date-parts" : [ [ "2005", "6", "15" ] ] }, "page" : "2643-53", "title" : "Abdominal obesity, insulin resistance, and colon carcinogenesis are increased in mutant mice lacking gastrin gene expression.", "type" : "article-journal", "volume" : "103" }, "uris" : [ "http://www.mendeley.com/documents/?uuid=360cafaf-bee7-4ca8-81d8-dffde9e4648c" ] } ], "mendeley" : { "formattedCitation" : "(187)", "plainTextFormattedCitation" : "(187)", "previouslyFormattedCitation" : "&lt;sup&gt;187&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187)</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gastrin</w:t>
            </w:r>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gst</w:t>
            </w:r>
            <w:proofErr w:type="spellEnd"/>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adp0</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 xml:space="preserve">Mice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DOI" : "10.1002/cncr.21094", "ISSN" : "0008-543X", "PMID" : "15864814", "abstract" : "BACKGROUND: The authors recently reported that gastrin gene knockout (GAS-KO) mice had an increased risk for colon carcinogenesis in response to azoxymethane (AOM) compared with their wild type (WT) littermates. In the current report, the authors discuss the predisposition of GAS-KO mice to develop obesity and metabolic hormonal changes that may contribute to their increased risk of colon carcinogenesis. METHODS: The weight and deposition of fat was monitored in the mice over a 14 month period, using magnetic resonance imaging and nuclear magnetic resonance techniques. Changes in plasma concentrations of ghrelin, leptin, insulin, and glucose were assessed using radioimmunoassay analysis and enzyme-linked immunosorbent assays. Preneoplastic markers of colon carcinogenesis (aberrant crypt foci [ACFs]), in response to AOM, were measured in a subset of obese versus lean GAS-KO mice and were compared with the markers in WT mice. RESULTS: Increases in visceral adiposity were evident by age 2 months in GAS-KO mice, resulting in macroscopic obesity by age 7 months. Hyperinsulinemia and insulin:glucose ratios were increased significantly in GAS-KO mice as young as 1 month and preceded alterations in nonfasting leptin and ghrelin levels. The number of ACFs per mouse colon were increased significantly in the following order: obese GAS-KO mice &gt; lean GAS-KO mice &gt; WT mice. Fasting plasma insulin levels were 0.88 +/- 0.1 ng/mL, 1.45 +/- 0.3, and 2.76 +/- 0.9 ng/mL in the WT, GAS-KO lean, and GAS-KO obese mice, respectively. CONCLUSIONS: The current results suggest the novel possibility that loss of amidated gastrins may increase adipogenesis, hyperinsulinemia, and colon carcinogenesis in GAS-KO mice. The increase in colon carcinogenesis may be due in part to hyperinsulinemia, increased obesity, and other associated hormone changes that were measured in GAS-KO mice.", "author" : [ { "dropping-particle" : "", "family" : "Cowey", "given" : "Stephanie L", "non-dropping-particle" : "", "parse-names" : false, "suffix" : "" }, { "dropping-particle" : "", "family" : "Quast", "given" : "Michael", "non-dropping-particle" : "", "parse-names" : false, "suffix" : "" }, { "dropping-particle" : "", "family" : "Belalcazar", "given" : "Ligia Maria", "non-dropping-particle" : "", "parse-names" : false, "suffix" : "" }, { "dropping-particle" : "", "family" : "Wei", "given" : "Jingwa", "non-dropping-particle" : "", "parse-names" : false, "suffix" : "" }, { "dropping-particle" : "", "family" : "Deng", "given" : "Xiaoling", "non-dropping-particle" : "", "parse-names" : false, "suffix" : "" }, { "dropping-particle" : "", "family" : "Given", "given" : "Randall", "non-dropping-particle" : "", "parse-names" : false, "suffix" : "" }, { "dropping-particle" : "", "family" : "Singh", "given" : "Pomila", "non-dropping-particle" : "", "parse-names" : false, "suffix" : "" } ], "container-title" : "Cancer", "id" : "ITEM-1", "issue" : "12", "issued" : { "date-parts" : [ [ "2005", "6", "15" ] ] }, "page" : "2643-53", "title" : "Abdominal obesity, insulin resistance, and colon carcinogenesis are increased in mutant mice lacking gastrin gene expression.", "type" : "article-journal", "volume" : "103" }, "uris" : [ "http://www.mendeley.com/documents/?uuid=360cafaf-bee7-4ca8-81d8-dffde9e4648c" ] } ], "mendeley" : { "formattedCitation" : "(187)", "plainTextFormattedCitation" : "(187)", "previouslyFormattedCitation" : "&lt;sup&gt;187&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187)</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ghrelin</w:t>
            </w:r>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ghr</w:t>
            </w:r>
            <w:proofErr w:type="spellEnd"/>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agr1</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 xml:space="preserve">BALB/c mice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DOI" : "10.1073/pnas.1503913112", "ISBN" : "1503913112", "abstract" : "Ongoing mouse studies of a proposed therapy for cocaine abuse based on viral gene transfer of butyrylcholinesterase (BChE) mu- tated for accelerated cocaine hydrolysis have yielded surprising effects on aggression. Further investigation has linked these effects to a reduction in circulating ghrelin, driven by BChE at levels \u223c100- fold above normal. Tests with human BChE showed ready ghrelin hydrolysis at physiologic concentrations, andmultiple low-massmo- lecular dynamics simulations revealed that ghrelin\u2019s first five resi- dues fit sterically and electrostatically into BChE\u2019s active site. Consistent with in vitro results, male BALB/c mice with high plasma BChE after gene transfer exhibited sharply reduced plasma ghrelin. Unexpectedly, such animals fought less, both spontaneously and in a resident/intruder provocation model. One mutant BChE was found to be deficient in ghrelin hydrolysis. BALB/c mice transduced with this variant retained normal plasma ghrelin levels and did not differ from untreated controls in the aggression model. In contrast, C57BL/6 mice with BChE gene deletion exhibited increased ghrelin and fought more readily than wild-type animals. Collectively, these findings indicate that BChE-catalyzed ghrelin hydrolysis influences mouse aggression and social stress, with potential implications for humans.", "author" : [ { "dropping-particle" : "", "family" : "Chen", "given" : "Ping", "non-dropping-particle" : "", "parse-names" : false, "suffix" : "" }, { "dropping-particle" : "", "family" : "Gao", "given" : "Yang", "non-dropping-particle" : "", "parse-names" : false, "suffix" : "" }, { "dropping-particle" : "", "family" : "Geng", "given" : "Liyi", "non-dropping-particle" : "", "parse-names" : false, "suffix" : "" }, { "dropping-particle" : "", "family" : "Ping", "given" : "Vicky", "non-dropping-particle" : "", "parse-names" : false, "suffix" : "" }, { "dropping-particle" : "", "family" : "Gao", "given" : "Yang", "non-dropping-particle" : "", "parse-names" : false, "suffix" : "" }, { "dropping-particle" : "", "family" : "Geng", "given" : "Liyi", "non-dropping-particle" : "", "parse-names" : false, "suffix" : "" }, { "dropping-particle" : "", "family" : "Parks", "given" : "Robin J", "non-dropping-particle" : "", "parse-names" : false, "suffix" : "" }, { "dropping-particle" : "", "family" : "Pang", "given" : "Yuan-ping", "non-dropping-particle" : "", "parse-names" : false, "suffix" : "" }, { "dropping-particle" : "", "family" : "Brimijoin", "given" : "Stephen", "non-dropping-particle" : "", "parse-names" : false, "suffix" : "" } ], "container-title" : "Proceedings of the National Academy of Sciences of the United States of America", "id" : "ITEM-1", "issue" : "12", "issued" : { "date-parts" : [ [ "2015" ] ] }, "page" : "2251-6", "title" : "Plasma butyrylcholinesterase regulates ghrelin to control aggression", "type" : "article-journal", "volume" : "112" }, "uris" : [ "http://www.mendeley.com/documents/?uuid=2be13582-50de-4cda-b789-b62465bc06e9" ] } ], "mendeley" : { "formattedCitation" : "(188)", "plainTextFormattedCitation" : "(188)", "previouslyFormattedCitation" : "&lt;sup&gt;188&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188)</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ghrelin</w:t>
            </w:r>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ghr</w:t>
            </w:r>
            <w:proofErr w:type="spellEnd"/>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fdi1</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 xml:space="preserve">Mice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ISSN" : "0017-5749", "PMID" : "12801949", "abstract" : "Background and aims: Ghrelin, an endogenous ligand for growth hormone secretagogue receptor (GHS-R), is an appetite stimulatory signal from the stomach with structural resemblance to motilin. We examined the effects of the gastric peptide ghrelin and GHS-R antagonists on energy balance and glycaemic control in mice. Materials and methods: Body weight, fat mass, glucose, insulin, and gene expression of leptin, adiponectin, and resistin in white adipose tissue (WAT) were measured after repeated administrations of ghrelin under a high fat diet. Gastric ghrelin gene expression was assessed by northern blot analysis. Energy intake and gastric emptying were measured after administration of GHS-R antagonists. Repeated administration of GHS-R antagonist was continued for six days in ob/ob obese mice. Results: Ghrelin induced remarkable adiposity and worsened glycaemic control under a high fat diet. Pair feeding inhibited this effect. Ghrelin elevated leptin mRNA expression and reduced resistin mRNA expression. Gastric ghrelin mRNA expression during fasting was increased by a high fat diet. GHS-R antagonists decreased energy intake in lean mice, in mice with diet induced obesity, and in ob/ob obese mice; it also reduced the rate of gastric emptying. Repeated administration of GHS-R antagonist decreased body weight gain and improved glycaemic control in ob/ob obese mice. Conclusions: Ghrelin appears to be closely related to excess weight gain, adiposity, and insulin resistance, particularly under a high fat diet and in the dynamic stage. Gastric peptide ghrelin and GHS-R may be promising therapeutic targets not only for anorexia-cachexia but also for obesity and type 2 diabetes, which are becoming increasingly prevalent worldwide.", "author" : [ { "dropping-particle" : "", "family" : "Asakawa", "given" : "A", "non-dropping-particle" : "", "parse-names" : false, "suffix" : "" }, { "dropping-particle" : "", "family" : "Inui", "given" : "A", "non-dropping-particle" : "", "parse-names" : false, "suffix" : "" }, { "dropping-particle" : "", "family" : "Kaga", "given" : "T", "non-dropping-particle" : "", "parse-names" : false, "suffix" : "" }, { "dropping-particle" : "", "family" : "Katsuura", "given" : "G", "non-dropping-particle" : "", "parse-names" : false, "suffix" : "" }, { "dropping-particle" : "", "family" : "Fujimiya", "given" : "M", "non-dropping-particle" : "", "parse-names" : false, "suffix" : "" }, { "dropping-particle" : "", "family" : "Fujino", "given" : "M A", "non-dropping-particle" : "", "parse-names" : false, "suffix" : "" }, { "dropping-particle" : "", "family" : "Kasuga", "given" : "M", "non-dropping-particle" : "", "parse-names" : false, "suffix" : "" } ], "container-title" : "Gut", "id" : "ITEM-1", "issue" : "7", "issued" : { "date-parts" : [ [ "2003", "7" ] ] }, "page" : "947-52", "title" : "Antagonism of ghrelin receptor reduces food intake and body weight gain in mice.", "type" : "article-journal", "volume" : "52" }, "uris" : [ "http://www.mendeley.com/documents/?uuid=81ce6c55-3af8-467c-a52a-765e3312a7d1" ] } ], "mendeley" : { "formattedCitation" : "(189)", "plainTextFormattedCitation" : "(189)", "previouslyFormattedCitation" : "&lt;sup&gt;189&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189)</w:t>
            </w:r>
            <w:r w:rsidRPr="00E901D6">
              <w:rPr>
                <w:rFonts w:ascii="Times New Roman" w:eastAsia="Times New Roman" w:hAnsi="Times New Roman" w:cs="Times New Roman"/>
                <w:color w:val="000000"/>
                <w:lang w:eastAsia="en-IN"/>
              </w:rPr>
              <w:fldChar w:fldCharType="end"/>
            </w:r>
            <w:r w:rsidRPr="00E901D6">
              <w:rPr>
                <w:rFonts w:ascii="Times New Roman" w:eastAsia="Times New Roman" w:hAnsi="Times New Roman" w:cs="Times New Roman"/>
                <w:color w:val="000000"/>
                <w:lang w:eastAsia="en-IN"/>
              </w:rPr>
              <w:t xml:space="preserve">; Rat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DOI" : "10.1038/35051587", "ISSN" : "0028-0836", "PMID" : "11196643", "abstract" : "Ghrelin is an acylated peptide that stimulates the release of growth hormone from the pituitary. Ghrelin-producing neurons are located in the hypothalamus, whereas ghrelin receptors are expressed in various regions of the brain, which is indicative of central-and as yet undefined-physiological functions. Here we show that ghrelin is involved in the hypothalamic regulation of energy homeostasis. Intracerebroventricular injections of ghrelin strongly stimulated feeding in rats and increased body weight gain. Ghrelin also increased feeding in rats that are genetically deficient in growth hormone. Anti-ghrelin immunoglobulin G robustly suppressed feeding. After intracerebroventricular ghrelin administration, Fos protein, a marker of neuronal activation, was found in regions of primary importance in the regulation of feeding, including neuropeptide Y6 (NPY) neurons and agouti-related protein (AGRP) neurons. Antibodies and antagonists of NPY and AGRP abolished ghrelin-induced feeding. Ghrelin augmented NPY gene expression and blocked leptin-induced feeding reduction, implying that there is a competitive interaction between ghrelin and leptin in feeding regulation. We conclude that ghrelin is a physiological mediator of feeding, and probably has a function in growth regulation by stimulating feeding and release of growth hormone.", "author" : [ { "dropping-particle" : "", "family" : "Nakazato", "given" : "Masamitsu", "non-dropping-particle" : "", "parse-names" : false, "suffix" : "" }, { "dropping-particle" : "", "family" : "Murakami", "given" : "Noboru", "non-dropping-particle" : "", "parse-names" : false, "suffix" : "" }, { "dropping-particle" : "", "family" : "Date", "given" : "Yukari", "non-dropping-particle" : "", "parse-names" : false, "suffix" : "" }, { "dropping-particle" : "", "family" : "Kojima", "given" : "Masayasu", "non-dropping-particle" : "", "parse-names" : false, "suffix" : "" }, { "dropping-particle" : "", "family" : "Matsuo", "given" : "Hisayuki", "non-dropping-particle" : "", "parse-names" : false, "suffix" : "" }, { "dropping-particle" : "", "family" : "Kangawa", "given" : "Kenji", "non-dropping-particle" : "", "parse-names" : false, "suffix" : "" }, { "dropping-particle" : "", "family" : "Matsukura", "given" : "Shigeru", "non-dropping-particle" : "", "parse-names" : false, "suffix" : "" } ], "container-title" : "Nature", "id" : "ITEM-1", "issue" : "6817", "issued" : { "date-parts" : [ [ "2001", "1", "11" ] ] }, "page" : "194-8", "title" : "A role for ghrelin in the central regulation of feeding.", "type" : "article-journal", "volume" : "409" }, "uris" : [ "http://www.mendeley.com/documents/?uuid=90db53ed-3ac5-4a6f-b88f-d3037f7c2f21" ] } ], "mendeley" : { "formattedCitation" : "(190)", "plainTextFormattedCitation" : "(190)", "previouslyFormattedCitation" : "&lt;sup&gt;190&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190)</w:t>
            </w:r>
            <w:r w:rsidRPr="00E901D6">
              <w:rPr>
                <w:rFonts w:ascii="Times New Roman" w:eastAsia="Times New Roman" w:hAnsi="Times New Roman" w:cs="Times New Roman"/>
                <w:color w:val="000000"/>
                <w:lang w:eastAsia="en-IN"/>
              </w:rPr>
              <w:fldChar w:fldCharType="end"/>
            </w:r>
            <w:r w:rsidRPr="00E901D6">
              <w:rPr>
                <w:rFonts w:ascii="Times New Roman" w:eastAsia="Times New Roman" w:hAnsi="Times New Roman" w:cs="Times New Roman"/>
                <w:color w:val="000000"/>
                <w:lang w:eastAsia="en-IN"/>
              </w:rPr>
              <w:t xml:space="preserve">; Human subject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Ghrelin is a recently identified endogenous ligand for the growth hormone secretagogue receptor. It is synthesized predominantly in the stomach and found in the circulation of healthy humans. Ghrelin has been shown to promote increased food intake, weight gain and adiposity in rodents. The effect of ghrelin on appetite and food intake in man has not been determined. We investigated the effects of intravenous ghrelin (5.0 pmol/kg/min) or saline infusion on appetite and food intake in a randomised double-blind cross-over study in nine healthy volunteers. There was a clear-cut increase in energy consumed by every individual from a free-choice buffet (mean increase 28 +/- 3.9%, p&lt;0.001) during ghrelin compared with saline infusion. Visual analogue scores for appetite were greater during ghrelin compared to saline infusion. Ghrelin had no effect on gastric emptying as assessed by the paracetamol absorption test. Ghrelin is the first circulating hormone demonstrated to stimulate food intake in man. Endogenous ghrelin is a potentially important new regulator of the complex systems controlling food intake and body weight.", "author" : [ { "dropping-particle" : "", "family" : "Wren", "given" : "AM", "non-dropping-particle" : "", "parse-names" : false, "suffix" : "" }, { "dropping-particle" : "", "family" : "Seal", "given" : "LJ", "non-dropping-particle" : "", "parse-names" : false, "suffix" : "" }, { "dropping-particle" : "", "family" : "Cohen", "given" : "MA", "non-dropping-particle" : "", "parse-names" : false, "suffix" : "" }, { "dropping-particle" : "", "family" : "Brynes", "given" : "AE", "non-dropping-particle" : "", "parse-names" : false, "suffix" : "" }, { "dropping-particle" : "", "family" : "Frost", "given" : "GS", "non-dropping-particle" : "", "parse-names" : false, "suffix" : "" }, { "dropping-particle" : "", "family" : "Murphy", "given" : "KG", "non-dropping-particle" : "", "parse-names" : false, "suffix" : "" }, { "dropping-particle" : "", "family" : "Dhillo", "given" : "WS", "non-dropping-particle" : "", "parse-names" : false, "suffix" : "" }, { "dropping-particle" : "", "family" : "Ghatei", "given" : "MA", "non-dropping-particle" : "", "parse-names" : false, "suffix" : "" }, { "dropping-particle" : "", "family" : "Bloom", "given" : "SR", "non-dropping-particle" : "", "parse-names" : false, "suffix" : "" } ], "container-title" : "Journal of Clinical Endocrinology &amp; Metabolism", "id" : "ITEM-1", "issue" : "12", "issued" : { "date-parts" : [ [ "2001" ] ] }, "page" : "5992-5995", "title" : "Ghrelin enhances appetite and increases food intake in humans.", "type" : "article-journal", "volume" : "86" }, "uris" : [ "http://www.mendeley.com/documents/?uuid=9d1bfb23-a23c-490e-a28b-8c6eb14c002a" ] } ], "mendeley" : { "formattedCitation" : "(191)", "plainTextFormattedCitation" : "(191)", "previouslyFormattedCitation" : "&lt;sup&gt;191&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191)</w:t>
            </w:r>
            <w:r w:rsidRPr="00E901D6">
              <w:rPr>
                <w:rFonts w:ascii="Times New Roman" w:eastAsia="Times New Roman" w:hAnsi="Times New Roman" w:cs="Times New Roman"/>
                <w:color w:val="000000"/>
                <w:lang w:eastAsia="en-IN"/>
              </w:rPr>
              <w:fldChar w:fldCharType="end"/>
            </w:r>
            <w:r w:rsidRPr="00E901D6">
              <w:rPr>
                <w:rFonts w:ascii="Times New Roman" w:eastAsia="Times New Roman" w:hAnsi="Times New Roman" w:cs="Times New Roman"/>
                <w:color w:val="000000"/>
                <w:lang w:eastAsia="en-IN"/>
              </w:rPr>
              <w:t xml:space="preserve">; </w:t>
            </w:r>
            <w:proofErr w:type="spellStart"/>
            <w:r w:rsidRPr="00E901D6">
              <w:rPr>
                <w:rFonts w:ascii="Times New Roman" w:eastAsia="Times New Roman" w:hAnsi="Times New Roman" w:cs="Times New Roman"/>
                <w:color w:val="000000"/>
                <w:lang w:eastAsia="en-IN"/>
              </w:rPr>
              <w:t>Wistar</w:t>
            </w:r>
            <w:proofErr w:type="spellEnd"/>
            <w:r w:rsidRPr="00E901D6">
              <w:rPr>
                <w:rFonts w:ascii="Times New Roman" w:eastAsia="Times New Roman" w:hAnsi="Times New Roman" w:cs="Times New Roman"/>
                <w:color w:val="000000"/>
                <w:lang w:eastAsia="en-IN"/>
              </w:rPr>
              <w:t xml:space="preserve"> rat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Ghrelin, a novel 28 amino acid peptide found in hypothalamus and stomach, was recently identified as the endogenous ligand for the growth hormone secretagogue receptor (GHS-R). We have now found that both intracerebroventricular (i.c.v.) and intraperitoneal (i.p.) administration of ghrelin in freely feeding rats stimulated food intake. The onset of increased feeding was rapid and after i.c.v. administration was sustained for 24 hours. Following i.c.v. administration of 3 nmol ghrelin, the duration and magnitude of the feeding stimulation was similar to that following 5 nmol neuropeptide Y (NPY). Plasma growth hormone (GH) concentration increased following both i.c.v. and i.p. administration of ghrelin. Release of adrenocorticotrophic hormone (ACTH) was stimulated and thyroid stimulating hormone (TSH) inhibited following i.c.v. administration of ghrelin. These data suggest a possible role for the newly identified endogenous hypothalamic peptide, ghrelin, in stimulation of feeding and growth hormone secretion.", "author" : [ { "dropping-particle" : "", "family" : "Wren", "given" : "AM", "non-dropping-particle" : "", "parse-names" : false, "suffix" : "" }, { "dropping-particle" : "", "family" : "Small", "given" : "CJ", "non-dropping-particle" : "", "parse-names" : false, "suffix" : "" }, { "dropping-particle" : "", "family" : "Ward", "given" : "HL", "non-dropping-particle" : "", "parse-names" : false, "suffix" : "" }, { "dropping-particle" : "", "family" : "Murphy", "given" : "KG", "non-dropping-particle" : "", "parse-names" : false, "suffix" : "" }, { "dropping-particle" : "", "family" : "Dakin", "given" : "CL", "non-dropping-particle" : "", "parse-names" : false, "suffix" : "" }, { "dropping-particle" : "", "family" : "Taheri", "given" : "S", "non-dropping-particle" : "", "parse-names" : false, "suffix" : "" }, { "dropping-particle" : "", "family" : "Kennedy", "given" : "AR", "non-dropping-particle" : "", "parse-names" : false, "suffix" : "" }, { "dropping-particle" : "", "family" : "Roberts", "given" : "GH", "non-dropping-particle" : "", "parse-names" : false, "suffix" : "" }, { "dropping-particle" : "", "family" : "Morgan", "given" : "DG", "non-dropping-particle" : "", "parse-names" : false, "suffix" : "" }, { "dropping-particle" : "", "family" : "Ghatei", "given" : "MA", "non-dropping-particle" : "", "parse-names" : false, "suffix" : "" }, { "dropping-particle" : "", "family" : "Bloom", "given" : "SR", "non-dropping-particle" : "", "parse-names" : false, "suffix" : "" } ], "container-title" : "Endocrinology", "id" : "ITEM-1", "issue" : "11", "issued" : { "date-parts" : [ [ "2000" ] ] }, "page" : "4325-8", "title" : "The novel hypothalamic peptide ghrelin stimulates food intake and growth hormone secretion.", "type" : "article-journal", "volume" : "141" }, "uris" : [ "http://www.mendeley.com/documents/?uuid=79976c37-ae44-4c2f-bfc8-90b0601aaa88" ] } ], "mendeley" : { "formattedCitation" : "(192)", "plainTextFormattedCitation" : "(192)", "previouslyFormattedCitation" : "&lt;sup&gt;192&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192)</w:t>
            </w:r>
            <w:r w:rsidRPr="00E901D6">
              <w:rPr>
                <w:rFonts w:ascii="Times New Roman" w:eastAsia="Times New Roman" w:hAnsi="Times New Roman" w:cs="Times New Roman"/>
                <w:color w:val="000000"/>
                <w:lang w:eastAsia="en-IN"/>
              </w:rPr>
              <w:fldChar w:fldCharType="end"/>
            </w:r>
            <w:r w:rsidRPr="00E901D6">
              <w:rPr>
                <w:rFonts w:ascii="Times New Roman" w:eastAsia="Times New Roman" w:hAnsi="Times New Roman" w:cs="Times New Roman"/>
                <w:color w:val="000000"/>
                <w:lang w:eastAsia="en-IN"/>
              </w:rPr>
              <w:t xml:space="preserve">; Mice and Rat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DOI" : "10.1038/35038090", "ISSN" : "0028-0836", "PMID" : "11057670", "abstract" : "The discovery of the peptide hormone ghrelin, an endogenous ligand for the growth hormone secretagogue (GHS) receptor, yielded the surprising result that the principal site of ghrelin synthesis is the stomach and not the hypothalamus. Although ghrelin is likely to regulate pituitary growth hormone (GH) secretion along with GH-releasing hormone and somatostatin, GHS receptors have also been identified on hypothalamic neurons and in the brainstem. Apart from potential paracrine effects, ghrelin may thus offer an endocrine link between stomach, hypothalamus and pituitary, suggesting an involvement in regulation of energy balance. Here we show that peripheral daily administration of ghrelin caused weight gain by reducing fat utilization in mice and rats. Intracerebroventricular administration of ghrelin generated a dose-dependent increase in food intake and body weight. Rat serum ghrelin concentrations were increased by fasting and were reduced by re-feeding or oral glucose administration, but not by water ingestion. We propose that ghrelin, in addition to its role in regulating GH secretion, signals the hypothalamus when an increase in metabolic efficiency is necessary.", "author" : [ { "dropping-particle" : "", "family" : "Tsch\u00f6p", "given" : "Matthias", "non-dropping-particle" : "", "parse-names" : false, "suffix" : "" }, { "dropping-particle" : "", "family" : "Smiley", "given" : "David L", "non-dropping-particle" : "", "parse-names" : false, "suffix" : "" }, { "dropping-particle" : "", "family" : "Heiman", "given" : "Mark L", "non-dropping-particle" : "", "parse-names" : false, "suffix" : "" } ], "container-title" : "Nature", "id" : "ITEM-1", "issue" : "6806", "issued" : { "date-parts" : [ [ "2000", "10", "19" ] ] }, "page" : "908-13", "title" : "Ghrelin induces adiposity in rodents.", "type" : "article-journal", "volume" : "407" }, "uris" : [ "http://www.mendeley.com/documents/?uuid=33ae2bab-28db-446d-81ff-ae55c3ebf254" ] } ], "mendeley" : { "formattedCitation" : "(193)", "plainTextFormattedCitation" : "(193)", "previouslyFormattedCitation" : "&lt;sup&gt;193&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193)</w:t>
            </w:r>
            <w:r w:rsidRPr="00E901D6">
              <w:rPr>
                <w:rFonts w:ascii="Times New Roman" w:eastAsia="Times New Roman" w:hAnsi="Times New Roman" w:cs="Times New Roman"/>
                <w:color w:val="000000"/>
                <w:lang w:eastAsia="en-IN"/>
              </w:rPr>
              <w:fldChar w:fldCharType="end"/>
            </w:r>
            <w:r w:rsidRPr="00E901D6">
              <w:rPr>
                <w:rFonts w:ascii="Times New Roman" w:eastAsia="Times New Roman" w:hAnsi="Times New Roman" w:cs="Times New Roman"/>
                <w:color w:val="000000"/>
                <w:lang w:eastAsia="en-IN"/>
              </w:rPr>
              <w:t>; Sprague-</w:t>
            </w:r>
            <w:proofErr w:type="spellStart"/>
            <w:r w:rsidRPr="00E901D6">
              <w:rPr>
                <w:rFonts w:ascii="Times New Roman" w:eastAsia="Times New Roman" w:hAnsi="Times New Roman" w:cs="Times New Roman"/>
                <w:color w:val="000000"/>
                <w:lang w:eastAsia="en-IN"/>
              </w:rPr>
              <w:t>Dawley</w:t>
            </w:r>
            <w:proofErr w:type="spellEnd"/>
            <w:r w:rsidRPr="00E901D6">
              <w:rPr>
                <w:rFonts w:ascii="Times New Roman" w:eastAsia="Times New Roman" w:hAnsi="Times New Roman" w:cs="Times New Roman"/>
                <w:color w:val="000000"/>
                <w:lang w:eastAsia="en-IN"/>
              </w:rPr>
              <w:t xml:space="preserve"> rat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DOI" : "10.1016/j.peptides.2005.04.025", "ISSN" : "0196-9781", "PMID" : "16137788", "abstract" : "Ghrelin, a powerful orexigenic peptide released from the gut, stimulates feeding when injected centrally and has thus far been implicated in regulation of metabolic, rather than hedonic, feeding behavior. Although ghrelin's effects are partially mediated at the hypothalamic arcuate nucleus, via activation of neurons that co-express neuropeptide Y and agouti-related protein (NPY/Agrp neurons), the ghrelin receptor is expressed also in other brain sites. One of these is the ventral tegmental area (VTA), a primary node of the mesolimbic reward pathway, which sends dopaminergic projections to the nucleus accumbens (Acb), among other sites. We injected saline or three doses of ghrelin (0, 0.003, 0.03, or 0.3 nmol) into the VTA or Acb of rats. We found a robust feeding response with VTA injection of ghrelin, and a more moderate response with Acb injection. Because opioids modulate feeding in the VTA and Acb, we hypothesized that ghrelin's effects in one site were dependent on opioid signaling in the opposite site. The general opioid antagonist, naltrexone (NTX), injected into the Acb did not affect feeding elicited by ghrelin injection into the VTA, and NTX in the VTA did not affect feeding elicited by ghrelin injected into the Acb. These results suggest interaction of a metabolic factor with the reward system in feeding behavior, indicating that hedonic responses can be modulated by homeostatic factors.", "author" : [ { "dropping-particle" : "", "family" : "Naleid", "given" : "Amy M", "non-dropping-particle" : "", "parse-names" : false, "suffix" : "" }, { "dropping-particle" : "", "family" : "Grace", "given" : "Martha K", "non-dropping-particle" : "", "parse-names" : false, "suffix" : "" }, { "dropping-particle" : "", "family" : "Cummings", "given" : "David E", "non-dropping-particle" : "", "parse-names" : false, "suffix" : "" }, { "dropping-particle" : "", "family" : "Levine", "given" : "Allen S", "non-dropping-particle" : "", "parse-names" : false, "suffix" : "" } ], "container-title" : "Peptides", "id" : "ITEM-1", "issue" : "11", "issued" : { "date-parts" : [ [ "2005", "11" ] ] }, "page" : "2274-9", "title" : "Ghrelin induces feeding in the mesolimbic reward pathway between the ventral tegmental area and the nucleus accumbens.", "type" : "article-journal", "volume" : "26" }, "uris" : [ "http://www.mendeley.com/documents/?uuid=8b7b3f8b-b555-4e70-bffc-46f7dce540f7" ] } ], "mendeley" : { "formattedCitation" : "(194)", "plainTextFormattedCitation" : "(194)", "previouslyFormattedCitation" : "&lt;sup&gt;194&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194)</w:t>
            </w:r>
            <w:r w:rsidRPr="00E901D6">
              <w:rPr>
                <w:rFonts w:ascii="Times New Roman" w:eastAsia="Times New Roman" w:hAnsi="Times New Roman" w:cs="Times New Roman"/>
                <w:color w:val="000000"/>
                <w:lang w:eastAsia="en-IN"/>
              </w:rPr>
              <w:fldChar w:fldCharType="end"/>
            </w:r>
            <w:r w:rsidRPr="00E901D6">
              <w:rPr>
                <w:rFonts w:ascii="Times New Roman" w:eastAsia="Times New Roman" w:hAnsi="Times New Roman" w:cs="Times New Roman"/>
                <w:color w:val="000000"/>
                <w:lang w:eastAsia="en-IN"/>
              </w:rPr>
              <w:t>; Sprague-</w:t>
            </w:r>
            <w:proofErr w:type="spellStart"/>
            <w:r w:rsidRPr="00E901D6">
              <w:rPr>
                <w:rFonts w:ascii="Times New Roman" w:eastAsia="Times New Roman" w:hAnsi="Times New Roman" w:cs="Times New Roman"/>
                <w:color w:val="000000"/>
                <w:lang w:eastAsia="en-IN"/>
              </w:rPr>
              <w:t>Dawly</w:t>
            </w:r>
            <w:proofErr w:type="spellEnd"/>
            <w:r w:rsidRPr="00E901D6">
              <w:rPr>
                <w:rFonts w:ascii="Times New Roman" w:eastAsia="Times New Roman" w:hAnsi="Times New Roman" w:cs="Times New Roman"/>
                <w:color w:val="000000"/>
                <w:lang w:eastAsia="en-IN"/>
              </w:rPr>
              <w:t xml:space="preserve"> rat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DOI" : "10.1172/JCI29867.In", "abstract" : "The gut hormone ghrelin targets the brain to promote food intake and adiposity. The ghrelin receptor growth hormone secretagogue 1 receptor (GHSR) is present in hypothalamic centers controlling energy metabolism as well as in the ventral tegmental area (VTA), a region important for motivational aspects of multiple behaviors, including feeding. Here we show that in mice and rats, ghrelin bound to neurons of the VTA, where it triggered increased dopamine neuronal activity, synapse formation, and dopamine turnover in the nucleus accumbens in a GHSR-dependent manner. Direct VTA administration of ghrelin also triggered feeding, while intra-VTA delivery of a selective GHSR antagonist blocked the orexigenic effect of circulating ghrelin and blunted rebound feeding following fasting. In addition, ghrelin- and GHSR-deficient mice showed attenuated feeding responses to restricted feeding schedules. Taken together, these data suggest that the mesolimbic reward circuitry is targeted by peripheral ghrelin to influence physiological mechanisms related to feeding.", "author" : [ { "dropping-particle" : "", "family" : "Abizaid", "given" : "Alfonso", "non-dropping-particle" : "", "parse-names" : false, "suffix" : "" }, { "dropping-particle" : "", "family" : "Liu", "given" : "Zhong-wu", "non-dropping-particle" : "", "parse-names" : false, "suffix" : "" }, { "dropping-particle" : "", "family" : "Andrews", "given" : "Zane B", "non-dropping-particle" : "", "parse-names" : false, "suffix" : "" }, { "dropping-particle" : "", "family" : "Shanabrough", "given" : "Marya", "non-dropping-particle" : "", "parse-names" : false, "suffix" : "" }, { "dropping-particle" : "", "family" : "Borok", "given" : "Erzsebet", "non-dropping-particle" : "", "parse-names" : false, "suffix" : "" }, { "dropping-particle" : "", "family" : "Elsworth", "given" : "John D", "non-dropping-particle" : "", "parse-names" : false, "suffix" : "" }, { "dropping-particle" : "", "family" : "Roth", "given" : "Robert H", "non-dropping-particle" : "", "parse-names" : false, "suffix" : "" }, { "dropping-particle" : "", "family" : "Sleeman", "given" : "Mark W", "non-dropping-particle" : "", "parse-names" : false, "suffix" : "" }, { "dropping-particle" : "", "family" : "Picciotto", "given" : "Marina R", "non-dropping-particle" : "", "parse-names" : false, "suffix" : "" }, { "dropping-particle" : "", "family" : "Tsch\u00f6p", "given" : "Matthias H", "non-dropping-particle" : "", "parse-names" : false, "suffix" : "" }, { "dropping-particle" : "", "family" : "Gao", "given" : "Xiao-bing", "non-dropping-particle" : "", "parse-names" : false, "suffix" : "" }, { "dropping-particle" : "", "family" : "Horvath", "given" : "Tamas L", "non-dropping-particle" : "", "parse-names" : false, "suffix" : "" } ], "container-title" : "Journal of Clinical Investigation", "id" : "ITEM-1", "issue" : "12", "issued" : { "date-parts" : [ [ "2006" ] ] }, "page" : "3229-3239", "title" : "Ghrelin modulates the activity and synaptic input organization of midbrain dopamine neurons while promoting appetite", "type" : "article-journal", "volume" : "116" }, "uris" : [ "http://www.mendeley.com/documents/?uuid=737a625d-d971-4b0b-a1c8-0179739c7784" ] } ], "mendeley" : { "formattedCitation" : "(195)", "plainTextFormattedCitation" : "(195)", "previouslyFormattedCitation" : "&lt;sup&gt;195&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195)</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lastRenderedPageBreak/>
              <w:t>ghrelin</w:t>
            </w:r>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ghr</w:t>
            </w:r>
            <w:proofErr w:type="spellEnd"/>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hgh1</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 xml:space="preserve">Holstein Steer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DOI" : "10.1016/j.domaniend.2009.07.007", "ISSN" : "1879-0054", "PMID" : "19733462", "abstract" : "The purpose of this study was to evaluate whether circulating ghrelin and growth hormone (GH) concentrations in cattle are regulated by endothelin-1 (ET-1), endothelin-3 (ET-3), and secretin. Six Holstein steers (242+/-1 d old, 280.5+/-4.4 kg body weight [BW]; mean+/-SEM) were allocated randomly in an incomplete Latin square design to receive each of 4 treatment compounds (vehicle, ET-1, ET-3, and secretin) with 1-d intervals between successive treatments. The treatment compounds were injected intravenously via a catheter inserted into the external jugular vein of each steer. Blood was sampled from the indwelling catheter at -30, -15, 0, 5, 10, 15, 20, 30, 45, 60, 90, 120, 150, and 180 min. Plasma ghrelin and GH responses to the treatment compounds were measured by a double-antibody radioimmunoassay system. Data were analyzed by using a MIXED procedure of SAS, version 9.1. Plasma acyl ghrelin, total ghrelin, and GH concentrations were increased by both ET-1 and ET-3 injection (ET-1 injection: 311+/-15 pg/mL vs 245+/-15 pg/mL, 2.4+/-0.2 ng/mL vs 1.61+/-0.05 ng/mL, 4.73+/-0.92 ng/mL vs 1.17+/-0.09 ng/mL for acyl ghrelin, total ghrelin, and GH, respectively; ET-3 injection: 337+/-27 pg/mL vs 245+/-15 pg/mL, 2.6+/-0.1 ng/mL vs 1.61+/-0.05 ng/mL, 5.56+/-0.97 ng/mL vs 1.17+/-0.09 ng/mL for acyl ghrelin, total ghrelin, and GH, respectively; P&lt;0.01). Ghrelin and GH concentrations were not changed by secretin injection throughout the experimental periods. These results indicate that ET-1 and ET-3 stimulate ghrelin and GH secretion in cattle and demonstrate for the first time that endogenous ghrelin released in response to endothelin injection stimulates GH secretion in vivo in cattle.", "author" : [ { "dropping-particle" : "", "family" : "ThanThan", "given" : "S", "non-dropping-particle" : "", "parse-names" : false, "suffix" : "" }, { "dropping-particle" : "", "family" : "Mekaru", "given" : "C", "non-dropping-particle" : "", "parse-names" : false, "suffix" : "" }, { "dropping-particle" : "", "family" : "Seki", "given" : "N", "non-dropping-particle" : "", "parse-names" : false, "suffix" : "" }, { "dropping-particle" : "", "family" : "Hidaka", "given" : "K", "non-dropping-particle" : "", "parse-names" : false, "suffix" : "" }, { "dropping-particle" : "", "family" : "A Ueno", "given" : "", "non-dropping-particle" : "", "parse-names" : false, "suffix" : "" }, { "dropping-particle" : "", "family" : "ThidarMyint", "given" : "H", "non-dropping-particle" : "", "parse-names" : false, "suffix" : "" }, { "dropping-particle" : "", "family" : "Kuwayama", "given" : "H", "non-dropping-particle" : "", "parse-names" : false, "suffix" : "" } ], "container-title" : "Domestic animal endocrinology", "id" : "ITEM-1", "issue" : "1", "issued" : { "date-parts" : [ [ "2010", "1" ] ] }, "page" : "1-12", "title" : "Endogenous ghrelin released in response to endothelin stimulates growth hormone secretion in cattle.", "type" : "article-journal", "volume" : "38" }, "uris" : [ "http://www.mendeley.com/documents/?uuid=88bcb96d-8182-45ca-9508-d05c5443ddfb" ] } ], "mendeley" : { "formattedCitation" : "(153)", "plainTextFormattedCitation" : "(153)", "previouslyFormattedCitation" : "&lt;sup&gt;153&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153)</w:t>
            </w:r>
            <w:r w:rsidRPr="00E901D6">
              <w:rPr>
                <w:rFonts w:ascii="Times New Roman" w:eastAsia="Times New Roman" w:hAnsi="Times New Roman" w:cs="Times New Roman"/>
                <w:color w:val="000000"/>
                <w:lang w:eastAsia="en-IN"/>
              </w:rPr>
              <w:fldChar w:fldCharType="end"/>
            </w:r>
            <w:r w:rsidRPr="00E901D6">
              <w:rPr>
                <w:rFonts w:ascii="Times New Roman" w:eastAsia="Times New Roman" w:hAnsi="Times New Roman" w:cs="Times New Roman"/>
                <w:color w:val="000000"/>
                <w:lang w:eastAsia="en-IN"/>
              </w:rPr>
              <w:t xml:space="preserve">; Rat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DOI" : "10.1006/bbrc.2000.3342", "ISSN" : "0006-291X", "PMID" : "10964690", "abstract" : "Ghrelin, a novel growth-hormone-releasing acylated peptide, was recently isolated from rat stomach by the search of an endogenous ligand to an \"orphan\" G-protein-coupled-receptor. Ghrelin neuron is present in the arcuate nucleus of rat hypothalamus, but its central effect on growth hormone (GH) release has yet to be clarified. We determined the plasma GH concentration and GH mRNA level in the pituitary in response to central administration of ghrelin. A single intracerebroventricular (ICV) administration of ghrelin to rats increased the plasma GH concentration dose-dependently. A continuous ICV administration of ghrelin via osmotic pump for 12 days increased the plasma GH concentration on day 6, but did not keep the high GH concentration on day 12. The GH mRNA levels in both groups of single and continuous administration of ghrelin were not significantly different from those of controls. A single administration of growth-hormone secretagogue also did not stimulate GH synthesis. Central ghrelin stimulated GH release but did not augment GH synthesis. In addition to gastric ghrelin, hypothalamic ghrelin functions to regulate GH release.", "author" : [ { "dropping-particle" : "", "family" : "Date", "given" : "Yukari", "non-dropping-particle" : "", "parse-names" : false, "suffix" : "" }, { "dropping-particle" : "", "family" : "Murakami", "given" : "Noboru", "non-dropping-particle" : "", "parse-names" : false, "suffix" : "" }, { "dropping-particle" : "", "family" : "Kojima", "given" : "Masayasu", "non-dropping-particle" : "", "parse-names" : false, "suffix" : "" }, { "dropping-particle" : "", "family" : "Kuroiwa", "given" : "Takatoshi", "non-dropping-particle" : "", "parse-names" : false, "suffix" : "" }, { "dropping-particle" : "", "family" : "Matsukura", "given" : "Shigeru", "non-dropping-particle" : "", "parse-names" : false, "suffix" : "" }, { "dropping-particle" : "", "family" : "Kangawa", "given" : "Kenji", "non-dropping-particle" : "", "parse-names" : false, "suffix" : "" }, { "dropping-particle" : "", "family" : "Nakazato", "given" : "Masamitsu", "non-dropping-particle" : "", "parse-names" : false, "suffix" : "" } ], "container-title" : "Biochemical and biophysical research communications", "id" : "ITEM-1", "issue" : "2", "issued" : { "date-parts" : [ [ "2000", "8", "28" ] ] }, "page" : "477-80", "title" : "Central effects of a novel acylated peptide, ghrelin, on growth hormone release in rats.", "type" : "article-journal", "volume" : "275" }, "uris" : [ "http://www.mendeley.com/documents/?uuid=9e637068-5559-4066-bee1-e3a35e8fe11e" ] } ], "mendeley" : { "formattedCitation" : "(196)", "plainTextFormattedCitation" : "(196)", "previouslyFormattedCitation" : "&lt;sup&gt;196&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196)</w:t>
            </w:r>
            <w:r w:rsidRPr="00E901D6">
              <w:rPr>
                <w:rFonts w:ascii="Times New Roman" w:eastAsia="Times New Roman" w:hAnsi="Times New Roman" w:cs="Times New Roman"/>
                <w:color w:val="000000"/>
                <w:lang w:eastAsia="en-IN"/>
              </w:rPr>
              <w:fldChar w:fldCharType="end"/>
            </w:r>
            <w:r w:rsidRPr="00E901D6">
              <w:rPr>
                <w:rFonts w:ascii="Times New Roman" w:eastAsia="Times New Roman" w:hAnsi="Times New Roman" w:cs="Times New Roman"/>
                <w:color w:val="000000"/>
                <w:lang w:eastAsia="en-IN"/>
              </w:rPr>
              <w:t xml:space="preserve">; Rat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DOI" : "10.1038/45230", "ISSN" : "0028-0836", "PMID" : "10604470", "abstract" : "Small synthetic molecules called growth-hormone secretagogues (GHSs) stimulate the release of growth hormone (GH) from the pituitary. They act through GHS-R, a G-protein-coupled receptor for which the ligand is unknown. Recent cloning of GHS-R strongly suggests that an endogenous ligand for the receptor does exist and that there is a mechanism for regulating GH release that is distinct from its regulation by hypothalamic growth-hormone-releasing hormone (GHRH). We now report the purification and identification in rat stomach of an endogenous ligand specific for GHS-R. The purified ligand is a peptide of 28 amino acids, in which the serine 3 residue is n-octanoylated. The acylated peptide specifically releases GH both in vivo and in vitro, and O-n-octanoylation at serine 3 is essential for the activity. We designate the GH-releasing peptide 'ghrelin' (ghre is the Proto-Indo-European root of the word 'grow'). Human ghrelin is homologous to rat ghrelin apart from two amino acids. The occurrence of ghrelin in both rat and human indicates that GH release from the pituitary may be regulated not only by hypothalamic GHRH, but also by ghrelin.", "author" : [ { "dropping-particle" : "", "family" : "Kojima", "given" : "Masayasu", "non-dropping-particle" : "", "parse-names" : false, "suffix" : "" }, { "dropping-particle" : "", "family" : "Hosoda", "given" : "Hiroshi", "non-dropping-particle" : "", "parse-names" : false, "suffix" : "" }, { "dropping-particle" : "", "family" : "Date", "given" : "Yukari", "non-dropping-particle" : "", "parse-names" : false, "suffix" : "" }, { "dropping-particle" : "", "family" : "Nakazato", "given" : "Masamitsu", "non-dropping-particle" : "", "parse-names" : false, "suffix" : "" }, { "dropping-particle" : "", "family" : "Matsuo", "given" : "Hisayuki", "non-dropping-particle" : "", "parse-names" : false, "suffix" : "" }, { "dropping-particle" : "", "family" : "Kangawa", "given" : "Kenji", "non-dropping-particle" : "", "parse-names" : false, "suffix" : "" } ], "container-title" : "Nature", "id" : "ITEM-1", "issue" : "6762", "issued" : { "date-parts" : [ [ "1999", "12", "9" ] ] }, "page" : "656-60", "title" : "Ghrelin is a growth-hormone-releasing acylated peptide from stomach.", "type" : "article-journal", "volume" : "402" }, "uris" : [ "http://www.mendeley.com/documents/?uuid=220dbdbe-19e9-4097-bc57-a2ff8e9512a9" ] } ], "mendeley" : { "formattedCitation" : "(197)", "plainTextFormattedCitation" : "(197)", "previouslyFormattedCitation" : "&lt;sup&gt;197&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197)</w:t>
            </w:r>
            <w:r w:rsidRPr="00E901D6">
              <w:rPr>
                <w:rFonts w:ascii="Times New Roman" w:eastAsia="Times New Roman" w:hAnsi="Times New Roman" w:cs="Times New Roman"/>
                <w:color w:val="000000"/>
                <w:lang w:eastAsia="en-IN"/>
              </w:rPr>
              <w:fldChar w:fldCharType="end"/>
            </w:r>
            <w:r w:rsidRPr="00E901D6">
              <w:rPr>
                <w:rFonts w:ascii="Times New Roman" w:eastAsia="Times New Roman" w:hAnsi="Times New Roman" w:cs="Times New Roman"/>
                <w:color w:val="000000"/>
                <w:lang w:eastAsia="en-IN"/>
              </w:rPr>
              <w:t xml:space="preserve">; </w:t>
            </w:r>
            <w:proofErr w:type="spellStart"/>
            <w:r w:rsidRPr="00E901D6">
              <w:rPr>
                <w:rFonts w:ascii="Times New Roman" w:eastAsia="Times New Roman" w:hAnsi="Times New Roman" w:cs="Times New Roman"/>
                <w:color w:val="000000"/>
                <w:lang w:eastAsia="en-IN"/>
              </w:rPr>
              <w:t>Wistar</w:t>
            </w:r>
            <w:proofErr w:type="spellEnd"/>
            <w:r w:rsidRPr="00E901D6">
              <w:rPr>
                <w:rFonts w:ascii="Times New Roman" w:eastAsia="Times New Roman" w:hAnsi="Times New Roman" w:cs="Times New Roman"/>
                <w:color w:val="000000"/>
                <w:lang w:eastAsia="en-IN"/>
              </w:rPr>
              <w:t xml:space="preserve"> rat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Ghrelin, a novel 28 amino acid peptide found in hypothalamus and stomach, was recently identified as the endogenous ligand for the growth hormone secretagogue receptor (GHS-R). We have now found that both intracerebroventricular (i.c.v.) and intraperitoneal (i.p.) administration of ghrelin in freely feeding rats stimulated food intake. The onset of increased feeding was rapid and after i.c.v. administration was sustained for 24 hours. Following i.c.v. administration of 3 nmol ghrelin, the duration and magnitude of the feeding stimulation was similar to that following 5 nmol neuropeptide Y (NPY). Plasma growth hormone (GH) concentration increased following both i.c.v. and i.p. administration of ghrelin. Release of adrenocorticotrophic hormone (ACTH) was stimulated and thyroid stimulating hormone (TSH) inhibited following i.c.v. administration of ghrelin. These data suggest a possible role for the newly identified endogenous hypothalamic peptide, ghrelin, in stimulation of feeding and growth hormone secretion.", "author" : [ { "dropping-particle" : "", "family" : "Wren", "given" : "AM", "non-dropping-particle" : "", "parse-names" : false, "suffix" : "" }, { "dropping-particle" : "", "family" : "Small", "given" : "CJ", "non-dropping-particle" : "", "parse-names" : false, "suffix" : "" }, { "dropping-particle" : "", "family" : "Ward", "given" : "HL", "non-dropping-particle" : "", "parse-names" : false, "suffix" : "" }, { "dropping-particle" : "", "family" : "Murphy", "given" : "KG", "non-dropping-particle" : "", "parse-names" : false, "suffix" : "" }, { "dropping-particle" : "", "family" : "Dakin", "given" : "CL", "non-dropping-particle" : "", "parse-names" : false, "suffix" : "" }, { "dropping-particle" : "", "family" : "Taheri", "given" : "S", "non-dropping-particle" : "", "parse-names" : false, "suffix" : "" }, { "dropping-particle" : "", "family" : "Kennedy", "given" : "AR", "non-dropping-particle" : "", "parse-names" : false, "suffix" : "" }, { "dropping-particle" : "", "family" : "Roberts", "given" : "GH", "non-dropping-particle" : "", "parse-names" : false, "suffix" : "" }, { "dropping-particle" : "", "family" : "Morgan", "given" : "DG", "non-dropping-particle" : "", "parse-names" : false, "suffix" : "" }, { "dropping-particle" : "", "family" : "Ghatei", "given" : "MA", "non-dropping-particle" : "", "parse-names" : false, "suffix" : "" }, { "dropping-particle" : "", "family" : "Bloom", "given" : "SR", "non-dropping-particle" : "", "parse-names" : false, "suffix" : "" } ], "container-title" : "Endocrinology", "id" : "ITEM-1", "issue" : "11", "issued" : { "date-parts" : [ [ "2000" ] ] }, "page" : "4325-8", "title" : "The novel hypothalamic peptide ghrelin stimulates food intake and growth hormone secretion.", "type" : "article-journal", "volume" : "141" }, "uris" : [ "http://www.mendeley.com/documents/?uuid=79976c37-ae44-4c2f-bfc8-90b0601aaa88" ] } ], "mendeley" : { "formattedCitation" : "(192)", "plainTextFormattedCitation" : "(192)", "previouslyFormattedCitation" : "&lt;sup&gt;192&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192)</w:t>
            </w:r>
            <w:r w:rsidRPr="00E901D6">
              <w:rPr>
                <w:rFonts w:ascii="Times New Roman" w:eastAsia="Times New Roman" w:hAnsi="Times New Roman" w:cs="Times New Roman"/>
                <w:color w:val="000000"/>
                <w:lang w:eastAsia="en-IN"/>
              </w:rPr>
              <w:fldChar w:fldCharType="end"/>
            </w:r>
            <w:r w:rsidRPr="00E901D6">
              <w:rPr>
                <w:rFonts w:ascii="Times New Roman" w:eastAsia="Times New Roman" w:hAnsi="Times New Roman" w:cs="Times New Roman"/>
                <w:color w:val="000000"/>
                <w:lang w:eastAsia="en-IN"/>
              </w:rPr>
              <w:t xml:space="preserve">; Human subject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ISSN" : "0021-972X", "PMID" : "11238504", "abstract" : "An endogenous ligand for the GH secretagogue-receptor (GHS-receptor) has recently been isolated, from both the rat and the human stomach, and named ghrelin. It is a 28-amino-acid peptide showing a unique structure with an n-octanoyl ester at its third serine residue, which is essential for its potent stimulatory activity on somatotroph secretion. In fact, it has been demonstrated that ghrelin specifically stimulates GH secretion from both rat pituitary cells in culture and rats in vivo. The aim of the present study was to test the GH-releasing activity of ghrelin in humans and to compare it with that of GHRH and hexarelin (HEX), a nonnatural peptidyl GHS, which possesses strong GH-releasing activity but also significantly stimulates PRL, ACTH, and cortisol secretion. To clarify the mechanisms of action underlying the GH-releasing activity of ghrelin in humans, its interaction with GHRH and HEX was also studied. Seven normal young volunteers (7 men; 24-32 yr old; body mass index, 20-24 kg/m(2)) were studied. All subjects underwent the administration of ghrelin, HEX, and GHRH-29 (1.0 microg/kg i.v. at 0 min) as well as placebo (2 mL isotonic saline i.v. at 0 min). Six subjects also underwent the combined administration of ghrelin and GHRH or HEX. Blood samples were taken every 15 min from -15 up to +180 min. GH levels were assayed at each time point in all sessions; PRL, ACTH, cortisol, and aldosterone levels were also assayed after administration of ghrelin and/or HEX. Ghrelin administration induced a prompt and marked increase in circulating GH levels (Cmax, mean +/- SEM, 92.1 +/- 16.7 microg/L; area under the curve, 1894.9 +/- 347.8 microg/L.h). The GH response to ghrelin was clearly higher (P &lt; 0.01) than the one recorded after GHRH (26.7 +/- 8.7 microg/L; 619.6 +/- 174.4 microg/L.h) and even significantly higher (P &lt; 0.05) than after HEX (68.4 +/- 14.7 microg/L; 1546.9 +/- 380.0 microg/L x h). Ghrelin administration also induced an increase in PRL, ACTH, and cortisol levels; these responses were higher (P &lt; 0.05) than those elicited by HEX. A significant increase in aldosterone levels was recorded after ghrelin but not after HEX. The endocrine responses to ghrelin were not modified by the coadministration of HEX. On the other hand, the coadministration of ghrelin and GHRH had a real synergistical effect (P &lt; 0.05) on GH secretion (133.6 +/- 22.5 microg/L; 3374.3 +/- 617.3 microg/L x h). In conclusion, ghrelin, a natural ligand of GHS-receptor, exerts\u2026", "author" : [ { "dropping-particle" : "", "family" : "Arvat", "given" : "Emanuela", "non-dropping-particle" : "", "parse-names" : false, "suffix" : "" }, { "dropping-particle" : "", "family" : "Maccario", "given" : "Mauro", "non-dropping-particle" : "", "parse-names" : false, "suffix" : "" }, { "dropping-particle" : "", "family" : "Vito", "given" : "Lidia", "non-dropping-particle" : "Di", "parse-names" : false, "suffix" : "" }, { "dropping-particle" : "", "family" : "Broglio", "given" : "Fabio", "non-dropping-particle" : "", "parse-names" : false, "suffix" : "" }, { "dropping-particle" : "", "family" : "Benso", "given" : "Andrea", "non-dropping-particle" : "", "parse-names" : false, "suffix" : "" }, { "dropping-particle" : "", "family" : "Gottero", "given" : "Cristina", "non-dropping-particle" : "", "parse-names" : false, "suffix" : "" }, { "dropping-particle" : "", "family" : "Papotti", "given" : "Mauro", "non-dropping-particle" : "", "parse-names" : false, "suffix" : "" }, { "dropping-particle" : "", "family" : "Muccioli", "given" : "Giampiero", "non-dropping-particle" : "", "parse-names" : false, "suffix" : "" }, { "dropping-particle" : "", "family" : "Dieguez", "given" : "Carlos", "non-dropping-particle" : "", "parse-names" : false, "suffix" : "" }, { "dropping-particle" : "", "family" : "Casanueva", "given" : "Felipe F", "non-dropping-particle" : "", "parse-names" : false, "suffix" : "" }, { "dropping-particle" : "", "family" : "Deghenghi", "given" : "Romano", "non-dropping-particle" : "", "parse-names" : false, "suffix" : "" }, { "dropping-particle" : "", "family" : "Camanni", "given" : "Franco", "non-dropping-particle" : "", "parse-names" : false, "suffix" : "" }, { "dropping-particle" : "", "family" : "Ghigo", "given" : "Ezio", "non-dropping-particle" : "", "parse-names" : false, "suffix" : "" } ], "container-title" : "The Journal of clinical endocrinology and metabolism", "id" : "ITEM-1", "issue" : "3", "issued" : { "date-parts" : [ [ "2001", "3" ] ] }, "page" : "1169-74", "title" : "Endocrine activities of ghrelin, a natural growth hormone secretagogue (GHS), in humans: comparison and interactions with hexarelin, a nonnatural peptidyl GHS, and GH-releasing hormone.", "type" : "article-journal", "volume" : "86" }, "uris" : [ "http://www.mendeley.com/documents/?uuid=f16e3b19-24f3-4ebc-9e87-9e658b56e7ec" ] } ], "mendeley" : { "formattedCitation" : "(198)", "plainTextFormattedCitation" : "(198)", "previouslyFormattedCitation" : "&lt;sup&gt;198&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198)</w:t>
            </w:r>
            <w:r w:rsidRPr="00E901D6">
              <w:rPr>
                <w:rFonts w:ascii="Times New Roman" w:eastAsia="Times New Roman" w:hAnsi="Times New Roman" w:cs="Times New Roman"/>
                <w:color w:val="000000"/>
                <w:lang w:eastAsia="en-IN"/>
              </w:rPr>
              <w:fldChar w:fldCharType="end"/>
            </w:r>
            <w:r w:rsidRPr="00E901D6">
              <w:rPr>
                <w:rFonts w:ascii="Times New Roman" w:eastAsia="Times New Roman" w:hAnsi="Times New Roman" w:cs="Times New Roman"/>
                <w:color w:val="000000"/>
                <w:lang w:eastAsia="en-IN"/>
              </w:rPr>
              <w:t xml:space="preserve">; Mouse hypothalamu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DOI" : "10.1111/j.1460-9568.2011.07787.x", "ISSN" : "1460-9568", "PMID" : "21777303", "abstract" : "Ghrelin, a natural ligand of the growth hormone secretagogue receptor (GHS-R), is synthesized in the stomach but may also be expressed in lesser quantity in the hypothalamus where the GHS-R is located on growth hormone-releasing hormone (GHRH) neurons. Obestatin, a peptide derived from the same precursor as ghrelin, is able to antagonize the ghrelin-induced increase of growth hormone (GH) secretion in vivo but not from pituitary explants in vitro. Thus, the blockade of ghrelin-induced GH release by obestatin could be mediated at the hypothalamic level by the neuronal network that controls pituitary GH secretion. Ghrelin increased GHRH and decreased somatostatin (somatotropin-releasing inhibitory factor) release from hypothalamic explants, whereas obestatin only reduced the ghrelin-induced increase of GHRH release, thus indicating that the effect of ghrelin and obestatin is targeted to GHRH neurons. Patch-clamp recordings on mouse GHRH-enhanced green fluorescent protein neurons indicated that ghrelin and obestatin had no significant effects on glutamatergic synaptic transmission. Ghrelin decreased GABAergic synaptic transmission in 44% of the recorded neurons, an effect blocked in the presence of the GHS-R antagonist BIM28163, and stimulated the firing rate of 78% of GHRH neurons. Obestatin blocked the effects of ghrelin by acting on a receptor different from the GHS-R. These data suggest that: (i) ghrelin increases GHRH neuron excitability by increasing their action potential firing rate and decreasing the strength of GABA inhibitory inputs, thereby leading to an enhanced GHRH release; and (ii) obestatin counteracts ghrelin actions. Such interactions on GHRH neurons probably participate in the control of GH secretion.", "author" : [ { "dropping-particle" : "", "family" : "Feng", "given" : "Dan D", "non-dropping-particle" : "", "parse-names" : false, "suffix" : "" }, { "dropping-particle" : "", "family" : "Yang", "given" : "Seung-Kwon", "non-dropping-particle" : "", "parse-names" : false, "suffix" : "" }, { "dropping-particle" : "", "family" : "Loudes", "given" : "Catherine", "non-dropping-particle" : "", "parse-names" : false, "suffix" : "" }, { "dropping-particle" : "", "family" : "Simon", "given" : "Axelle", "non-dropping-particle" : "", "parse-names" : false, "suffix" : "" }, { "dropping-particle" : "", "family" : "Al-Sarraf", "given" : "Tamara", "non-dropping-particle" : "", "parse-names" : false, "suffix" : "" }, { "dropping-particle" : "", "family" : "Culler", "given" : "Michael", "non-dropping-particle" : "", "parse-names" : false, "suffix" : "" }, { "dropping-particle" : "", "family" : "Alvear-Perez", "given" : "Rodrigo", "non-dropping-particle" : "", "parse-names" : false, "suffix" : "" }, { "dropping-particle" : "", "family" : "Llorens-Cortes", "given" : "Catherine", "non-dropping-particle" : "", "parse-names" : false, "suffix" : "" }, { "dropping-particle" : "", "family" : "Chen", "given" : "Chen", "non-dropping-particle" : "", "parse-names" : false, "suffix" : "" }, { "dropping-particle" : "", "family" : "Epelbaum", "given" : "Jacques", "non-dropping-particle" : "", "parse-names" : false, "suffix" : "" }, { "dropping-particle" : "", "family" : "Gardette", "given" : "Robert", "non-dropping-particle" : "", "parse-names" : false, "suffix" : "" } ], "container-title" : "The European journal of neuroscience", "id" : "ITEM-1", "issue" : "5", "issued" : { "date-parts" : [ [ "2011", "9" ] ] }, "page" : "732-44", "title" : "Ghrelin and obestatin modulate growth hormone-releasing hormone release and synaptic inputs onto growth hormone-releasing hormone neurons.", "type" : "article-journal", "volume" : "34" }, "uris" : [ "http://www.mendeley.com/documents/?uuid=06f0c425-a3b5-4193-a934-0332c1261231" ] } ], "mendeley" : { "formattedCitation" : "(199)", "plainTextFormattedCitation" : "(199)", "previouslyFormattedCitation" : "&lt;sup&gt;199&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199)</w:t>
            </w:r>
            <w:r w:rsidRPr="00E901D6">
              <w:rPr>
                <w:rFonts w:ascii="Times New Roman" w:eastAsia="Times New Roman" w:hAnsi="Times New Roman" w:cs="Times New Roman"/>
                <w:color w:val="000000"/>
                <w:lang w:eastAsia="en-IN"/>
              </w:rPr>
              <w:fldChar w:fldCharType="end"/>
            </w:r>
            <w:r w:rsidRPr="00E901D6">
              <w:rPr>
                <w:rFonts w:ascii="Times New Roman" w:eastAsia="Times New Roman" w:hAnsi="Times New Roman" w:cs="Times New Roman"/>
                <w:color w:val="000000"/>
                <w:lang w:eastAsia="en-IN"/>
              </w:rPr>
              <w:t xml:space="preserve">; Human subject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An endogenous ligand for the GH secretagogue-receptor (GHS-R) has been recently purified from rat and human stomach and named Ghrelin. It has been demonstrated that Ghrelin specifically stimulates GH secretion from rat pituitary cells in culture as well as in rats in vivo. In this preliminary study, in 4 normal adults [age (mean+/-SE): 28.6+/-3.5 yr; body mass index (BMI): 22.3+/-2.1 kg/m2] we administered 1.0 microg/kg Ghrelin or GHRH-29 to compare their GH-releasing activities in humans. In all subjects Ghrelin induced a prompt, marked and long-lasting increase in circulating GH levels (peak: 107.9+/-26.1 microg/l; AUC: 6503.1+/-1632.7 microg/l/h). The GH response to Ghrelin was clearly higher (p&lt;0.05) than that after GHRH (peak: 22.3+/-4.5 microg/l; AUC: 1517.5+/-338.4 microg/l/h). In conclusion, this preliminary study shows that Ghrelin exerts a strong stimulatory effect on GH secretion in humans releasing more GH than GHRH.", "author" : [ { "dropping-particle" : "", "family" : "Arvat", "given" : "Emanuela", "non-dropping-particle" : "", "parse-names" : false, "suffix" : "" }, { "dropping-particle" : "", "family" : "Vito", "given" : "Lidia", "non-dropping-particle" : "Di", "parse-names" : false, "suffix" : "" }, { "dropping-particle" : "", "family" : "Broglio", "given" : "Fabio", "non-dropping-particle" : "", "parse-names" : false, "suffix" : "" }, { "dropping-particle" : "", "family" : "Papotti", "given" : "Mauro", "non-dropping-particle" : "", "parse-names" : false, "suffix" : "" }, { "dropping-particle" : "", "family" : "Muccioli", "given" : "Giampiero", "non-dropping-particle" : "", "parse-names" : false, "suffix" : "" }, { "dropping-particle" : "", "family" : "Dieguez", "given" : "Carlos", "non-dropping-particle" : "", "parse-names" : false, "suffix" : "" }, { "dropping-particle" : "", "family" : "Casanueva", "given" : "Felipe F", "non-dropping-particle" : "", "parse-names" : false, "suffix" : "" }, { "dropping-particle" : "", "family" : "Deghenghi", "given" : "Romano", "non-dropping-particle" : "", "parse-names" : false, "suffix" : "" }, { "dropping-particle" : "", "family" : "Camanni", "given" : "Franco", "non-dropping-particle" : "", "parse-names" : false, "suffix" : "" }, { "dropping-particle" : "", "family" : "Ghigo", "given" : "Ezio", "non-dropping-particle" : "", "parse-names" : false, "suffix" : "" } ], "container-title" : "journal of endocrinological investigation", "id" : "ITEM-1", "issue" : "8", "issued" : { "date-parts" : [ [ "2000" ] ] }, "page" : "493-5", "title" : "Preliminary evidence that Ghrelin, the natural GH secretagogue (GHS)-receptor ligand, strongly stimulates GH secretion in humans.", "type" : "article-journal", "volume" : "23" }, "uris" : [ "http://www.mendeley.com/documents/?uuid=e982f11b-179a-4f54-a52e-f541eb5bb188" ] } ], "mendeley" : { "formattedCitation" : "(200)", "plainTextFormattedCitation" : "(200)", "previouslyFormattedCitation" : "&lt;sup&gt;200&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200)</w:t>
            </w:r>
            <w:r w:rsidRPr="00E901D6">
              <w:rPr>
                <w:rFonts w:ascii="Times New Roman" w:eastAsia="Times New Roman" w:hAnsi="Times New Roman" w:cs="Times New Roman"/>
                <w:color w:val="000000"/>
                <w:lang w:eastAsia="en-IN"/>
              </w:rPr>
              <w:fldChar w:fldCharType="end"/>
            </w:r>
            <w:r w:rsidRPr="00E901D6">
              <w:rPr>
                <w:rFonts w:ascii="Times New Roman" w:eastAsia="Times New Roman" w:hAnsi="Times New Roman" w:cs="Times New Roman"/>
                <w:color w:val="000000"/>
                <w:lang w:eastAsia="en-IN"/>
              </w:rPr>
              <w:t xml:space="preserve">; Human subject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Ghrelin is a recently identified endogenous ligand for the growth hormone secretagogue receptor. It is synthesized predominantly in the stomach and found in the circulation of healthy humans. Ghrelin has been shown to promote increased food intake, weight gain and adiposity in rodents. The effect of ghrelin on appetite and food intake in man has not been determined. We investigated the effects of intravenous ghrelin (5.0 pmol/kg/min) or saline infusion on appetite and food intake in a randomised double-blind cross-over study in nine healthy volunteers. There was a clear-cut increase in energy consumed by every individual from a free-choice buffet (mean increase 28 +/- 3.9%, p&lt;0.001) during ghrelin compared with saline infusion. Visual analogue scores for appetite were greater during ghrelin compared to saline infusion. Ghrelin had no effect on gastric emptying as assessed by the paracetamol absorption test. Ghrelin is the first circulating hormone demonstrated to stimulate food intake in man. Endogenous ghrelin is a potentially important new regulator of the complex systems controlling food intake and body weight.", "author" : [ { "dropping-particle" : "", "family" : "Wren", "given" : "AM", "non-dropping-particle" : "", "parse-names" : false, "suffix" : "" }, { "dropping-particle" : "", "family" : "Seal", "given" : "LJ", "non-dropping-particle" : "", "parse-names" : false, "suffix" : "" }, { "dropping-particle" : "", "family" : "Cohen", "given" : "MA", "non-dropping-particle" : "", "parse-names" : false, "suffix" : "" }, { "dropping-particle" : "", "family" : "Brynes", "given" : "AE", "non-dropping-particle" : "", "parse-names" : false, "suffix" : "" }, { "dropping-particle" : "", "family" : "Frost", "given" : "GS", "non-dropping-particle" : "", "parse-names" : false, "suffix" : "" }, { "dropping-particle" : "", "family" : "Murphy", "given" : "KG", "non-dropping-particle" : "", "parse-names" : false, "suffix" : "" }, { "dropping-particle" : "", "family" : "Dhillo", "given" : "WS", "non-dropping-particle" : "", "parse-names" : false, "suffix" : "" }, { "dropping-particle" : "", "family" : "Ghatei", "given" : "MA", "non-dropping-particle" : "", "parse-names" : false, "suffix" : "" }, { "dropping-particle" : "", "family" : "Bloom", "given" : "SR", "non-dropping-particle" : "", "parse-names" : false, "suffix" : "" } ], "container-title" : "Journal of Clinical Endocrinology &amp; Metabolism", "id" : "ITEM-1", "issue" : "12", "issued" : { "date-parts" : [ [ "2001" ] ] }, "page" : "5992-5995", "title" : "Ghrelin enhances appetite and increases food intake in humans.", "type" : "article-journal", "volume" : "86" }, "uris" : [ "http://www.mendeley.com/documents/?uuid=9d1bfb23-a23c-490e-a28b-8c6eb14c002a" ] } ], "mendeley" : { "formattedCitation" : "(191)", "plainTextFormattedCitation" : "(191)", "previouslyFormattedCitation" : "&lt;sup&gt;191&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191)</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ghrelin</w:t>
            </w:r>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ghr</w:t>
            </w:r>
            <w:proofErr w:type="spellEnd"/>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ins1</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Sprague-</w:t>
            </w:r>
            <w:proofErr w:type="spellStart"/>
            <w:r w:rsidRPr="00E901D6">
              <w:rPr>
                <w:rFonts w:ascii="Times New Roman" w:eastAsia="Times New Roman" w:hAnsi="Times New Roman" w:cs="Times New Roman"/>
                <w:color w:val="000000"/>
                <w:lang w:eastAsia="en-IN"/>
              </w:rPr>
              <w:t>Dawley</w:t>
            </w:r>
            <w:proofErr w:type="spellEnd"/>
            <w:r w:rsidRPr="00E901D6">
              <w:rPr>
                <w:rFonts w:ascii="Times New Roman" w:eastAsia="Times New Roman" w:hAnsi="Times New Roman" w:cs="Times New Roman"/>
                <w:color w:val="000000"/>
                <w:lang w:eastAsia="en-IN"/>
              </w:rPr>
              <w:t xml:space="preserve"> rat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ISSN" : "0013-7227", "PMID" : "11751608", "abstract" : "Ghrelin, an endogenous ligand for the GH secretagogue receptor was characterized recently from extracts of rat stomach. We describe the enteric distribution of ghrelin, ontogeny of stomach ghrelin gene expression, effects of dietary and endocrine manipulations, and vagotomy on stomach ghrelin mRNA and peptide levels and secretion in the rat. Ghrelin expression was examined by Northern blotting. Tissue and plasma ghrelin levels were measured by RIA. A gradient of ghrelin production occurs in the rat gastrointestinal tract with the highest ghrelin expression and peptide levels in the mucosal layer of the stomach-fundus and the lowest levels in the colon. Ghrelin was not detectable in the fetal stomach and increased progressively after birth especially during the second and third postnatal weeks. Plasma ghrelin levels also increased in parallel with stomach ghrelin levels postnatally. Exogenous GH treatment decreased stomach ghrelin expression significantly. A high-fat diet decreased plasma ghrelin levels, whereas a low-protein diet increased plasma ghrelin levels significantly. Intravenous administration of ghrelin stimulates gastrin and insulin secretion. Our findings indicate that ghrelin is an important stomach hormone sensitive to nutritional intake; ghrelin may link enteric nutrition with secretion of GH, insulin, and gastrin.", "author" : [ { "dropping-particle" : "", "family" : "Lee", "given" : "Heung-Man", "non-dropping-particle" : "", "parse-names" : false, "suffix" : "" }, { "dropping-particle" : "", "family" : "Wang", "given" : "Guiyun", "non-dropping-particle" : "", "parse-names" : false, "suffix" : "" }, { "dropping-particle" : "", "family" : "Englander", "given" : "Ella W", "non-dropping-particle" : "", "parse-names" : false, "suffix" : "" }, { "dropping-particle" : "", "family" : "Kojima", "given" : "Masayasu", "non-dropping-particle" : "", "parse-names" : false, "suffix" : "" }, { "dropping-particle" : "", "family" : "Greeley", "given" : "George H", "non-dropping-particle" : "", "parse-names" : false, "suffix" : "" } ], "container-title" : "Endocrinology", "id" : "ITEM-1", "issue" : "1", "issued" : { "date-parts" : [ [ "2002", "1" ] ] }, "page" : "185-90", "title" : "Ghrelin, a new gastrointestinal endocrine peptide that stimulates insulin secretion: enteric distribution, ontogeny, influence of endocrine, and dietary manipulations.", "type" : "article-journal", "volume" : "143" }, "uris" : [ "http://www.mendeley.com/documents/?uuid=14e49fc3-122a-4325-b44b-0bf7dc754fcb" ] } ], "mendeley" : { "formattedCitation" : "(201)", "plainTextFormattedCitation" : "(201)", "previouslyFormattedCitation" : "&lt;sup&gt;201&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201)</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ghrelin</w:t>
            </w:r>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ghr</w:t>
            </w:r>
            <w:proofErr w:type="spellEnd"/>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gab1</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Sprague-</w:t>
            </w:r>
            <w:proofErr w:type="spellStart"/>
            <w:r w:rsidRPr="00E901D6">
              <w:rPr>
                <w:rFonts w:ascii="Times New Roman" w:eastAsia="Times New Roman" w:hAnsi="Times New Roman" w:cs="Times New Roman"/>
                <w:color w:val="000000"/>
                <w:lang w:eastAsia="en-IN"/>
              </w:rPr>
              <w:t>Dawley</w:t>
            </w:r>
            <w:proofErr w:type="spellEnd"/>
            <w:r w:rsidRPr="00E901D6">
              <w:rPr>
                <w:rFonts w:ascii="Times New Roman" w:eastAsia="Times New Roman" w:hAnsi="Times New Roman" w:cs="Times New Roman"/>
                <w:color w:val="000000"/>
                <w:lang w:eastAsia="en-IN"/>
              </w:rPr>
              <w:t xml:space="preserve"> rat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DOI" : "10.1038/npp.2012.190", "ISSN" : "0893-133X", "abstract" : "The neural circuitry that processes natural rewards converges with that engaged by addictive drugs. Because of this common neurocircuitry, drugs of abuse have been able to engage the hedonic mechanisms normally associated with the processing of natural rewards. Ghrelin is an orexigenic peptide that stimulates food intake by activating GHS-R1A receptors in the hypothalamus. However, ghrelin also activates GHS-R1A receptors on extrahypothalamic targets that mediate alcohol reward. The central nucleus of the amygdala (CeA) has a critical role in regulating ethanol consumption and the response to ethanol withdrawal. We previously demonstrated that rat CeA GABAergic transmission is enhanced by acute and chronic ethanol treatment. Here, we used quantitative RT-PCR (qRT-PCR) to detect Ghsr mRNA in the CeA and performed electrophysiological recordings to measure ghrelin effects on GABA transmission in this brain region. Furthermore, we examined whether acute or chronic ethanol treatment would alter these electrophysiological effects. Our qRT-PCR studies show the presence of Ghsr mRNA in the CeA. In naive animals, superfusion of ghrelin increased the amplitude of evoked inhibitory postsynaptic potentials (IPSPs) and the frequency of miniature inhibitory postsynaptic currents (mIPSCs). Coapplication of ethanol further increased the ghrelin-induced enhancement of IPSP amplitude, but to a lesser extent than ethanol alone. When applied alone, ethanol significantly increased IPSP amplitude, but this effect was attenuated by the application of ghrelin. In neurons from chronic ethanol-treated (CET) animals, the magnitude of ghrelin-induced increases in IPSP amplitude was not significantly different from that in naive animals, but the ethanol-induced increase in amplitude was abolished. Superfusion of the GHS-R1A antagonists D-Lys3-GHRP-6 and JMV 3002 decreased evoked IPSP and mIPSC frequency, revealing tonic ghrelin activity in the CeA. D-Lys3-GHRP-6 and JMV 3002 also blocked ghrelin-induced increases in GABAergic responses. Furthermore, D-Lys3-GHRP-6 did not affect ethanol-induced increases in IPSP amplitude. These studies implicate a potential role for the ghrelin system in regulating GABAergic transmission and a complex interaction with ethanol at CeA GABAergic synapses.", "author" : [ { "dropping-particle" : "", "family" : "Cruz", "given" : "Maureen T", "non-dropping-particle" : "", "parse-names" : false, "suffix" : "" }, { "dropping-particle" : "", "family" : "Herman", "given" : "Melissa A", "non-dropping-particle" : "", "parse-names" : false, "suffix" : "" }, { "dropping-particle" : "", "family" : "Cote", "given" : "Dawn M", "non-dropping-particle" : "", "parse-names" : false, "suffix" : "" }, { "dropping-particle" : "", "family" : "Ryabinin", "given" : "Andrey E", "non-dropping-particle" : "", "parse-names" : false, "suffix" : "" }, { "dropping-particle" : "", "family" : "Roberto", "given" : "Marisa", "non-dropping-particle" : "", "parse-names" : false, "suffix" : "" } ], "container-title" : "Neuropsychopharmacology", "id" : "ITEM-1", "issue" : "2", "issued" : { "date-parts" : [ [ "2012" ] ] }, "page" : "364-375", "publisher" : "Nature Publishing Group", "title" : "Ghrelin Increases GABAergic Transmission and Interacts with Ethanol Actions in the Rat Central Nucleus of the Amygdala", "type" : "article-journal", "volume" : "38" }, "uris" : [ "http://www.mendeley.com/documents/?uuid=01ea438a-74dd-41de-accc-4d087a413f44" ] } ], "mendeley" : { "formattedCitation" : "(202)", "plainTextFormattedCitation" : "(202)", "previouslyFormattedCitation" : "&lt;sup&gt;202&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202)</w:t>
            </w:r>
            <w:r w:rsidRPr="00E901D6">
              <w:rPr>
                <w:rFonts w:ascii="Times New Roman" w:eastAsia="Times New Roman" w:hAnsi="Times New Roman" w:cs="Times New Roman"/>
                <w:color w:val="000000"/>
                <w:lang w:eastAsia="en-IN"/>
              </w:rPr>
              <w:fldChar w:fldCharType="end"/>
            </w:r>
            <w:r w:rsidRPr="00E901D6">
              <w:rPr>
                <w:rFonts w:ascii="Times New Roman" w:eastAsia="Times New Roman" w:hAnsi="Times New Roman" w:cs="Times New Roman"/>
                <w:color w:val="000000"/>
                <w:lang w:eastAsia="en-IN"/>
              </w:rPr>
              <w:t xml:space="preserve">; Rats and mice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ISSN" : "0896-6273", "PMID" : "12597862", "abstract" : "The gastrointestinal peptide hormone ghrelin stimulates appetite in rodents and humans via hypothalamic actions. We discovered expression of ghrelin in a previously uncharacterized group of neurons adjacent to the third ventricle between the dorsal, ventral, paraventricular, and arcuate hypothalamic nuclei. These neurons send efferents onto key hypothalamic circuits, including those producing neuropeptide Y (NPY), Agouti-related protein (AGRP), proopiomelanocortin (POMC) products, and corticotropin-releasing hormone (CRH). Within the hypothalamus, ghrelin bound mostly on presynaptic terminals of NPY neurons. Using electrophysiological recordings, we found that ghrelin stimulated the activity of arcuate NPY neurons and mimicked the effect of NPY in the paraventricular nucleus of the hypothalamus (PVH). We propose that at these sites, release of ghrelin may stimulate the release of orexigenic peptides and neurotransmitters, thus representing a novel regulatory circuit controlling energy homeostasis.", "author" : [ { "dropping-particle" : "", "family" : "Cowley", "given" : "Michael A", "non-dropping-particle" : "", "parse-names" : false, "suffix" : "" }, { "dropping-particle" : "", "family" : "Smith", "given" : "Roy G", "non-dropping-particle" : "", "parse-names" : false, "suffix" : "" }, { "dropping-particle" : "", "family" : "Diano", "given" : "Sabrina", "non-dropping-particle" : "", "parse-names" : false, "suffix" : "" }, { "dropping-particle" : "", "family" : "Tsch\u00f6p", "given" : "Matthias", "non-dropping-particle" : "", "parse-names" : false, "suffix" : "" }, { "dropping-particle" : "", "family" : "Pronchuk", "given" : "Nina", "non-dropping-particle" : "", "parse-names" : false, "suffix" : "" }, { "dropping-particle" : "", "family" : "Grove", "given" : "Kevin L", "non-dropping-particle" : "", "parse-names" : false, "suffix" : "" }, { "dropping-particle" : "", "family" : "Strasburger", "given" : "Christian J", "non-dropping-particle" : "", "parse-names" : false, "suffix" : "" }, { "dropping-particle" : "", "family" : "Bidlingmaier", "given" : "Martin", "non-dropping-particle" : "", "parse-names" : false, "suffix" : "" }, { "dropping-particle" : "", "family" : "Esterman", "given" : "Michael", "non-dropping-particle" : "", "parse-names" : false, "suffix" : "" }, { "dropping-particle" : "", "family" : "Heiman", "given" : "Mark L", "non-dropping-particle" : "", "parse-names" : false, "suffix" : "" }, { "dropping-particle" : "", "family" : "Garcia-Segura", "given" : "Luis Miguel", "non-dropping-particle" : "", "parse-names" : false, "suffix" : "" }, { "dropping-particle" : "", "family" : "Nillni", "given" : "Eduardo A", "non-dropping-particle" : "", "parse-names" : false, "suffix" : "" }, { "dropping-particle" : "", "family" : "Mendez", "given" : "Pablo", "non-dropping-particle" : "", "parse-names" : false, "suffix" : "" }, { "dropping-particle" : "", "family" : "Low", "given" : "Malcolm J", "non-dropping-particle" : "", "parse-names" : false, "suffix" : "" }, { "dropping-particle" : "", "family" : "Sotonyi", "given" : "Peter", "non-dropping-particle" : "", "parse-names" : false, "suffix" : "" }, { "dropping-particle" : "", "family" : "Friedman", "given" : "Jeffrey M", "non-dropping-particle" : "", "parse-names" : false, "suffix" : "" }, { "dropping-particle" : "", "family" : "Liu", "given" : "Hongyan", "non-dropping-particle" : "", "parse-names" : false, "suffix" : "" }, { "dropping-particle" : "", "family" : "Pinto", "given" : "Shirly", "non-dropping-particle" : "", "parse-names" : false, "suffix" : "" }, { "dropping-particle" : "", "family" : "Colmers", "given" : "William F", "non-dropping-particle" : "", "parse-names" : false, "suffix" : "" }, { "dropping-particle" : "", "family" : "Cone", "given" : "Roger D", "non-dropping-particle" : "", "parse-names" : false, "suffix" : "" }, { "dropping-particle" : "", "family" : "Horvath", "given" : "Tamas L", "non-dropping-particle" : "", "parse-names" : false, "suffix" : "" } ], "container-title" : "Neuron", "id" : "ITEM-1", "issue" : "4", "issued" : { "date-parts" : [ [ "2003", "2", "20" ] ] }, "page" : "649-61", "title" : "The distribution and mechanism of action of ghrelin in the CNS demonstrates a novel hypothalamic circuit regulating energy homeostasis.", "type" : "article-journal", "volume" : "37" }, "uris" : [ "http://www.mendeley.com/documents/?uuid=262e6040-3b2d-47ad-9f41-692ce8f7b599" ] } ], "mendeley" : { "formattedCitation" : "(203)", "plainTextFormattedCitation" : "(203)", "previouslyFormattedCitation" : "&lt;sup&gt;203&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203)</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ghrelin</w:t>
            </w:r>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ghr</w:t>
            </w:r>
            <w:proofErr w:type="spellEnd"/>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et10</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Sprague-</w:t>
            </w:r>
            <w:proofErr w:type="spellStart"/>
            <w:r w:rsidRPr="00E901D6">
              <w:rPr>
                <w:rFonts w:ascii="Times New Roman" w:eastAsia="Times New Roman" w:hAnsi="Times New Roman" w:cs="Times New Roman"/>
                <w:color w:val="000000"/>
                <w:lang w:eastAsia="en-IN"/>
              </w:rPr>
              <w:t>Dawley</w:t>
            </w:r>
            <w:proofErr w:type="spellEnd"/>
            <w:r w:rsidRPr="00E901D6">
              <w:rPr>
                <w:rFonts w:ascii="Times New Roman" w:eastAsia="Times New Roman" w:hAnsi="Times New Roman" w:cs="Times New Roman"/>
                <w:color w:val="000000"/>
                <w:lang w:eastAsia="en-IN"/>
              </w:rPr>
              <w:t xml:space="preserve"> rat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DOI" : "10.1016/j.cardiores.2005.06.011", "ISSN" : "0008-6363", "PMID" : "16018991", "abstract" : "Severe sepsis is associated with increased total peripheral resistance (TPR) and decreased organ blood flow, in which endothelin-1 (ET-1) plays an important role. Plasma levels of ghrelin, a newly-identified endogenous ligand for growth hormone secretagogue receptor and a potent vasodilatory peptide, are significantly reduced in sepsis. Ghrelin downregulation heralds the hypodynamic response in severe sepsis. Therefore, we hypothesized that the administration of exogenous ghrelin improves organ blood flow by downregulation of ET-1 under such conditions.", "author" : [ { "dropping-particle" : "", "family" : "Wu", "given" : "Rongqian", "non-dropping-particle" : "", "parse-names" : false, "suffix" : "" }, { "dropping-particle" : "", "family" : "Dong", "given" : "Weifeng", "non-dropping-particle" : "", "parse-names" : false, "suffix" : "" }, { "dropping-particle" : "", "family" : "Zhou", "given" : "Mian", "non-dropping-particle" : "", "parse-names" : false, "suffix" : "" }, { "dropping-particle" : "", "family" : "Cui", "given" : "Xiaoxuan", "non-dropping-particle" : "", "parse-names" : false, "suffix" : "" }, { "dropping-particle" : "", "family" : "Hank Simms", "given" : "H", "non-dropping-particle" : "", "parse-names" : false, "suffix" : "" }, { "dropping-particle" : "", "family" : "Wang", "given" : "Ping", "non-dropping-particle" : "", "parse-names" : false, "suffix" : "" } ], "container-title" : "Cardiovascular research", "id" : "ITEM-1", "issue" : "2", "issued" : { "date-parts" : [ [ "2005", "11", "1" ] ] }, "page" : "318-26", "title" : "Ghrelin improves tissue perfusion in severe sepsis via downregulation of endothelin-1.", "type" : "article-journal", "volume" : "68" }, "uris" : [ "http://www.mendeley.com/documents/?uuid=9bbf8080-e2a9-4293-9f6d-0c4003cd08ba" ] } ], "mendeley" : { "formattedCitation" : "(204)", "plainTextFormattedCitation" : "(204)", "previouslyFormattedCitation" : "&lt;sup&gt;204&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204)</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glucagon</w:t>
            </w:r>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glg</w:t>
            </w:r>
            <w:proofErr w:type="spellEnd"/>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gng1</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 xml:space="preserve">Rat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It has been established, mainly by histochemical and immunohistochemical studies, that liver cells are functionally heterogeneous, with periportal hepatocytes (PPHs) being predominantly gluconeogenic and perivenous hepatocytes (PVHs) being glycolytic. We therefore investigated the region-specific functional effects of glucagon on glycogenolysis and gluconeogenesis in isolated PPHs and PVHs prepared by the digitonin-collagenase method. BB rats, a model of insulin-dependent diabetes, were used to study the region-specific heterogeneity of gluconeogenesis in the diabetic state. Although glycogen content was not different between PVHs and PPHs in rats fed the normal diet, basal glucose release was 1.37 times greater in PVHs than in PPHs (P &lt;.05). The increase in glucose release stimulated by 0.01 to 0.1 nmol/L glucagon was 1.52 times greater in PVHs than in PPHs (P &lt; .05), whereas no differences were seen in response to 1 to 100 nmol/L glucagon. Glucose release from gluconeogenic substrates was 1.57 times greater in the PPHs than in the PVHs of fasted normal rats (P &lt; .05), whereas the increase in gluconeogenesis produced by glucagon was not different between PPHs and PVHs. The glucagon-binding capacity, the cAMP release, and the increase in intracellular Ca2+ stimulated by glucagon were not different between PPHs and PVHs in the fed or fasted states. Gluconeogenesis from gluconeogenic substrates was 1.52 times greater in the PPHs than in the PVHs of fasted nondiabetic BB rats (P &lt; .05). After the development of diabetes, the gluconeogenic capacity in PVHs increased to the level observed in PPHs, but that in PPHs did not change. Thus there was no difference in gluconeogenesis between the PPHs and PVHs of diabetic BB rats. In both the PPHs and PVHs of diabetic BB rats, the 0.01 to 100 nmol/L glucagon-induced increase in gluconeogenesis was greater than that in PPHs from nondiabetic BB rats (2.30 and 3.07 times, P &lt; .01, respectively). We conclude that PPHs and PVHs of normal rat liver express region-specific differences in their glycogenolytic and gluconeogenic responses to glucagon. In diabetic BB rats, the difference in the gluconeogenic capacity between PPHs and PVHs disappeared, whereas glucagon-induced gluconeogenesis was enhanced.", "author" : [ { "dropping-particle" : "", "family" : "Ikezawa", "given" : "Y", "non-dropping-particle" : "", "parse-names" : false, "suffix" : "" }, { "dropping-particle" : "", "family" : "Yamatani", "given" : "K", "non-dropping-particle" : "", "parse-names" : false, "suffix" : "" }, { "dropping-particle" : "", "family" : "Ogawa", "given" : "A", "non-dropping-particle" : "", "parse-names" : false, "suffix" : "" }, { "dropping-particle" : "", "family" : "Ohnuma", "given" : "H", "non-dropping-particle" : "", "parse-names" : false, "suffix" : "" }, { "dropping-particle" : "", "family" : "Igarashi", "given" : "M", "non-dropping-particle" : "", "parse-names" : false, "suffix" : "" }, { "dropping-particle" : "", "family" : "Daimon", "given" : "M", "non-dropping-particle" : "", "parse-names" : false, "suffix" : "" }, { "dropping-particle" : "", "family" : "Manaka", "given" : "H", "non-dropping-particle" : "", "parse-names" : false, "suffix" : "" }, { "dropping-particle" : "", "family" : "Sasaki", "given" : "H", "non-dropping-particle" : "", "parse-names" : false, "suffix" : "" } ], "container-title" : "Journal of Laboratory and Clinical Medicine", "id" : "ITEM-1", "issue" : "6", "issued" : { "date-parts" : [ [ "1998" ] ] }, "page" : "547-55", "title" : "Effects of glucagon on glycogenolysis and gluconeogenesis are region-specific in periportal and perivenous hepatocytes.", "type" : "article-journal", "volume" : "132" }, "uris" : [ "http://www.mendeley.com/documents/?uuid=b0242347-4845-400f-bdab-6ec0d9c10e29" ] } ], "mendeley" : { "formattedCitation" : "(205)", "plainTextFormattedCitation" : "(205)", "previouslyFormattedCitation" : "&lt;sup&gt;205&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205)</w:t>
            </w:r>
            <w:r w:rsidRPr="00E901D6">
              <w:rPr>
                <w:rFonts w:ascii="Times New Roman" w:eastAsia="Times New Roman" w:hAnsi="Times New Roman" w:cs="Times New Roman"/>
                <w:color w:val="000000"/>
                <w:lang w:eastAsia="en-IN"/>
              </w:rPr>
              <w:fldChar w:fldCharType="end"/>
            </w:r>
            <w:r w:rsidRPr="00E901D6">
              <w:rPr>
                <w:rFonts w:ascii="Times New Roman" w:eastAsia="Times New Roman" w:hAnsi="Times New Roman" w:cs="Times New Roman"/>
                <w:color w:val="000000"/>
                <w:lang w:eastAsia="en-IN"/>
              </w:rPr>
              <w:t xml:space="preserve">; Rat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The relative contribution to basal, glucagon- and nerve stimulation-enhanced glucose output of glycogenolysis (glucose output in the presence of the gluconeogenic inhibitor mercaptopicolinate) and gluconeogenesis (difference in glucose output in the absence and presence of the inhibitor) was investigated in perfused livers from fed rats with high and from fasted animals with low levels of glycogen. 1) Basal glucose output in both states was due only to gluconeogenesis. 2) Glucagon-enhanced glucose output was due about equally to glycogenolysis and gluconeogenesis in the fed state, but predominantly to gluconeogenesis (80%) in the fasted state. 3) Nerve stimulation-increased glucose output was due mainly to glycogenolysis (65%) in the fed state and about equally to both processes in the fasted state. The results suggest that under basal conditions of normal demands the liver supplies glucose only via gluconeogenesis and thus spares its glycogen stores, and that in situations of enhanced demands signalled by an increase in glucagon or sympathetic tone the liver liberates glucose mainly via glycogenolysis.", "author" : [ { "dropping-particle" : "", "family" : "Beuers", "given" : "U", "non-dropping-particle" : "", "parse-names" : false, "suffix" : "" }, { "dropping-particle" : "", "family" : "Jungermann", "given" : "K", "non-dropping-particle" : "", "parse-names" : false, "suffix" : "" } ], "container-title" : "biochemistry International", "id" : "ITEM-1", "issue" : "3", "issued" : { "date-parts" : [ [ "1990" ] ] }, "page" : "405-13", "title" : "Relative contribution of glycogenolysis and gluconeogenesis to basal, glucagon- and nerve stimulation-dependent glucose output in the perfused liver from fed and fasted rats.", "type" : "article-journal", "volume" : "21" }, "uris" : [ "http://www.mendeley.com/documents/?uuid=95ec8eab-e4bd-4322-b184-2d645b594294" ] } ], "mendeley" : { "formattedCitation" : "(206)", "plainTextFormattedCitation" : "(206)", "previouslyFormattedCitation" : "&lt;sup&gt;206&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206)</w:t>
            </w:r>
            <w:r w:rsidRPr="00E901D6">
              <w:rPr>
                <w:rFonts w:ascii="Times New Roman" w:eastAsia="Times New Roman" w:hAnsi="Times New Roman" w:cs="Times New Roman"/>
                <w:color w:val="000000"/>
                <w:lang w:eastAsia="en-IN"/>
              </w:rPr>
              <w:fldChar w:fldCharType="end"/>
            </w:r>
            <w:r w:rsidRPr="00E901D6">
              <w:rPr>
                <w:rFonts w:ascii="Times New Roman" w:eastAsia="Times New Roman" w:hAnsi="Times New Roman" w:cs="Times New Roman"/>
                <w:color w:val="000000"/>
                <w:lang w:eastAsia="en-IN"/>
              </w:rPr>
              <w:t xml:space="preserve">; Bovine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Hepatocyte monolayers from neonatal calves were used to determine the effects of glucagon and insulin on incorporation of carbon from [2-14C]propionate, [1-14C]lactate, [U-14C]lactate, and [1,3-14C]glycerol into glucose and glycogen. Glucagon increased gluconeogenesis (nmol substrate incorporated into glucose or glycogen.micrograms DNA-1.h-1) from propionate and lactate but not from glycerol. Insulin decreased gluconeogenesis from [2-14C]propionate but was without effect on gluconeogenesis from [U-14C]lactate or [1,3-14C]glycerol. Net de novo glycogenesis (nmol substrate retained in cell glycogen.micrograms DNA-1.h-1) from propionate, lactate, and glycerol was decreased by glucagon and increased by insulin. Glucagon effects on gluconeogenesis, but not glycogenesis, were mimicked by dibutyryl adenosine 3',5'-cyclic monophosphate. Lactate flux through pyruvate carboxylase accounts for &gt; or = 91% of lactate carbon flux to glucose, and this proportion was unchanged by glucagon or insulin. Gluconeogenesis from propionate and lactate is regulated by substrate concentration and glucagon in bovine hepatocyte monolayers. The data indicate that, in neonatal bovine liver, glucagon acts on a process common to lactate and propionate to increase gluconeogenesis, and insulin opposes these effects on gluconeogenesis from propionate but not lactate.", "author" : [ { "dropping-particle" : "", "family" : "Donkin", "given" : "SS", "non-dropping-particle" : "", "parse-names" : false, "suffix" : "" }, { "dropping-particle" : "", "family" : "Armentano", "given" : "LE", "non-dropping-particle" : "", "parse-names" : false, "suffix" : "" } ], "container-title" : "American Journal of Physiology", "id" : "ITEM-1", "issue" : "4.2", "issued" : { "date-parts" : [ [ "1994" ] ] }, "page" : "R1229-R1237", "title" : "Regulation of gluconeogenesis by insulin and glucagon in the neonatal bovine.", "type" : "article-journal", "volume" : "266" }, "uris" : [ "http://www.mendeley.com/documents/?uuid=e477157f-b25e-451f-9947-c4c79a17a8e4" ] } ], "mendeley" : { "formattedCitation" : "(207)", "plainTextFormattedCitation" : "(207)", "previouslyFormattedCitation" : "&lt;sup&gt;207&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207)</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gluconeogenesis</w:t>
            </w:r>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gng</w:t>
            </w:r>
            <w:proofErr w:type="spellEnd"/>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pgl1</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 xml:space="preserve">Rat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It has been established, mainly by histochemical and immunohistochemical studies, that liver cells are functionally heterogeneous, with periportal hepatocytes (PPHs) being predominantly gluconeogenic and perivenous hepatocytes (PVHs) being glycolytic. We therefore investigated the region-specific functional effects of glucagon on glycogenolysis and gluconeogenesis in isolated PPHs and PVHs prepared by the digitonin-collagenase method. BB rats, a model of insulin-dependent diabetes, were used to study the region-specific heterogeneity of gluconeogenesis in the diabetic state. Although glycogen content was not different between PVHs and PPHs in rats fed the normal diet, basal glucose release was 1.37 times greater in PVHs than in PPHs (P &lt;.05). The increase in glucose release stimulated by 0.01 to 0.1 nmol/L glucagon was 1.52 times greater in PVHs than in PPHs (P &lt; .05), whereas no differences were seen in response to 1 to 100 nmol/L glucagon. Glucose release from gluconeogenic substrates was 1.57 times greater in the PPHs than in the PVHs of fasted normal rats (P &lt; .05), whereas the increase in gluconeogenesis produced by glucagon was not different between PPHs and PVHs. The glucagon-binding capacity, the cAMP release, and the increase in intracellular Ca2+ stimulated by glucagon were not different between PPHs and PVHs in the fed or fasted states. Gluconeogenesis from gluconeogenic substrates was 1.52 times greater in the PPHs than in the PVHs of fasted nondiabetic BB rats (P &lt; .05). After the development of diabetes, the gluconeogenic capacity in PVHs increased to the level observed in PPHs, but that in PPHs did not change. Thus there was no difference in gluconeogenesis between the PPHs and PVHs of diabetic BB rats. In both the PPHs and PVHs of diabetic BB rats, the 0.01 to 100 nmol/L glucagon-induced increase in gluconeogenesis was greater than that in PPHs from nondiabetic BB rats (2.30 and 3.07 times, P &lt; .01, respectively). We conclude that PPHs and PVHs of normal rat liver express region-specific differences in their glycogenolytic and gluconeogenic responses to glucagon. In diabetic BB rats, the difference in the gluconeogenic capacity between PPHs and PVHs disappeared, whereas glucagon-induced gluconeogenesis was enhanced.", "author" : [ { "dropping-particle" : "", "family" : "Ikezawa", "given" : "Y", "non-dropping-particle" : "", "parse-names" : false, "suffix" : "" }, { "dropping-particle" : "", "family" : "Yamatani", "given" : "K", "non-dropping-particle" : "", "parse-names" : false, "suffix" : "" }, { "dropping-particle" : "", "family" : "Ogawa", "given" : "A", "non-dropping-particle" : "", "parse-names" : false, "suffix" : "" }, { "dropping-particle" : "", "family" : "Ohnuma", "given" : "H", "non-dropping-particle" : "", "parse-names" : false, "suffix" : "" }, { "dropping-particle" : "", "family" : "Igarashi", "given" : "M", "non-dropping-particle" : "", "parse-names" : false, "suffix" : "" }, { "dropping-particle" : "", "family" : "Daimon", "given" : "M", "non-dropping-particle" : "", "parse-names" : false, "suffix" : "" }, { "dropping-particle" : "", "family" : "Manaka", "given" : "H", "non-dropping-particle" : "", "parse-names" : false, "suffix" : "" }, { "dropping-particle" : "", "family" : "Sasaki", "given" : "H", "non-dropping-particle" : "", "parse-names" : false, "suffix" : "" } ], "container-title" : "Journal of Laboratory and Clinical Medicine", "id" : "ITEM-1", "issue" : "6", "issued" : { "date-parts" : [ [ "1998" ] ] }, "page" : "547-55", "title" : "Effects of glucagon on glycogenolysis and gluconeogenesis are region-specific in periportal and perivenous hepatocytes.", "type" : "article-journal", "volume" : "132" }, "uris" : [ "http://www.mendeley.com/documents/?uuid=b0242347-4845-400f-bdab-6ec0d9c10e29" ] } ], "mendeley" : { "formattedCitation" : "(205)", "plainTextFormattedCitation" : "(205)", "previouslyFormattedCitation" : "&lt;sup&gt;205&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205)</w:t>
            </w:r>
            <w:r w:rsidRPr="00E901D6">
              <w:rPr>
                <w:rFonts w:ascii="Times New Roman" w:eastAsia="Times New Roman" w:hAnsi="Times New Roman" w:cs="Times New Roman"/>
                <w:color w:val="000000"/>
                <w:lang w:eastAsia="en-IN"/>
              </w:rPr>
              <w:fldChar w:fldCharType="end"/>
            </w:r>
            <w:r w:rsidRPr="00E901D6">
              <w:rPr>
                <w:rFonts w:ascii="Times New Roman" w:eastAsia="Times New Roman" w:hAnsi="Times New Roman" w:cs="Times New Roman"/>
                <w:color w:val="000000"/>
                <w:lang w:eastAsia="en-IN"/>
              </w:rPr>
              <w:t xml:space="preserve">; Rat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The relative contribution to basal, glucagon- and nerve stimulation-enhanced glucose output of glycogenolysis (glucose output in the presence of the gluconeogenic inhibitor mercaptopicolinate) and gluconeogenesis (difference in glucose output in the absence and presence of the inhibitor) was investigated in perfused livers from fed rats with high and from fasted animals with low levels of glycogen. 1) Basal glucose output in both states was due only to gluconeogenesis. 2) Glucagon-enhanced glucose output was due about equally to glycogenolysis and gluconeogenesis in the fed state, but predominantly to gluconeogenesis (80%) in the fasted state. 3) Nerve stimulation-increased glucose output was due mainly to glycogenolysis (65%) in the fed state and about equally to both processes in the fasted state. The results suggest that under basal conditions of normal demands the liver supplies glucose only via gluconeogenesis and thus spares its glycogen stores, and that in situations of enhanced demands signalled by an increase in glucagon or sympathetic tone the liver liberates glucose mainly via glycogenolysis.", "author" : [ { "dropping-particle" : "", "family" : "Beuers", "given" : "U", "non-dropping-particle" : "", "parse-names" : false, "suffix" : "" }, { "dropping-particle" : "", "family" : "Jungermann", "given" : "K", "non-dropping-particle" : "", "parse-names" : false, "suffix" : "" } ], "container-title" : "biochemistry International", "id" : "ITEM-1", "issue" : "3", "issued" : { "date-parts" : [ [ "1990" ] ] }, "page" : "405-13", "title" : "Relative contribution of glycogenolysis and gluconeogenesis to basal, glucagon- and nerve stimulation-dependent glucose output in the perfused liver from fed and fasted rats.", "type" : "article-journal", "volume" : "21" }, "uris" : [ "http://www.mendeley.com/documents/?uuid=95ec8eab-e4bd-4322-b184-2d645b594294" ] } ], "mendeley" : { "formattedCitation" : "(206)", "plainTextFormattedCitation" : "(206)", "previouslyFormattedCitation" : "&lt;sup&gt;206&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206)</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glut1</w:t>
            </w:r>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gt1</w:t>
            </w:r>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bgl1</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 xml:space="preserve">Rat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DOI" : "10.2337/db11-0120", "ISSN" : "1939-327X", "PMID" : "21562080", "abstract" : "OBJECTIVE\u2014Circulating glucose inhibits glucose production in normal rodents and humans, but this glucose effectiveness is disrupted in diabetes due partly to sustained hyperglycemia. We hypothesize that hyperglycemia in diabetes impairs hypothalamic glucose sensing to lower glucose production, and changes of glucose transporter-1 (GLUT1) in the hypothalamic glial cells are responsible for the deleterious effects of hyperglycemia in vivo. RESEARCH DESIGN AND METHODS\u2014We tested hypothalamic glucose effectiveness to increase hypothalamic glucose concentration and lower glucose production in rats induced with streptozotocin (STZ) uncontrolled diabetes, STZ and phlorizin, and whole-body and hypothalamic sustained hyperglycemia. We next assessed the content of glial GLUT1 in the hypothalamus, generated an adenovirus expressing GLUT1 driven by a glial \ufb01brillary acidic protein (GFAP) promoter (Ad-GFAP-GLUT1), and injected Ad-GFAP-GLUT1 into the hypothalamus of rats induced with hyperglycemia. Pancreatic euglycemic clamp and tracerdilution methodologies were used to assess changes in glucose kinetics in vivo. RESULTS\u2014Sustained hyperglycemia, as seen in the early onset of STZ-induced diabetes, disrupted hypothalamic glucose sensing to increase hypothalamic glucose concentration and lower glucose production in association with reduced GLUT1 levels in the hypothalamic glial cells of rats in vivo. Overexpression of hypothalamic glial GLUT1 in STZ-induced rats with reduced GLUT1 acutely normalized plasma glucose levels and in rats with selectively induced hypothalamic hyperglycemia restored hypothalamic glucose effectiveness. CONCLUSIONS\u2014Sustained hyperglycemia impairs hypothalamic glucose sensing to lower glucose production through changes in hypothalamic glial GLUT1, and these data highlight the critical role of hypothalamic glial GLUT1 in mediating glucose sensing to regulate glucose production.", "author" : [ { "dropping-particle" : "", "family" : "Chari", "given" : "Madhu", "non-dropping-particle" : "", "parse-names" : false, "suffix" : "" }, { "dropping-particle" : "", "family" : "Yang", "given" : "Clair S", "non-dropping-particle" : "", "parse-names" : false, "suffix" : "" }, { "dropping-particle" : "", "family" : "Lam", "given" : "Carol K L", "non-dropping-particle" : "", "parse-names" : false, "suffix" : "" }, { "dropping-particle" : "", "family" : "Lee", "given" : "Katie", "non-dropping-particle" : "", "parse-names" : false, "suffix" : "" }, { "dropping-particle" : "", "family" : "Mighiu", "given" : "Patricia", "non-dropping-particle" : "", "parse-names" : false, "suffix" : "" }, { "dropping-particle" : "", "family" : "Kokorovic", "given" : "Andrea", "non-dropping-particle" : "", "parse-names" : false, "suffix" : "" }, { "dropping-particle" : "", "family" : "Cheung", "given" : "Grace W C", "non-dropping-particle" : "", "parse-names" : false, "suffix" : "" }, { "dropping-particle" : "", "family" : "Lai", "given" : "Teresa Y Y", "non-dropping-particle" : "", "parse-names" : false, "suffix" : "" }, { "dropping-particle" : "", "family" : "Wang", "given" : "Penny Y T", "non-dropping-particle" : "", "parse-names" : false, "suffix" : "" }, { "dropping-particle" : "", "family" : "Lam", "given" : "Tony K T", "non-dropping-particle" : "", "parse-names" : false, "suffix" : "" } ], "container-title" : "Diabetes", "id" : "ITEM-1", "issue" : "7", "issued" : { "date-parts" : [ [ "2011", "7" ] ] }, "page" : "1901-6", "title" : "Glucose transporter-1 in the hypothalamic glial cells mediates glucose sensing to regulate glucose production in vivo.", "type" : "article-journal", "volume" : "60" }, "uris" : [ "http://www.mendeley.com/documents/?uuid=fc4b75b1-4089-49cc-94b3-07c28297eb53" ] } ], "mendeley" : { "formattedCitation" : "(208)", "plainTextFormattedCitation" : "(208)", "previouslyFormattedCitation" : "&lt;sup&gt;208&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208)</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GnRH</w:t>
            </w:r>
            <w:proofErr w:type="spellEnd"/>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grh</w:t>
            </w:r>
            <w:proofErr w:type="spellEnd"/>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tet1</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 xml:space="preserve">European ground squirrel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DOI" : "10.1006/hbeh.2001.1735", "ISSN" : "0018-506X", "PMID" : "11863383", "abstract" : "This field study was aimed at examining hypothalamic involvement in the behavioral changes of male European ground squirrels (Spermophilus citellus) before, during, and after the mating season. The effects of exogenous gonadotropin-releasing hormone (GnRH) application on androgen secretion and behavioral patterns were investigated. Animals were captured, bled, and injected intramuscularly with 40 ng/100 g of GnRH. A second plasma sample was collected 40 min after the treatment to document changes in testosterone secretion. Behavioral parameters such as intra-sexual aggression, scent marking, and home range size were compared on the days before and after the stimulation. In the first two phases, before female emergence and during mating, GnRH-injection caused increases in plasma testosterone. In the post-mating phase, initial plasma testosterone levels had decreased and no elevation could be induced. Sham treatment of controls had no effect in any phase. Conditional parameters like emergence body mass and testicular size covaried with androgen increases only in the pre-mating period. Behavioral changes after GnRH administration occurred during the pre-mating period. Intra-sexual aggression, scent marking, and home range size increased significantly in experimental individuals. Later, during mating and post-mating, we found no behavioral changes associated with the GnRH treatment or the testosterone increase. The results demonstrate changes in the endocrine and behavioral sensitivity to GnRH application, according to the phases of the active season. An exogenous pulse of GnRH can apparently release behavior in male European ground squirrels, which is normally context dependent with the emergence of females.", "author" : [ { "dropping-particle" : "", "family" : "Millesi", "given" : "Eva", "non-dropping-particle" : "", "parse-names" : false, "suffix" : "" }, { "dropping-particle" : "", "family" : "Hoffmann", "given" : "Ilse E", "non-dropping-particle" : "", "parse-names" : false, "suffix" : "" }, { "dropping-particle" : "", "family" : "Steurer", "given" : "Sabine", "non-dropping-particle" : "", "parse-names" : false, "suffix" : "" }, { "dropping-particle" : "", "family" : "Metwaly", "given" : "Mohammed", "non-dropping-particle" : "", "parse-names" : false, "suffix" : "" }, { "dropping-particle" : "", "family" : "Dittami", "given" : "John P", "non-dropping-particle" : "", "parse-names" : false, "suffix" : "" } ], "container-title" : "Hormones and behavior", "id" : "ITEM-1", "issue" : "1", "issued" : { "date-parts" : [ [ "2002", "2" ] ] }, "page" : "51-8", "title" : "Vernal changes in the behavioral and endocrine responses to GnRH application in male European ground squirrels.", "type" : "article-journal", "volume" : "41" }, "uris" : [ "http://www.mendeley.com/documents/?uuid=e37949e8-6c35-4932-92ef-20cc0360cc88" ] } ], "mendeley" : { "formattedCitation" : "(209)", "plainTextFormattedCitation" : "(209)", "previouslyFormattedCitation" : "&lt;sup&gt;209&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209)</w:t>
            </w:r>
            <w:r w:rsidRPr="00E901D6">
              <w:rPr>
                <w:rFonts w:ascii="Times New Roman" w:eastAsia="Times New Roman" w:hAnsi="Times New Roman" w:cs="Times New Roman"/>
                <w:color w:val="000000"/>
                <w:lang w:eastAsia="en-IN"/>
              </w:rPr>
              <w:fldChar w:fldCharType="end"/>
            </w:r>
            <w:r w:rsidRPr="00E901D6">
              <w:rPr>
                <w:rFonts w:ascii="Times New Roman" w:eastAsia="Times New Roman" w:hAnsi="Times New Roman" w:cs="Times New Roman"/>
                <w:color w:val="000000"/>
                <w:lang w:eastAsia="en-IN"/>
              </w:rPr>
              <w:t>; Sprague-</w:t>
            </w:r>
            <w:proofErr w:type="spellStart"/>
            <w:r w:rsidRPr="00E901D6">
              <w:rPr>
                <w:rFonts w:ascii="Times New Roman" w:eastAsia="Times New Roman" w:hAnsi="Times New Roman" w:cs="Times New Roman"/>
                <w:color w:val="000000"/>
                <w:lang w:eastAsia="en-IN"/>
              </w:rPr>
              <w:t>Dawley</w:t>
            </w:r>
            <w:proofErr w:type="spellEnd"/>
            <w:r w:rsidRPr="00E901D6">
              <w:rPr>
                <w:rFonts w:ascii="Times New Roman" w:eastAsia="Times New Roman" w:hAnsi="Times New Roman" w:cs="Times New Roman"/>
                <w:color w:val="000000"/>
                <w:lang w:eastAsia="en-IN"/>
              </w:rPr>
              <w:t xml:space="preserve"> rat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Although it is known that GH plays an important role in normal growth and development, its influence on the control of gonadotropin secretion is poorly understood. To address this issue, we have treated adult male rats with bovine GH via osmotic pumps (250 microg/day for 2 weeks; Exp design I) or immunized rats against ovine GH (100 microg/month for 6-7 months; Exp design II) and evaluated their neuroendocrine function. Vehicle-treated animals served as controls. Two experiments were conducted to evaluate the gonadotropin responses to: 1) GnRH (in saline) in gonad-intact rats and 2) testosterone propionate (TP; in oil) in castrated rats. Saline- or oil-injected rats served as controls. Circulating GH antibodies, LH, FSH, PRL, testosterone, and insulin-like growth factor I levels were measured by RIAs. Plasma LH levels were decreased (P &lt; 0.025) in rats treated with GH. The plasma LH and FSH responses to GnRH treatment were similar in rats treated with either saline or GH. The suppressive effect of TP on LH secretion was attenuated (P &lt; 0.025) in GH-treated rats on day 8 after castration. The FSH response to TP administration was similar in both subgroups of rats. Administration of GH decreased (P &lt; 0.01) PRL secretion. Plasma testosterone levels were not altered by GH treatment. As expected, GH antibodies were detected and plasma insulin-like growth factor I levels were decreased (P &lt; 0.001) in rats immunized against GH. The basal LH and FSH levels were higher (LH, P &lt; 0.005; FSH, P &lt; 0.025) in rats previously immunized against GH. The percent increase in plasma LH levels after GnRH treatment was decreased in GH-immunized animals. Furthermore, the percent increase in circulating FSH levels was higher in GH-immunized rats than in adjuvant-injected control rats. Administration of TP to adjuvant-injected castrated rats decreased plasma gonadotropin levels. However, similar treatment to rats immunized against GH failed to suppress plasma LH and FSH levels. The basal testosterone levels were not changed by immunization against GH. These results demonstrate that induction of GH excess decreases PRL and LH secretion, whereas biological neutralization of endogenous GH increased circulating gonadotropin concentrations. Thus, GH modulates the hypothalamic-pituitary function in adult male rats.", "author" : [ { "dropping-particle" : "", "family" : "Chandrashekar", "given" : "Varadaraj", "non-dropping-particle" : "", "parse-names" : false, "suffix" : "" }, { "dropping-particle" : "", "family" : "Bartke", "given" : "Andrzej", "non-dropping-particle" : "", "parse-names" : false, "suffix" : "" } ], "container-title" : "Endocrinology", "id" : "ITEM-1", "issue" : "3", "issued" : { "date-parts" : [ [ "1998" ] ] }, "page" : "1067-1074", "title" : "The Role of Growth Hormone in the Control of Gonadotropin Secretion in Adult Male Rats", "type" : "article-journal", "volume" : "139" }, "uris" : [ "http://www.mendeley.com/documents/?uuid=d1ddf95b-e331-4f29-9bae-40a6191d5f9e" ] } ], "mendeley" : { "formattedCitation" : "(210)", "plainTextFormattedCitation" : "(210)", "previouslyFormattedCitation" : "&lt;sup&gt;210&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210)</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growth hormone</w:t>
            </w:r>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hgh</w:t>
            </w:r>
            <w:proofErr w:type="spellEnd"/>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msl1</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 xml:space="preserve">Human subject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OBJECTIVE: Adults with GH deficiency complain frequently of low energy levels, emotional lability and mental fatigue resulting in a low perceived quality of life (QOL). Body composition is altered with increased fat mass and decreased lean body mass and muscle strength is reduced. The aims of this study were to determine the effects of replacement GH treatment on: (a) body composition and muscle strength and (b) QOL, using specifically selected and adapted measures. DESIGN: A 12-month study (double-blind placebo-controlled for the first 6 months and open for the second 6 months) of GH replacement injections (0.125 iu/kg/week for the first month and 0.25 iu/kg/week for the following 5 months of each study period) in GH deficient adults on QOL, body composition and muscle strength. This was followed by an open study of a further 12 months' GH treatment assessing QOL and muscle strength. Finally, QOL was assessed after up to 3 years of GH replacement treatment. PATIENTS: Thirty of the 32 adult patients with GH deficiency enrolled completed the initial 12-month study (10 male, mean age 33.5 years, mean (SD) stimulated serum GH response 3.0 mU/l (2.86)). Nineteen patients then opted to continue GH treatment. Of these, 13 patients were available for assessment after a further 12 months' and 24 months' treatment. MEASUREMENTS: Health-related QOL was assessed using 2 specifically adapted scales for adults with GH deficiency: the Life Fulfillment Scale and the Impact Scale. In addition 4 other self-rating questionnaires were used: Nottingham Health Profile, Hospital Anxiety and Depression Scale, Self Esteem Scale and Mental Fatigue Scale. Body composition was assessed by DEXA and quadriceps muscle strength by measuring maximum voluntary contractions. RESULTS: In the initial 12 months' placebo-controlled study perceived energy levels increased after 6 and 12 months of GH treatment (P &lt; 0.01 compared with baseline) in the patients receiving GH for the full 12-month period. There were no changes in energy levels throughout the study in the group receiving placebo for the first 6 months. Also small improvements in impact scores were found after 6 months of GH treatment (P &lt; 0.05) but this was not sustained at 12 months. In both GH and placebo groups life fulfillment worsened after 6 months, but then improved to baseline values after 12 months. In the patients who persisted with GH replacement, energy levels continued to improve (at 2 years, P &lt; 0.01 compared with ba\u2026", "author" : [ { "dropping-particle" : "", "family" : "Wallymahmed", "given" : "ME", "non-dropping-particle" : "", "parse-names" : false, "suffix" : "" }, { "dropping-particle" : "", "family" : "Foy", "given" : "P", "non-dropping-particle" : "", "parse-names" : false, "suffix" : "" }, { "dropping-particle" : "", "family" : "Shaw", "given" : "D", "non-dropping-particle" : "", "parse-names" : false, "suffix" : "" }, { "dropping-particle" : "", "family" : "Hutcheon", "given" : "R", "non-dropping-particle" : "", "parse-names" : false, "suffix" : "" }, { "dropping-particle" : "", "family" : "Edwards", "given" : "RH", "non-dropping-particle" : "", "parse-names" : false, "suffix" : "" }, { "dropping-particle" : "", "family" : "MacFarlane", "given" : "IA", "non-dropping-particle" : "", "parse-names" : false, "suffix" : "" } ], "container-title" : "Clinical Endocrinology", "id" : "ITEM-1", "issue" : "4", "issued" : { "date-parts" : [ [ "1997" ] ] }, "page" : "439-46", "title" : "Quality of life, body composition and muscle strength in adult growth hormone deficiency: the influence of growth hormone replacement therapy for up to 3 years.", "type" : "article-journal", "volume" : "47" }, "uris" : [ "http://www.mendeley.com/documents/?uuid=1d659375-ffd8-4739-b202-35973d74fffd" ] } ], "mendeley" : { "formattedCitation" : "(211)", "plainTextFormattedCitation" : "(211)", "previouslyFormattedCitation" : "&lt;sup&gt;211&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211)</w:t>
            </w:r>
            <w:r w:rsidRPr="00E901D6">
              <w:rPr>
                <w:rFonts w:ascii="Times New Roman" w:eastAsia="Times New Roman" w:hAnsi="Times New Roman" w:cs="Times New Roman"/>
                <w:color w:val="000000"/>
                <w:lang w:eastAsia="en-IN"/>
              </w:rPr>
              <w:fldChar w:fldCharType="end"/>
            </w:r>
            <w:r w:rsidRPr="00E901D6">
              <w:rPr>
                <w:rFonts w:ascii="Times New Roman" w:eastAsia="Times New Roman" w:hAnsi="Times New Roman" w:cs="Times New Roman"/>
                <w:color w:val="000000"/>
                <w:lang w:eastAsia="en-IN"/>
              </w:rPr>
              <w:t xml:space="preserve">; Human subject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The effect of recombinant DNA human growth hormone (rhGH) treatment in adults with growth hormone (GH) deficiency was studied in 24 patients in a double-blind placebo-controlled trial. The dose was 0.07 U/kg body wt daily. After 6 mo of treatment, significant increases were noted in the rhGH group for total cross-sectional area of thigh muscle (+11.2 +/- 3.1 vs. -0.5 +/- 3.0 cm2; P = 0.015 vs. placebo) and quadriceps muscle (+4.1 +/- 0.8 vs. +0.4 +/- 1.2 cm2; P = 0.031) measured by computerized tomography. Strong correlations were noted between lean body mass (measured as total body potassium) and total thigh muscle area in normal and GH-deficient adults both before and after rhGH treatment. Strength of hip flexors (+1.25 +/- 0.27 vs. +0.25 +/- 0.12 z-scores; P = 0.004) and limb girdle muscles increased (P = 0.02) in the rhGH group. We conclude that 1) rhGH increases lean tissue and skeletal muscle mass in adults with human GH deficiency, 2) this suggests a role for GH in the regulation of body composition of adult humans, 3) the increase in strength of limb girdle muscles after rhGH treatment suggests that adults with GH deficiency may have a proximal myopathy, and 4) the failure to demonstrate an increase in strength in other muscle groups may require the study of larger numbers of patients.", "author" : [ { "dropping-particle" : "", "family" : "Cuneo", "given" : "RC", "non-dropping-particle" : "", "parse-names" : false, "suffix" : "" }, { "dropping-particle" : "", "family" : "Salomon", "given" : "F", "non-dropping-particle" : "", "parse-names" : false, "suffix" : "" }, { "dropping-particle" : "", "family" : "Wiles", "given" : "CM", "non-dropping-particle" : "", "parse-names" : false, "suffix" : "" }, { "dropping-particle" : "", "family" : "Hesp", "given" : "R", "non-dropping-particle" : "", "parse-names" : false, "suffix" : "" }, { "dropping-particle" : "", "family" : "S\u00f6nksen", "given" : "PH", "non-dropping-particle" : "", "parse-names" : false, "suffix" : "" } ], "container-title" : "Journal of Applied Physiology", "id" : "ITEM-1", "issue" : "2", "issued" : { "date-parts" : [ [ "1991" ] ] }, "page" : "688-94", "title" : "Growth hormone treatment in growth hormone-deficient adults. I. Effects on muscle mass and strength.", "type" : "article-journal", "volume" : "70" }, "uris" : [ "http://www.mendeley.com/documents/?uuid=5278c5c4-0677-4838-b306-d292a974a4e8" ] } ], "mendeley" : { "formattedCitation" : "(212)", "plainTextFormattedCitation" : "(212)", "previouslyFormattedCitation" : "&lt;sup&gt;212&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212)</w:t>
            </w:r>
            <w:r w:rsidRPr="00E901D6">
              <w:rPr>
                <w:rFonts w:ascii="Times New Roman" w:eastAsia="Times New Roman" w:hAnsi="Times New Roman" w:cs="Times New Roman"/>
                <w:color w:val="000000"/>
                <w:lang w:eastAsia="en-IN"/>
              </w:rPr>
              <w:fldChar w:fldCharType="end"/>
            </w:r>
            <w:r w:rsidRPr="00E901D6">
              <w:rPr>
                <w:rFonts w:ascii="Times New Roman" w:eastAsia="Times New Roman" w:hAnsi="Times New Roman" w:cs="Times New Roman"/>
                <w:color w:val="000000"/>
                <w:lang w:eastAsia="en-IN"/>
              </w:rPr>
              <w:t xml:space="preserve">; Human subject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ISSN" : "0021-972X", "PMID" : "9284713", "abstract" : "GH deficiency in adults is associated with reduced muscle mass and muscle strength. The objective of this trial was to follow the effect of 2 yr of GH treatment in GH-deficient adults on muscle performance in relation to a reference population. Knee extensor and flexor strengths for isometric and isokinetic concentric muscle strength were measured using a Kin-Com dynamometer. Hand-grip strength was measured in both hands. The fatigue index was calculated as the percent reduction in peak torque at 50 repeated isokinetic knee extensions. Superimposed, single twitch electrical stimulation was performed. The GH-deficient subjects had lower isometric knee extensor, knee flexor, and hand-grip strength than the reference population. Two years of GH treatment increased and normalized the mean isometric knee extensor and flexor strengths. The concentric knee flexor and extensor strength at an angular velocity of pi rad/s increased, as did the concentric knee flexor strength at an angular velocity of pi/3 rad/s. The increase in muscle strength was more marked in younger patients and in patients with lower initial muscle strength than predicted. Quadriceps endurance decreased, whereas the effect of superimposing single twitches on isometric contraction and hand-grip strength was unaffected by the GH treatment. Two years of GH therapy in GH-deficient adults increased and normalized isokinetic and isometric muscle strength studied in proximal muscle groups. Hand-grip strength and the degree of lack of maximal motor unit activation on voluntary isometric knee extensor force did not change. The dynamic local muscle fatigue index decreased.", "author" : [ { "dropping-particle" : "", "family" : "Johannsson", "given" : "Gudmundur", "non-dropping-particle" : "", "parse-names" : false, "suffix" : "" }, { "dropping-particle" : "", "family" : "Grimby", "given" : "Gunnar", "non-dropping-particle" : "", "parse-names" : false, "suffix" : "" }, { "dropping-particle" : "", "family" : "Sunnerhagen", "given" : "Katharina Stibrant", "non-dropping-particle" : "", "parse-names" : false, "suffix" : "" }, { "dropping-particle" : "", "family" : "Bengtsson", "given" : "Bengt-\u00c5ke", "non-dropping-particle" : "", "parse-names" : false, "suffix" : "" } ], "container-title" : "The Journal of Clinical Endocrinology and Metabolism", "id" : "ITEM-1", "issue" : "9", "issued" : { "date-parts" : [ [ "1997", "9" ] ] }, "page" : "2877-84", "title" : "Two years of growth hormone (GH) treatment increase isometric and isokinetic muscle strength in GH-deficient adults.", "type" : "article-journal", "volume" : "82" }, "uris" : [ "http://www.mendeley.com/documents/?uuid=4507423a-6098-4bb0-8c70-945cf45d144d" ] } ], "mendeley" : { "formattedCitation" : "(213)", "plainTextFormattedCitation" : "(213)", "previouslyFormattedCitation" : "&lt;sup&gt;213&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213)</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growth hormone</w:t>
            </w:r>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hgh</w:t>
            </w:r>
            <w:proofErr w:type="spellEnd"/>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agr1</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 xml:space="preserve">Mice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Aggressive behavior, motor activity and defecation were examined simultaneously in wild male mice following daily growth hormone (GH) administration. GH was found to increase isolation-induced aggression by increasing fighting duration and decreasing latency to fight. There was no influence on non-aggressive motor activity nor on the defecation rate, a presumed parameter of emotionality. The results provide evidence of behavioral properties of GH. The mechanism of this action is discussed in terms of a possible direct central action of GH, not mediated by glucagon, insulin, secretin and gastrin.", "author" : [ { "dropping-particle" : "", "family" : "Matte", "given" : "AC", "non-dropping-particle" : "", "parse-names" : false, "suffix" : "" } ], "container-title" : "Pharmacology Biochemistry and Behaviour", "id" : "ITEM-1", "issued" : { "date-parts" : [ [ "1981" ] ] }, "page" : "85-7", "title" : "Growth hormone and isolation-induced aggression in wild male mice.", "type" : "article-journal", "volume" : "14" }, "uris" : [ "http://www.mendeley.com/documents/?uuid=7df8d03e-8421-41c7-ba6d-d608a038bb9a" ] } ], "mendeley" : { "formattedCitation" : "(214)", "plainTextFormattedCitation" : "(214)", "previouslyFormattedCitation" : "&lt;sup&gt;214&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214)</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growth hormone</w:t>
            </w:r>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hgh</w:t>
            </w:r>
            <w:proofErr w:type="spellEnd"/>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ins1</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 xml:space="preserve">Human subject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DOI" : "10.1152/ajpendo.00374.2006", "ISSN" : "0193-1849", "PMID" : "17132823", "abstract" : "The ability of growth hormone (GH) to stimulate lipolysis and cause insulin resistance in skeletal muscle may be causally linked, but the mechanisms remain obscure. We investigated the impact of GH on the turnover of FFA and VLDL-TG, intramuscular triglyceride content (IMTG), and insulin sensitivity (euglycemic clamp) in nine healthy men in a randomized double-blind placebo-controlled crossover study after 8 days treatment with (A) Placebo+Placebo, (B) GH (2 mg daily)+Placebo, and (C) GH (2 mg daily)+Acipimox (250 mgx3 daily). In the basal state, GH (B) increased FFA levels (P&lt;0.05), palmitate turnover (P&lt;0.05), and lipid oxidation (P=0.05), but VLDL-TG kinetics were unaffected. Administration of acipimox (C) suppressed basal lipolysis but did not influence VLDL-TG kinetics. In the basal state, IMTG content increased after GH (B; P=0.03). Insulin resistance was induced by GH irrespective of concomitant acipimox (P&lt;0.001). The turnover of FFA and VLDL-TG was suppressed by hyperinsulinemia during placebo and GH, whereas coadministration of acipimox induced a rebound increase FFA turnover and VLDL-TG clearance. We conclude that these results show that GH-induced insulin resistance is associated with increased IMTG and unaltered VLDL-TG kinetics; we hypothesize that fat oxidation in muscle tissue is an important primary effect of GH and that circulating FFA rather than VLDL-TG constitute the major source for this process; and the role of IMTG in the development of GH-induced insulin resistance merits future research.", "author" : [ { "dropping-particle" : "", "family" : "Krag", "given" : "Morten B", "non-dropping-particle" : "", "parse-names" : false, "suffix" : "" }, { "dropping-particle" : "", "family" : "Gormsen", "given" : "Lars C", "non-dropping-particle" : "", "parse-names" : false, "suffix" : "" }, { "dropping-particle" : "", "family" : "Guo", "given" : "Zengkui", "non-dropping-particle" : "", "parse-names" : false, "suffix" : "" }, { "dropping-particle" : "", "family" : "Christiansen", "given" : "Jens S", "non-dropping-particle" : "", "parse-names" : false, "suffix" : "" }, { "dropping-particle" : "", "family" : "Jensen", "given" : "Michael D", "non-dropping-particle" : "", "parse-names" : false, "suffix" : "" }, { "dropping-particle" : "", "family" : "Nielsen", "given" : "S\u00f8ren", "non-dropping-particle" : "", "parse-names" : false, "suffix" : "" }, { "dropping-particle" : "", "family" : "J\u00f8rgensen", "given" : "Jens O L", "non-dropping-particle" : "", "parse-names" : false, "suffix" : "" } ], "container-title" : "American journal of physiology. Endocrinology and metabolism", "id" : "ITEM-1", "issue" : "3", "issued" : { "date-parts" : [ [ "2007", "3" ] ] }, "page" : "E920-7", "title" : "Growth hormone-induced insulin resistance is associated with increased intramyocellular triglyceride content but unaltered VLDL-triglyceride kinetics.", "type" : "article-journal", "volume" : "292" }, "uris" : [ "http://www.mendeley.com/documents/?uuid=d33cd4c8-774d-44af-9946-e023eec839c4" ] } ], "mendeley" : { "formattedCitation" : "(215)", "plainTextFormattedCitation" : "(215)", "previouslyFormattedCitation" : "&lt;sup&gt;215&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215)</w:t>
            </w:r>
            <w:r w:rsidRPr="00E901D6">
              <w:rPr>
                <w:rFonts w:ascii="Times New Roman" w:eastAsia="Times New Roman" w:hAnsi="Times New Roman" w:cs="Times New Roman"/>
                <w:color w:val="000000"/>
                <w:lang w:eastAsia="en-IN"/>
              </w:rPr>
              <w:fldChar w:fldCharType="end"/>
            </w:r>
            <w:r w:rsidRPr="00E901D6">
              <w:rPr>
                <w:rFonts w:ascii="Times New Roman" w:eastAsia="Times New Roman" w:hAnsi="Times New Roman" w:cs="Times New Roman"/>
                <w:color w:val="000000"/>
                <w:lang w:eastAsia="en-IN"/>
              </w:rPr>
              <w:t xml:space="preserve">; Human subject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The present studies were undertaken to assess the mechanisms responsible for growth hormone-induced insulin resistance in man. The insulin dose-response characteristics for suppression of glucose production and stimulation of glucose utilization and their relationship to monocyte insulin binding were determined in six normal volunteers after 12-h infusion of growth hormone and 12-h infusion of saline. The infusion of growth hormone (2 micrograms . kg-1 . h-1) increased plasma growth hormone nearly threefold (to congruent to 9 ng/ml) within the range observed during sleep and exercise. This increased plasma insulin (14 +/- 1 versus 8 +/- 1 microunits/ml, P less than 0.005) concentrations without significantly altering plasma glucose concentrations or basal rates of glucose production and utilization. Insulin dose-response curves for both suppression of glucose production (half-maximal response at 37 +/- 3 versus 20 +/- 3 microunits/ml, P less than 0.01) and stimulation of glucose utilization (half-maximal response at 98 +/- 8 versus 52 +/- 8 microunits/ml, P less than 0.01) were shifted to the right with preservation of normal maximal responses to insulin. Monocyte insulin binding was unaffected. Thus, except at near maximal insulin receptor occupancy, the action of insulin on glucose production and utilization per number of monocyte insulin receptors occupied was decreased. These results indicate that increases in plasma growth hormone within the physiologic range can cause insulin resistance in man, which is due to decreases in both hepatic and extrahepatic effects of insulin. Assuming that insulin binding to monocytes reflects insulin binding in insulin sensitive tissues, this decrease in insulin action can be explained on the basis of a postreceptor defect.", "author" : [ { "dropping-particle" : "", "family" : "Rizza", "given" : "RA", "non-dropping-particle" : "", "parse-names" : false, "suffix" : "" }, { "dropping-particle" : "", "family" : "Mandarino", "given" : "LJ", "non-dropping-particle" : "", "parse-names" : false, "suffix" : "" }, { "dropping-particle" : "", "family" : "Gerich", "given" : "JE", "non-dropping-particle" : "", "parse-names" : false, "suffix" : "" } ], "container-title" : "Diabetes", "id" : "ITEM-1", "issue" : "8.1", "issued" : { "date-parts" : [ [ "1982" ] ] }, "note" : "Since hgh increased ins and it also increased glucose production, it means that the action of ins on liver to stop glucose production was ineffective. High levels of ins but still a persistant increase in glucose production means insulin resistance.", "page" : "663-9", "title" : "Effects of growth hormone on insulin action in man. Mechanisms of insulin resistance, impaired suppression of glucose production, and impaired stimulation of glucose utilization.", "type" : "article-journal", "volume" : "31" }, "uris" : [ "http://www.mendeley.com/documents/?uuid=a658c6a8-a552-464a-a198-0f2fd823480d" ] } ], "mendeley" : { "formattedCitation" : "(216)", "plainTextFormattedCitation" : "(216)", "previouslyFormattedCitation" : "&lt;sup&gt;216&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216)</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growth hormone</w:t>
            </w:r>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hgh</w:t>
            </w:r>
            <w:proofErr w:type="spellEnd"/>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ina0</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 xml:space="preserve">Human subject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DOI" : "10.1152/ajpendo.00374.2006", "ISSN" : "0193-1849", "PMID" : "17132823", "abstract" : "The ability of growth hormone (GH) to stimulate lipolysis and cause insulin resistance in skeletal muscle may be causally linked, but the mechanisms remain obscure. We investigated the impact of GH on the turnover of FFA and VLDL-TG, intramuscular triglyceride content (IMTG), and insulin sensitivity (euglycemic clamp) in nine healthy men in a randomized double-blind placebo-controlled crossover study after 8 days treatment with (A) Placebo+Placebo, (B) GH (2 mg daily)+Placebo, and (C) GH (2 mg daily)+Acipimox (250 mgx3 daily). In the basal state, GH (B) increased FFA levels (P&lt;0.05), palmitate turnover (P&lt;0.05), and lipid oxidation (P=0.05), but VLDL-TG kinetics were unaffected. Administration of acipimox (C) suppressed basal lipolysis but did not influence VLDL-TG kinetics. In the basal state, IMTG content increased after GH (B; P=0.03). Insulin resistance was induced by GH irrespective of concomitant acipimox (P&lt;0.001). The turnover of FFA and VLDL-TG was suppressed by hyperinsulinemia during placebo and GH, whereas coadministration of acipimox induced a rebound increase FFA turnover and VLDL-TG clearance. We conclude that these results show that GH-induced insulin resistance is associated with increased IMTG and unaltered VLDL-TG kinetics; we hypothesize that fat oxidation in muscle tissue is an important primary effect of GH and that circulating FFA rather than VLDL-TG constitute the major source for this process; and the role of IMTG in the development of GH-induced insulin resistance merits future research.", "author" : [ { "dropping-particle" : "", "family" : "Krag", "given" : "Morten B", "non-dropping-particle" : "", "parse-names" : false, "suffix" : "" }, { "dropping-particle" : "", "family" : "Gormsen", "given" : "Lars C", "non-dropping-particle" : "", "parse-names" : false, "suffix" : "" }, { "dropping-particle" : "", "family" : "Guo", "given" : "Zengkui", "non-dropping-particle" : "", "parse-names" : false, "suffix" : "" }, { "dropping-particle" : "", "family" : "Christiansen", "given" : "Jens S", "non-dropping-particle" : "", "parse-names" : false, "suffix" : "" }, { "dropping-particle" : "", "family" : "Jensen", "given" : "Michael D", "non-dropping-particle" : "", "parse-names" : false, "suffix" : "" }, { "dropping-particle" : "", "family" : "Nielsen", "given" : "S\u00f8ren", "non-dropping-particle" : "", "parse-names" : false, "suffix" : "" }, { "dropping-particle" : "", "family" : "J\u00f8rgensen", "given" : "Jens O L", "non-dropping-particle" : "", "parse-names" : false, "suffix" : "" } ], "container-title" : "American journal of physiology. Endocrinology and metabolism", "id" : "ITEM-1", "issue" : "3", "issued" : { "date-parts" : [ [ "2007", "3" ] ] }, "page" : "E920-7", "title" : "Growth hormone-induced insulin resistance is associated with increased intramyocellular triglyceride content but unaltered VLDL-triglyceride kinetics.", "type" : "article-journal", "volume" : "292" }, "uris" : [ "http://www.mendeley.com/documents/?uuid=d33cd4c8-774d-44af-9946-e023eec839c4" ] } ], "mendeley" : { "formattedCitation" : "(215)", "plainTextFormattedCitation" : "(215)", "previouslyFormattedCitation" : "&lt;sup&gt;215&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215)</w:t>
            </w:r>
            <w:r w:rsidRPr="00E901D6">
              <w:rPr>
                <w:rFonts w:ascii="Times New Roman" w:eastAsia="Times New Roman" w:hAnsi="Times New Roman" w:cs="Times New Roman"/>
                <w:color w:val="000000"/>
                <w:lang w:eastAsia="en-IN"/>
              </w:rPr>
              <w:fldChar w:fldCharType="end"/>
            </w:r>
            <w:r w:rsidRPr="00E901D6">
              <w:rPr>
                <w:rFonts w:ascii="Times New Roman" w:eastAsia="Times New Roman" w:hAnsi="Times New Roman" w:cs="Times New Roman"/>
                <w:color w:val="000000"/>
                <w:lang w:eastAsia="en-IN"/>
              </w:rPr>
              <w:t xml:space="preserve">; Human subject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The present studies were undertaken to assess the mechanisms responsible for growth hormone-induced insulin resistance in man. The insulin dose-response characteristics for suppression of glucose production and stimulation of glucose utilization and their relationship to monocyte insulin binding were determined in six normal volunteers after 12-h infusion of growth hormone and 12-h infusion of saline. The infusion of growth hormone (2 micrograms . kg-1 . h-1) increased plasma growth hormone nearly threefold (to congruent to 9 ng/ml) within the range observed during sleep and exercise. This increased plasma insulin (14 +/- 1 versus 8 +/- 1 microunits/ml, P less than 0.005) concentrations without significantly altering plasma glucose concentrations or basal rates of glucose production and utilization. Insulin dose-response curves for both suppression of glucose production (half-maximal response at 37 +/- 3 versus 20 +/- 3 microunits/ml, P less than 0.01) and stimulation of glucose utilization (half-maximal response at 98 +/- 8 versus 52 +/- 8 microunits/ml, P less than 0.01) were shifted to the right with preservation of normal maximal responses to insulin. Monocyte insulin binding was unaffected. Thus, except at near maximal insulin receptor occupancy, the action of insulin on glucose production and utilization per number of monocyte insulin receptors occupied was decreased. These results indicate that increases in plasma growth hormone within the physiologic range can cause insulin resistance in man, which is due to decreases in both hepatic and extrahepatic effects of insulin. Assuming that insulin binding to monocytes reflects insulin binding in insulin sensitive tissues, this decrease in insulin action can be explained on the basis of a postreceptor defect.", "author" : [ { "dropping-particle" : "", "family" : "Rizza", "given" : "RA", "non-dropping-particle" : "", "parse-names" : false, "suffix" : "" }, { "dropping-particle" : "", "family" : "Mandarino", "given" : "LJ", "non-dropping-particle" : "", "parse-names" : false, "suffix" : "" }, { "dropping-particle" : "", "family" : "Gerich", "given" : "JE", "non-dropping-particle" : "", "parse-names" : false, "suffix" : "" } ], "container-title" : "Diabetes", "id" : "ITEM-1", "issue" : "8.1", "issued" : { "date-parts" : [ [ "1982" ] ] }, "note" : "Since hgh increased ins and it also increased glucose production, it means that the action of ins on liver to stop glucose production was ineffective. High levels of ins but still a persistant increase in glucose production means insulin resistance.", "page" : "663-9", "title" : "Effects of growth hormone on insulin action in man. Mechanisms of insulin resistance, impaired suppression of glucose production, and impaired stimulation of glucose utilization.", "type" : "article-journal", "volume" : "31" }, "uris" : [ "http://www.mendeley.com/documents/?uuid=a658c6a8-a552-464a-a198-0f2fd823480d" ] } ], "mendeley" : { "formattedCitation" : "(216)", "plainTextFormattedCitation" : "(216)", "previouslyFormattedCitation" : "&lt;sup&gt;216&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216)</w:t>
            </w:r>
            <w:r w:rsidRPr="00E901D6">
              <w:rPr>
                <w:rFonts w:ascii="Times New Roman" w:eastAsia="Times New Roman" w:hAnsi="Times New Roman" w:cs="Times New Roman"/>
                <w:color w:val="000000"/>
                <w:lang w:eastAsia="en-IN"/>
              </w:rPr>
              <w:fldChar w:fldCharType="end"/>
            </w:r>
            <w:r w:rsidRPr="00E901D6">
              <w:rPr>
                <w:rFonts w:ascii="Times New Roman" w:eastAsia="Times New Roman" w:hAnsi="Times New Roman" w:cs="Times New Roman"/>
                <w:color w:val="000000"/>
                <w:lang w:eastAsia="en-IN"/>
              </w:rPr>
              <w:t xml:space="preserve">; 3T3-L1 adipocyte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Growth hormone (GH) is well known to induce in vivo insulin resistance. However, the molecular mechanism of GH-induced cellular insulin resistance is largely unknown. In this study, we demonstrated that chronic GH treatment of differentiated 3T3-L1 adipocytes reduces insulin-stimulated 2-deoxyglucose (DOG) uptake and activation of Akt (also known as protein kinase B), both of which are downstream effects of phosphatidylinositol (PI) 3-kinase, despite enhanced tyrosine phosphorylation of insulin receptor substrate (IRS)-1, association of IRS-1 with the p85 subunit of PI 3-kinase, and IRS-1-associated PI 3-kinase activity. In contrast, chronic GH treatment did not affect 2-DOG uptake and Akt activation induced by overexpression of a membrane-targeted form of the p110 subunit of PI 3-kinase (p110(CAAX)) or Akt activation stimulated by platelet-derived growth factor. Fractionation studies indicated that chronic GH treatment reduces insulin-stimulated translocation of Akt from the cytosol to the plasma membrane. Interestingly, chronic GH treatment increased insulin-stimulated association of IRS-1 with p85 and IRS-1-associated PI 3-kinase activity preferentially in the cytosol. These results indicate that cellular insulin resistance induced by chronic GH treatment in 3T3-L1 adipocytes is caused by uncoupling between activation of PI 3-kinase and its downstream signals, which is specific to the insulin-stimulated PI 3-kinase pathway. This effect of GH might result from the altered subcellular distribution of IRS-1-associated PI 3-kinase.", "author" : [ { "dropping-particle" : "", "family" : "Takano", "given" : "Atsuko", "non-dropping-particle" : "", "parse-names" : false, "suffix" : "" }, { "dropping-particle" : "", "family" : "Haruta", "given" : "Tetsuro", "non-dropping-particle" : "", "parse-names" : false, "suffix" : "" }, { "dropping-particle" : "", "family" : "Iwata", "given" : "Minoru", "non-dropping-particle" : "", "parse-names" : false, "suffix" : "" }, { "dropping-particle" : "", "family" : "Usui", "given" : "Isao", "non-dropping-particle" : "", "parse-names" : false, "suffix" : "" }, { "dropping-particle" : "", "family" : "Uno", "given" : "Tatsuhito", "non-dropping-particle" : "", "parse-names" : false, "suffix" : "" }, { "dropping-particle" : "", "family" : "Kawahara", "given" : "Junko", "non-dropping-particle" : "", "parse-names" : false, "suffix" : "" }, { "dropping-particle" : "", "family" : "Ueno", "given" : "Eiichi", "non-dropping-particle" : "", "parse-names" : false, "suffix" : "" }, { "dropping-particle" : "", "family" : "Sasaoka", "given" : "Toshiyasu", "non-dropping-particle" : "", "parse-names" : false, "suffix" : "" }, { "dropping-particle" : "", "family" : "Kobayashi", "given" : "Masashi", "non-dropping-particle" : "", "parse-names" : false, "suffix" : "" } ], "container-title" : "Diabetes", "id" : "ITEM-1", "issue" : "8", "issued" : { "date-parts" : [ [ "2001" ] ] }, "page" : "1891-900", "title" : "Growth hormone induces cellular insulin resistance by Uncoupling Phosphatidylinositol 3-Kinase and Its Downstream Signals in 3T3-L1 Adipocytes", "type" : "article-journal", "volume" : "50" }, "uris" : [ "http://www.mendeley.com/documents/?uuid=d48cc24f-760f-453e-9a7e-2a9fe7f4ce24" ] } ], "mendeley" : { "formattedCitation" : "(217)", "plainTextFormattedCitation" : "(217)", "previouslyFormattedCitation" : "&lt;sup&gt;217&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217)</w:t>
            </w:r>
            <w:r w:rsidRPr="00E901D6">
              <w:rPr>
                <w:rFonts w:ascii="Times New Roman" w:eastAsia="Times New Roman" w:hAnsi="Times New Roman" w:cs="Times New Roman"/>
                <w:color w:val="000000"/>
                <w:lang w:eastAsia="en-IN"/>
              </w:rPr>
              <w:fldChar w:fldCharType="end"/>
            </w:r>
            <w:r w:rsidRPr="00E901D6">
              <w:rPr>
                <w:rFonts w:ascii="Times New Roman" w:eastAsia="Times New Roman" w:hAnsi="Times New Roman" w:cs="Times New Roman"/>
                <w:color w:val="000000"/>
                <w:lang w:eastAsia="en-IN"/>
              </w:rPr>
              <w:t xml:space="preserve">;  Human subject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DOI" : "10.1210/jc.2002-020542", "ISSN" : "0021972X", "abstract" : "The effects of GH replacement therapy on energy metabolism are still uncertain, and long-term benefits of increased muscle mass are thought to outweigh short-term negative metabolic effects. This study was designed to address this issue by examining both short-term (1 wk) and long-term (6 months) effects of a low-dose (9.6 micro g/kg body weight.d) GH replacement therapy or placebo on whole-body glucose and lipid metabolism (oral glucose tolerance test and euglycemic hyperinsulinemic clamp combined with indirect calorimetry and infusion of 3-[(3)H]glucose) and on muscle composition and muscle enzymes/metabolites, as determined from biopsies obtained at the end of the clamp in 19 GH-deficient adult subjects. GH therapy resulted in impaired insulin-stimulated glucose uptake at 1 wk (-52%; P = 0.008) and 6 months (-39%; P = 0.008), which correlated with deterioration of glucose tolerance (r = -0.481; P = 0.003). The decrease in glucose uptake was associated with an increase in lipid oxidation at 1 wk (60%; P = 0.008) and 6 months (60%; P = 0.008) and a concomitant decrease in glucose oxidation. The deterioration of glucose metabolism during GH therapy also correlated with the enhanced rate of lipid oxidation (r = -0.508; P = 0.0002). In addition, there was a shift toward more glycolytic type II fibers during GH therapy. In conclusion, replacement therapy with a low-dose GH in GH-deficient adult subjects is associated with a sustained deterioration of glucose metabolism as a consequence of the lipolytic effect of GH, resulting in enhanced oxidation of lipid substrates. Also, a shift toward more insulin-resistant type II X fibers is seen in muscle. Glucose metabolism should be carefully monitored during long-term GH replacement therapy.", "author" : [ { "dropping-particle" : "", "family" : "Bramnert", "given" : "Margareta", "non-dropping-particle" : "", "parse-names" : false, "suffix" : "" }, { "dropping-particle" : "", "family" : "Segerlantz", "given" : "Mikael", "non-dropping-particle" : "", "parse-names" : false, "suffix" : "" }, { "dropping-particle" : "", "family" : "Laurila", "given" : "Esa", "non-dropping-particle" : "", "parse-names" : false, "suffix" : "" }, { "dropping-particle" : "", "family" : "Daugaard", "given" : "Jens R.", "non-dropping-particle" : "", "parse-names" : false, "suffix" : "" }, { "dropping-particle" : "", "family" : "Manhem", "given" : "Per", "non-dropping-particle" : "", "parse-names" : false, "suffix" : "" }, { "dropping-particle" : "", "family" : "Groop", "given" : "Leif", "non-dropping-particle" : "", "parse-names" : false, "suffix" : "" } ], "container-title" : "Journal of Clinical Endocrinology &amp; Metabolism", "id" : "ITEM-1", "issue" : "4", "issued" : { "date-parts" : [ [ "2003", "4", "1" ] ] }, "page" : "1455-1463", "title" : "Growth Hormone Replacement Therapy Induces Insulin Resistance by Activating the Glucose-Fatty Acid Cycle", "type" : "article-journal", "volume" : "88" }, "uris" : [ "http://www.mendeley.com/documents/?uuid=a261f016-afa9-4d8e-b87d-86aedc481fe2" ] } ], "mendeley" : { "formattedCitation" : "(218)", "plainTextFormattedCitation" : "(218)", "previouslyFormattedCitation" : "&lt;sup&gt;218&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218)</w:t>
            </w:r>
            <w:r w:rsidRPr="00E901D6">
              <w:rPr>
                <w:rFonts w:ascii="Times New Roman" w:eastAsia="Times New Roman" w:hAnsi="Times New Roman" w:cs="Times New Roman"/>
                <w:color w:val="000000"/>
                <w:lang w:eastAsia="en-IN"/>
              </w:rPr>
              <w:fldChar w:fldCharType="end"/>
            </w:r>
            <w:r w:rsidRPr="00E901D6">
              <w:rPr>
                <w:rFonts w:ascii="Times New Roman" w:eastAsia="Times New Roman" w:hAnsi="Times New Roman" w:cs="Times New Roman"/>
                <w:color w:val="000000"/>
                <w:lang w:eastAsia="en-IN"/>
              </w:rPr>
              <w:t xml:space="preserve">; Human subject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DOI" : "10.1530/EC-13-0019", "ISSN" : "2049-3614", "PMID" : "23781325", "abstract" : "OBJECTIVE: Supraphysiological levels of ghrelin and GH induce insulin resistance. Serum levels of retinol-binding protein-4 (RBP4) correlate inversely with insulin sensitivity in patients with type 2 diabetes. We aimed to determine whether ghrelin and GH affect RBP4 levels in human subjects. MATERIALS AND METHODS: To study GH-independent effects of ghrelin, seven hypopituitary men undergoing replacement therapy with GH and hydrocortisone were given ghrelin (5 pmol/kg per min) and saline infusions for 300 min in a randomized, double-blind, placebo-controlled, crossover design. Circulating RBP4 levels were measured at baseline and during a hyperinsulinemic-euglycemic clamp on both study days. To study the direct effects of GH, nine healthy men were treated with GH (2 mg at 2200 h) and placebo for 8 days in a randomized, double-blind, placebo-controlled, crossover study. Serum RBP4 levels were measured before and after treatment, and insulin sensitivity was measured by the hyperinsulinemic-euglycemic clamp technique. RESULTS: Ghrelin acutely decreased peripheral insulin sensitivity. Serum RBP4 concentrations decreased in response to insulin infusion during the saline experiment (mg/l): 43.2\u00b14.3 (baseline) vs 40.4\u00b14.2 (clamp), P&lt;0.001, but this effect was abrogated during ghrelin infusion (mg/l): 42.4\u00b14.5 (baseline) vs 42.9\u00b14.7 (clamp), P=0.73. In healthy subjects, serum RBP4 levels were not affected by GH administration (mg/l): 41.7\u00b14.1 (GH) vs 43.8\u00b14.6 (saline), P=0.09, although GH induced insulin resistance. CONCLUSIONS: i) Serum RBP4 concentrations decrease in response to hyperinsulinemia, ii) ghrelin abrogates the inhibitory effect of insulin on circulating RBP4 concentrations, and iii) ghrelin as well as GH acutely induces insulin resistance in skeletal muscle without significant changes in circulating RBP4 levels.", "author" : [ { "dropping-particle" : "", "family" : "Vestergaard", "given" : "Esben Thyssen", "non-dropping-particle" : "", "parse-names" : false, "suffix" : "" }, { "dropping-particle" : "", "family" : "Krag", "given" : "Morten B", "non-dropping-particle" : "", "parse-names" : false, "suffix" : "" }, { "dropping-particle" : "", "family" : "Poulsen", "given" : "Morten M", "non-dropping-particle" : "", "parse-names" : false, "suffix" : "" }, { "dropping-particle" : "", "family" : "Pedersen", "given" : "Steen B", "non-dropping-particle" : "", "parse-names" : false, "suffix" : "" }, { "dropping-particle" : "", "family" : "Moller", "given" : "Niels", "non-dropping-particle" : "", "parse-names" : false, "suffix" : "" }, { "dropping-particle" : "", "family" : "Jorgensen", "given" : "Jens Otto Lunde", "non-dropping-particle" : "", "parse-names" : false, "suffix" : "" }, { "dropping-particle" : "", "family" : "Jessen", "given" : "Niels", "non-dropping-particle" : "", "parse-names" : false, "suffix" : "" } ], "container-title" : "Endocrine connections", "id" : "ITEM-1", "issue" : "2", "issued" : { "date-parts" : [ [ "2013", "6", "1" ] ] }, "page" : "96-103", "title" : "Ghrelin- and GH-induced insulin resistance: no association with retinol-binding protein-4.", "type" : "article-journal", "volume" : "2" }, "uris" : [ "http://www.mendeley.com/documents/?uuid=a7f9891a-2186-4572-a8ca-469a3012f98f" ] } ], "mendeley" : { "formattedCitation" : "(219)", "plainTextFormattedCitation" : "(219)", "previouslyFormattedCitation" : "&lt;sup&gt;219&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219)</w:t>
            </w:r>
            <w:r w:rsidRPr="00E901D6">
              <w:rPr>
                <w:rFonts w:ascii="Times New Roman" w:eastAsia="Times New Roman" w:hAnsi="Times New Roman" w:cs="Times New Roman"/>
                <w:color w:val="000000"/>
                <w:lang w:eastAsia="en-IN"/>
              </w:rPr>
              <w:fldChar w:fldCharType="end"/>
            </w:r>
            <w:r w:rsidRPr="00E901D6">
              <w:rPr>
                <w:rFonts w:ascii="Times New Roman" w:eastAsia="Times New Roman" w:hAnsi="Times New Roman" w:cs="Times New Roman"/>
                <w:color w:val="000000"/>
                <w:lang w:eastAsia="en-IN"/>
              </w:rPr>
              <w:t xml:space="preserve">; </w:t>
            </w:r>
            <w:proofErr w:type="spellStart"/>
            <w:r w:rsidRPr="00E901D6">
              <w:rPr>
                <w:rFonts w:ascii="Times New Roman" w:eastAsia="Times New Roman" w:hAnsi="Times New Roman" w:cs="Times New Roman"/>
                <w:color w:val="000000"/>
                <w:lang w:eastAsia="en-IN"/>
              </w:rPr>
              <w:t>balb</w:t>
            </w:r>
            <w:proofErr w:type="spellEnd"/>
            <w:r w:rsidRPr="00E901D6">
              <w:rPr>
                <w:rFonts w:ascii="Times New Roman" w:eastAsia="Times New Roman" w:hAnsi="Times New Roman" w:cs="Times New Roman"/>
                <w:color w:val="000000"/>
                <w:lang w:eastAsia="en-IN"/>
              </w:rPr>
              <w:t xml:space="preserve">/c mice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DOI" : "10.1371/journal.pone.0068105", "ISSN" : "1932-6203", "PMID" : "23840818", "abstract" : "Chronic growth hormone (GH) therapy has been shown to cause insulin resistance, but the mechanism remains unknown. PTEN, a tumor suppressor gene, is a major negative regulator of insulin signaling. In this study, we explored the effect of chronic GH on insulin signaling in the context of PTEN function. Balb/c healthy mice were given recombinant human or bovine GH intraperitoneally for 3 weeks. We found that phosphorylation of Akt was significantly decreased in chronic GH group and the expression of PTEN was significantly increased. We further examined this effect in the streptozotocin-induced Type I diabetic mouse model, in which endogenous insulin secretion was disrupted. Insulin/PI3K/Akt signaling was impaired. However, different from the observation in healthy mice, the expression of PTEN did not increase. Similarly, PTEN expression did not significantly increase in chronic GH-treated mice with hypoinsulinemia induced by prolonged fasting. We conducted in-vitro experiments in HepG2 cells to validate our in-vivo findings. Long-term exposure to GH caused similar resistance of insulin/PI3K/Akt signaling in HepG2 cells; and over-expression of PTEN enhanced the impairment of insulin signaling. On the other hand, disabling the PTEN gene by transfecting the mutant PTEN construct C124S or siPTEN, disrupted the chronic GH induced insulin resistance. Our data demonstrate that PTEN plays an important role in chronic-GH-induced insulin resistance. These findings may have implication in other pathological insulin resistance.", "author" : [ { "dropping-particle" : "", "family" : "Gao", "given" : "Yuan", "non-dropping-particle" : "", "parse-names" : false, "suffix" : "" }, { "dropping-particle" : "", "family" : "Su", "given" : "Peizhu", "non-dropping-particle" : "", "parse-names" : false, "suffix" : "" }, { "dropping-particle" : "", "family" : "Wang", "given" : "Chuqiong", "non-dropping-particle" : "", "parse-names" : false, "suffix" : "" }, { "dropping-particle" : "", "family" : "Zhu", "given" : "Kongqin", "non-dropping-particle" : "", "parse-names" : false, "suffix" : "" }, { "dropping-particle" : "", "family" : "Chen", "given" : "Xiaolan", "non-dropping-particle" : "", "parse-names" : false, "suffix" : "" }, { "dropping-particle" : "", "family" : "Liu", "given" : "Side", "non-dropping-particle" : "", "parse-names" : false, "suffix" : "" }, { "dropping-particle" : "", "family" : "He", "given" : "Jiman", "non-dropping-particle" : "", "parse-names" : false, "suffix" : "" } ], "container-title" : "PloS one", "id" : "ITEM-1", "issue" : "6", "issued" : { "date-parts" : [ [ "2013", "1" ] ] }, "page" : "e68105", "title" : "The Role of PTEN in Chronic Growth Hormone-Induced Hepatic Insulin Resistance.", "type" : "article-journal", "volume" : "8" }, "uris" : [ "http://www.mendeley.com/documents/?uuid=c769e371-de64-4558-aaa9-e687e7b4b6f1" ] } ], "mendeley" : { "formattedCitation" : "(220)", "plainTextFormattedCitation" : "(220)", "previouslyFormattedCitation" : "&lt;sup&gt;220&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220)</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growth hormone</w:t>
            </w:r>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hgh</w:t>
            </w:r>
            <w:proofErr w:type="spellEnd"/>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igf1</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 xml:space="preserve">Rat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There is increasing evidence for an important role of the somatotropic axis in male reproductive function. We investigated the effect of recombinant bovine GH (rbGH) treatment for 21 days on semen characteristics in post-pubertal GH-deficient dwarf (dw/dw) rats. Male dw/dw rats at an age of 75-80 days were divided into two groups (n = 10 per group) and injected twice per day with either rbGH (2 micrograms/g/day) or saline. While the concentration (96.4 +/- 51.3 x 10(6) per ml) and morphology of spermatozoa (spermatozoa with normal morphology 73.5 +/- 6.3%) in the dw/dw rat were within the normal range, the motility of spermatozoa was very low (27.5 +/- 11.7%), establishing a state of sub-fertility. The rbGH treatment markedly increased (p &lt; 0.01) motility of spermatozoa (44.5 +/- 10.7%) but did not change the concentration (144 +/- 80.3 x 10(6) per ml) and morphology (spermatozoa with normal morphology 79.5 +/- 6.0%). The rbGH treatment also significantly increased the concentration of insulin-like growth factor-I (IGF-I) in blood plasma (control 389.1 +/- 65 ng/ml, rbGH 813.9 ng/ml, p &lt; 0.001) and in seminal vesicle fluid (control 11.3 +/- 3.0 ng/ml, rbGH 16.1 +/- 5.4 ng/ml, p &lt; 0.05). We conclude that rbGH therapy markedly increases motility of spermatozoa in sub-fertile male GH-deficient dw/dw rats. Thus, GH therapy may offer considerable potential for the treatment of impaired male reproductive performance.", "author" : [ { "dropping-particle" : "", "family" : "Breier", "given" : "BH", "non-dropping-particle" : "", "parse-names" : false, "suffix" : "" }, { "dropping-particle" : "", "family" : "Vickers", "given" : "MH", "non-dropping-particle" : "", "parse-names" : false, "suffix" : "" }, { "dropping-particle" : "", "family" : "Gravance", "given" : "CG", "non-dropping-particle" : "", "parse-names" : false, "suffix" : "" }, { "dropping-particle" : "", "family" : "Casey", "given" : "PJ", "non-dropping-particle" : "", "parse-names" : false, "suffix" : "" } ], "container-title" : "Endocrinology", "id" : "ITEM-1", "issue" : "9", "issued" : { "date-parts" : [ [ "1996" ] ] }, "page" : "4061-4", "title" : "Growth hormone (GH) therapy markedly increases the motility of spermatozoa and the concentration of insulin-like growth factor-I in seminal vesicle fluid in the male GH-deficient dwarf rat.", "type" : "article-journal", "volume" : "137" }, "uris" : [ "http://www.mendeley.com/documents/?uuid=401589e6-7617-4b6c-aab0-79a0dda0fb57" ] } ], "mendeley" : { "formattedCitation" : "(221)", "plainTextFormattedCitation" : "(221)", "previouslyFormattedCitation" : "&lt;sup&gt;221&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221)</w:t>
            </w:r>
            <w:r w:rsidRPr="00E901D6">
              <w:rPr>
                <w:rFonts w:ascii="Times New Roman" w:eastAsia="Times New Roman" w:hAnsi="Times New Roman" w:cs="Times New Roman"/>
                <w:color w:val="000000"/>
                <w:lang w:eastAsia="en-IN"/>
              </w:rPr>
              <w:fldChar w:fldCharType="end"/>
            </w:r>
            <w:r w:rsidRPr="00E901D6">
              <w:rPr>
                <w:rFonts w:ascii="Times New Roman" w:eastAsia="Times New Roman" w:hAnsi="Times New Roman" w:cs="Times New Roman"/>
                <w:color w:val="000000"/>
                <w:lang w:eastAsia="en-IN"/>
              </w:rPr>
              <w:t xml:space="preserve">; Human subject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DOI" : "10.1530/EC-13-0019", "ISSN" : "2049-3614", "PMID" : "23781325", "abstract" : "OBJECTIVE: Supraphysiological levels of ghrelin and GH induce insulin resistance. Serum levels of retinol-binding protein-4 (RBP4) correlate inversely with insulin sensitivity in patients with type 2 diabetes. We aimed to determine whether ghrelin and GH affect RBP4 levels in human subjects. MATERIALS AND METHODS: To study GH-independent effects of ghrelin, seven hypopituitary men undergoing replacement therapy with GH and hydrocortisone were given ghrelin (5 pmol/kg per min) and saline infusions for 300 min in a randomized, double-blind, placebo-controlled, crossover design. Circulating RBP4 levels were measured at baseline and during a hyperinsulinemic-euglycemic clamp on both study days. To study the direct effects of GH, nine healthy men were treated with GH (2 mg at 2200 h) and placebo for 8 days in a randomized, double-blind, placebo-controlled, crossover study. Serum RBP4 levels were measured before and after treatment, and insulin sensitivity was measured by the hyperinsulinemic-euglycemic clamp technique. RESULTS: Ghrelin acutely decreased peripheral insulin sensitivity. Serum RBP4 concentrations decreased in response to insulin infusion during the saline experiment (mg/l): 43.2\u00b14.3 (baseline) vs 40.4\u00b14.2 (clamp), P&lt;0.001, but this effect was abrogated during ghrelin infusion (mg/l): 42.4\u00b14.5 (baseline) vs 42.9\u00b14.7 (clamp), P=0.73. In healthy subjects, serum RBP4 levels were not affected by GH administration (mg/l): 41.7\u00b14.1 (GH) vs 43.8\u00b14.6 (saline), P=0.09, although GH induced insulin resistance. CONCLUSIONS: i) Serum RBP4 concentrations decrease in response to hyperinsulinemia, ii) ghrelin abrogates the inhibitory effect of insulin on circulating RBP4 concentrations, and iii) ghrelin as well as GH acutely induces insulin resistance in skeletal muscle without significant changes in circulating RBP4 levels.", "author" : [ { "dropping-particle" : "", "family" : "Vestergaard", "given" : "Esben Thyssen", "non-dropping-particle" : "", "parse-names" : false, "suffix" : "" }, { "dropping-particle" : "", "family" : "Krag", "given" : "Morten B", "non-dropping-particle" : "", "parse-names" : false, "suffix" : "" }, { "dropping-particle" : "", "family" : "Poulsen", "given" : "Morten M", "non-dropping-particle" : "", "parse-names" : false, "suffix" : "" }, { "dropping-particle" : "", "family" : "Pedersen", "given" : "Steen B", "non-dropping-particle" : "", "parse-names" : false, "suffix" : "" }, { "dropping-particle" : "", "family" : "Moller", "given" : "Niels", "non-dropping-particle" : "", "parse-names" : false, "suffix" : "" }, { "dropping-particle" : "", "family" : "Jorgensen", "given" : "Jens Otto Lunde", "non-dropping-particle" : "", "parse-names" : false, "suffix" : "" }, { "dropping-particle" : "", "family" : "Jessen", "given" : "Niels", "non-dropping-particle" : "", "parse-names" : false, "suffix" : "" } ], "container-title" : "Endocrine connections", "id" : "ITEM-1", "issue" : "2", "issued" : { "date-parts" : [ [ "2013", "6", "1" ] ] }, "page" : "96-103", "title" : "Ghrelin- and GH-induced insulin resistance: no association with retinol-binding protein-4.", "type" : "article-journal", "volume" : "2" }, "uris" : [ "http://www.mendeley.com/documents/?uuid=a7f9891a-2186-4572-a8ca-469a3012f98f" ] } ], "mendeley" : { "formattedCitation" : "(219)", "plainTextFormattedCitation" : "(219)", "previouslyFormattedCitation" : "&lt;sup&gt;219&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219)</w:t>
            </w:r>
            <w:r w:rsidRPr="00E901D6">
              <w:rPr>
                <w:rFonts w:ascii="Times New Roman" w:eastAsia="Times New Roman" w:hAnsi="Times New Roman" w:cs="Times New Roman"/>
                <w:color w:val="000000"/>
                <w:lang w:eastAsia="en-IN"/>
              </w:rPr>
              <w:fldChar w:fldCharType="end"/>
            </w:r>
            <w:r w:rsidRPr="00E901D6">
              <w:rPr>
                <w:rFonts w:ascii="Times New Roman" w:eastAsia="Times New Roman" w:hAnsi="Times New Roman" w:cs="Times New Roman"/>
                <w:color w:val="000000"/>
                <w:lang w:eastAsia="en-IN"/>
              </w:rPr>
              <w:t xml:space="preserve">; Human subject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DOI" : "10.1152/ajpendo.00374.2006", "ISSN" : "0193-1849", "PMID" : "17132823", "abstract" : "The ability of growth hormone (GH) to stimulate lipolysis and cause insulin resistance in skeletal muscle may be causally linked, but the mechanisms remain obscure. We investigated the impact of GH on the turnover of FFA and VLDL-TG, intramuscular triglyceride content (IMTG), and insulin sensitivity (euglycemic clamp) in nine healthy men in a randomized double-blind placebo-controlled crossover study after 8 days treatment with (A) Placebo+Placebo, (B) GH (2 mg daily)+Placebo, and (C) GH (2 mg daily)+Acipimox (250 mgx3 daily). In the basal state, GH (B) increased FFA levels (P&lt;0.05), palmitate turnover (P&lt;0.05), and lipid oxidation (P=0.05), but VLDL-TG kinetics were unaffected. Administration of acipimox (C) suppressed basal lipolysis but did not influence VLDL-TG kinetics. In the basal state, IMTG content increased after GH (B; P=0.03). Insulin resistance was induced by GH irrespective of concomitant acipimox (P&lt;0.001). The turnover of FFA and VLDL-TG was suppressed by hyperinsulinemia during placebo and GH, whereas coadministration of acipimox induced a rebound increase FFA turnover and VLDL-TG clearance. We conclude that these results show that GH-induced insulin resistance is associated with increased IMTG and unaltered VLDL-TG kinetics; we hypothesize that fat oxidation in muscle tissue is an important primary effect of GH and that circulating FFA rather than VLDL-TG constitute the major source for this process; and the role of IMTG in the development of GH-induced insulin resistance merits future research.", "author" : [ { "dropping-particle" : "", "family" : "Krag", "given" : "Morten B", "non-dropping-particle" : "", "parse-names" : false, "suffix" : "" }, { "dropping-particle" : "", "family" : "Gormsen", "given" : "Lars C", "non-dropping-particle" : "", "parse-names" : false, "suffix" : "" }, { "dropping-particle" : "", "family" : "Guo", "given" : "Zengkui", "non-dropping-particle" : "", "parse-names" : false, "suffix" : "" }, { "dropping-particle" : "", "family" : "Christiansen", "given" : "Jens S", "non-dropping-particle" : "", "parse-names" : false, "suffix" : "" }, { "dropping-particle" : "", "family" : "Jensen", "given" : "Michael D", "non-dropping-particle" : "", "parse-names" : false, "suffix" : "" }, { "dropping-particle" : "", "family" : "Nielsen", "given" : "S\u00f8ren", "non-dropping-particle" : "", "parse-names" : false, "suffix" : "" }, { "dropping-particle" : "", "family" : "J\u00f8rgensen", "given" : "Jens O L", "non-dropping-particle" : "", "parse-names" : false, "suffix" : "" } ], "container-title" : "American journal of physiology. Endocrinology and metabolism", "id" : "ITEM-1", "issue" : "3", "issued" : { "date-parts" : [ [ "2007", "3" ] ] }, "page" : "E920-7", "title" : "Growth hormone-induced insulin resistance is associated with increased intramyocellular triglyceride content but unaltered VLDL-triglyceride kinetics.", "type" : "article-journal", "volume" : "292" }, "uris" : [ "http://www.mendeley.com/documents/?uuid=d33cd4c8-774d-44af-9946-e023eec839c4" ] } ], "mendeley" : { "formattedCitation" : "(215)", "plainTextFormattedCitation" : "(215)", "previouslyFormattedCitation" : "&lt;sup&gt;215&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215)</w:t>
            </w:r>
            <w:r w:rsidRPr="00E901D6">
              <w:rPr>
                <w:rFonts w:ascii="Times New Roman" w:eastAsia="Times New Roman" w:hAnsi="Times New Roman" w:cs="Times New Roman"/>
                <w:color w:val="000000"/>
                <w:lang w:eastAsia="en-IN"/>
              </w:rPr>
              <w:fldChar w:fldCharType="end"/>
            </w:r>
            <w:r w:rsidRPr="00E901D6">
              <w:rPr>
                <w:rFonts w:ascii="Times New Roman" w:eastAsia="Times New Roman" w:hAnsi="Times New Roman" w:cs="Times New Roman"/>
                <w:color w:val="000000"/>
                <w:lang w:eastAsia="en-IN"/>
              </w:rPr>
              <w:t xml:space="preserve">; Human subject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DOI" : "10.1210/jc.2002-020343", "ISSN" : "0021972X", "abstract" : "IGF-I has been shown to enhance insulin sensitivity in patients with type I and type II diabetes. IGF-I suppresses GH, and this raises the question of whether its ability to enhance insulin sensitivity is mediated solely through a reduction in GH's antiinsulin actions. This study was conducted to determine whether administration of a GH receptor antagonist to patients with acromegaly and insulin resistance would result in improvement in insulin sensitivity and whether IGF-I had any additional insulin-sensitizing effects over and above those induced by its ability to suppress GH secretion. Five patients with active acromegaly were treated for 2 wk with a GH receptor antagonist. The GH receptor antagonist was effective, as IGF-I fell 65%, and mean GH values rose 42%. Mean fasting insulin fell from 39 +/- 6 to 30 +/- 7 micro U/ml, and this was accompanied by a 9% decrease in fasting glucose. After treatment the insulin sensitivity index was 2.7 +/- 1.0 x 10(-4)/min. micro U/ml compared with a baseline value of 1.65 +/- 0.8 x 10(-4)/min. micro U/ml (P &lt; 0.015). Subsequently, the subjects were treated with the receptor antagonist plus IGF-I/IGF-binding protein-3 given by sc injection (1 mg/kg daily). After 2 wk of the combined treatment, fasting insulin fell from 49 +/- 9 to 29 +/- 7 micro U/ml, and fasting glucose fell by 14%. The insulin sensitivity index improved to 4.34 +/- 1.3 x 10(-4)/min. micro U/ml, which was significantly greater than the value obtained after treatment with the GH antagonist alone. Although only a limited number of subjects were studied, the results strongly suggest that IGF-I has insulin-sensitizing actions that are independent of its ability to suppress GH secretion. These findings necessitate further studies into the non-GH-related mechanism by which IGF-I enhances insulin sensitivity.", "author" : [ { "dropping-particle" : "", "family" : "O'Connell", "given" : "Thomas", "non-dropping-particle" : "", "parse-names" : false, "suffix" : "" }, { "dropping-particle" : "", "family" : "Clemmons", "given" : "David R", "non-dropping-particle" : "", "parse-names" : false, "suffix" : "" } ], "container-title" : "Journal of Clinical Endocrinology &amp; Metabolism", "id" : "ITEM-1", "issue" : "9", "issued" : { "date-parts" : [ [ "2002", "9", "1" ] ] }, "note" : "Insulin sensitivity with only GH (here, GH receptor antagonist inducing insulin resistant) is not significant. Hence, that link is not considered.", "page" : "4356-4360", "title" : "IGF-I/IGF-Binding Protein-3 Combination Improves Insulin Resistance By GH-Dependent and Independent Mechanisms", "type" : "article-journal", "volume" : "87" }, "uris" : [ "http://www.mendeley.com/documents/?uuid=f97c4155-fb2a-41d5-b974-fa7ebfbf292b" ] } ], "mendeley" : { "formattedCitation" : "(222)", "plainTextFormattedCitation" : "(222)", "previouslyFormattedCitation" : "&lt;sup&gt;222&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222)</w:t>
            </w:r>
            <w:r w:rsidRPr="00E901D6">
              <w:rPr>
                <w:rFonts w:ascii="Times New Roman" w:eastAsia="Times New Roman" w:hAnsi="Times New Roman" w:cs="Times New Roman"/>
                <w:color w:val="000000"/>
                <w:lang w:eastAsia="en-IN"/>
              </w:rPr>
              <w:fldChar w:fldCharType="end"/>
            </w:r>
            <w:r w:rsidRPr="00E901D6">
              <w:rPr>
                <w:rFonts w:ascii="Times New Roman" w:eastAsia="Times New Roman" w:hAnsi="Times New Roman" w:cs="Times New Roman"/>
                <w:color w:val="000000"/>
                <w:lang w:eastAsia="en-IN"/>
              </w:rPr>
              <w:t xml:space="preserve">; Mice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DOI" : "10.1172/JCI72606.2988", "abstract" : "Both maternal and offspring-derived factors contribute to lifelong growth and bone mass accrual, although the specific role of maternal deficiencies in the growth and bone mass of offspring is poorly understood. In the present study, we have shown that vitamin B12 (B12) deficiency in a murine genetic model results in severe postweaning growth retardation and osteoporosis, and the severity and time of onset of this phenotype in the offspring depends on the maternal genotype. Using integrated physiological and metabolomic analysis, we determined that B12 deficiency in the offspring decreases liver taurine production and associates with abro- gation of a growth hormone/insulin-like growth factor 1 (GH/IGF1) axis. Taurine increased GH-dependent IGF1 synthesis in the liver, which subsequently enhanced osteoblast function, and in B12-deficient offspring, oral administration of taurine rescued their growth retardation and osteoporosis phenotypes. These results identify B12 as an essential vitamin that positively regulates postweaning growth and bone formation through taurine synthesis and suggests potential therapies to increase bone mass.", "author" : [ { "dropping-particle" : "", "family" : "Roman-garcia", "given" : "Pablo", "non-dropping-particle" : "", "parse-names" : false, "suffix" : "" }, { "dropping-particle" : "", "family" : "Quiros-gonzalez", "given" : "Isabel", "non-dropping-particle" : "", "parse-names" : false, "suffix" : "" }, { "dropping-particle" : "", "family" : "Mottram", "given" : "Lynda", "non-dropping-particle" : "", "parse-names" : false, "suffix" : "" }, { "dropping-particle" : "", "family" : "Lieben", "given" : "Liesbet", "non-dropping-particle" : "", "parse-names" : false, "suffix" : "" }, { "dropping-particle" : "", "family" : "Sharan", "given" : "Kunal", "non-dropping-particle" : "", "parse-names" : false, "suffix" : "" }, { "dropping-particle" : "", "family" : "Wangwiwatsin", "given" : "Arporn", "non-dropping-particle" : "", "parse-names" : false, "suffix" : "" }, { "dropping-particle" : "", "family" : "Tubio", "given" : "Jose", "non-dropping-particle" : "", "parse-names" : false, "suffix" : "" }, { "dropping-particle" : "", "family" : "Lewis", "given" : "Kirsty", "non-dropping-particle" : "", "parse-names" : false, "suffix" : "" }, { "dropping-particle" : "", "family" : "Wilkinson", "given" : "Debbie", "non-dropping-particle" : "", "parse-names" : false, "suffix" : "" }, { "dropping-particle" : "", "family" : "Santhanam", "given" : "Balaji", "non-dropping-particle" : "", "parse-names" : false, "suffix" : "" }, { "dropping-particle" : "", "family" : "Sarper", "given" : "Nazan", "non-dropping-particle" : "", "parse-names" : false, "suffix" : "" }, { "dropping-particle" : "", "family" : "Clare", "given" : "Simon", "non-dropping-particle" : "", "parse-names" : false, "suffix" : "" }, { "dropping-particle" : "", "family" : "Vassiliou", "given" : "George S", "non-dropping-particle" : "", "parse-names" : false, "suffix" : "" }, { "dropping-particle" : "", "family" : "Velagapudi", "given" : "Vidya R", "non-dropping-particle" : "", "parse-names" : false, "suffix" : "" }, { "dropping-particle" : "", "family" : "Dougan", "given" : "Gordon", "non-dropping-particle" : "", "parse-names" : false, "suffix" : "" }, { "dropping-particle" : "", "family" : "Yadav", "given" : "Vijay K", "non-dropping-particle" : "", "parse-names" : false, "suffix" : "" } ], "container-title" : "The Journal of Clinical Investigation", "id" : "ITEM-1", "issue" : "7", "issued" : { "date-parts" : [ [ "2014" ] ] }, "page" : "2988-3002", "title" : "Vitamin B 12 \u2013 dependent taurine synthesis regulates growth and bone mass", "type" : "article-journal", "volume" : "124" }, "uris" : [ "http://www.mendeley.com/documents/?uuid=ddb71b43-aeac-40ae-adc0-f003e4ebff66" ] } ], "mendeley" : { "formattedCitation" : "(223)", "plainTextFormattedCitation" : "(223)", "previouslyFormattedCitation" : "&lt;sup&gt;223&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223)</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growth hormone</w:t>
            </w:r>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hgh</w:t>
            </w:r>
            <w:proofErr w:type="spellEnd"/>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fty1</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 xml:space="preserve">Rat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There is increasing evidence for an important role of the somatotropic axis in male reproductive function. We investigated the effect of recombinant bovine GH (rbGH) treatment for 21 days on semen characteristics in post-pubertal GH-deficient dwarf (dw/dw) rats. Male dw/dw rats at an age of 75-80 days were divided into two groups (n = 10 per group) and injected twice per day with either rbGH (2 micrograms/g/day) or saline. While the concentration (96.4 +/- 51.3 x 10(6) per ml) and morphology of spermatozoa (spermatozoa with normal morphology 73.5 +/- 6.3%) in the dw/dw rat were within the normal range, the motility of spermatozoa was very low (27.5 +/- 11.7%), establishing a state of sub-fertility. The rbGH treatment markedly increased (p &lt; 0.01) motility of spermatozoa (44.5 +/- 10.7%) but did not change the concentration (144 +/- 80.3 x 10(6) per ml) and morphology (spermatozoa with normal morphology 79.5 +/- 6.0%). The rbGH treatment also significantly increased the concentration of insulin-like growth factor-I (IGF-I) in blood plasma (control 389.1 +/- 65 ng/ml, rbGH 813.9 ng/ml, p &lt; 0.001) and in seminal vesicle fluid (control 11.3 +/- 3.0 ng/ml, rbGH 16.1 +/- 5.4 ng/ml, p &lt; 0.05). We conclude that rbGH therapy markedly increases motility of spermatozoa in sub-fertile male GH-deficient dw/dw rats. Thus, GH therapy may offer considerable potential for the treatment of impaired male reproductive performance.", "author" : [ { "dropping-particle" : "", "family" : "Breier", "given" : "BH", "non-dropping-particle" : "", "parse-names" : false, "suffix" : "" }, { "dropping-particle" : "", "family" : "Vickers", "given" : "MH", "non-dropping-particle" : "", "parse-names" : false, "suffix" : "" }, { "dropping-particle" : "", "family" : "Gravance", "given" : "CG", "non-dropping-particle" : "", "parse-names" : false, "suffix" : "" }, { "dropping-particle" : "", "family" : "Casey", "given" : "PJ", "non-dropping-particle" : "", "parse-names" : false, "suffix" : "" } ], "container-title" : "Endocrinology", "id" : "ITEM-1", "issue" : "9", "issued" : { "date-parts" : [ [ "1996" ] ] }, "page" : "4061-4", "title" : "Growth hormone (GH) therapy markedly increases the motility of spermatozoa and the concentration of insulin-like growth factor-I in seminal vesicle fluid in the male GH-deficient dwarf rat.", "type" : "article-journal", "volume" : "137" }, "uris" : [ "http://www.mendeley.com/documents/?uuid=401589e6-7617-4b6c-aab0-79a0dda0fb57" ] } ], "mendeley" : { "formattedCitation" : "(221)", "plainTextFormattedCitation" : "(221)", "previouslyFormattedCitation" : "&lt;sup&gt;221&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221)</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histamine</w:t>
            </w:r>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hst</w:t>
            </w:r>
            <w:proofErr w:type="spellEnd"/>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fdi0</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 xml:space="preserve">H1KO mice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ISSN" : "0012-1797", "PMID" : "15331534", "abstract" : "Histamine H(1) receptors (H(1)-Rs) are found in peripheral tissues and in regions of the hypothalamus that are concerned with regulating body composition. In the present study, we investigated the detailed mechanisms of histamine H(1)-Rs in the development of obesity. Histamine H(1)-R knockout (H1KO) mice gradually developed mature-onset obesity, which was accompanied by hyperphagia and decreased expression of uncoupling protein-1 (UCP-1) mRNA. Both younger nonobese (12-week-old) and older obese (48-week-old) H1KO mice exhibited impairment of the responsiveness to the leptin. In addition, disruption of the diurnal rhythm of feeding occurred before the onset of obesity in H1KO mice. Correction of these abnormal feeding rhythms by means of scheduled feeding caused a reduction in obesity and associated metabolic disorders in H1KO mice. Furthermore, central administration of a histamine H(1)-R agonist affected feeding behavior, body weight, and c-fos-like immunoreactivity in the hypothalamus. Taken together, these findings suggest that histamine H(1)-Rs are crucial for the regulation of feeding rhythm and in mediating the effects of leptin. Early disruption of H(1)-R-mediated functions in H1KO mice may lead to hyperphagia and decreased expression of UCP-1 mRNA, which may contribute to the development of obesity in these animals. In addition, centrally acting histamine H(1)-R may be a novel therapeutic target for the treatment of obesity and related metabolic disorders.", "author" : [ { "dropping-particle" : "", "family" : "Masaki", "given" : "Takayuki", "non-dropping-particle" : "", "parse-names" : false, "suffix" : "" }, { "dropping-particle" : "", "family" : "Chiba", "given" : "Seiichi", "non-dropping-particle" : "", "parse-names" : false, "suffix" : "" }, { "dropping-particle" : "", "family" : "Yasuda", "given" : "Tohru", "non-dropping-particle" : "", "parse-names" : false, "suffix" : "" }, { "dropping-particle" : "", "family" : "Noguchi", "given" : "Hitoshi", "non-dropping-particle" : "", "parse-names" : false, "suffix" : "" }, { "dropping-particle" : "", "family" : "Kakuma", "given" : "Tetsuya", "non-dropping-particle" : "", "parse-names" : false, "suffix" : "" }, { "dropping-particle" : "", "family" : "Watanabe", "given" : "Takeshi", "non-dropping-particle" : "", "parse-names" : false, "suffix" : "" }, { "dropping-particle" : "", "family" : "Sakata", "given" : "Toshiie", "non-dropping-particle" : "", "parse-names" : false, "suffix" : "" }, { "dropping-particle" : "", "family" : "Yoshimatsu", "given" : "Hironobu", "non-dropping-particle" : "", "parse-names" : false, "suffix" : "" } ], "container-title" : "Diabetes", "id" : "ITEM-1", "issue" : "9", "issued" : { "date-parts" : [ [ "2004", "9" ] ] }, "page" : "2250-60", "title" : "Involvement of hypothalamic histamine H1 receptor in the regulation of feeding rhythm and obesity.", "type" : "article-journal", "volume" : "53" }, "uris" : [ "http://www.mendeley.com/documents/?uuid=80d18e2a-98f2-46ca-aec2-fb43977f808f" ] } ], "mendeley" : { "formattedCitation" : "(224)", "plainTextFormattedCitation" : "(224)", "previouslyFormattedCitation" : "&lt;sup&gt;224&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224)</w:t>
            </w:r>
            <w:r w:rsidRPr="00E901D6">
              <w:rPr>
                <w:rFonts w:ascii="Times New Roman" w:eastAsia="Times New Roman" w:hAnsi="Times New Roman" w:cs="Times New Roman"/>
                <w:color w:val="000000"/>
                <w:lang w:eastAsia="en-IN"/>
              </w:rPr>
              <w:fldChar w:fldCharType="end"/>
            </w:r>
            <w:r w:rsidRPr="00E901D6">
              <w:rPr>
                <w:rFonts w:ascii="Times New Roman" w:eastAsia="Times New Roman" w:hAnsi="Times New Roman" w:cs="Times New Roman"/>
                <w:color w:val="000000"/>
                <w:lang w:eastAsia="en-IN"/>
              </w:rPr>
              <w:t>; Sprague-</w:t>
            </w:r>
            <w:proofErr w:type="spellStart"/>
            <w:r w:rsidRPr="00E901D6">
              <w:rPr>
                <w:rFonts w:ascii="Times New Roman" w:eastAsia="Times New Roman" w:hAnsi="Times New Roman" w:cs="Times New Roman"/>
                <w:color w:val="000000"/>
                <w:lang w:eastAsia="en-IN"/>
              </w:rPr>
              <w:t>Dawley</w:t>
            </w:r>
            <w:proofErr w:type="spellEnd"/>
            <w:r w:rsidRPr="00E901D6">
              <w:rPr>
                <w:rFonts w:ascii="Times New Roman" w:eastAsia="Times New Roman" w:hAnsi="Times New Roman" w:cs="Times New Roman"/>
                <w:color w:val="000000"/>
                <w:lang w:eastAsia="en-IN"/>
              </w:rPr>
              <w:t xml:space="preserve"> rat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DOI" : "10.1038/sj.ijo.0803036", "ISSN" : "0307-0565", "PMID" : "16151415", "abstract" : "OBJECTIVE: This study was conducted to elucidate whether antagonistic targeting of the histamine H3 receptor increases hypothalamic histamine levels, in parallel with decreases in food intake and body weight. METHODS: The competitive antagonist potency of a recently synthesized histamine H3 receptor antagonist, NNC 38-1049, was studied in intact HEK293 cells expressing human or rat histamine H3 receptor, in which NNC 38-1049 was allowed to antagonize the effect of the H3 receptor agonist R-alpha-methylhistamine on isoprenaline-induced accumulation of cAMP. The affinity of NNC 38-1049 for a number of variants of the histamine receptor was also determined. Following single dosing of normal rats with NNC 38-1049, hypothalamic histamine levels were assessed by means of microdialysis. Plasma and brain levels of NNC 38-1049 and acute effects on food intake and energy expenditure were followed after oral doses of 3-60 mg/kg. Potential side effects were examined with rat models of behaviour satiety sequence (BSS), pica behaviour and conditioned taste aversion (CTA). Intakes of food and water together with body weight were recorded for 15 days during daily dosing of dietary obese rats. RESULTS: NNC 38-1049 was found to be a highly specific and competitive antagonist towards both human and rat histamine H3 receptors, and measurable amounts of NNC 38-1049 were found in the plasma of rats following single oral doses of 3-60 mg/kg and in the brain after 15-60 mg/kg. Following single intraperitoneal injections of NNC 38-1049 (20 mg/kg), significant increases in extracellular histamine concentrations were observed. The same dose did not change BSS or pica behaviour acutely, nor did it induce CTA following repeated administration for 7 days. Reductions in food intake were seen very soon after administration, and occurred in a dose-dependent fashion. Energy expenditure was unchanged, but the respiratory quotient (RQ) tended to decrease at higher doses, indicating an increase in lipid oxidation. Twice daily administration of 20 mg/kg of NNC 38-1049 in old and dietary obese rats resulted in sustained reduction of food intake throughout a 2-week study, and was associated with a highly significant (P&lt;0.01) decrease in body weight compared with controls (-18.4+/-3.4 vs +0.4+/-2.7 g). The same dose of NNC 38-1049 produced an acute decrease of water intake, but 24 h intakes were not significantly changed. CONCLUSIONS: The results of this study strongly support the idea that an\u2026", "author" : [ { "dropping-particle" : "", "family" : "Malml\u00f6f", "given" : "K", "non-dropping-particle" : "", "parse-names" : false, "suffix" : "" }, { "dropping-particle" : "", "family" : "Zaragoza", "given" : "F", "non-dropping-particle" : "", "parse-names" : false, "suffix" : "" }, { "dropping-particle" : "", "family" : "Golozoubova", "given" : "V", "non-dropping-particle" : "", "parse-names" : false, "suffix" : "" }, { "dropping-particle" : "", "family" : "Refsgaard", "given" : "H H F", "non-dropping-particle" : "", "parse-names" : false, "suffix" : "" }, { "dropping-particle" : "", "family" : "Cremers", "given" : "T", "non-dropping-particle" : "", "parse-names" : false, "suffix" : "" }, { "dropping-particle" : "", "family" : "Raun", "given" : "K", "non-dropping-particle" : "", "parse-names" : false, "suffix" : "" }, { "dropping-particle" : "", "family" : "Wulff", "given" : "B S", "non-dropping-particle" : "", "parse-names" : false, "suffix" : "" }, { "dropping-particle" : "", "family" : "Johansen", "given" : "P B", "non-dropping-particle" : "", "parse-names" : false, "suffix" : "" }, { "dropping-particle" : "", "family" : "Westerink", "given" : "B", "non-dropping-particle" : "", "parse-names" : false, "suffix" : "" }, { "dropping-particle" : "", "family" : "Rimvall", "given" : "K", "non-dropping-particle" : "", "parse-names" : false, "suffix" : "" } ], "container-title" : "International journal of obesity", "id" : "ITEM-1", "issue" : "12", "issued" : { "date-parts" : [ [ "2005", "12" ] ] }, "page" : "1402-12", "title" : "Influence of a selective histamine H3 receptor antagonist on hypothalamic neural activity, food intake and body weight.", "type" : "article-journal", "volume" : "29" }, "uris" : [ "http://www.mendeley.com/documents/?uuid=c77b69e6-de38-4fad-ae54-8dfc8c10baf4" ] } ], "mendeley" : { "formattedCitation" : "(225)", "plainTextFormattedCitation" : "(225)", "previouslyFormattedCitation" : "&lt;sup&gt;225&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225)</w:t>
            </w:r>
            <w:r w:rsidRPr="00E901D6">
              <w:rPr>
                <w:rFonts w:ascii="Times New Roman" w:eastAsia="Times New Roman" w:hAnsi="Times New Roman" w:cs="Times New Roman"/>
                <w:color w:val="000000"/>
                <w:lang w:eastAsia="en-IN"/>
              </w:rPr>
              <w:fldChar w:fldCharType="end"/>
            </w:r>
            <w:r w:rsidRPr="00E901D6">
              <w:rPr>
                <w:rFonts w:ascii="Times New Roman" w:eastAsia="Times New Roman" w:hAnsi="Times New Roman" w:cs="Times New Roman"/>
                <w:color w:val="000000"/>
                <w:lang w:eastAsia="en-IN"/>
              </w:rPr>
              <w:t xml:space="preserve">; </w:t>
            </w:r>
            <w:proofErr w:type="spellStart"/>
            <w:r w:rsidRPr="00E901D6">
              <w:rPr>
                <w:rFonts w:ascii="Times New Roman" w:eastAsia="Times New Roman" w:hAnsi="Times New Roman" w:cs="Times New Roman"/>
                <w:color w:val="000000"/>
                <w:lang w:eastAsia="en-IN"/>
              </w:rPr>
              <w:t>Wistar</w:t>
            </w:r>
            <w:proofErr w:type="spellEnd"/>
            <w:r w:rsidRPr="00E901D6">
              <w:rPr>
                <w:rFonts w:ascii="Times New Roman" w:eastAsia="Times New Roman" w:hAnsi="Times New Roman" w:cs="Times New Roman"/>
                <w:color w:val="000000"/>
                <w:lang w:eastAsia="en-IN"/>
              </w:rPr>
              <w:t xml:space="preserve"> King A rat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ISSN" : "1535-3702", "PMID" : "11788786", "abstract" : "Hypothalamic neuronal histamine has been shown to regulate feeding behavior and energy metabolism as a target of leptin action in the brain. The present study aimed to examine the involvement of L-histidine, a precursor of neuronal histamine, in the regulation of feeding behavior in rats. Intraperitoneal (ip) injection of L-histidine at doses of 0.35 and 0.70 mmol/kg body weight significantly decreased the 24-hr cumulative food and water intakes compared to phosphate buffered saline injected controls (P &lt; 0.05 for each). This suppression of feeding was mimicked dose-dependently by intracerebroventricular infusion of histidine at doses of 0.5, 1.0, and 2.0 micromol/rat (P &lt; 0.05 for each). Pretreatment of the rats with an ip bolus injection of alpha-fluoromethylhistidine, a suicide inhibitor of a histidine decarboxylase (HDC), at a dosage of 224 micromol/kg blocked the conversion of histidine into histamine and attenuated the suppressive effect of histidine on food intake from 64.2% to 88.1% of the controls (P &lt; 0.05). Administration of 0.35 mmol/kg histidine ip increased the concentration of hypothalamic neuronal histamine compared with the controls (P &lt; 0.05). HDC activity was increased simultaneously by histidine administration compared with the controls (P &lt; 0.05). The present findings indicate that L-histidine suppresses food intake through its conversion into histamine in the hypothalamus.", "author" : [ { "dropping-particle" : "", "family" : "Yoshimatsu", "given" : "Hironobu", "non-dropping-particle" : "", "parse-names" : false, "suffix" : "" }, { "dropping-particle" : "", "family" : "Chiba", "given" : "Seiichi", "non-dropping-particle" : "", "parse-names" : false, "suffix" : "" }, { "dropping-particle" : "", "family" : "Tajima", "given" : "Daisuke", "non-dropping-particle" : "", "parse-names" : false, "suffix" : "" }, { "dropping-particle" : "", "family" : "Akehi", "given" : "Yuko", "non-dropping-particle" : "", "parse-names" : false, "suffix" : "" }, { "dropping-particle" : "", "family" : "Sakata", "given" : "Toshiie", "non-dropping-particle" : "", "parse-names" : false, "suffix" : "" } ], "container-title" : "Experimental biology and medicine (Maywood, N.J.)", "id" : "ITEM-1", "issue" : "1", "issued" : { "date-parts" : [ [ "2002", "1" ] ] }, "page" : "63-8", "title" : "Histidine suppresses food intake through its conversion into neuronal histamine.", "type" : "article-journal", "volume" : "227" }, "uris" : [ "http://www.mendeley.com/documents/?uuid=996d3c63-b615-4c98-b7d9-17dc341aaee3" ] } ], "mendeley" : { "formattedCitation" : "(226)", "plainTextFormattedCitation" : "(226)", "previouslyFormattedCitation" : "&lt;sup&gt;226&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226)</w:t>
            </w:r>
            <w:r w:rsidRPr="00E901D6">
              <w:rPr>
                <w:rFonts w:ascii="Times New Roman" w:eastAsia="Times New Roman" w:hAnsi="Times New Roman" w:cs="Times New Roman"/>
                <w:color w:val="000000"/>
                <w:lang w:eastAsia="en-IN"/>
              </w:rPr>
              <w:fldChar w:fldCharType="end"/>
            </w:r>
            <w:r w:rsidRPr="00E901D6">
              <w:rPr>
                <w:rFonts w:ascii="Times New Roman" w:eastAsia="Times New Roman" w:hAnsi="Times New Roman" w:cs="Times New Roman"/>
                <w:color w:val="000000"/>
                <w:lang w:eastAsia="en-IN"/>
              </w:rPr>
              <w:t xml:space="preserve">; Mice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DOI" : "10.1210/en.2003-0031", "ISSN" : "00137227", "abstract" : "Hypothalamic neuronal histamine and its H(1) receptor (H(1)-R) form a part of the leptin-signaling pathway in the brain and have been shown to regulate body weight and adiposity in diabetic (db/db) and diet-induced obese mice by affecting food intake and uncoupling protein mRNA expression. The proopiomelanocortin (POMC) melanocortin-4 receptor (MC-4R) is also important for leptin signaling. The present study had two aims: first, to clarify the antiobesity action of neuronal histamine in agouti yellow (A(y)/a) obese mice, a model of obesity in which POMC/MC-4R signaling is disrupted by blockade of MC-4R and second, to investigate the functional relationship between neuronal histamine and POMC/MC-4R signaling. Central administration of histamine into the lateral cerebroventricle decreased cumulative food intake and body weight in A(y)/a obese mice. Histamine treatment also decreased mRNA expression of ob gene in epididymal white adipose tissue and up-regulated uncoupling protein 1 mRNA expression in brown adipose tissue. These effects were attenuated in A(y)/a obese mice with histamine H(1)-receptor (H(1)-R) knockout. Histamine treatment induced c-Fos-like immunoreactivity in both paraventricular and arcuate nucleus. There was no significant difference in histamine-induced c-Fos-like immunoreactivity in the hypothalamus between A(y)/a obese mice and lean littermates, indicating histamine signaling was not disrupted at the hypothalamic level in A(y)/a obese mice. These results suggest that neuronal histamine have an antiobese action, even in A(y)/a obese mice despite a deficiency in POMC/MC-4R signaling. In addition, it appears that the histamine H(1)-R signaling pathway may be independent or downstream of the POMC/MC-4R signaling.", "author" : [ { "dropping-particle" : "", "family" : "Masaki", "given" : "Takayuki", "non-dropping-particle" : "", "parse-names" : false, "suffix" : "" }, { "dropping-particle" : "", "family" : "Chiba", "given" : "Seiichi", "non-dropping-particle" : "", "parse-names" : false, "suffix" : "" }, { "dropping-particle" : "", "family" : "Yoshimichi", "given" : "Go", "non-dropping-particle" : "", "parse-names" : false, "suffix" : "" }, { "dropping-particle" : "", "family" : "Yasuda", "given" : "Tohru", "non-dropping-particle" : "", "parse-names" : false, "suffix" : "" }, { "dropping-particle" : "", "family" : "Noguchi", "given" : "Hitoshi", "non-dropping-particle" : "", "parse-names" : false, "suffix" : "" }, { "dropping-particle" : "", "family" : "Kakuma", "given" : "Tetsuya", "non-dropping-particle" : "", "parse-names" : false, "suffix" : "" }, { "dropping-particle" : "", "family" : "Sakata", "given" : "Toshiie", "non-dropping-particle" : "", "parse-names" : false, "suffix" : "" }, { "dropping-particle" : "", "family" : "Yoshimatsu", "given" : "Hironobu", "non-dropping-particle" : "", "parse-names" : false, "suffix" : "" } ], "container-title" : "Endocrinology", "id" : "ITEM-1", "issue" : "6", "issued" : { "date-parts" : [ [ "2003", "6", "1" ] ] }, "page" : "2741-8", "title" : "Neuronal Histamine Regulates Food Intake, Adiposity, and Uncoupling Protein Expression in Agouti Yellow (Ay/a) Obese Mice", "type" : "article-journal", "volume" : "144" }, "uris" : [ "http://www.mendeley.com/documents/?uuid=f389ccf2-3434-4809-b840-2dd32bd8fc91" ] } ], "mendeley" : { "formattedCitation" : "(227)", "plainTextFormattedCitation" : "(227)", "previouslyFormattedCitation" : "&lt;sup&gt;227&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227)</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histamine</w:t>
            </w:r>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hst</w:t>
            </w:r>
            <w:proofErr w:type="spellEnd"/>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agr1</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 xml:space="preserve">Mice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ISSN" : "0306-4522", "PMID" : "9740406", "abstract" : "Behavioural assessments were made of mutant mice lacking histamine H1 receptors to reveal the function of H1 receptors in the behaviour of mice. Exploratory behaviour of mice in a new environment was examined to discover whether the absence of H1 receptors in mice affects actions relating to their emotions. The H1 receptor-deficient mice showed a significant decrease in ambulation in an open field and on an activity wheel. Cognitive functions and anxiety were examined using passive avoidance response test and the elevated plus-maze test, respectively. The passive avoidance test did not show any change in latency. The elevated plus-maze test revealed that the transfer latency of the mutant mice was significantly prolonged, indicating that H1 receptors are partly associated with the control of anxiety. Aggressive behaviour was examined by a resident-intruder aggression test. When confronted with an intruder, the mutant mice attacked the intruder significantly slower and less frequently than did wild-type mice after a six-month isolation period. A formalin test and a forced swimming test were used to evaluate the nociceptive response and depressive or despairing state, respectively, of both groups. The mutant mice showed a significant decrease of nociceptive response in the late phase without affecting the early phase. There was no significant difference in the forced swimming test between the two groups. The brain content of monoamines and their metabolites was measured in the H1 receptor null and wild-type mice. The turnover rate of 5-hydroxytryptamine defined by the ratio of 5-hydroxyindoleacetic acid and 5-hydroxytryptamine was significantly increased in the cerebral cortex and hippocampus of H1 receptor null mice. These results support the previous pharmacological findings that histamine modulates various neurophysiological functions such as locomotor activity, emotion, memory and learning, nociception and aggressive behaviour through H1 receptors.", "author" : [ { "dropping-particle" : "", "family" : "Yanai", "given" : "K", "non-dropping-particle" : "", "parse-names" : false, "suffix" : "" }, { "dropping-particle" : "", "family" : "Son", "given" : "L Z", "non-dropping-particle" : "", "parse-names" : false, "suffix" : "" }, { "dropping-particle" : "", "family" : "Endou", "given" : "M", "non-dropping-particle" : "", "parse-names" : false, "suffix" : "" }, { "dropping-particle" : "", "family" : "Sakurai", "given" : "E", "non-dropping-particle" : "", "parse-names" : false, "suffix" : "" }, { "dropping-particle" : "", "family" : "Nakagawasai", "given" : "O", "non-dropping-particle" : "", "parse-names" : false, "suffix" : "" }, { "dropping-particle" : "", "family" : "Tadano", "given" : "T", "non-dropping-particle" : "", "parse-names" : false, "suffix" : "" }, { "dropping-particle" : "", "family" : "Kisara", "given" : "K", "non-dropping-particle" : "", "parse-names" : false, "suffix" : "" }, { "dropping-particle" : "", "family" : "Inoue", "given" : "I", "non-dropping-particle" : "", "parse-names" : false, "suffix" : "" }, { "dropping-particle" : "", "family" : "Watanabe", "given" : "T", "non-dropping-particle" : "", "parse-names" : false, "suffix" : "" } ], "container-title" : "Neuroscience", "id" : "ITEM-1", "issue" : "2", "issued" : { "date-parts" : [ [ "1998", "11" ] ] }, "page" : "479-87", "title" : "Behavioural characterization and amounts of brain monoamines and their metabolites in mice lacking histamine H1 receptors.", "type" : "article-journal", "volume" : "87" }, "uris" : [ "http://www.mendeley.com/documents/?uuid=e06fa08d-13b4-47f6-bbc7-99ae289c91ce" ] } ], "mendeley" : { "formattedCitation" : "(228)", "plainTextFormattedCitation" : "(228)", "previouslyFormattedCitation" : "&lt;sup&gt;228&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228)</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IGF 1</w:t>
            </w:r>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igf</w:t>
            </w:r>
            <w:proofErr w:type="spellEnd"/>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ina1</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 xml:space="preserve">Human subject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Insulin resistance is a major factor in the pathophysiology of type II diabetes and a major impediment to successful therapy. The identification of treatments that specifically target insulin resistance could improve diabetes management significantly. Since IGFs exert insulin-like actions and increase insulin sensitivity when administered at supraphysiological doses, we determined the effect of 6 weeks of recombinant human IGF-I (rhIGF-I) administration on insulin resistance and glycemic control in obese insulin-resistant patients with type II diabetes. A total of 12 patients with type II diabetes were recruited for the study. Subcutaneous administration of rhIGF-I (100 micrograms/kg b.i.d.) significantly lowered blood glucose. Fructosamine declined from 369 to 299 mumol/l by 3 weeks of administration and then declined further to 271 at the end of 5 weeks. Glycosylated hemoglobin, which was 10.4% pretreatment, declined to 8.1% at the end of therapy. Mean 24-h blood glucose during a modal day was 14.71 +/- 4.5 mmol/l pretreatment and declined to 9.1 +/- 3.21 mmol/l by the end of treatment. These improvements in glycemia were associated with a decrease in serum insulin levels. Mean insulin concentrations declined from 108.0 to 57.0 pmol/l during the modal day measurements and from 97.2 to 72.0 pmol/l during the mixed-meal tolerance test. Changes in glycemia were accompanied by a marked increase in insulin sensitivity. The insulin sensitivity index (SI) calculated from a frequently sampled intravenous glucose tolerance test (FSIVGTT) after the method of Bergman et al. (Bergman RN, Finegold DT, Ader M: Assessment of insulin sensitivity in vivo. Endocr Rev 6:45-86, 1985) increased 3.4-fold. Furthermore, the improvement in glycemic control was accompanied by a change in body composition with a 2.1% loss in body fat as calculated by dual energy x-ray absorptiometry without change in total body weight. Significant side effects were present in some subjects, although nine subjects were able to complete at least 4.5 weeks of the protocol and six subjects completed the entire 6 weeks. Supraphysiological IGF-I concentrations were maintained throughout the study, increasing from 206 micrograms/l in the control period to 849 micrograms/l at the end of 6 weeks of rhIGF-I treatment. The increase in IGF-I levels was accompanied by a significant increase in IGF binding protein-2 levels, a slight reduction in IGF binding protein-3 levels, and an increase in levels of IGF \u2026", "author" : [ { "dropping-particle" : "", "family" : "Moses", "given" : "AC", "non-dropping-particle" : "", "parse-names" : false, "suffix" : "" }, { "dropping-particle" : "", "family" : "Young", "given" : "SC", "non-dropping-particle" : "", "parse-names" : false, "suffix" : "" }, { "dropping-particle" : "", "family" : "Morrow", "given" : "LA", "non-dropping-particle" : "", "parse-names" : false, "suffix" : "" }, { "dropping-particle" : "", "family" : "O'Brien", "given" : "M", "non-dropping-particle" : "", "parse-names" : false, "suffix" : "" }, { "dropping-particle" : "", "family" : "Clemmons", "given" : "DR", "non-dropping-particle" : "", "parse-names" : false, "suffix" : "" } ], "container-title" : "Diabetes", "id" : "ITEM-1", "issue" : "1", "issued" : { "date-parts" : [ [ "1996" ] ] }, "page" : "91-100", "title" : "Recombinant human insulin-like growth factor I increases insulin sensitivity and improves glycemic control in type II diabetes.", "type" : "article-journal", "volume" : "45" }, "uris" : [ "http://www.mendeley.com/documents/?uuid=94fa61c5-972d-4e32-bf09-28709a919f98" ] } ], "mendeley" : { "formattedCitation" : "(229)", "plainTextFormattedCitation" : "(229)", "previouslyFormattedCitation" : "&lt;sup&gt;229&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229)</w:t>
            </w:r>
            <w:r w:rsidRPr="00E901D6">
              <w:rPr>
                <w:rFonts w:ascii="Times New Roman" w:eastAsia="Times New Roman" w:hAnsi="Times New Roman" w:cs="Times New Roman"/>
                <w:color w:val="000000"/>
                <w:lang w:eastAsia="en-IN"/>
              </w:rPr>
              <w:fldChar w:fldCharType="end"/>
            </w:r>
            <w:r w:rsidRPr="00E901D6">
              <w:rPr>
                <w:rFonts w:ascii="Times New Roman" w:eastAsia="Times New Roman" w:hAnsi="Times New Roman" w:cs="Times New Roman"/>
                <w:color w:val="000000"/>
                <w:lang w:eastAsia="en-IN"/>
              </w:rPr>
              <w:t xml:space="preserve">; Human subject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Recombinant human (rh) insulin-like growth factor-I (IGF-I) is a potential therapy for individuals with severe insulin resistance, but its efficacy, mechanism of action, or duration of effect for these patients have not been explored fully. Two subjects with the type A phenotype of severe insulin resistance without insulin receptor mutations were investigated to assess insulin secretion, insulin action, and carbohydrate tolerance before and after 3-4 weeks of rhIGF-I treatment (100 micrograms/kg, sc, twice daily). Tests included 24-h glucose and insulin profile (modal day), standardized liquid meal with Sustacal, insulin tolerance test, insulin suppression test, and iv glucose tolerance test. In subject 1, the 24-h mean blood glucose level was 8.1 +/- 2.7 mmol/L before rhIGF-I treatment and fell to 4.2 +/- 0.9 mmol/L during rhIGF-I treatment. The pretreatment 24-h mean serum insulin level was 10,251 +/- 8,849 pmol/L and fell to 1533 +/- 1198 pmol/L. Fasting blood glucose fell from 4.4 to 3.4 mmol/L, and 2-h blood glucose after Sustacal administration fell from 10.3 to 5.3 mmol/L. Fasting serum insulin declined from 808 to 246 pmol/L, and the 2-h serum insulin level fell from 5,491 to 3,443 pmol/L. After bolus iv insulin injection (0.15 U/kg), glucose fell by 20% before rhIGF-I treatment and by 67% during rhIGF-I treatment. The steady state plasma glucose level was 18.2 +/- 0.7 before rhIGF-I and 10.8 +/- 0.1 mmol/L during rhIGF-I. In subject 2, fasting blood glucose fell from 12.0 to 7.4 mmol/L and 24-h mean blood glucose fell from 12.7 +/- 1.9 to 6.6 +/- 1.3 mmol/L. Twenty-four-hour mean serum insulin fell from 892 +/- 635 to 521 +/- 293 pmol/L, and first phase insulin secretion was restored during the iv glucose tolerance test. We conclude that sc rhIGF-I can reduce blood glucose effectively in selected patients with the type A phenotype of severe insulin resistance who have diabetes mellitus. rhIGF-I also can enhance insulin sensitivity, as assessed by a decrease in endogenous insulin levels, normalization of response to iv insulin, and a reduced steady state plasma glucose. The cellular mechanisms for these effects remain undefined.", "author" : [ { "dropping-particle" : "", "family" : "Morrow", "given" : "LA", "non-dropping-particle" : "", "parse-names" : false, "suffix" : "" }, { "dropping-particle" : "", "family" : "O'Brien", "given" : "MB", "non-dropping-particle" : "", "parse-names" : false, "suffix" : "" }, { "dropping-particle" : "", "family" : "Moller", "given" : "DE", "non-dropping-particle" : "", "parse-names" : false, "suffix" : "" }, { "dropping-particle" : "", "family" : "Flier", "given" : "JS", "non-dropping-particle" : "", "parse-names" : false, "suffix" : "" }, { "dropping-particle" : "", "family" : "Moses", "given" : "AC", "non-dropping-particle" : "", "parse-names" : false, "suffix" : "" } ], "container-title" : "Journal of Clinical Endocrinology &amp; Metabolism", "id" : "ITEM-1", "issue" : "1", "issued" : { "date-parts" : [ [ "1994" ] ] }, "page" : "205-10", "title" : "Recombinant human insulin-like growth factor-I therapy improves glycemic control and insulin action in the type A syndrome of severe insulin resistance.", "type" : "article-journal", "volume" : "79" }, "uris" : [ "http://www.mendeley.com/documents/?uuid=36c4fcc7-e0d9-4d13-9a0c-cddf53785ed1" ] } ], "mendeley" : { "formattedCitation" : "(230)", "plainTextFormattedCitation" : "(230)", "previouslyFormattedCitation" : "&lt;sup&gt;230&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230)</w:t>
            </w:r>
            <w:r w:rsidRPr="00E901D6">
              <w:rPr>
                <w:rFonts w:ascii="Times New Roman" w:eastAsia="Times New Roman" w:hAnsi="Times New Roman" w:cs="Times New Roman"/>
                <w:color w:val="000000"/>
                <w:lang w:eastAsia="en-IN"/>
              </w:rPr>
              <w:fldChar w:fldCharType="end"/>
            </w:r>
            <w:r w:rsidRPr="00E901D6">
              <w:rPr>
                <w:rFonts w:ascii="Times New Roman" w:eastAsia="Times New Roman" w:hAnsi="Times New Roman" w:cs="Times New Roman"/>
                <w:color w:val="000000"/>
                <w:lang w:eastAsia="en-IN"/>
              </w:rPr>
              <w:t xml:space="preserve">; Human subject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Among 43 patients with Laron syndrome followed in our clinic, we were able to study the carbohydrate metabolism from infancy into adult age in 30 patients. During infancy, fasting blood glucose levels were in the hypoglycemic range (mean +/- SD, 3.5 +/- 1.2 mmol/L) and increased at the end of a delayed puberty to 4.6 +/- 0.6 mmol/L. Fasting plasma insulin was higher than expected for concomitant glucose levels, and several of the 20 patients who underwent an oral glucose tolerance test (OGTT) had glucose intolerance and relatively high insulin levels. In adult patients, insulinopenia developed and one 38-year-old patient developed non-insulin-dependent diabetes mellitus (NIDDM) with subsequent need for insulin therapy. Continuous insulin-like growth factor-I (IGF-I) treatment of a pubertal patient with glucose intolerance and hyperinsulinemia normalized both responses. In conclusion, long-term IGF-I deficiency leads to insulin resistance, which is reversed by exogenous IGF-I administration.", "author" : [ { "dropping-particle" : "", "family" : "Laron", "given" : "Z", "non-dropping-particle" : "", "parse-names" : false, "suffix" : "" }, { "dropping-particle" : "", "family" : "Avitzur", "given" : "Y", "non-dropping-particle" : "", "parse-names" : false, "suffix" : "" }, { "dropping-particle" : "", "family" : "Klinger", "given" : "B", "non-dropping-particle" : "", "parse-names" : false, "suffix" : "" } ], "container-title" : "Metabolism", "id" : "ITEM-1", "issue" : "10", "issued" : { "date-parts" : [ [ "1995" ] ] }, "page" : "113-8", "title" : "Carbohydrate metabolism in primary growth hormone resistance (Laron syndrome) before and during insulin-like growth factor-I treatment.", "type" : "article-journal", "volume" : "44" }, "uris" : [ "http://www.mendeley.com/documents/?uuid=f17b862f-dadb-4c54-86b1-053d18e18cbe" ] } ], "mendeley" : { "formattedCitation" : "(231)", "plainTextFormattedCitation" : "(231)", "previouslyFormattedCitation" : "&lt;sup&gt;231&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231)</w:t>
            </w:r>
            <w:r w:rsidRPr="00E901D6">
              <w:rPr>
                <w:rFonts w:ascii="Times New Roman" w:eastAsia="Times New Roman" w:hAnsi="Times New Roman" w:cs="Times New Roman"/>
                <w:color w:val="000000"/>
                <w:lang w:eastAsia="en-IN"/>
              </w:rPr>
              <w:fldChar w:fldCharType="end"/>
            </w:r>
            <w:r w:rsidRPr="00E901D6">
              <w:rPr>
                <w:rFonts w:ascii="Times New Roman" w:eastAsia="Times New Roman" w:hAnsi="Times New Roman" w:cs="Times New Roman"/>
                <w:color w:val="000000"/>
                <w:lang w:eastAsia="en-IN"/>
              </w:rPr>
              <w:t>; Sprague-</w:t>
            </w:r>
            <w:proofErr w:type="spellStart"/>
            <w:r w:rsidRPr="00E901D6">
              <w:rPr>
                <w:rFonts w:ascii="Times New Roman" w:eastAsia="Times New Roman" w:hAnsi="Times New Roman" w:cs="Times New Roman"/>
                <w:color w:val="000000"/>
                <w:lang w:eastAsia="en-IN"/>
              </w:rPr>
              <w:t>Dawley</w:t>
            </w:r>
            <w:proofErr w:type="spellEnd"/>
            <w:r w:rsidRPr="00E901D6">
              <w:rPr>
                <w:rFonts w:ascii="Times New Roman" w:eastAsia="Times New Roman" w:hAnsi="Times New Roman" w:cs="Times New Roman"/>
                <w:color w:val="000000"/>
                <w:lang w:eastAsia="en-IN"/>
              </w:rPr>
              <w:t xml:space="preserve"> rat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The effect of insulin-like growth factor I (IGF-I) on insulin-stimulated glucose uptake was studied in adipose and muscle tissues of hypophysectomized female rats. IGF-I was given as a subcutaneous infusion via osmotic minipumps for 6 or 20 days. All hypophysectomized rats received L-thyroxine and cortisol replacement therapy. IGF-I treatment increased body weight gain but had no effect on serum glucose or free fatty acid levels. Serum insulin and C-peptide concentrations decreased. Basal and insulin-stimulated glucose incorporation into lipids was reduced in adipose tissue segments and isolated adipocytes from the IGF-I-treated rats. In contrast, insulin treatment of hypophysectomized rats for 7 days increased basal and insulin-stimulated glucose incorporation into lipids in isolated adipocytes. Pretreatment of isolated adipocytes in vitro with IGF-I increased basal and insulinstimulated glucose incorporation into lipids. These results indicate that the effect of IGF-I on lipogenesis in adipose tissue is not direct but via decreased serum insulin levels, which reduce the capacity of adipocytes to metabolize glucose. Isoproterenol-stimulated lipolysis, but not basal lipolysis, was enhanced in adipocytes from IGF-I-treated animals. In the soleus muscle, the glycogen content and insulin-stimulated glucose incorporation into glycogen were increased in IGF-I-treated rats. In summary, IGF-I has opposite effects on glucose uptake in adipose tissue and skeletal muscle, \ufb01ndings which at least partly explain previous reports of reduced body fat mass, increased body cell mass, and increased insulin responsiveness after IGF-I treatment.", "author" : [ { "dropping-particle" : "", "family" : "Frick", "given" : "Fredrik", "non-dropping-particle" : "", "parse-names" : false, "suffix" : "" }, { "dropping-particle" : "", "family" : "Oscarsson", "given" : "Jan", "non-dropping-particle" : "", "parse-names" : false, "suffix" : "" }, { "dropping-particle" : "", "family" : "Vikman-Adolfsson", "given" : "Kerstin", "non-dropping-particle" : "", "parse-names" : false, "suffix" : "" }, { "dropping-particle" : "", "family" : "Ottosson", "given" : "Malin", "non-dropping-particle" : "", "parse-names" : false, "suffix" : "" }, { "dropping-particle" : "", "family" : "Yoshida", "given" : "Noriko", "non-dropping-particle" : "", "parse-names" : false, "suffix" : "" }, { "dropping-particle" : "", "family" : "Eden", "given" : "Staffan", "non-dropping-particle" : "", "parse-names" : false, "suffix" : "" } ], "container-title" : "American Journal of Physiology, Endocrinology and Metabolism", "id" : "ITEM-1", "issued" : { "date-parts" : [ [ "2000" ] ] }, "page" : "E729-E737", "title" : "Different effects of IGF-I on insulin-stimulated glucose uptake in adipose tissue and skeletal muscle", "type" : "article-journal", "volume" : "278" }, "uris" : [ "http://www.mendeley.com/documents/?uuid=c1027e1e-22eb-4575-9911-3035d58af707" ] } ], "mendeley" : { "formattedCitation" : "(232)", "plainTextFormattedCitation" : "(232)", "previouslyFormattedCitation" : "&lt;sup&gt;232&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232)</w:t>
            </w:r>
            <w:r w:rsidRPr="00E901D6">
              <w:rPr>
                <w:rFonts w:ascii="Times New Roman" w:eastAsia="Times New Roman" w:hAnsi="Times New Roman" w:cs="Times New Roman"/>
                <w:color w:val="000000"/>
                <w:lang w:eastAsia="en-IN"/>
              </w:rPr>
              <w:fldChar w:fldCharType="end"/>
            </w:r>
            <w:r w:rsidRPr="00E901D6">
              <w:rPr>
                <w:rFonts w:ascii="Times New Roman" w:eastAsia="Times New Roman" w:hAnsi="Times New Roman" w:cs="Times New Roman"/>
                <w:color w:val="000000"/>
                <w:lang w:eastAsia="en-IN"/>
              </w:rPr>
              <w:t xml:space="preserve">; Human subject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DOI" : "10.1210/jc.2002-020343", "ISSN" : "0021972X", "abstract" : "IGF-I has been shown to enhance insulin sensitivity in patients with type I and type II diabetes. IGF-I suppresses GH, and this raises the question of whether its ability to enhance insulin sensitivity is mediated solely through a reduction in GH's antiinsulin actions. This study was conducted to determine whether administration of a GH receptor antagonist to patients with acromegaly and insulin resistance would result in improvement in insulin sensitivity and whether IGF-I had any additional insulin-sensitizing effects over and above those induced by its ability to suppress GH secretion. Five patients with active acromegaly were treated for 2 wk with a GH receptor antagonist. The GH receptor antagonist was effective, as IGF-I fell 65%, and mean GH values rose 42%. Mean fasting insulin fell from 39 +/- 6 to 30 +/- 7 micro U/ml, and this was accompanied by a 9% decrease in fasting glucose. After treatment the insulin sensitivity index was 2.7 +/- 1.0 x 10(-4)/min. micro U/ml compared with a baseline value of 1.65 +/- 0.8 x 10(-4)/min. micro U/ml (P &lt; 0.015). Subsequently, the subjects were treated with the receptor antagonist plus IGF-I/IGF-binding protein-3 given by sc injection (1 mg/kg daily). After 2 wk of the combined treatment, fasting insulin fell from 49 +/- 9 to 29 +/- 7 micro U/ml, and fasting glucose fell by 14%. The insulin sensitivity index improved to 4.34 +/- 1.3 x 10(-4)/min. micro U/ml, which was significantly greater than the value obtained after treatment with the GH antagonist alone. Although only a limited number of subjects were studied, the results strongly suggest that IGF-I has insulin-sensitizing actions that are independent of its ability to suppress GH secretion. These findings necessitate further studies into the non-GH-related mechanism by which IGF-I enhances insulin sensitivity.", "author" : [ { "dropping-particle" : "", "family" : "O'Connell", "given" : "Thomas", "non-dropping-particle" : "", "parse-names" : false, "suffix" : "" }, { "dropping-particle" : "", "family" : "Clemmons", "given" : "David R", "non-dropping-particle" : "", "parse-names" : false, "suffix" : "" } ], "container-title" : "Journal of Clinical Endocrinology &amp; Metabolism", "id" : "ITEM-1", "issue" : "9", "issued" : { "date-parts" : [ [ "2002", "9", "1" ] ] }, "note" : "Insulin sensitivity with only GH (here, GH receptor antagonist inducing insulin resistant) is not significant. Hence, that link is not considered.", "page" : "4356-4360", "title" : "IGF-I/IGF-Binding Protein-3 Combination Improves Insulin Resistance By GH-Dependent and Independent Mechanisms", "type" : "article-journal", "volume" : "87" }, "uris" : [ "http://www.mendeley.com/documents/?uuid=f97c4155-fb2a-41d5-b974-fa7ebfbf292b" ] } ], "mendeley" : { "formattedCitation" : "(222)", "plainTextFormattedCitation" : "(222)", "previouslyFormattedCitation" : "&lt;sup&gt;222&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222)</w:t>
            </w:r>
            <w:r w:rsidRPr="00E901D6">
              <w:rPr>
                <w:rFonts w:ascii="Times New Roman" w:eastAsia="Times New Roman" w:hAnsi="Times New Roman" w:cs="Times New Roman"/>
                <w:color w:val="000000"/>
                <w:lang w:eastAsia="en-IN"/>
              </w:rPr>
              <w:fldChar w:fldCharType="end"/>
            </w:r>
            <w:r w:rsidRPr="00E901D6">
              <w:rPr>
                <w:rFonts w:ascii="Times New Roman" w:eastAsia="Times New Roman" w:hAnsi="Times New Roman" w:cs="Times New Roman"/>
                <w:color w:val="000000"/>
                <w:lang w:eastAsia="en-IN"/>
              </w:rPr>
              <w:t xml:space="preserve">; Human subject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In patients suffering from the genetic syndromes of severe insulin resistance it appears that diabetes develops when the adaptive hypersecretion of insulin fails and often these forms of diabetes will be insensitive to insulin treatment. The objective of the present study was to examine the metabolic and hormonal responses to an unchanged insulin therapy with the addition of a subcutaneous administration of recombinant human IGF-I (rhIGF-I) during (a) a short-term (2 weeks) period with rhIGF-I given twice a day in a high dose (80 micrograms/kg body weight) in four patients with extreme insulin-resistant diabetes mellitus and (b) during a long-term (10 weeks) period with rhIGF-I given once a day in a low dose (40 micrograms/kg body weight) in three of the four patients. Two siblings had known mutations in the tyrosine kinase domain of the insulin receptor and a deletion of exon 17 in part of their insulin receptor mRNA, whereas the remaining two patients were suspected to have defects at receptor and/or post-receptor sites. In the short-term study period, plasma glucose levels decreased more than 35% in response to rhIGF-I in all but one patient which was paralleled by reduced levels of serum insulin (25-50%), proinsulin (40-50%) and C-peptide (10-65%) and an improvement in glycaemic control as evaluated by decreased glycosylated haemoglobin and serum fructosamine. During the long-term study period blood glucose-lowering effects of rhIGF-I were seen after 2 weeks of treatment and fasting plasma glucose and serum insulin and C-peptide levels were decreased by 40-55% after 6 weeks in the two siblings with known insulin receptor mutations. After 10 weeks of treatment fasting plasma glucose levels were still decreased whereas fasting serum insulin and C-peptide levels were increased almost to pretreatment values. In conclusion: 2 weeks of high-dose rhIGF-I therapy in insulin-treated patients with severe insulin resistance has a marked lowering effect on fasting plasma glucose and serum insulin levels whereas the metabolic and glycaemic effects of 10 weeks of treatment with low-dose rhIGF-I may be modest and transient.", "author" : [ { "dropping-particle" : "", "family" : "Vestergaard", "given" : "H", "non-dropping-particle" : "", "parse-names" : false, "suffix" : "" }, { "dropping-particle" : "", "family" : "Rossen", "given" : "M", "non-dropping-particle" : "", "parse-names" : false, "suffix" : "" }, { "dropping-particle" : "", "family" : "Urhammer", "given" : "SA", "non-dropping-particle" : "", "parse-names" : false, "suffix" : "" }, { "dropping-particle" : "", "family" : "M\u00fcller", "given" : "J", "non-dropping-particle" : "", "parse-names" : false, "suffix" : "" }, { "dropping-particle" : "", "family" : "Pedersen", "given" : "O", "non-dropping-particle" : "", "parse-names" : false, "suffix" : "" } ], "container-title" : "European Journal of Endocrinology", "id" : "ITEM-1", "issue" : "5", "issued" : { "date-parts" : [ [ "1997" ] ] }, "page" : "475-82", "title" : "Short- and long-term metabolic effects of recombinant human IGF-I treatment in patients with severe insulin resistance and diabetes mellitus.", "type" : "article-journal", "volume" : "136" }, "uris" : [ "http://www.mendeley.com/documents/?uuid=5d75aa40-4866-4c80-b075-87899fc4f64b" ] } ], "mendeley" : { "formattedCitation" : "(233)", "plainTextFormattedCitation" : "(233)", "previouslyFormattedCitation" : "&lt;sup&gt;233&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233)</w:t>
            </w:r>
            <w:r w:rsidRPr="00E901D6">
              <w:rPr>
                <w:rFonts w:ascii="Times New Roman" w:eastAsia="Times New Roman" w:hAnsi="Times New Roman" w:cs="Times New Roman"/>
                <w:color w:val="000000"/>
                <w:lang w:eastAsia="en-IN"/>
              </w:rPr>
              <w:fldChar w:fldCharType="end"/>
            </w:r>
            <w:r w:rsidRPr="00E901D6">
              <w:rPr>
                <w:rFonts w:ascii="Times New Roman" w:eastAsia="Times New Roman" w:hAnsi="Times New Roman" w:cs="Times New Roman"/>
                <w:color w:val="000000"/>
                <w:lang w:eastAsia="en-IN"/>
              </w:rPr>
              <w:t xml:space="preserve">; Mice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Insulin and insulin-like growth factors (IGFs) mediate a variety of signals involved in mammalian development and metabolism. To study the metabolic consequences of IGF-I deficiency, we used the liver IGF-I-deficient (LID) mouse model. The LID mice show a marked reduction (approximately 75%) in circulating IGF-I and elevated growth hormone (GH) levels. Interestingly, LID mice show a fourfold increase in serum insulin levels (2.2 vs. 0.6 ng/ml in control mice) and abnormal glucose clearance after insulin injection. Fasting blood glucose levels and those after a glucose tolerance test were similar between the LID mice and their control littermates. Thus, the high levels of circulating insulin enable the LID mice to maintain normoglycemia in the presence of apparent insulin insensitivity. Insulin-induced autophosphorylation of the insulin receptor and tyrosine phosphorylation of insulin receptor substrate (IRS)-1 were absent in muscle, but were normal in liver and white adipose tissue of the LID mice. In contrast, IGF-I-induced autophosphorylation of its cognate receptor and phosphorylation of IRS-1 were normal in muscle of LID mice. Thus, the insulin insensitivity seen in the LID mice is muscle specific. Recombinant human IGF-I treatment of the LID mice caused a reduction in insulin levels and an increase in insulin sensitivity. Treatment of the LID mice with GH-releasing hormone antagonist, which reduces GH levels, also increased insulin sensitivity. These data provide evidence of the role of circulating IGF-I as an important component of overall insulin action in peripheral tissues.", "author" : [ { "dropping-particle" : "", "family" : "Yakar", "given" : "Shoshana", "non-dropping-particle" : "", "parse-names" : false, "suffix" : "" }, { "dropping-particle" : "", "family" : "Liu", "given" : "Jun-li", "non-dropping-particle" : "", "parse-names" : false, "suffix" : "" }, { "dropping-particle" : "", "family" : "Fernandez", "given" : "Ana M", "non-dropping-particle" : "", "parse-names" : false, "suffix" : "" }, { "dropping-particle" : "", "family" : "Wu", "given" : "Yiping", "non-dropping-particle" : "", "parse-names" : false, "suffix" : "" }, { "dropping-particle" : "V", "family" : "Schally", "given" : "Andrew", "non-dropping-particle" : "", "parse-names" : false, "suffix" : "" }, { "dropping-particle" : "", "family" : "Frystyk", "given" : "Jan", "non-dropping-particle" : "", "parse-names" : false, "suffix" : "" }, { "dropping-particle" : "", "family" : "Chernausek", "given" : "Steve D", "non-dropping-particle" : "", "parse-names" : false, "suffix" : "" }, { "dropping-particle" : "", "family" : "Mejia", "given" : "Wilson", "non-dropping-particle" : "", "parse-names" : false, "suffix" : "" }, { "dropping-particle" : "Le", "family" : "Roith", "given" : "Derek", "non-dropping-particle" : "", "parse-names" : false, "suffix" : "" } ], "container-title" : "Diabetes", "id" : "ITEM-1", "issue" : "May", "issued" : { "date-parts" : [ [ "2001" ] ] }, "page" : "1110-8", "title" : "Liver-specific igf-1 Gene Deletion Leads to Muscle Insulin Insensitivity", "type" : "article-journal", "volume" : "50" }, "uris" : [ "http://www.mendeley.com/documents/?uuid=fb2e0a05-4122-44e3-b39a-357b1cb330c5" ] } ], "mendeley" : { "formattedCitation" : "(234)", "plainTextFormattedCitation" : "(234)", "previouslyFormattedCitation" : "&lt;sup&gt;234&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234)</w:t>
            </w:r>
            <w:r w:rsidRPr="00E901D6">
              <w:rPr>
                <w:rFonts w:ascii="Times New Roman" w:eastAsia="Times New Roman" w:hAnsi="Times New Roman" w:cs="Times New Roman"/>
                <w:color w:val="000000"/>
                <w:lang w:eastAsia="en-IN"/>
              </w:rPr>
              <w:fldChar w:fldCharType="end"/>
            </w:r>
            <w:r w:rsidRPr="00E901D6">
              <w:rPr>
                <w:rFonts w:ascii="Times New Roman" w:eastAsia="Times New Roman" w:hAnsi="Times New Roman" w:cs="Times New Roman"/>
                <w:color w:val="000000"/>
                <w:lang w:eastAsia="en-IN"/>
              </w:rPr>
              <w:t xml:space="preserve">; Mice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DOI" : "10.1038/ng872", "ISSN" : "1061-4036", "PMID" : "11923875", "abstract" : "Regulation of glucose homeostasis by insulin depends on the maintenance of normal beta-cell mass and function. Insulin-like growth factor 1 (Igf1) has been implicated in islet development and differentiated function, but the factors controlling this process are poorly understood. Pancreatic islets produce Igf1 and Igf2, which bind to specific receptors on beta-cells. Igf1 has been shown to influence beta-cell apoptosis, and both Igf1 and Igf2 increase islet growth; Igf2 does so in a manner additive with fibroblast growth factor 2 (ref. 10). When mice deficient for the Igf1 receptor (Igf1r(+/-)) are bred with mice lacking insulin receptor substrate 2 (Irs2(-/-)), the resulting compound knockout mice show a reduction in mass of beta-cells similar to that observed in pancreas of Igf1r(-/-) mice (ref. 11), suggesting a role for Igf1r in growth of beta-cells. It is possible, however, that the effects in these mice occur secondary to changes in vascular endothelium or in the pancreatic ductal cells, or because of a decrease in the effects of other hormones implicated in islet growth. To directly define the role of Igf1, we have created a mouse with a beta-cell-specific knockout of Igf1r (betaIgf1r(-/-)). These mice show normal growth and development of beta-cells, but have reduced expression of Slc2a2 (also known as Glut2) and Gck (encoding glucokinase) in beta-cells, which results in defective glucose-stimulated insulin secretion and impaired glucose tolerance. Thus, Igf1r is not crucial for islet beta-cell development, but participates in control of differentiated function.", "author" : [ { "dropping-particle" : "", "family" : "Kulkarni", "given" : "Rohit N", "non-dropping-particle" : "", "parse-names" : false, "suffix" : "" }, { "dropping-particle" : "", "family" : "Holzenberger", "given" : "Martin", "non-dropping-particle" : "", "parse-names" : false, "suffix" : "" }, { "dropping-particle" : "", "family" : "Shih", "given" : "David Q", "non-dropping-particle" : "", "parse-names" : false, "suffix" : "" }, { "dropping-particle" : "", "family" : "Ozcan", "given" : "Umut", "non-dropping-particle" : "", "parse-names" : false, "suffix" : "" }, { "dropping-particle" : "", "family" : "Stoffel", "given" : "Markus", "non-dropping-particle" : "", "parse-names" : false, "suffix" : "" }, { "dropping-particle" : "", "family" : "Magnuson", "given" : "Mark A", "non-dropping-particle" : "", "parse-names" : false, "suffix" : "" }, { "dropping-particle" : "", "family" : "Kahn", "given" : "C Ronald", "non-dropping-particle" : "", "parse-names" : false, "suffix" : "" } ], "container-title" : "Nature genetics", "id" : "ITEM-1", "issue" : "1", "issued" : { "date-parts" : [ [ "2002", "5" ] ] }, "page" : "111-5", "title" : "beta-cell-specific deletion of the Igf1 receptor leads to hyperinsulinemia and glucose intolerance but does not alter beta-cell mass.", "type" : "article-journal", "volume" : "31" }, "uris" : [ "http://www.mendeley.com/documents/?uuid=4bf68712-e119-4982-a416-35ae02fc97e8" ] } ], "mendeley" : { "formattedCitation" : "(235)", "plainTextFormattedCitation" : "(235)", "previouslyFormattedCitation" : "&lt;sup&gt;235&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235)</w:t>
            </w:r>
            <w:r w:rsidRPr="00E901D6">
              <w:rPr>
                <w:rFonts w:ascii="Times New Roman" w:eastAsia="Times New Roman" w:hAnsi="Times New Roman" w:cs="Times New Roman"/>
                <w:color w:val="000000"/>
                <w:lang w:eastAsia="en-IN"/>
              </w:rPr>
              <w:fldChar w:fldCharType="end"/>
            </w:r>
            <w:r w:rsidRPr="00E901D6">
              <w:rPr>
                <w:rFonts w:ascii="Times New Roman" w:eastAsia="Times New Roman" w:hAnsi="Times New Roman" w:cs="Times New Roman"/>
                <w:color w:val="000000"/>
                <w:lang w:eastAsia="en-IN"/>
              </w:rPr>
              <w:t xml:space="preserve">; </w:t>
            </w:r>
            <w:proofErr w:type="spellStart"/>
            <w:r w:rsidRPr="00E901D6">
              <w:rPr>
                <w:rFonts w:ascii="Times New Roman" w:eastAsia="Times New Roman" w:hAnsi="Times New Roman" w:cs="Times New Roman"/>
                <w:color w:val="000000"/>
                <w:lang w:eastAsia="en-IN"/>
              </w:rPr>
              <w:t>Wistar</w:t>
            </w:r>
            <w:proofErr w:type="spellEnd"/>
            <w:r w:rsidRPr="00E901D6">
              <w:rPr>
                <w:rFonts w:ascii="Times New Roman" w:eastAsia="Times New Roman" w:hAnsi="Times New Roman" w:cs="Times New Roman"/>
                <w:color w:val="000000"/>
                <w:lang w:eastAsia="en-IN"/>
              </w:rPr>
              <w:t xml:space="preserve"> rat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The discovery of a link between in utero experience and later metabolic and cardiovascular disease is one of the most important advances in epidemiology research of recent years. There is increasing evidence that alterations in the fetal environment may have long-term consequences on cardiovascular, metabolic, and endocrine pathophysiology in adult life. This process has been termed programming, and we have shown that undernutrition of the mother during gestation leads to programming of hyperphagia, obesity, hypertension, hyperinsulinemia, and hyperleptinemia in the offspring. Using this model of maternal undernutrition throughout pregnancy combined with postnatal hypercaloric nutrition of the offspring, we examined the effects of IGF-I therapy. Virgin Wistar rats (age 75 +/- 5 d, n = 20 per group) were time mated and randomly assigned to receive food either ad libitum or 30% of ad libitum intake (UN) throughout pregnancy. At weaning, female offspring were assigned to one of two diets (control or hypercaloric [30% fat]). Systolic blood pressure was measured at day 175 and following infusion with 3 microg/g per day recombinant human IGF-1 (rh-IGF-I) by minipump for 14 d. Before treatment, UN offspring were hyperinsulinemic, hyperleptinemic, hyperphagic, obese, and hypertensive on both diets, compared with ad libitum offspring and this was exacerbated by hypercaloric nutrition. IGF-I treatment increased body weight in all treated animals. However, systolic blood pressure, food intake, retroperitoneal and gonadal fat pad weights, and plasma leptin and insulin concentrations were markedly reduced with IGF-I treatment. IGF-I treatment resulted in a 3- to 5-fold increase in 38--44 kDa and 28--30 kDa IGF binding proteins, although in UN animals, there was an impaired and differential up-regulation of these insulin-like growth factor binding proteins following IGF-I treatment. The 24-kDa IGF binding protein representing IGF binding protein-4 was down-regulated in all IGF-I-treated animals, but the decrease was more marked in UN animals. Our data suggest that IGF-I treatment alleviates hyperphagia, obesity, hyperinsulinemia, hyperleptinemia, and hypertension in rats programmed to develop the metabolic syndrome X.", "author" : [ { "dropping-particle" : "", "family" : "Vickers", "given" : "Mark H", "non-dropping-particle" : "", "parse-names" : false, "suffix" : "" }, { "dropping-particle" : "", "family" : "Ikenasio", "given" : "Bettina A", "non-dropping-particle" : "", "parse-names" : false, "suffix" : "" }, { "dropping-particle" : "", "family" : "Breier", "given" : "Bernhard H", "non-dropping-particle" : "", "parse-names" : false, "suffix" : "" } ], "container-title" : "Endocrinology", "id" : "ITEM-1", "issue" : "9", "issued" : { "date-parts" : [ [ "2001" ] ] }, "page" : "3964-3973", "title" : "IGF-I Treatment Reduces Hyperphagia, Obesity, and Hypertension in Metabolic Disorders Induced by Fetal Programming", "type" : "article-journal", "volume" : "142" }, "uris" : [ "http://www.mendeley.com/documents/?uuid=1e94dcdb-d114-4cb7-9de8-3bb1b7cee3c7" ] } ], "mendeley" : { "formattedCitation" : "(236)", "plainTextFormattedCitation" : "(236)", "previouslyFormattedCitation" : "&lt;sup&gt;236&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236)</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IGF 1</w:t>
            </w:r>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igf</w:t>
            </w:r>
            <w:proofErr w:type="spellEnd"/>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btc1</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 xml:space="preserve">Mice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DOI" : "10.1172/JCI200212969.Introduction", "abstract" : "Patients with type 1 diabetes are identified after the onset of the disease, when \u03b2 cell destruction is almost complete. \u03b2 cell regeneration from islet cell precursors might reverse this disease, but factors that can induce \u03b2 cell neogenesis and replication and prevent a new round of autoimmune destruction remain to be identified. Here we show that expression of IGF-I in \u03b2 cells of transgenic mice (in both C57BL/6\u2013SJL and CD-1 genetic backgrounds) counteracts cytotoxicity and insulitis after treatment with multiple low doses of streptozotocin (STZ). STZ-treated nontransgenic mice developed high hyperglycemia and hypoinsulinemia, lost body weight, and died. In contrast, STZtreated C57BL/6\u2013SJL transgenic mice showed mild hyperglycemia for about 1 month, after which they normalized glycemia and survived. After STZ treatment, all CD-1 mice developed high hyperglycemia, hypoinsulinemia, polydipsia, and polyphagia. However, STZ-treated CD-1 transgenic mice gradually normalized all metabolic parameters and survived. \u03b2 cell mass increased in parallel as a result of neogenesis and \u03b2 cell replication. Thus, our results indicate that local expression of IGF-I in \u03b2 cells regenerates pancreatic islets and counteracts type 1 diabetes, suggesting that IGF-I gene transfer to the pancreas might be a suitable therapy for this disease.", "author" : [ { "dropping-particle" : "", "family" : "George", "given" : "M\u00f3nica", "non-dropping-particle" : "", "parse-names" : false, "suffix" : "" }, { "dropping-particle" : "", "family" : "Ayuso", "given" : "Eduard", "non-dropping-particle" : "", "parse-names" : false, "suffix" : "" }, { "dropping-particle" : "", "family" : "Casellas", "given" : "Alba", "non-dropping-particle" : "", "parse-names" : false, "suffix" : "" }, { "dropping-particle" : "", "family" : "Costa", "given" : "Cristina", "non-dropping-particle" : "", "parse-names" : false, "suffix" : "" }, { "dropping-particle" : "", "family" : "Devedjian", "given" : "Jean Christophe", "non-dropping-particle" : "", "parse-names" : false, "suffix" : "" }, { "dropping-particle" : "", "family" : "Bosch", "given" : "Fatima", "non-dropping-particle" : "", "parse-names" : false, "suffix" : "" } ], "container-title" : "Journal of clinical investigation", "id" : "ITEM-1", "issue" : "9", "issued" : { "date-parts" : [ [ "2002" ] ] }, "page" : "1153-1163", "title" : "\u03b2 cell expression of IGF-I leads to recovery from type 1 diabetes", "type" : "article-journal", "volume" : "109" }, "uris" : [ "http://www.mendeley.com/documents/?uuid=0679789f-ce00-4d25-b9e5-aa8874b46864" ] } ], "mendeley" : { "formattedCitation" : "(237)", "plainTextFormattedCitation" : "(237)", "previouslyFormattedCitation" : "&lt;sup&gt;237&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237)</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IGF 1</w:t>
            </w:r>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igf</w:t>
            </w:r>
            <w:proofErr w:type="spellEnd"/>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fdi0</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Wistar</w:t>
            </w:r>
            <w:proofErr w:type="spellEnd"/>
            <w:r w:rsidRPr="00E901D6">
              <w:rPr>
                <w:rFonts w:ascii="Times New Roman" w:eastAsia="Times New Roman" w:hAnsi="Times New Roman" w:cs="Times New Roman"/>
                <w:color w:val="000000"/>
                <w:lang w:eastAsia="en-IN"/>
              </w:rPr>
              <w:t xml:space="preserve"> rat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DOI" : "10.1385/ENDO:14:3:349", "ISSN" : "1355-008X", "PMID" : "11444432", "abstract" : "Insulin-like growth factor-1 (IGF-1) is a hormone that is important in the regulation of growth processes and additionally has been demonstrated to modulate metabolic and autonomic responses. Some of its effects are mediated by the central nervous system (CNS), and there are IGF-1 receptors dispersed throughout the CNS. Both IGF-1 and insulin alter peripheral metabolic and autonomic nervous activity by a central mechanism, and the well-defined role of insulin in the regulation of feeding, especially in diabetes, led us to investigate the effect of chronic central administration of IGF-1 on metabolic and feeding parameters in normal and diabetic rats. Normal and diabetic rats with intracerebroventricular cannulas were given IGF-1, insulin (0.5 nmol/animal), or artificial cerebrospinal fluid via cannula twice daily for 4 d. Blood samples were collected on d 2 and 4, and the body weights and food intake were recorded daily. IGF-1 administered intracerebroventricularly did not alter plasma glucose, insulin, body weight, or food intake in normal rats. However, in diabetic animals, IGF-1 decreased food intake but did not alter blood glucose or plasma insulin. In correlated studies, intracerebroventricular insulin decreased food intake in both normal and diabetic animals. From these studies, we conclude that IGF-1 may act centrally to decrease food intake in the hyperphagic diabetic animals but not in normal animals. This suggests that diabetic animals have an increased sensitivity to CNS IGF-1.", "author" : [ { "dropping-particle" : "", "family" : "Lu", "given" : "Huiqing", "non-dropping-particle" : "", "parse-names" : false, "suffix" : "" }, { "dropping-particle" : "", "family" : "Martinez-Nieves", "given" : "Brenda", "non-dropping-particle" : "", "parse-names" : false, "suffix" : "" }, { "dropping-particle" : "", "family" : "Lapanowski", "given" : "Karen", "non-dropping-particle" : "", "parse-names" : false, "suffix" : "" }, { "dropping-particle" : "", "family" : "Dunbar", "given" : "Joseph", "non-dropping-particle" : "", "parse-names" : false, "suffix" : "" } ], "container-title" : "Endocrine", "id" : "ITEM-1", "issue" : "3", "issued" : { "date-parts" : [ [ "2001", "4" ] ] }, "page" : "349-52", "title" : "Intracerebroventricular insulin-like growth factor-1 decreases feeding in diabetic rats.", "type" : "article-journal", "volume" : "14" }, "uris" : [ "http://www.mendeley.com/documents/?uuid=331a9c1d-7383-4753-af4e-7194a644e98d" ] } ], "mendeley" : { "formattedCitation" : "(238)", "plainTextFormattedCitation" : "(238)", "previouslyFormattedCitation" : "&lt;sup&gt;238&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238)</w:t>
            </w:r>
            <w:r w:rsidRPr="00E901D6">
              <w:rPr>
                <w:rFonts w:ascii="Times New Roman" w:eastAsia="Times New Roman" w:hAnsi="Times New Roman" w:cs="Times New Roman"/>
                <w:color w:val="000000"/>
                <w:lang w:eastAsia="en-IN"/>
              </w:rPr>
              <w:fldChar w:fldCharType="end"/>
            </w:r>
            <w:r w:rsidRPr="00E901D6">
              <w:rPr>
                <w:rFonts w:ascii="Times New Roman" w:eastAsia="Times New Roman" w:hAnsi="Times New Roman" w:cs="Times New Roman"/>
                <w:color w:val="000000"/>
                <w:lang w:eastAsia="en-IN"/>
              </w:rPr>
              <w:t xml:space="preserve">; </w:t>
            </w:r>
            <w:proofErr w:type="spellStart"/>
            <w:r w:rsidRPr="00E901D6">
              <w:rPr>
                <w:rFonts w:ascii="Times New Roman" w:eastAsia="Times New Roman" w:hAnsi="Times New Roman" w:cs="Times New Roman"/>
                <w:color w:val="000000"/>
                <w:lang w:eastAsia="en-IN"/>
              </w:rPr>
              <w:t>Wistar</w:t>
            </w:r>
            <w:proofErr w:type="spellEnd"/>
            <w:r w:rsidRPr="00E901D6">
              <w:rPr>
                <w:rFonts w:ascii="Times New Roman" w:eastAsia="Times New Roman" w:hAnsi="Times New Roman" w:cs="Times New Roman"/>
                <w:color w:val="000000"/>
                <w:lang w:eastAsia="en-IN"/>
              </w:rPr>
              <w:t xml:space="preserve"> rat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The discovery of a link between in utero experience and later metabolic and cardiovascular disease is one of the most important advances in epidemiology research of recent years. There is increasing evidence that alterations in the fetal environment may have long-term consequences on cardiovascular, metabolic, and endocrine pathophysiology in adult life. This process has been termed programming, and we have shown that undernutrition of the mother during gestation leads to programming of hyperphagia, obesity, hypertension, hyperinsulinemia, and hyperleptinemia in the offspring. Using this model of maternal undernutrition throughout pregnancy combined with postnatal hypercaloric nutrition of the offspring, we examined the effects of IGF-I therapy. Virgin Wistar rats (age 75 +/- 5 d, n = 20 per group) were time mated and randomly assigned to receive food either ad libitum or 30% of ad libitum intake (UN) throughout pregnancy. At weaning, female offspring were assigned to one of two diets (control or hypercaloric [30% fat]). Systolic blood pressure was measured at day 175 and following infusion with 3 microg/g per day recombinant human IGF-1 (rh-IGF-I) by minipump for 14 d. Before treatment, UN offspring were hyperinsulinemic, hyperleptinemic, hyperphagic, obese, and hypertensive on both diets, compared with ad libitum offspring and this was exacerbated by hypercaloric nutrition. IGF-I treatment increased body weight in all treated animals. However, systolic blood pressure, food intake, retroperitoneal and gonadal fat pad weights, and plasma leptin and insulin concentrations were markedly reduced with IGF-I treatment. IGF-I treatment resulted in a 3- to 5-fold increase in 38--44 kDa and 28--30 kDa IGF binding proteins, although in UN animals, there was an impaired and differential up-regulation of these insulin-like growth factor binding proteins following IGF-I treatment. The 24-kDa IGF binding protein representing IGF binding protein-4 was down-regulated in all IGF-I-treated animals, but the decrease was more marked in UN animals. Our data suggest that IGF-I treatment alleviates hyperphagia, obesity, hyperinsulinemia, hyperleptinemia, and hypertension in rats programmed to develop the metabolic syndrome X.", "author" : [ { "dropping-particle" : "", "family" : "Vickers", "given" : "Mark H", "non-dropping-particle" : "", "parse-names" : false, "suffix" : "" }, { "dropping-particle" : "", "family" : "Ikenasio", "given" : "Bettina A", "non-dropping-particle" : "", "parse-names" : false, "suffix" : "" }, { "dropping-particle" : "", "family" : "Breier", "given" : "Bernhard H", "non-dropping-particle" : "", "parse-names" : false, "suffix" : "" } ], "container-title" : "Endocrinology", "id" : "ITEM-1", "issue" : "9", "issued" : { "date-parts" : [ [ "2001" ] ] }, "page" : "3964-3973", "title" : "IGF-I Treatment Reduces Hyperphagia, Obesity, and Hypertension in Metabolic Disorders Induced by Fetal Programming", "type" : "article-journal", "volume" : "142" }, "uris" : [ "http://www.mendeley.com/documents/?uuid=1e94dcdb-d114-4cb7-9de8-3bb1b7cee3c7" ] } ], "mendeley" : { "formattedCitation" : "(236)", "plainTextFormattedCitation" : "(236)", "previouslyFormattedCitation" : "&lt;sup&gt;236&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236)</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IGF 1</w:t>
            </w:r>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igf</w:t>
            </w:r>
            <w:proofErr w:type="spellEnd"/>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adp0</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Sprague-</w:t>
            </w:r>
            <w:proofErr w:type="spellStart"/>
            <w:r w:rsidRPr="00E901D6">
              <w:rPr>
                <w:rFonts w:ascii="Times New Roman" w:eastAsia="Times New Roman" w:hAnsi="Times New Roman" w:cs="Times New Roman"/>
                <w:color w:val="000000"/>
                <w:lang w:eastAsia="en-IN"/>
              </w:rPr>
              <w:t>Dawley</w:t>
            </w:r>
            <w:proofErr w:type="spellEnd"/>
            <w:r w:rsidRPr="00E901D6">
              <w:rPr>
                <w:rFonts w:ascii="Times New Roman" w:eastAsia="Times New Roman" w:hAnsi="Times New Roman" w:cs="Times New Roman"/>
                <w:color w:val="000000"/>
                <w:lang w:eastAsia="en-IN"/>
              </w:rPr>
              <w:t xml:space="preserve"> rat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The effect of insulin-like growth factor I (IGF-I) on insulin-stimulated glucose uptake was studied in adipose and muscle tissues of hypophysectomized female rats. IGF-I was given as a subcutaneous infusion via osmotic minipumps for 6 or 20 days. All hypophysectomized rats received L-thyroxine and cortisol replacement therapy. IGF-I treatment increased body weight gain but had no effect on serum glucose or free fatty acid levels. Serum insulin and C-peptide concentrations decreased. Basal and insulin-stimulated glucose incorporation into lipids was reduced in adipose tissue segments and isolated adipocytes from the IGF-I-treated rats. In contrast, insulin treatment of hypophysectomized rats for 7 days increased basal and insulin-stimulated glucose incorporation into lipids in isolated adipocytes. Pretreatment of isolated adipocytes in vitro with IGF-I increased basal and insulinstimulated glucose incorporation into lipids. These results indicate that the effect of IGF-I on lipogenesis in adipose tissue is not direct but via decreased serum insulin levels, which reduce the capacity of adipocytes to metabolize glucose. Isoproterenol-stimulated lipolysis, but not basal lipolysis, was enhanced in adipocytes from IGF-I-treated animals. In the soleus muscle, the glycogen content and insulin-stimulated glucose incorporation into glycogen were increased in IGF-I-treated rats. In summary, IGF-I has opposite effects on glucose uptake in adipose tissue and skeletal muscle, \ufb01ndings which at least partly explain previous reports of reduced body fat mass, increased body cell mass, and increased insulin responsiveness after IGF-I treatment.", "author" : [ { "dropping-particle" : "", "family" : "Frick", "given" : "Fredrik", "non-dropping-particle" : "", "parse-names" : false, "suffix" : "" }, { "dropping-particle" : "", "family" : "Oscarsson", "given" : "Jan", "non-dropping-particle" : "", "parse-names" : false, "suffix" : "" }, { "dropping-particle" : "", "family" : "Vikman-Adolfsson", "given" : "Kerstin", "non-dropping-particle" : "", "parse-names" : false, "suffix" : "" }, { "dropping-particle" : "", "family" : "Ottosson", "given" : "Malin", "non-dropping-particle" : "", "parse-names" : false, "suffix" : "" }, { "dropping-particle" : "", "family" : "Yoshida", "given" : "Noriko", "non-dropping-particle" : "", "parse-names" : false, "suffix" : "" }, { "dropping-particle" : "", "family" : "Eden", "given" : "Staffan", "non-dropping-particle" : "", "parse-names" : false, "suffix" : "" } ], "container-title" : "American Journal of Physiology, Endocrinology and Metabolism", "id" : "ITEM-1", "issued" : { "date-parts" : [ [ "2000" ] ] }, "page" : "E729-E737", "title" : "Different effects of IGF-I on insulin-stimulated glucose uptake in adipose tissue and skeletal muscle", "type" : "article-journal", "volume" : "278" }, "uris" : [ "http://www.mendeley.com/documents/?uuid=c1027e1e-22eb-4575-9911-3035d58af707" ] } ], "mendeley" : { "formattedCitation" : "(232)", "plainTextFormattedCitation" : "(232)", "previouslyFormattedCitation" : "&lt;sup&gt;232&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232)</w:t>
            </w:r>
            <w:r w:rsidRPr="00E901D6">
              <w:rPr>
                <w:rFonts w:ascii="Times New Roman" w:eastAsia="Times New Roman" w:hAnsi="Times New Roman" w:cs="Times New Roman"/>
                <w:color w:val="000000"/>
                <w:lang w:eastAsia="en-IN"/>
              </w:rPr>
              <w:fldChar w:fldCharType="end"/>
            </w:r>
            <w:r w:rsidRPr="00E901D6">
              <w:rPr>
                <w:rFonts w:ascii="Times New Roman" w:eastAsia="Times New Roman" w:hAnsi="Times New Roman" w:cs="Times New Roman"/>
                <w:color w:val="000000"/>
                <w:lang w:eastAsia="en-IN"/>
              </w:rPr>
              <w:t xml:space="preserve">; </w:t>
            </w:r>
            <w:proofErr w:type="spellStart"/>
            <w:r w:rsidRPr="00E901D6">
              <w:rPr>
                <w:rFonts w:ascii="Times New Roman" w:eastAsia="Times New Roman" w:hAnsi="Times New Roman" w:cs="Times New Roman"/>
                <w:color w:val="000000"/>
                <w:lang w:eastAsia="en-IN"/>
              </w:rPr>
              <w:t>Wistar</w:t>
            </w:r>
            <w:proofErr w:type="spellEnd"/>
            <w:r w:rsidRPr="00E901D6">
              <w:rPr>
                <w:rFonts w:ascii="Times New Roman" w:eastAsia="Times New Roman" w:hAnsi="Times New Roman" w:cs="Times New Roman"/>
                <w:color w:val="000000"/>
                <w:lang w:eastAsia="en-IN"/>
              </w:rPr>
              <w:t xml:space="preserve"> rat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The discovery of a link between in utero experience and later metabolic and cardiovascular disease is one of the most important advances in epidemiology research of recent years. There is increasing evidence that alterations in the fetal environment may have long-term consequences on cardiovascular, metabolic, and endocrine pathophysiology in adult life. This process has been termed programming, and we have shown that undernutrition of the mother during gestation leads to programming of hyperphagia, obesity, hypertension, hyperinsulinemia, and hyperleptinemia in the offspring. Using this model of maternal undernutrition throughout pregnancy combined with postnatal hypercaloric nutrition of the offspring, we examined the effects of IGF-I therapy. Virgin Wistar rats (age 75 +/- 5 d, n = 20 per group) were time mated and randomly assigned to receive food either ad libitum or 30% of ad libitum intake (UN) throughout pregnancy. At weaning, female offspring were assigned to one of two diets (control or hypercaloric [30% fat]). Systolic blood pressure was measured at day 175 and following infusion with 3 microg/g per day recombinant human IGF-1 (rh-IGF-I) by minipump for 14 d. Before treatment, UN offspring were hyperinsulinemic, hyperleptinemic, hyperphagic, obese, and hypertensive on both diets, compared with ad libitum offspring and this was exacerbated by hypercaloric nutrition. IGF-I treatment increased body weight in all treated animals. However, systolic blood pressure, food intake, retroperitoneal and gonadal fat pad weights, and plasma leptin and insulin concentrations were markedly reduced with IGF-I treatment. IGF-I treatment resulted in a 3- to 5-fold increase in 38--44 kDa and 28--30 kDa IGF binding proteins, although in UN animals, there was an impaired and differential up-regulation of these insulin-like growth factor binding proteins following IGF-I treatment. The 24-kDa IGF binding protein representing IGF binding protein-4 was down-regulated in all IGF-I-treated animals, but the decrease was more marked in UN animals. Our data suggest that IGF-I treatment alleviates hyperphagia, obesity, hyperinsulinemia, hyperleptinemia, and hypertension in rats programmed to develop the metabolic syndrome X.", "author" : [ { "dropping-particle" : "", "family" : "Vickers", "given" : "Mark H", "non-dropping-particle" : "", "parse-names" : false, "suffix" : "" }, { "dropping-particle" : "", "family" : "Ikenasio", "given" : "Bettina A", "non-dropping-particle" : "", "parse-names" : false, "suffix" : "" }, { "dropping-particle" : "", "family" : "Breier", "given" : "Bernhard H", "non-dropping-particle" : "", "parse-names" : false, "suffix" : "" } ], "container-title" : "Endocrinology", "id" : "ITEM-1", "issue" : "9", "issued" : { "date-parts" : [ [ "2001" ] ] }, "page" : "3964-3973", "title" : "IGF-I Treatment Reduces Hyperphagia, Obesity, and Hypertension in Metabolic Disorders Induced by Fetal Programming", "type" : "article-journal", "volume" : "142" }, "uris" : [ "http://www.mendeley.com/documents/?uuid=1e94dcdb-d114-4cb7-9de8-3bb1b7cee3c7" ] } ], "mendeley" : { "formattedCitation" : "(236)", "plainTextFormattedCitation" : "(236)", "previouslyFormattedCitation" : "&lt;sup&gt;236&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236)</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IGF1</w:t>
            </w:r>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igf</w:t>
            </w:r>
            <w:proofErr w:type="spellEnd"/>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msl1</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 xml:space="preserve">C57BL/6 mice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ISSN" : "0027-8424", "PMID" : "9861016", "abstract" : "During the aging process, mammals lose up to a third of their skeletal muscle mass and strength. Although the mechanisms underlying this loss are not entirely understood, we attempted to moderate the loss by increasing the regenerative capacity of muscle. This involved the injection of a recombinant adeno-associated virus directing overexpression of insulin-like growth factor I (IGF-I) in differentiated muscle fibers. We demonstrate that the IGF-I expression promotes an average increase of 15% in muscle mass and a 14% increase in strength in young adult mice, and remarkably, prevents aging-related muscle changes in old adult mice, resulting in a 27% increase in strength as compared with uninjected old muscles. Muscle mass and fiber type distributions were maintained at levels similar to those in young adults. We propose that these effects are primarily due to stimulation of muscle regeneration via the activation of satellite cells by IGF-I. This supports the hypothesis that the primary cause of aging-related impairment of muscle function is a cumulative failure to repair damage sustained during muscle utilization. Our results suggest that gene transfer of IGF-I into muscle could form the basis of a human gene therapy for preventing the loss of muscle function associated with aging and may be of benefit in diseases where the rate of damage to skeletal muscle is accelerated.", "author" : [ { "dropping-particle" : "", "family" : "Barton-Davis", "given" : "Elisabeth R", "non-dropping-particle" : "", "parse-names" : false, "suffix" : "" }, { "dropping-particle" : "", "family" : "Shoturma", "given" : "Daria I", "non-dropping-particle" : "", "parse-names" : false, "suffix" : "" }, { "dropping-particle" : "", "family" : "Musaro", "given" : "Antonio", "non-dropping-particle" : "", "parse-names" : false, "suffix" : "" }, { "dropping-particle" : "", "family" : "Rosenthal", "given" : "Nadia", "non-dropping-particle" : "", "parse-names" : false, "suffix" : "" }, { "dropping-particle" : "", "family" : "Sweeney", "given" : "H Lee", "non-dropping-particle" : "", "parse-names" : false, "suffix" : "" } ], "container-title" : "Proceedings of the National Academy of Sciences of the United States of America", "id" : "ITEM-1", "issue" : "26", "issued" : { "date-parts" : [ [ "1998", "12", "22" ] ] }, "page" : "15603-7", "title" : "Viral mediated expression of insulin-like growth factor I blocks the aging-related loss of skeletal muscle function.", "type" : "article-journal", "volume" : "95" }, "uris" : [ "http://www.mendeley.com/documents/?uuid=029002c2-98ad-4e53-af47-487cc9c130e2" ] } ], "mendeley" : { "formattedCitation" : "(239)", "plainTextFormattedCitation" : "(239)", "previouslyFormattedCitation" : "&lt;sup&gt;239&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239)</w:t>
            </w:r>
            <w:r w:rsidRPr="00E901D6">
              <w:rPr>
                <w:rFonts w:ascii="Times New Roman" w:eastAsia="Times New Roman" w:hAnsi="Times New Roman" w:cs="Times New Roman"/>
                <w:color w:val="000000"/>
                <w:lang w:eastAsia="en-IN"/>
              </w:rPr>
              <w:fldChar w:fldCharType="end"/>
            </w:r>
            <w:r w:rsidRPr="00E901D6">
              <w:rPr>
                <w:rFonts w:ascii="Times New Roman" w:eastAsia="Times New Roman" w:hAnsi="Times New Roman" w:cs="Times New Roman"/>
                <w:color w:val="000000"/>
                <w:lang w:eastAsia="en-IN"/>
              </w:rPr>
              <w:t xml:space="preserve">; Mice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Aging skeletal muscles suffer a steady decline in mass and functional performance, and compromised muscle integrity as fibrotic invasions replace contractile tissue, accompanied by a characteristic loss in the fastest, most powerful muscle fibers1, 2. The same programmed deficits in muscle structure and function are found in numerous neurodegenerative syndromes and disease-related cachexia3. We have generated a model of persistent, functional myocyte hypertrophy using a tissue-restricted transgene encoding a locally acting isoform of insulin-like growth factor-1 that is expressed in skeletal muscle (mIgf-1). Transgenic embryos developed normally, and postnatal increases in muscle mass and strength were not accompanied by the additional pathological changes seen in other Igf-1 transgenic models. Expression of GATA-2, a transcription factor normally undetected in skeletal muscle, marked hypertrophic myocytes that escaped age-related muscle atrophy and retained the proliferative response to muscle injury characteristic of younger animals. The preservation of muscle architecture and age-independent regenerative capacity through localized mIgf-1 transgene expression suggests clinical strategies for the treatment of age or disease-related muscle frailty.", "author" : [ { "dropping-particle" : "", "family" : "Musar\u00f2", "given" : "Antonio", "non-dropping-particle" : "", "parse-names" : false, "suffix" : "" }, { "dropping-particle" : "", "family" : "McCullagh", "given" : "Karl", "non-dropping-particle" : "", "parse-names" : false, "suffix" : "" }, { "dropping-particle" : "", "family" : "Paul", "given" : "Angelika", "non-dropping-particle" : "", "parse-names" : false, "suffix" : "" }, { "dropping-particle" : "", "family" : "Houghton", "given" : "Leslie", "non-dropping-particle" : "", "parse-names" : false, "suffix" : "" }, { "dropping-particle" : "", "family" : "Dobrowolny", "given" : "Gabriella", "non-dropping-particle" : "", "parse-names" : false, "suffix" : "" }, { "dropping-particle" : "", "family" : "Molinaro", "given" : "Mario", "non-dropping-particle" : "", "parse-names" : false, "suffix" : "" }, { "dropping-particle" : "", "family" : "Barton", "given" : "Elisabeth R.", "non-dropping-particle" : "", "parse-names" : false, "suffix" : "" }, { "dropping-particle" : "", "family" : "Sweeney", "given" : "H. L", "non-dropping-particle" : "", "parse-names" : false, "suffix" : "" }, { "dropping-particle" : "", "family" : "Rosenthal", "given" : "Nadia", "non-dropping-particle" : "", "parse-names" : false, "suffix" : "" } ], "container-title" : "Nature Genetics", "id" : "ITEM-1", "issued" : { "date-parts" : [ [ "2001" ] ] }, "page" : "195-200", "title" : "Localized Igf-1 transgene expression sustains hypertrophy and regeneration in senescent skeletal muscle", "type" : "article-journal", "volume" : "27" }, "uris" : [ "http://www.mendeley.com/documents/?uuid=57864132-29e5-4394-91dd-7a49eb721426" ] } ], "mendeley" : { "formattedCitation" : "(240)", "plainTextFormattedCitation" : "(240)", "previouslyFormattedCitation" : "&lt;sup&gt;240&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240)</w:t>
            </w:r>
            <w:r w:rsidRPr="00E901D6">
              <w:rPr>
                <w:rFonts w:ascii="Times New Roman" w:eastAsia="Times New Roman" w:hAnsi="Times New Roman" w:cs="Times New Roman"/>
                <w:color w:val="000000"/>
                <w:lang w:eastAsia="en-IN"/>
              </w:rPr>
              <w:fldChar w:fldCharType="end"/>
            </w:r>
            <w:r w:rsidRPr="00E901D6">
              <w:rPr>
                <w:rFonts w:ascii="Times New Roman" w:eastAsia="Times New Roman" w:hAnsi="Times New Roman" w:cs="Times New Roman"/>
                <w:color w:val="000000"/>
                <w:lang w:eastAsia="en-IN"/>
              </w:rPr>
              <w:t xml:space="preserve">; Mice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Loss of the nerve supply to skeletal muscle results in a relentless loss of muscle mass (atrophy) over time. The ability of insulin-like growth factor-1 to reduce atrophy resulting from denervation was examined after transection of the sciatic nerve in transgenic MLC/mIGF-1 mice that over-express mIGF-1 specifically in differentiated myofibres. The cross sectional area (CSA) of all types of myofibres and specifically type IIB myofibres was measured in tibialis anterior muscles from transgenic and wild-type mice at 28 days after denervation. There was a marked myofibre atrophy ( approximately 60%) in the muscles of wild-type mice over this time with increased numbers of myofibres with small CSA. In the muscles of MLC/mIGF-1 mice, over-expression of mIGF-1 reduced the rate of denervation induced myofibre atrophy by approximately 30% and preserved myofibres with larger CSA, compared to wild-type muscles. It is proposed that the protective effect of mIGF-1 on denervated myofibres might be due to reduced protein breakdown.", "author" : [ { "dropping-particle" : "", "family" : "Shavlakadze", "given" : "T", "non-dropping-particle" : "", "parse-names" : false, "suffix" : "" }, { "dropping-particle" : "", "family" : "White", "given" : "JD", "non-dropping-particle" : "", "parse-names" : false, "suffix" : "" }, { "dropping-particle" : "", "family" : "Davies", "given" : "M", "non-dropping-particle" : "", "parse-names" : false, "suffix" : "" }, { "dropping-particle" : "", "family" : "Hoh", "given" : "JF", "non-dropping-particle" : "", "parse-names" : false, "suffix" : "" }, { "dropping-particle" : "", "family" : "Grounds", "given" : "MD", "non-dropping-particle" : "", "parse-names" : false, "suffix" : "" } ], "container-title" : "Neuromuscular Disorders", "id" : "ITEM-1", "issue" : "2", "issued" : { "date-parts" : [ [ "2005" ] ] }, "page" : "139-46", "title" : "Insulin-like growth factor I slows the rate of denervation induced skeletal muscle atrophy.", "type" : "article-journal", "volume" : "15" }, "uris" : [ "http://www.mendeley.com/documents/?uuid=7bcbf13a-ed47-406c-9bec-4b653fb0a2e6" ] } ], "mendeley" : { "formattedCitation" : "(241)", "plainTextFormattedCitation" : "(241)", "previouslyFormattedCitation" : "&lt;sup&gt;241&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241)</w:t>
            </w:r>
            <w:r w:rsidRPr="00E901D6">
              <w:rPr>
                <w:rFonts w:ascii="Times New Roman" w:eastAsia="Times New Roman" w:hAnsi="Times New Roman" w:cs="Times New Roman"/>
                <w:color w:val="000000"/>
                <w:lang w:eastAsia="en-IN"/>
              </w:rPr>
              <w:fldChar w:fldCharType="end"/>
            </w:r>
            <w:r w:rsidRPr="00E901D6">
              <w:rPr>
                <w:rFonts w:ascii="Times New Roman" w:eastAsia="Times New Roman" w:hAnsi="Times New Roman" w:cs="Times New Roman"/>
                <w:color w:val="000000"/>
                <w:lang w:eastAsia="en-IN"/>
              </w:rPr>
              <w:t xml:space="preserve">; Rabbit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DOI" : "10.1167/iovs.05-1416.Increased", "abstract" : "Purpose\u2014Previous work has demonstrated the effectiveness of insulin-like growth factor (IGF)- II in increasing force generation in extraocular muscle (EOM). Studies in the literature have suggested that IGF-I would be even more effective than IGF-II. This study was performed to assess the effects on muscle mass and force generation of IGF-I injection in adult rabbit superior rectus muscle. Methods\u2014Adult rabbits received a single injection of IGF-I at one of several doses into one superior rectus muscle. One week after treatment, the rabbits were euthanatized, and the superior rectus muscle from each orbit was removed. Force generation was measured using an in vitro apparatus, and injected muscles were compared with the contralateral control. A second group of animals were injected similarly, and the muscles were examined at 1 week for changes in crosssectional area of individual myofibers. Results\u2014EOMs demonstrate significant numbers of cells expressing the IGF receptor. After the EOMs were injected with IGF-I, there were significant increases both in muscle force generation and cross-sectional area at all doses tested in this study. Doses of 10 and 25 \u03bcg IGF-I were most effective. Conclusions\u2014Direct muscular injection of IGF-I effectively increases EOM force generation without the potential biomechanical hazards of surgery such as permanently altered muscle length or insertional position on the globe.", "author" : [ { "dropping-particle" : "", "family" : "Anderson", "given" : "Brian C", "non-dropping-particle" : "", "parse-names" : false, "suffix" : "" }, { "dropping-particle" : "", "family" : "Christiansen", "given" : "Stephen P", "non-dropping-particle" : "", "parse-names" : false, "suffix" : "" }, { "dropping-particle" : "", "family" : "Grandt", "given" : "Steven", "non-dropping-particle" : "", "parse-names" : false, "suffix" : "" }, { "dropping-particle" : "", "family" : "Grange", "given" : "Robert W", "non-dropping-particle" : "", "parse-names" : false, "suffix" : "" }, { "dropping-particle" : "", "family" : "Mcloon", "given" : "Linda K", "non-dropping-particle" : "", "parse-names" : false, "suffix" : "" } ], "container-title" : "Investigative Ophthalmology &amp; Visual Science", "id" : "ITEM-1", "issue" : "6", "issued" : { "date-parts" : [ [ "2006" ] ] }, "page" : "2461-2467", "title" : "Increased Extraocular Muscle Strength with Direct Injection of Insulin-like Growth Factor-I", "type" : "article-journal", "volume" : "47" }, "uris" : [ "http://www.mendeley.com/documents/?uuid=41affc47-2955-470d-94f4-3009194ebfc0" ] } ], "mendeley" : { "formattedCitation" : "(242)", "plainTextFormattedCitation" : "(242)", "previouslyFormattedCitation" : "&lt;sup&gt;242&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242)</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IGF1</w:t>
            </w:r>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igf</w:t>
            </w:r>
            <w:proofErr w:type="spellEnd"/>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ins0</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 xml:space="preserve">Rat pancreatic beta cell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Purified pancreatic Beta cells were labelled with 3H-tyrosine before studying their secretory activity in perifusion. At 1.4 mmol/l glucose, the cells released similar fractions (0.01% per min) of their contents in preformed and in newly formed insulin. At 20 mmol/l glucose plus 10(-8) mol/l glucagon, these fractional release rates increased by 16 and 40-fold respectively. The preferential release of newly synthesized as compared to stored insulin is attributable to a heterogeneity in individual cell responses. The secretory responsiveness to glucose plus glucagon was completely suppressed by 10(-7) mol/l clonidine. Insulin induced a 20% reduction at 10(-6) mol/l, but remained without effect at 10(-7) mol/l. Insulin-like growth factor-I provoked a 30% decrease at 5.10(-9) mol/l. It is concluded that the type-I insulin-like growth factor receptors on pancreatic Beta cells mediate a suppressive action on the insulin release process. Their high affinity for insulin-like growth factor-I allows physiologic levels of this peptide to participate in the regulation of insulin release. Their low affinity for insulin provides the basis for a minor feedback action by this hormone at concentrations exceeding the normal circulating levels.", "author" : [ { "dropping-particle" : "", "family" : "Schravendijk", "given" : "CF", "non-dropping-particle" : "Van", "parse-names" : false, "suffix" : "" }, { "dropping-particle" : "", "family" : "Heylen", "given" : "L", "non-dropping-particle" : "", "parse-names" : false, "suffix" : "" }, { "dropping-particle" : "", "family" : "Brande", "given" : "JL", "non-dropping-particle" : "Van den", "parse-names" : false, "suffix" : "" }, { "dropping-particle" : "", "family" : "Pipeleers", "given" : "DG", "non-dropping-particle" : "", "parse-names" : false, "suffix" : "" } ], "container-title" : "Diabetologia", "id" : "ITEM-1", "issue" : "11", "issued" : { "date-parts" : [ [ "1990" ] ] }, "page" : "649-53", "title" : "Direct effect of insulin and insulin-like growth factor-I on the secretory activity of rat pancreatic beta cells.", "type" : "article-journal", "volume" : "33" }, "uris" : [ "http://www.mendeley.com/documents/?uuid=86387aae-a9bb-425f-86e5-0d451c9aba11" ] } ], "mendeley" : { "formattedCitation" : "(243)", "plainTextFormattedCitation" : "(243)", "previouslyFormattedCitation" : "&lt;sup&gt;243&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243)</w:t>
            </w:r>
            <w:r w:rsidRPr="00E901D6">
              <w:rPr>
                <w:rFonts w:ascii="Times New Roman" w:eastAsia="Times New Roman" w:hAnsi="Times New Roman" w:cs="Times New Roman"/>
                <w:color w:val="000000"/>
                <w:lang w:eastAsia="en-IN"/>
              </w:rPr>
              <w:fldChar w:fldCharType="end"/>
            </w:r>
            <w:r w:rsidRPr="00E901D6">
              <w:rPr>
                <w:rFonts w:ascii="Times New Roman" w:eastAsia="Times New Roman" w:hAnsi="Times New Roman" w:cs="Times New Roman"/>
                <w:color w:val="000000"/>
                <w:lang w:eastAsia="en-IN"/>
              </w:rPr>
              <w:t xml:space="preserve">; Mice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DOI" : "10.1038/ng872", "ISSN" : "1061-4036", "PMID" : "11923875", "abstract" : "Regulation of glucose homeostasis by insulin depends on the maintenance of normal beta-cell mass and function. Insulin-like growth factor 1 (Igf1) has been implicated in islet development and differentiated function, but the factors controlling this process are poorly understood. Pancreatic islets produce Igf1 and Igf2, which bind to specific receptors on beta-cells. Igf1 has been shown to influence beta-cell apoptosis, and both Igf1 and Igf2 increase islet growth; Igf2 does so in a manner additive with fibroblast growth factor 2 (ref. 10). When mice deficient for the Igf1 receptor (Igf1r(+/-)) are bred with mice lacking insulin receptor substrate 2 (Irs2(-/-)), the resulting compound knockout mice show a reduction in mass of beta-cells similar to that observed in pancreas of Igf1r(-/-) mice (ref. 11), suggesting a role for Igf1r in growth of beta-cells. It is possible, however, that the effects in these mice occur secondary to changes in vascular endothelium or in the pancreatic ductal cells, or because of a decrease in the effects of other hormones implicated in islet growth. To directly define the role of Igf1, we have created a mouse with a beta-cell-specific knockout of Igf1r (betaIgf1r(-/-)). These mice show normal growth and development of beta-cells, but have reduced expression of Slc2a2 (also known as Glut2) and Gck (encoding glucokinase) in beta-cells, which results in defective glucose-stimulated insulin secretion and impaired glucose tolerance. Thus, Igf1r is not crucial for islet beta-cell development, but participates in control of differentiated function.", "author" : [ { "dropping-particle" : "", "family" : "Kulkarni", "given" : "Rohit N", "non-dropping-particle" : "", "parse-names" : false, "suffix" : "" }, { "dropping-particle" : "", "family" : "Holzenberger", "given" : "Martin", "non-dropping-particle" : "", "parse-names" : false, "suffix" : "" }, { "dropping-particle" : "", "family" : "Shih", "given" : "David Q", "non-dropping-particle" : "", "parse-names" : false, "suffix" : "" }, { "dropping-particle" : "", "family" : "Ozcan", "given" : "Umut", "non-dropping-particle" : "", "parse-names" : false, "suffix" : "" }, { "dropping-particle" : "", "family" : "Stoffel", "given" : "Markus", "non-dropping-particle" : "", "parse-names" : false, "suffix" : "" }, { "dropping-particle" : "", "family" : "Magnuson", "given" : "Mark A", "non-dropping-particle" : "", "parse-names" : false, "suffix" : "" }, { "dropping-particle" : "", "family" : "Kahn", "given" : "C Ronald", "non-dropping-particle" : "", "parse-names" : false, "suffix" : "" } ], "container-title" : "Nature genetics", "id" : "ITEM-1", "issue" : "1", "issued" : { "date-parts" : [ [ "2002", "5" ] ] }, "page" : "111-5", "title" : "beta-cell-specific deletion of the Igf1 receptor leads to hyperinsulinemia and glucose intolerance but does not alter beta-cell mass.", "type" : "article-journal", "volume" : "31" }, "uris" : [ "http://www.mendeley.com/documents/?uuid=4bf68712-e119-4982-a416-35ae02fc97e8" ] } ], "mendeley" : { "formattedCitation" : "(235)", "plainTextFormattedCitation" : "(235)", "previouslyFormattedCitation" : "&lt;sup&gt;235&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235)</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IGF1</w:t>
            </w:r>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igf</w:t>
            </w:r>
            <w:proofErr w:type="spellEnd"/>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hgh0</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 xml:space="preserve">Primary rat pituitary cell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We have previously shown that insulinlike growth factor I (IGF-I) inhibits growth hormone (GH) secretion and messenger RNA (mRNA) levels in pituitary cells. The effects of IGF-I on new GH mRNA synthesis rates in primary monolayer rat pituitary cells were therefore examined by nuclear runoff transcription assays. IGF-I (1.3 nM) treatment for 1 h inhibited GH gene transcription to 60% of controls. IGF-I (3.25 nM) maximally suppressed GH gene transcription to 30% of control values after 4 h. After 24 h treatment, GH transcription was suppressed to 48% of controls by 3.25 nM IGF-I. IGF-I (3.25 nM) also inhibited the twofold growth hormone-releasing hormone (GHRH) (10 nM)-stimulated GH gene transcription by 30% after 4 h. Transcription of the prolactin (PRL) gene was not suppressed in these cells by IGF-I. Relatively high doses of insulin (200 nM) also suppressed GH gene transcription, but epidermal growth factor and fibroblast growth factor did not change GH mRNA synthesis. The results show that IGF-I exerts a rapid and selective suppression of basal and GHRH-stimulated GH gene transcription. These data indicate a role for IGF-I in negative feedback of GH gene expression and provide evidence for the direct transcriptional regulation of the GH gene by IGF-I in primary rat anterior pituitary cells.", "author" : [ { "dropping-particle" : "", "family" : "Yamashita", "given" : "Shunichi", "non-dropping-particle" : "", "parse-names" : false, "suffix" : "" }, { "dropping-particle" : "", "family" : "Melmed", "given" : "Shlomo", "non-dropping-particle" : "", "parse-names" : false, "suffix" : "" } ], "container-title" : "Journal of Clinical Investigation", "id" : "ITEM-1", "issue" : "February", "issued" : { "date-parts" : [ [ "1987" ] ] }, "page" : "449-452", "title" : "Insulinlike Growth Factor I Regulation of Growth Hormone Gene Transcription in Primary Rat Pituitary Cells", "type" : "article-journal", "volume" : "79" }, "uris" : [ "http://www.mendeley.com/documents/?uuid=f81b374c-ebc3-4439-b153-3323c75dd58e" ] } ], "mendeley" : { "formattedCitation" : "(244)", "plainTextFormattedCitation" : "(244)", "previouslyFormattedCitation" : "&lt;sup&gt;244&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244)</w:t>
            </w:r>
            <w:r w:rsidRPr="00E901D6">
              <w:rPr>
                <w:rFonts w:ascii="Times New Roman" w:eastAsia="Times New Roman" w:hAnsi="Times New Roman" w:cs="Times New Roman"/>
                <w:color w:val="000000"/>
                <w:lang w:eastAsia="en-IN"/>
              </w:rPr>
              <w:fldChar w:fldCharType="end"/>
            </w:r>
            <w:r w:rsidRPr="00E901D6">
              <w:rPr>
                <w:rFonts w:ascii="Times New Roman" w:eastAsia="Times New Roman" w:hAnsi="Times New Roman" w:cs="Times New Roman"/>
                <w:color w:val="000000"/>
                <w:lang w:eastAsia="en-IN"/>
              </w:rPr>
              <w:t xml:space="preserve">; Sheep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We have shown previously that chronic administration (8 weeks) of insulin-like growth factor-I (IGF-I) has little growth-promoting effect in well fed sheep. The aim of this study was to investigate the anabolic effects of IGF-I in energy-restricted conditions in which circulating concentrations of IGF-I in control animals were expected to be low. Young castrate male sheep were offered chaffed lucerne at a rate equivalent to 110% maintenance and were treated by sc injection three times per day for either 8 or 12 weeks with recombinant human IGF-I (150 micrograms/kg live wt x day) or saline in a 2 x 2 factorial design (eight animals per cell). IGF-I treatment significantly increased plasma IGF-I concentrations, but reduced plasma concentrations of IGF-II, GH, urea, and creatinine. Treatment with IGF-I also decreased (P &lt; 0.1) GH secretion in response to a GRF load, but significantly (P &lt; 0.05) increased the nonesterified fatty acid response to an epinephrine load. The reduction in circulating GH levels was accompanied by a suppression of [125I]oGH binding to hepatic microsomal membranes. This effect, if apparent in other tissues, may act as a feedback mechanism to limit the local synthesis of IGF-I and could explain why IGF-I treatment had little effect on the growth rate of the sheep, although it did increase nitrogen digestibility of the feed consumed and decreased the fat content of the hind leg. It also differentially promoted the growth of the spleen, thymus, and mandibular salivary gland and increased blood counts of eosinophils. It is concluded that IGF-I does not have marked effects on growth rate or body composition in sheep fed a near-maintenance diet. Possible reasons include the associated suppression of GH secretion and action, which limits the ability of treated animals to repartition absorbed nutrients.", "author" : [ { "dropping-particle" : "", "family" : "Min", "given" : "SH", "non-dropping-particle" : "", "parse-names" : false, "suffix" : "" }, { "dropping-particle" : "", "family" : "MacKenzie", "given" : "DD", "non-dropping-particle" : "", "parse-names" : false, "suffix" : "" }, { "dropping-particle" : "", "family" : "Breier", "given" : "BH", "non-dropping-particle" : "", "parse-names" : false, "suffix" : "" }, { "dropping-particle" : "", "family" : "McCutcheon", "given" : "SN", "non-dropping-particle" : "", "parse-names" : false, "suffix" : "" }, { "dropping-particle" : "", "family" : "Gluckman", "given" : "PD", "non-dropping-particle" : "", "parse-names" : false, "suffix" : "" } ], "container-title" : "Endocrinology", "id" : "ITEM-1", "issue" : "3", "issued" : { "date-parts" : [ [ "1996" ] ] }, "page" : "1129-37", "title" : "Responses of young energy-restricted sheep to chronically administered insulin-like growth factor I (IGF-I): evidence that IGF-I suppresses the hepatic growth hormone receptor.", "type" : "article-journal", "volume" : "137" }, "uris" : [ "http://www.mendeley.com/documents/?uuid=79e75564-e06f-4b82-9f7c-baf9498d16c7" ] } ], "mendeley" : { "formattedCitation" : "(245)", "plainTextFormattedCitation" : "(245)", "previouslyFormattedCitation" : "&lt;sup&gt;245&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245)</w:t>
            </w:r>
            <w:r w:rsidRPr="00E901D6">
              <w:rPr>
                <w:rFonts w:ascii="Times New Roman" w:eastAsia="Times New Roman" w:hAnsi="Times New Roman" w:cs="Times New Roman"/>
                <w:color w:val="000000"/>
                <w:lang w:eastAsia="en-IN"/>
              </w:rPr>
              <w:fldChar w:fldCharType="end"/>
            </w:r>
            <w:r w:rsidRPr="00E901D6">
              <w:rPr>
                <w:rFonts w:ascii="Times New Roman" w:eastAsia="Times New Roman" w:hAnsi="Times New Roman" w:cs="Times New Roman"/>
                <w:color w:val="000000"/>
                <w:lang w:eastAsia="en-IN"/>
              </w:rPr>
              <w:t xml:space="preserve">; Mice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Insulin and insulin-like growth factors (IGFs) mediate a variety of signals involved in mammalian development and metabolism. To study the metabolic consequences of IGF-I deficiency, we used the liver IGF-I-deficient (LID) mouse model. The LID mice show a marked reduction (approximately 75%) in circulating IGF-I and elevated growth hormone (GH) levels. Interestingly, LID mice show a fourfold increase in serum insulin levels (2.2 vs. 0.6 ng/ml in control mice) and abnormal glucose clearance after insulin injection. Fasting blood glucose levels and those after a glucose tolerance test were similar between the LID mice and their control littermates. Thus, the high levels of circulating insulin enable the LID mice to maintain normoglycemia in the presence of apparent insulin insensitivity. Insulin-induced autophosphorylation of the insulin receptor and tyrosine phosphorylation of insulin receptor substrate (IRS)-1 were absent in muscle, but were normal in liver and white adipose tissue of the LID mice. In contrast, IGF-I-induced autophosphorylation of its cognate receptor and phosphorylation of IRS-1 were normal in muscle of LID mice. Thus, the insulin insensitivity seen in the LID mice is muscle specific. Recombinant human IGF-I treatment of the LID mice caused a reduction in insulin levels and an increase in insulin sensitivity. Treatment of the LID mice with GH-releasing hormone antagonist, which reduces GH levels, also increased insulin sensitivity. These data provide evidence of the role of circulating IGF-I as an important component of overall insulin action in peripheral tissues.", "author" : [ { "dropping-particle" : "", "family" : "Yakar", "given" : "Shoshana", "non-dropping-particle" : "", "parse-names" : false, "suffix" : "" }, { "dropping-particle" : "", "family" : "Liu", "given" : "Jun-li", "non-dropping-particle" : "", "parse-names" : false, "suffix" : "" }, { "dropping-particle" : "", "family" : "Fernandez", "given" : "Ana M", "non-dropping-particle" : "", "parse-names" : false, "suffix" : "" }, { "dropping-particle" : "", "family" : "Wu", "given" : "Yiping", "non-dropping-particle" : "", "parse-names" : false, "suffix" : "" }, { "dropping-particle" : "V", "family" : "Schally", "given" : "Andrew", "non-dropping-particle" : "", "parse-names" : false, "suffix" : "" }, { "dropping-particle" : "", "family" : "Frystyk", "given" : "Jan", "non-dropping-particle" : "", "parse-names" : false, "suffix" : "" }, { "dropping-particle" : "", "family" : "Chernausek", "given" : "Steve D", "non-dropping-particle" : "", "parse-names" : false, "suffix" : "" }, { "dropping-particle" : "", "family" : "Mejia", "given" : "Wilson", "non-dropping-particle" : "", "parse-names" : false, "suffix" : "" }, { "dropping-particle" : "Le", "family" : "Roith", "given" : "Derek", "non-dropping-particle" : "", "parse-names" : false, "suffix" : "" } ], "container-title" : "Diabetes", "id" : "ITEM-1", "issue" : "May", "issued" : { "date-parts" : [ [ "2001" ] ] }, "page" : "1110-8", "title" : "Liver-specific igf-1 Gene Deletion Leads to Muscle Insulin Insensitivity", "type" : "article-journal", "volume" : "50" }, "uris" : [ "http://www.mendeley.com/documents/?uuid=fb2e0a05-4122-44e3-b39a-357b1cb330c5" ] } ], "mendeley" : { "formattedCitation" : "(234)", "plainTextFormattedCitation" : "(234)", "previouslyFormattedCitation" : "&lt;sup&gt;234&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234)</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IGF1</w:t>
            </w:r>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igf</w:t>
            </w:r>
            <w:proofErr w:type="spellEnd"/>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ost1</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 xml:space="preserve">Mice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DOI" : "10.1172/JCI200215463.Introduction", "abstract" : "IGF-1 is a growth-promoting polypeptide that is essential for normal growth and development. In serum, the majority of the IGFs exist in a 150-kDa complex including the IGF molecule, IGF binding protein 3 (IGFBP-3), and the acid labile subunit (ALS). This complex prolongs the half-life of serum IGFs and facilitates their endocrine actions. Liver IGF-1\u2013deficient (LID) mice and ALS knockout (ALSKO) mice exhibited relatively normal growth and development, despite having 75% and 65% reductions in serum IGF-1 levels, respectively. Double gene disrupted mice were generated by cross- ing LID+ALSKO mice. These mice exhibited further reductions in serum IGF-1 levels and a signifi- cant reduction in linear growth. The proximal growth plates of the tibiae of LID+ALSKO mice were smaller in total height as well as in the height of the proliferative and hypertrophic zones of chon- drocytes. There was also a 10% decrease in bone mineral density and a greater than 35% decrease in periosteal circumference and cortical thickness in these mice. IGF-1 treatment for 4 weeks restored the total height of the proximal growth plate of the tibia. Thus, the double gene disruption LID+ALSKO mouse model demonstrates that a threshold concentration of circulating IGF-1 is nec- essary for normal bone growth and suggests that IGF-1, IGFBP-3, and ALS play a prominent role in the pathophysiology of osteoporosis.", "author" : [ { "dropping-particle" : "", "family" : "Yakar", "given" : "Shoshana", "non-dropping-particle" : "", "parse-names" : false, "suffix" : "" }, { "dropping-particle" : "", "family" : "Rosen", "given" : "Clifford J", "non-dropping-particle" : "", "parse-names" : false, "suffix" : "" }, { "dropping-particle" : "", "family" : "Beamer", "given" : "Wesley G", "non-dropping-particle" : "", "parse-names" : false, "suffix" : "" }, { "dropping-particle" : "", "family" : "Ackert-bicknell", "given" : "Cheryl L", "non-dropping-particle" : "", "parse-names" : false, "suffix" : "" }, { "dropping-particle" : "", "family" : "Wu", "given" : "Yiping", "non-dropping-particle" : "", "parse-names" : false, "suffix" : "" }, { "dropping-particle" : "", "family" : "Liu", "given" : "Jun-Li", "non-dropping-particle" : "", "parse-names" : false, "suffix" : "" }, { "dropping-particle" : "", "family" : "Ooi", "given" : "Guck T", "non-dropping-particle" : "", "parse-names" : false, "suffix" : "" }, { "dropping-particle" : "", "family" : "Setser", "given" : "Jennifer", "non-dropping-particle" : "", "parse-names" : false, "suffix" : "" }, { "dropping-particle" : "", "family" : "Frystyk", "given" : "Jan", "non-dropping-particle" : "", "parse-names" : false, "suffix" : "" }, { "dropping-particle" : "", "family" : "Boisclair", "given" : "Yves R", "non-dropping-particle" : "", "parse-names" : false, "suffix" : "" }, { "dropping-particle" : "", "family" : "LeRoith", "given" : "Derek", "non-dropping-particle" : "", "parse-names" : false, "suffix" : "" } ], "container-title" : "Journal of Clinical Investigation", "id" : "ITEM-1", "issue" : "6", "issued" : { "date-parts" : [ [ "2002" ] ] }, "page" : "771-781", "title" : "Circulating levels of IGF-1 directly regulate bone growth and density", "type" : "article-journal", "volume" : "110" }, "uris" : [ "http://www.mendeley.com/documents/?uuid=326e0d2e-0770-4379-aaa7-0ff285a3ba92" ] } ], "mendeley" : { "formattedCitation" : "(246)", "plainTextFormattedCitation" : "(246)", "previouslyFormattedCitation" : "&lt;sup&gt;246&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246)</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IGF1</w:t>
            </w:r>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igf</w:t>
            </w:r>
            <w:proofErr w:type="spellEnd"/>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ctk0</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Sprague-</w:t>
            </w:r>
            <w:proofErr w:type="spellStart"/>
            <w:r w:rsidRPr="00E901D6">
              <w:rPr>
                <w:rFonts w:ascii="Times New Roman" w:eastAsia="Times New Roman" w:hAnsi="Times New Roman" w:cs="Times New Roman"/>
                <w:color w:val="000000"/>
                <w:lang w:eastAsia="en-IN"/>
              </w:rPr>
              <w:t>Dawley</w:t>
            </w:r>
            <w:proofErr w:type="spellEnd"/>
            <w:r w:rsidRPr="00E901D6">
              <w:rPr>
                <w:rFonts w:ascii="Times New Roman" w:eastAsia="Times New Roman" w:hAnsi="Times New Roman" w:cs="Times New Roman"/>
                <w:color w:val="000000"/>
                <w:lang w:eastAsia="en-IN"/>
              </w:rPr>
              <w:t xml:space="preserve"> rat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DOI" : "10.1038/sj.gt.3301543", "ISSN" : "0969-7128", "PMID" : "11571581", "abstract" : "The use of systemic IGF-1 has been shown to attenuate the postburn hypermetabolic response and improve burn wound healing. Local IGF-1 gene therapy, however, promotes re-epithelialization in the burn wound without the side-effects associated with systemic delivery. We tested the hypothesis that these beneficial effects are due to changes in local cytokine production. Adult male Sprague-Dawley rats received a 40% total body surface area full-thickness scald burn and randomly received a subcutaneous injection at the burn wound margin of saline or cationic liposomes containing a IGF-1 cDNA construct. Animals were killed at 1, 4, 7 and 10 days after burn trauma. Skin biopsies at the wound border were harvested for total RNA extraction. Cytokine mRNA expression was determined using a multi-probe RNase protection assay. Data are presented as means +/- s.e.m. Statistical analysis used the unpaired t-test or Mann-Whitney test where appropriate. Significance was accepted at P &lt; 0.05. Treatment of the burn wound with liposomal IGF-1-cDNA transfer decreased IL-1beta mRNA levels on day 10 after burn trauma from five-fold burn-induced increases compared with sham-treated rats, to near the control values present in unburned skin samples. Similarly, there was an eight-fold increase in TNF-alpha mRNA expression on postburn day 10 that was abrogated by IGF-1 gene therapy. Local IGF-1 gene transfer attenuates the mRNA expression of the inflammatory cytokines IL-1beta and TNF-alpha in the burn wound. This change may improve burn wound healing by decreasing prolonged local inflammation.", "author" : [ { "dropping-particle" : "", "family" : "Spies", "given" : "M", "non-dropping-particle" : "", "parse-names" : false, "suffix" : "" }, { "dropping-particle" : "", "family" : "Nesic", "given" : "O", "non-dropping-particle" : "", "parse-names" : false, "suffix" : "" }, { "dropping-particle" : "", "family" : "Barrow", "given" : "R E", "non-dropping-particle" : "", "parse-names" : false, "suffix" : "" }, { "dropping-particle" : "", "family" : "Perez-Polo", "given" : "J R", "non-dropping-particle" : "", "parse-names" : false, "suffix" : "" }, { "dropping-particle" : "", "family" : "Herndon", "given" : "D N", "non-dropping-particle" : "", "parse-names" : false, "suffix" : "" } ], "container-title" : "Gene therapy", "id" : "ITEM-1", "issue" : "18", "issued" : { "date-parts" : [ [ "2001", "9" ] ] }, "page" : "1409-15", "title" : "Liposomal IGF-1 gene transfer modulates pro- and anti-inflammatory cytokine mRNA expression in the burn wound.", "type" : "article-journal", "volume" : "8" }, "uris" : [ "http://www.mendeley.com/documents/?uuid=cd91e5f0-0c58-4b8d-84a3-430ea9a396a3" ] } ], "mendeley" : { "formattedCitation" : "(247)", "plainTextFormattedCitation" : "(247)", "previouslyFormattedCitation" : "&lt;sup&gt;247&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247)</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IGF1</w:t>
            </w:r>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igf</w:t>
            </w:r>
            <w:proofErr w:type="spellEnd"/>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tnf0</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Sprague-</w:t>
            </w:r>
            <w:proofErr w:type="spellStart"/>
            <w:r w:rsidRPr="00E901D6">
              <w:rPr>
                <w:rFonts w:ascii="Times New Roman" w:eastAsia="Times New Roman" w:hAnsi="Times New Roman" w:cs="Times New Roman"/>
                <w:color w:val="000000"/>
                <w:lang w:eastAsia="en-IN"/>
              </w:rPr>
              <w:t>Dawley</w:t>
            </w:r>
            <w:proofErr w:type="spellEnd"/>
            <w:r w:rsidRPr="00E901D6">
              <w:rPr>
                <w:rFonts w:ascii="Times New Roman" w:eastAsia="Times New Roman" w:hAnsi="Times New Roman" w:cs="Times New Roman"/>
                <w:color w:val="000000"/>
                <w:lang w:eastAsia="en-IN"/>
              </w:rPr>
              <w:t xml:space="preserve"> rat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DOI" : "10.1038/sj.gt.3301543", "ISSN" : "0969-7128", "PMID" : "11571581", "abstract" : "The use of systemic IGF-1 has been shown to attenuate the postburn hypermetabolic response and improve burn wound healing. Local IGF-1 gene therapy, however, promotes re-epithelialization in the burn wound without the side-effects associated with systemic delivery. We tested the hypothesis that these beneficial effects are due to changes in local cytokine production. Adult male Sprague-Dawley rats received a 40% total body surface area full-thickness scald burn and randomly received a subcutaneous injection at the burn wound margin of saline or cationic liposomes containing a IGF-1 cDNA construct. Animals were killed at 1, 4, 7 and 10 days after burn trauma. Skin biopsies at the wound border were harvested for total RNA extraction. Cytokine mRNA expression was determined using a multi-probe RNase protection assay. Data are presented as means +/- s.e.m. Statistical analysis used the unpaired t-test or Mann-Whitney test where appropriate. Significance was accepted at P &lt; 0.05. Treatment of the burn wound with liposomal IGF-1-cDNA transfer decreased IL-1beta mRNA levels on day 10 after burn trauma from five-fold burn-induced increases compared with sham-treated rats, to near the control values present in unburned skin samples. Similarly, there was an eight-fold increase in TNF-alpha mRNA expression on postburn day 10 that was abrogated by IGF-1 gene therapy. Local IGF-1 gene transfer attenuates the mRNA expression of the inflammatory cytokines IL-1beta and TNF-alpha in the burn wound. This change may improve burn wound healing by decreasing prolonged local inflammation.", "author" : [ { "dropping-particle" : "", "family" : "Spies", "given" : "M", "non-dropping-particle" : "", "parse-names" : false, "suffix" : "" }, { "dropping-particle" : "", "family" : "Nesic", "given" : "O", "non-dropping-particle" : "", "parse-names" : false, "suffix" : "" }, { "dropping-particle" : "", "family" : "Barrow", "given" : "R E", "non-dropping-particle" : "", "parse-names" : false, "suffix" : "" }, { "dropping-particle" : "", "family" : "Perez-Polo", "given" : "J R", "non-dropping-particle" : "", "parse-names" : false, "suffix" : "" }, { "dropping-particle" : "", "family" : "Herndon", "given" : "D N", "non-dropping-particle" : "", "parse-names" : false, "suffix" : "" } ], "container-title" : "Gene therapy", "id" : "ITEM-1", "issue" : "18", "issued" : { "date-parts" : [ [ "2001", "9" ] ] }, "page" : "1409-15", "title" : "Liposomal IGF-1 gene transfer modulates pro- and anti-inflammatory cytokine mRNA expression in the burn wound.", "type" : "article-journal", "volume" : "8" }, "uris" : [ "http://www.mendeley.com/documents/?uuid=cd91e5f0-0c58-4b8d-84a3-430ea9a396a3" ] } ], "mendeley" : { "formattedCitation" : "(247)", "plainTextFormattedCitation" : "(247)", "previouslyFormattedCitation" : "&lt;sup&gt;247&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247)</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Il-6</w:t>
            </w:r>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il6</w:t>
            </w:r>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agr0</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 xml:space="preserve">Mice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Interleukin-6 (IL-6) is a cytokine released by activated immune cells which has been shown to affect brain function. In this experiment aggressive and affiliative behaviour exhibited during agonistic encounters by transgenic male mice either not expressing (IL-6 -/-) or overexpressing (NSE-hIL-6) IL-6 in the central nervous system was investigated. All subjects were isolated for 24 days before the aggressive encounter and were 52 days old at the time of testing. Subjects were placed for 5 consecutive days in a neutral cage for 15 min with an opponent of the Balb/c strain that had been previously isolated for the same amount of time. The first and the last test sessions were videotaped to evaluate the first approach and the establishment of the social role, respectively. A number of behavioural categories were later scored. When compared with wild-type controls, IL-6 -/- mice showed a higher degree of aggressive behaviour as indicated by a higher frequency of Offensive Upright Posture, an effect more pronounced on the fifth encounter. On the contrary, NSE-hIL-6 subjects showed a tendency to be more involved in affiliative-type social interactions, displaying a higher frequency and duration of behaviours such as Anogenital, Nose or Body Sniff. IL-6 -/- mice showed a clear tendency to exhibit less affiliative interactions compared with their controls while dopamine levels were found to be modified in a number of brain regions in these mice. Overall, these data suggest that IL-6 affects both aggressive and affiliative-type interactions, although the behaviour of the NSE-hIL-6 subjects was less affected than that of the IL-6 -/- group. The effects of the genetic background of the animal in screening the outcome of gene manipulations on behaviour are also discussed.", "author" : [ { "dropping-particle" : "", "family" : "Alleva", "given" : "Enrico", "non-dropping-particle" : "", "parse-names" : false, "suffix" : "" }, { "dropping-particle" : "", "family" : "Cirulli", "given" : "Francesca", "non-dropping-particle" : "", "parse-names" : false, "suffix" : "" }, { "dropping-particle" : "", "family" : "Bianchi", "given" : "Mauro", "non-dropping-particle" : "", "parse-names" : false, "suffix" : "" }, { "dropping-particle" : "Pietro", "family" : "Bondiolotti", "given" : "Gian", "non-dropping-particle" : "", "parse-names" : false, "suffix" : "" }, { "dropping-particle" : "", "family" : "Chiarotti", "given" : "Flavia", "non-dropping-particle" : "", "parse-names" : false, "suffix" : "" }, { "dropping-particle" : "De", "family" : "Acetis", "given" : "Luigi", "non-dropping-particle" : "", "parse-names" : false, "suffix" : "" }, { "dropping-particle" : "", "family" : "Panerai", "given" : "Alberto E.", "non-dropping-particle" : "", "parse-names" : false, "suffix" : "" } ], "container-title" : "European Journal of Neuroscience", "id" : "ITEM-1", "issue" : "12", "issued" : { "date-parts" : [ [ "1998" ] ] }, "page" : "3664-72", "title" : "Behavioural characterization of interleukin-6 overexpressing or deficient mice during agonistic encounters.", "type" : "article-journal", "volume" : "10" }, "uris" : [ "http://www.mendeley.com/documents/?uuid=ecfc1d52-6131-4434-9f0f-f7cf03c77477" ] } ], "mendeley" : { "formattedCitation" : "(248)", "plainTextFormattedCitation" : "(248)", "previouslyFormattedCitation" : "&lt;sup&gt;248&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248)</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Il-6</w:t>
            </w:r>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il6</w:t>
            </w:r>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ina0</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 xml:space="preserve">Human adipose tissue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DOI" : "10.1074/jbc.M301977200", "ISSN" : "0021-9258", "PMID" : "12952969", "abstract" : "Several studies have shown a relationship between interleukin (IL) 6 levels and insulin resistance. We here show that human subcutaneous adipose cells, like 3T3-L1 cells, are target cells for IL-6. To examine putative mechanisms and cross-talk with insulin, 3T3-L1 adipocytes were cultured for different times with IL-6 and tumor necrosis factor alpha (TNF-alpha). IL-6, in contrast to TNF-alpha, did not increase pS-307 of insulin-receptor substrate (IRS)-1 or JNK activation. However, IL-6, like TNF-alpha exerted long term inhibitory effects on the gene transcription of IRS-1, GLUT-4, and peroxisome proliferator-activated receptor gamma. This effect of IL-6 was accompanied by a marked reduction in IRS-1, but not IRS-2, protein expression, and insulin-stimulated tyrosine phosphorylation, whereas no inhibitory effect was seen on the insulin receptor tyrosine phosphorylation. Consistent with the reduced GLUT-4 mRNA, insulin-stimulated glucose transport was also significantly reduced by IL-6. An important interaction with TNF-alpha was found because TNF-alpha markedly increased IL-6 mRNA and protein secretion. These results show that IL-6, through effects on gene transcription, is capable of impairing insulin signaling and action but, in contrast to TNF-alpha, IL-6 does not increase pS-307 (or pS-612) of IRS-1. The link between IL-6 and insulin resistance in man was further corroborated by the finding that the expression of IL-6, like that of TNF-alpha and IL-8, was markedly increased ( approximately 15-fold) in human fat cells from insulin-resistant individuals. We conclude that IL-6 can play an important role in insulin resistance in man and, furthermore, that it may act in concert with other cytokines that also are up-regulated in adipose cells in insulin resistance.", "author" : [ { "dropping-particle" : "", "family" : "Rotter", "given" : "Victoria", "non-dropping-particle" : "", "parse-names" : false, "suffix" : "" }, { "dropping-particle" : "", "family" : "Nagaev", "given" : "Ivan", "non-dropping-particle" : "", "parse-names" : false, "suffix" : "" }, { "dropping-particle" : "", "family" : "Smith", "given" : "Ulf", "non-dropping-particle" : "", "parse-names" : false, "suffix" : "" } ], "container-title" : "The Journal of biological chemistry", "id" : "ITEM-1", "issue" : "46", "issued" : { "date-parts" : [ [ "2003", "11", "14" ] ] }, "page" : "45777-84", "title" : "Interleukin-6 (IL-6) induces insulin resistance in 3T3-L1 adipocytes and is, like IL-8 and tumor necrosis factor-alpha, overexpressed in human fat cells from insulin-resistant subjects.", "type" : "article-journal", "volume" : "278" }, "uris" : [ "http://www.mendeley.com/documents/?uuid=f5e2a969-8645-4c9f-84e2-02d9386a2279" ] } ], "mendeley" : { "formattedCitation" : "(249)", "plainTextFormattedCitation" : "(249)", "previouslyFormattedCitation" : "&lt;sup&gt;249&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249)</w:t>
            </w:r>
            <w:r w:rsidRPr="00E901D6">
              <w:rPr>
                <w:rFonts w:ascii="Times New Roman" w:eastAsia="Times New Roman" w:hAnsi="Times New Roman" w:cs="Times New Roman"/>
                <w:color w:val="000000"/>
                <w:lang w:eastAsia="en-IN"/>
              </w:rPr>
              <w:fldChar w:fldCharType="end"/>
            </w:r>
            <w:r w:rsidRPr="00E901D6">
              <w:rPr>
                <w:rFonts w:ascii="Times New Roman" w:eastAsia="Times New Roman" w:hAnsi="Times New Roman" w:cs="Times New Roman"/>
                <w:color w:val="000000"/>
                <w:lang w:eastAsia="en-IN"/>
              </w:rPr>
              <w:t xml:space="preserve">; Mouse hepatocyte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Interleukin (IL)-6 is one of several proinflammatory cytokines that have been associated with insulin resistance and type 2 diabetes. A two- to threefold elevation of circulating IL-6 has been observed in these conditions. Nonetheless, little evidence supports a direct role for IL-6 in mediating insulin resistance. Here, we present data that IL-6 can inhibit insulin receptor (IR) signal transduction and insulin action in both primary mouse hepatocytes and the human hepatocarcinoma cell line, HepG2. This inhibition depends on duration of IL-6 exposure, with a maximum effect at 1-1.5 h of pretreatment with IL-6 in both HepG2 cells and primary hepatocytes. The IL-6 effect is characterized by a decreased tyrosine phosphorylation of IR substrate (IRS)-1 and decreased association of the p85 subunit of phosphatidylinositol 3-kinase with IRS-1 in response to physiologic insulin levels. In addition, insulin-dependent activation of Akt, important in mediating insulin's downstream metabolic actions, is markedly inhibited by IL-6 treatment. Finally, a 1.5-h preincubation of primary hepatocytes with IL-6 inhibits insulin-induced glycogen synthesis by 75%. These data suggest that IL-6 plays a direct role in insulin resistance at the cellular level in both primary hepatocytes and HepG2 cell lines and may contribute to insulin resistance and type 2 diabetes.", "author" : [ { "dropping-particle" : "", "family" : "Senn", "given" : "Joseph J", "non-dropping-particle" : "", "parse-names" : false, "suffix" : "" }, { "dropping-particle" : "", "family" : "Klover", "given" : "Peter J", "non-dropping-particle" : "", "parse-names" : false, "suffix" : "" }, { "dropping-particle" : "", "family" : "Nowak", "given" : "Irena A", "non-dropping-particle" : "", "parse-names" : false, "suffix" : "" }, { "dropping-particle" : "", "family" : "Mooney", "given" : "Robert A", "non-dropping-particle" : "", "parse-names" : false, "suffix" : "" } ], "container-title" : "Diabetes", "id" : "ITEM-1", "issue" : "12", "issued" : { "date-parts" : [ [ "2002" ] ] }, "page" : "3391-9", "title" : "Interleukin-6 Induces Cellular Insulin Resistance in Hepatocytes", "type" : "article-journal", "volume" : "51" }, "uris" : [ "http://www.mendeley.com/documents/?uuid=cd120fc0-2342-47c1-ba93-c128524336c6" ] } ], "mendeley" : { "formattedCitation" : "(250)", "plainTextFormattedCitation" : "(250)", "previouslyFormattedCitation" : "&lt;sup&gt;250&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250)</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Il-6</w:t>
            </w:r>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il6</w:t>
            </w:r>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adp0</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 xml:space="preserve">Mice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The immune-modulating cytokine interleukin-6 (IL-6) is expressed both in adipose tissue and centrally in hypothalamic nuclei that regulate body composition. We investigated the impact of loss of IL-6 on body composition in mice lacking the gene encoding IL-6 (Il6-/- mice) and found that they developed mature-onset obesity that was partly reversed by IL-6 replacement. The obese Il6-/- mice had disturbed carbohydrate and lipid metabolism, increased leptin levels and decreased responsiveness to leptin treatment. To investigate the possible mechanism and site of action of the anti-obesity effect of IL-6, we injected rats centrally and peripherally with IL-6 at low doses. Intracerebroventricular, but not intraperitoneal IL-6 treatment increased energy expenditure. In conclusion, centrally acting IL-6 exerts anti-obesity effects in rodents.", "author" : [ { "dropping-particle" : "", "family" : "Wallenius", "given" : "Ville", "non-dropping-particle" : "", "parse-names" : false, "suffix" : "" }, { "dropping-particle" : "", "family" : "Wallenius", "given" : "Kristina", "non-dropping-particle" : "", "parse-names" : false, "suffix" : "" }, { "dropping-particle" : "", "family" : "Ahr\u00e9n", "given" : "Bo", "non-dropping-particle" : "", "parse-names" : false, "suffix" : "" }, { "dropping-particle" : "", "family" : "Rudling", "given" : "Mats", "non-dropping-particle" : "", "parse-names" : false, "suffix" : "" }, { "dropping-particle" : "", "family" : "Carlsten", "given" : "Hans", "non-dropping-particle" : "", "parse-names" : false, "suffix" : "" }, { "dropping-particle" : "", "family" : "Dickson", "given" : "Suzanne L.", "non-dropping-particle" : "", "parse-names" : false, "suffix" : "" }, { "dropping-particle" : "", "family" : "Ohlsson", "given" : "Claes", "non-dropping-particle" : "", "parse-names" : false, "suffix" : "" }, { "dropping-particle" : "", "family" : "Jansson", "given" : "John-Olov", "non-dropping-particle" : "", "parse-names" : false, "suffix" : "" } ], "container-title" : "Nature Medicine", "id" : "ITEM-1", "issue" : "1", "issued" : { "date-parts" : [ [ "2002" ] ] }, "page" : "75-9", "title" : "Interleukin-6-deficient mice develop mature-onset obesity.", "type" : "article-journal", "volume" : "8" }, "uris" : [ "http://www.mendeley.com/documents/?uuid=7ee87e3e-0704-46e6-8e03-049db742ceea" ] } ], "mendeley" : { "formattedCitation" : "(251)", "plainTextFormattedCitation" : "(251)", "previouslyFormattedCitation" : "&lt;sup&gt;251&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251)</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Il-6</w:t>
            </w:r>
          </w:p>
        </w:tc>
        <w:tc>
          <w:tcPr>
            <w:tcW w:w="1463" w:type="dxa"/>
            <w:shd w:val="clear" w:color="auto" w:fill="auto"/>
            <w:noWrap/>
            <w:vAlign w:val="bottom"/>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il6</w:t>
            </w:r>
          </w:p>
        </w:tc>
        <w:tc>
          <w:tcPr>
            <w:tcW w:w="778" w:type="dxa"/>
            <w:shd w:val="clear" w:color="auto" w:fill="auto"/>
            <w:noWrap/>
            <w:vAlign w:val="bottom"/>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inr0</w:t>
            </w:r>
          </w:p>
        </w:tc>
        <w:tc>
          <w:tcPr>
            <w:tcW w:w="318" w:type="dxa"/>
            <w:shd w:val="clear" w:color="auto" w:fill="auto"/>
            <w:noWrap/>
            <w:vAlign w:val="bottom"/>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Human subjects</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During \u201cnondamaging\u201d exercise, skeletal muscle markedly releases interleukin (IL)-6, and it has been suggested that one biological role of this phenomenon is to inhibit the production of tumor necrosis factor (TNF)-\u03b1, which is known to cause pathogenesis such as insulin resistance and atherosclerosis. To test this hypothesis, we performed three experiments in which eight healthy males either rested (CON), rode a bicycle for 3 h (EX), or were infused with recombinant human IL-6 (rhIL-6) for 3 h while they rested. After 2.5 h, the volunteers received a bolus of Escherichia coli lipopolysaccharide endotoxin (0.06 ng/kg) i.v. to induce low-grade inflammation. In CON, plasma TNF-\u03b1 increased significantly in response to endotoxin. In contrast, during EX, which resulted in elevated IL-6, and rhIL-6, the endotoxin-induced increase in TNF-\u03b1 was totally attenuated. In conclusion, physical exercise and rhIL-6 infusion at physiological concentrations inhibit endotoxin-induced TNF-\u03b1 production in humans. Hence, these data provide the first experimental evidence that physical activity mediates antiinflammatory activity and suggest that the mechanism include IL-6, which is produced by and released from exercising muscles.", "author" : [ { "dropping-particle" : "", "family" : "Starkie", "given" : "Rebecca", "non-dropping-particle" : "", "parse-names" : false, "suffix" : "" }, { "dropping-particle" : "", "family" : "Ostrowski", "given" : "Sisse Rye", "non-dropping-particle" : "", "parse-names" : false, "suffix" : "" }, { "dropping-particle" : "", "family" : "Jauffred", "given" : "Sune", "non-dropping-particle" : "", "parse-names" : false, "suffix" : "" }, { "dropping-particle" : "", "family" : "Febbraio", "given" : "Mark", "non-dropping-particle" : "", "parse-names" : false, "suffix" : "" }, { "dropping-particle" : "", "family" : "Pedersen", "given" : "Bente Klarlund", "non-dropping-particle" : "", "parse-names" : false, "suffix" : "" } ], "container-title" : "FASEB journal : official publication of the Federation of American Societies for Experimental Biology", "id" : "ITEM-1", "issue" : "8", "issued" : { "date-parts" : [ [ "2003" ] ] }, "page" : "884-6", "title" : "Exercise and IL-6 infusion inhibit endotoxin-induced TNF- \u03b1 production in humans", "type" : "article-journal", "volume" : "17" }, "uris" : [ "http://www.mendeley.com/documents/?uuid=bcd06b6a-313d-4c19-918f-33d4c58c378c" ] } ], "mendeley" : { "formattedCitation" : "(252)", "plainTextFormattedCitation" : "(252)", "previouslyFormattedCitation" : "&lt;sup&gt;252&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252)</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Il-6</w:t>
            </w:r>
          </w:p>
        </w:tc>
        <w:tc>
          <w:tcPr>
            <w:tcW w:w="1463" w:type="dxa"/>
            <w:shd w:val="clear" w:color="auto" w:fill="auto"/>
            <w:noWrap/>
            <w:vAlign w:val="bottom"/>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il6</w:t>
            </w:r>
          </w:p>
        </w:tc>
        <w:tc>
          <w:tcPr>
            <w:tcW w:w="778" w:type="dxa"/>
            <w:shd w:val="clear" w:color="auto" w:fill="auto"/>
            <w:noWrap/>
            <w:vAlign w:val="bottom"/>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glp1</w:t>
            </w:r>
          </w:p>
        </w:tc>
        <w:tc>
          <w:tcPr>
            <w:tcW w:w="318" w:type="dxa"/>
            <w:shd w:val="clear" w:color="auto" w:fill="auto"/>
            <w:noWrap/>
            <w:vAlign w:val="bottom"/>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Mice</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DOI" : "10.2337/db14-0100", "ISBN" : "1939-327X", "ISSN" : "1939327X", "PMID" : "24947356", "abstract" : "Hypoglycemia and hyperglycemia are both predictors for adverse outcome in critically ill patients. Hyperinsulinemia is induced by inflammatory stimuli as a relevant mechanism for glucose lowering in the critically ill. The incretine hormone GLP-1 was currently found to be induced by endotoxin, leading to insulin secretion and glucose lowering under inflammatory conditions in mice. Here, we describe GLP-1 secretion to be increased by a variety of inflammatory stimuli, including endotoxin, interleukin-1\u03b2 (IL-1\u03b2), and IL-6. Although abrogation of IL-1 signaling proved insufficient to prevent endotoxin-dependent GLP-1 induction, this was abolished in the absence of IL-6 in respective knockout animals. Hence, we found endotoxin-dependent GLP-1 secretion to be mediated by an inflammatory cascade, with IL-6 being necessary and sufficient for GLP-1 induction. Functionally, augmentation of the GLP-1 system by pharmacological inhibition of DPP-4 caused hyperinsulinemia, suppression of glucagon release, and glucose lowering under endotoxic conditions, whereas inhibition of the GLP-1 receptor led to the opposite effect. Furthermore, total GLP-1 plasma levels were profoundly increased in 155 critically ill patients presenting to the intensive care unit (ICU) in comparison with 134 healthy control subjects. In the ICU cohort, GLP-1 plasma levels correlated with markers of inflammation and disease severity. Consequently, GLP-1 provides a novel link between the immune system and the gut with strong relevance for metabolic regulation in context of inflammation.", "author" : [ { "dropping-particle" : "", "family" : "Kahles", "given" : "Florian", "non-dropping-particle" : "", "parse-names" : false, "suffix" : "" }, { "dropping-particle" : "", "family" : "Meyer", "given" : "Christina", "non-dropping-particle" : "", "parse-names" : false, "suffix" : "" }, { "dropping-particle" : "", "family" : "M\u00f6llmann", "given" : "Julia", "non-dropping-particle" : "", "parse-names" : false, "suffix" : "" }, { "dropping-particle" : "", "family" : "Diebold", "given" : "Sebastian", "non-dropping-particle" : "", "parse-names" : false, "suffix" : "" }, { "dropping-particle" : "", "family" : "Findeisen", "given" : "Hannes M.", "non-dropping-particle" : "", "parse-names" : false, "suffix" : "" }, { "dropping-particle" : "", "family" : "Lebherz", "given" : "Corinna", "non-dropping-particle" : "", "parse-names" : false, "suffix" : "" }, { "dropping-particle" : "", "family" : "Trautwein", "given" : "Christian", "non-dropping-particle" : "", "parse-names" : false, "suffix" : "" }, { "dropping-particle" : "", "family" : "Koch", "given" : "Alexander", "non-dropping-particle" : "", "parse-names" : false, "suffix" : "" }, { "dropping-particle" : "", "family" : "Tacke", "given" : "Frank", "non-dropping-particle" : "", "parse-names" : false, "suffix" : "" }, { "dropping-particle" : "", "family" : "Marx", "given" : "Nikolaus", "non-dropping-particle" : "", "parse-names" : false, "suffix" : "" }, { "dropping-particle" : "", "family" : "Lehrke", "given" : "Michael", "non-dropping-particle" : "", "parse-names" : false, "suffix" : "" } ], "container-title" : "Diabetes", "id" : "ITEM-1", "issue" : "10", "issued" : { "date-parts" : [ [ "2014" ] ] }, "page" : "3221-3229", "title" : "GLP-1 Secretion Is Increased by Inflammatory Stimuli in an IL-6-Dependent Manner, Leading to Hyperinsulinemia and Blood Glucose Lowering", "type" : "article-journal", "volume" : "63" }, "uris" : [ "http://www.mendeley.com/documents/?uuid=0ad678c2-ddd3-4e5f-a0b6-747254f3391f" ] } ], "mendeley" : { "formattedCitation" : "(253)", "plainTextFormattedCitation" : "(253)", "previouslyFormattedCitation" : "&lt;sup&gt;253&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253)</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Il-6</w:t>
            </w:r>
          </w:p>
        </w:tc>
        <w:tc>
          <w:tcPr>
            <w:tcW w:w="1463" w:type="dxa"/>
            <w:shd w:val="clear" w:color="auto" w:fill="auto"/>
            <w:noWrap/>
            <w:vAlign w:val="bottom"/>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il6</w:t>
            </w:r>
          </w:p>
        </w:tc>
        <w:tc>
          <w:tcPr>
            <w:tcW w:w="778" w:type="dxa"/>
            <w:shd w:val="clear" w:color="auto" w:fill="auto"/>
            <w:noWrap/>
            <w:vAlign w:val="bottom"/>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fdi0</w:t>
            </w:r>
          </w:p>
        </w:tc>
        <w:tc>
          <w:tcPr>
            <w:tcW w:w="318" w:type="dxa"/>
            <w:shd w:val="clear" w:color="auto" w:fill="auto"/>
            <w:noWrap/>
            <w:vAlign w:val="bottom"/>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Mice</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Proinflammatory cytokines including interleukin (IL)-1 and IL-6 exert pleiotropic effects on the neuro-immuno- endocrine system. Previously, we showed that IL-1 recep- tor antagonist\u2013deficient (IL-1Ra?/? ) mice show a lean phenotype due to an abnormal lipid metabolism. On the contrary, it was reported that IL-6?/? mice exhibit obesity after 6 months of age. This study sought to assess the roles of IL-1 and IL-6 in body weight homeostasis. We generated mice deficient in IL-6 and IL-1Ra (IL-6?/? IL-1Ra?/? ) and IL-6, IL-1?, and IL-1? (IL-6?/? IL-1?/? ). IL-6?/? IL-1Ra?/? mice exhibited a lean phenotype, similar to IL-1Ra?/? mice. On the other hand, IL-6?/? IL-1?/? mice became obese as early as 10 weeks of age, while IL-1?/? mice and IL-6?/? mice were normal at this age. The daily food intake was significantly higher in IL-6?/? IL-1?/? mice than in IL-6?/? IL-1?/? mice, while energy expenditure was comparable in these two strains. Acute anorexia induced by peripheral administration of IL-1 was significantly suppressed in IL- 6?/? IL-1?/? mice, but not in IL-1?/? mice or IL-6?/? mice compared with wild-type mice. These results indicate that IL-1 and IL-6 are both involved in the regulation of body fat in a redundant manner in young mice.", "author" : [ { "dropping-particle" : "", "family" : "Chida", "given" : "Dai", "non-dropping-particle" : "", "parse-names" : false, "suffix" : "" }, { "dropping-particle" : "", "family" : "Osaka", "given" : "Toshimasa", "non-dropping-particle" : "", "parse-names" : false, "suffix" : "" }, { "dropping-particle" : "", "family" : "Hashimoto", "given" : "Okito", "non-dropping-particle" : "", "parse-names" : false, "suffix" : "" }, { "dropping-particle" : "", "family" : "Iwakura", "given" : "Yoichiro", "non-dropping-particle" : "", "parse-names" : false, "suffix" : "" } ], "container-title" : "Diabetes", "id" : "ITEM-1", "issue" : "April", "issued" : { "date-parts" : [ [ "2006" ] ] }, "page" : "971-977", "title" : "Combined Interleukin-6 and Interleukin-1 Deficienc Causes Obesity in Young Mice", "type" : "article-journal", "volume" : "55" }, "uris" : [ "http://www.mendeley.com/documents/?uuid=e1199676-7ecb-4c8d-a30f-9b6913702085" ] } ], "mendeley" : { "formattedCitation" : "(254)", "plainTextFormattedCitation" : "(254)", "previouslyFormattedCitation" : "&lt;sup&gt;254&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254)</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inflammatory response</w:t>
            </w:r>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inr</w:t>
            </w:r>
            <w:proofErr w:type="spellEnd"/>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ina0</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 xml:space="preserve">Mice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Inflammation may underlie the metabolic disorders of insulin resistance and type 2 diabetes. I\u03baB kinase \u03b2 (IKK-\u03b2, encoded by Ikbkb) is a central coordinator of inflammatory responses through activation of NF-\u03baB. To understand the role of IKK-\u03b2 in insulin resistance, we used mice lacking this enzyme in hepatocytes (Ikbkb\u0394hep) or myeloid cells (Ikbkb\u0394mye). Ikbkb\u0394hep mice retain liver insulin responsiveness, but develop insulin resistance in muscle and fat in response to high fat diet, obesity or aging. In contrast, Ikbkb\u0394mye mice retain global insulin sensitivity and are protected from insulin resistance. Thus, IKK-\u03b2 acts locally in liver and systemically in myeloid cells, where NF-\u03baB activation induces inflammatory mediators that cause insulin resistance. These findings demonstrate the importance of liver cell IKK-\u03b2 in hepatic insulin resistance and the central role of myeloid cells in development of systemic insulin resistance. We suggest that inhibition of IKK-\u03b2, especially in myeloid cells, may be used to treat insulin resistance.", "author" : [ { "dropping-particle" : "", "family" : "Arkan", "given" : "Melek C", "non-dropping-particle" : "", "parse-names" : false, "suffix" : "" }, { "dropping-particle" : "", "family" : "Hevener", "given" : "Andrea L", "non-dropping-particle" : "", "parse-names" : false, "suffix" : "" }, { "dropping-particle" : "", "family" : "Greten", "given" : "Florian R", "non-dropping-particle" : "", "parse-names" : false, "suffix" : "" }, { "dropping-particle" : "", "family" : "Maeda", "given" : "Shin", "non-dropping-particle" : "", "parse-names" : false, "suffix" : "" }, { "dropping-particle" : "", "family" : "Li", "given" : "Zhi-Wei", "non-dropping-particle" : "", "parse-names" : false, "suffix" : "" }, { "dropping-particle" : "", "family" : "Long", "given" : "Jeffrey M", "non-dropping-particle" : "", "parse-names" : false, "suffix" : "" }, { "dropping-particle" : "", "family" : "Wynshaw-Boris", "given" : "Anthony", "non-dropping-particle" : "", "parse-names" : false, "suffix" : "" }, { "dropping-particle" : "", "family" : "Poli", "given" : "Giuseppe", "non-dropping-particle" : "", "parse-names" : false, "suffix" : "" }, { "dropping-particle" : "", "family" : "Olefsky", "given" : "Jerrold", "non-dropping-particle" : "", "parse-names" : false, "suffix" : "" }, { "dropping-particle" : "", "family" : "Karin", "given" : "Michael", "non-dropping-particle" : "", "parse-names" : false, "suffix" : "" } ], "container-title" : "Nature Medicine", "id" : "ITEM-1", "issued" : { "date-parts" : [ [ "2005" ] ] }, "page" : "191-98", "title" : "IKK-\u03b2 links inflammation to obesity-induced insulin resistance", "type" : "article-journal", "volume" : "11" }, "uris" : [ "http://www.mendeley.com/documents/?uuid=2d5bf960-6912-4f52-8604-551f155c9774" ] } ], "mendeley" : { "formattedCitation" : "(255)", "plainTextFormattedCitation" : "(255)", "previouslyFormattedCitation" : "&lt;sup&gt;255&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255)</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injury (growth factors)</w:t>
            </w:r>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inj</w:t>
            </w:r>
            <w:proofErr w:type="spellEnd"/>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btc1</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 xml:space="preserve">Human pancreatic islet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Proliferation of human beta-cells in vitro is desirable for both transplantation and biological studies. In this study, human pancreatic islets obtained from cadavers were kept in tissue culture plates that favored cell attachment. When the cells attached to the matrix produced by the rat-bladder carcinoma cell line 804G, 5'-bromo-2'-deoxyuridine (BrdU) labeling increased from 4.7 +/- 2.5 to 13.2 +/- 2.2%, while cells simultaneously labeled for insulin and BrdU increased from 0 to 32%. Addition of the growth factor hepatocyte growth factor/scatter (HGF/SF) increased BrdU labeling to 17.5 +/- 1.8 and the percentage of double positive (BrdU + insulin) cells to 69%. This is the first in vitro demonstration that human beta-cells grown in monolayer culture are able to replicate when exposed to selected matrices and growth factors. These experiments add further evidence that HGF/SF is an important mitogenic agent for human beta-cells.", "author" : [ { "dropping-particle" : "", "family" : "Hayek", "given" : "A", "non-dropping-particle" : "", "parse-names" : false, "suffix" : "" }, { "dropping-particle" : "", "family" : "Beattie", "given" : "GM", "non-dropping-particle" : "", "parse-names" : false, "suffix" : "" }, { "dropping-particle" : "", "family" : "Cirulli", "given" : "V", "non-dropping-particle" : "", "parse-names" : false, "suffix" : "" }, { "dropping-particle" : "", "family" : "Lopez", "given" : "AD", "non-dropping-particle" : "", "parse-names" : false, "suffix" : "" }, { "dropping-particle" : "", "family" : "Ricordi", "given" : "C", "non-dropping-particle" : "", "parse-names" : false, "suffix" : "" }, { "dropping-particle" : "", "family" : "Rubin", "given" : "JS", "non-dropping-particle" : "", "parse-names" : false, "suffix" : "" } ], "container-title" : "Diabetes", "id" : "ITEM-1", "issue" : "12", "issued" : { "date-parts" : [ [ "1995" ] ] }, "page" : "1458-60", "title" : "Growth factor/matrix-induced proliferation of human adult beta-cells.", "type" : "article-journal", "volume" : "44" }, "uris" : [ "http://www.mendeley.com/documents/?uuid=18b15cd1-3141-48cc-b95b-22b40228eeb9" ] } ], "mendeley" : { "formattedCitation" : "(256)", "plainTextFormattedCitation" : "(256)", "previouslyFormattedCitation" : "&lt;sup&gt;256&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256)</w:t>
            </w:r>
            <w:r w:rsidRPr="00E901D6">
              <w:rPr>
                <w:rFonts w:ascii="Times New Roman" w:eastAsia="Times New Roman" w:hAnsi="Times New Roman" w:cs="Times New Roman"/>
                <w:color w:val="000000"/>
                <w:lang w:eastAsia="en-IN"/>
              </w:rPr>
              <w:fldChar w:fldCharType="end"/>
            </w:r>
            <w:r w:rsidRPr="00E901D6">
              <w:rPr>
                <w:rFonts w:ascii="Times New Roman" w:eastAsia="Times New Roman" w:hAnsi="Times New Roman" w:cs="Times New Roman"/>
                <w:color w:val="000000"/>
                <w:lang w:eastAsia="en-IN"/>
              </w:rPr>
              <w:t xml:space="preserve">; Mice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Stimulation of endogenous \u03b2-cell expansion could facilitate regeneration in patients with diabetes. In mice, connective tissue growth factor (CTGF) is expressed in embryonic \u03b2-cells and in adult \u03b2-cells during periods of expansion. We discovered that in embryos, CTGF is necessary for \u03b2-cell proliferation, and increased CTGF in \u03b2-cells promotes proliferation of immature (MafA-) insulin+ cells. CTGF over-expression, under non-stimulatory conditions, does not increase adult \u03b2-cell proliferation. Here, we tested the ability of CTGF to promote \u03b2-cell proliferation and regeneration after partial \u03b2-cell destruction. \u03b2-cell mass reaches 50% recovery after 4 weeks of CTGF treatment, primarily via increased \u03b2-cell proliferation, which is enhanced as early as 2 days of treatment. CTGF treatment increases the number of immature \u03b2-cells, but promotes proliferation of both mature and immature \u03b2-cells. A shortened \u03b2-cell replication refractory period is also observed. CTGF treatment up-regulates positive cell cycle regulators and factors involved in \u03b2-cell proliferation, including HGF, serotonin synthesis, and integrin \u03b21. Ex vivo treatment of whole islets with recombinant human CTGF induces \u03b2-cell replication and gene expression changes consistent with those observed in vivo, demonstrating that CTGF acts directly on islets to promote \u03b2-cell replication. Thus, CTGF can induce replication of adult mouse \u03b2-cells given a permissive micro-environment.", "author" : [ { "dropping-particle" : "", "family" : "Riley", "given" : "Kimberly G", "non-dropping-particle" : "", "parse-names" : false, "suffix" : "" }, { "dropping-particle" : "", "family" : "Pasek", "given" : "Raymond C", "non-dropping-particle" : "", "parse-names" : false, "suffix" : "" }, { "dropping-particle" : "", "family" : "Maulis", "given" : "Matthew F", "non-dropping-particle" : "", "parse-names" : false, "suffix" : "" }, { "dropping-particle" : "", "family" : "Peek", "given" : "Jennifer", "non-dropping-particle" : "", "parse-names" : false, "suffix" : "" }, { "dropping-particle" : "", "family" : "Brigstock", "given" : "David R", "non-dropping-particle" : "", "parse-names" : false, "suffix" : "" }, { "dropping-particle" : "", "family" : "Herrera", "given" : "Pedro L", "non-dropping-particle" : "", "parse-names" : false, "suffix" : "" }, { "dropping-particle" : "", "family" : "Gannon", "given" : "Maureen", "non-dropping-particle" : "", "parse-names" : false, "suffix" : "" } ], "container-title" : "Diabetes", "id" : "ITEM-1", "issued" : { "date-parts" : [ [ "2014" ] ] }, "page" : "1-43", "title" : "CTGF modulates adult \u03b2-cell maturity and proliferation to promote \u03b2-cell regeneration in mice", "type" : "article-journal" }, "uris" : [ "http://www.mendeley.com/documents/?uuid=4a41228b-e251-494f-8246-bf6cf13f7af4" ] } ], "mendeley" : { "formattedCitation" : "(257)", "plainTextFormattedCitation" : "(257)", "previouslyFormattedCitation" : "&lt;sup&gt;257&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257)</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lastRenderedPageBreak/>
              <w:t>injury (growth factors)</w:t>
            </w:r>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inj</w:t>
            </w:r>
            <w:proofErr w:type="spellEnd"/>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hst1</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 xml:space="preserve">Dog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DOI" : "10.1016/S0016-5085(67)80177-X", "ISSN" : "0016-5085", "author" : [ { "dropping-particle" : "", "family" : "Johnson", "given" : "Leonard R", "non-dropping-particle" : "", "parse-names" : false, "suffix" : "" }, { "dropping-particle" : "", "family" : "Overholt", "given" : "Bergein F", "non-dropping-particle" : "", "parse-names" : false, "suffix" : "" } ], "container-title" : "Gastroenterology", "id" : "ITEM-1", "issue" : "3", "issued" : { "date-parts" : [ [ "1967" ] ] }, "page" : "505-509", "publisher" : "The Williams &amp; Wilkins Co.", "title" : "Release of Histamine into Gastric Venous Blood Following Injury by Acetic or Salicylic Acid", "type" : "article-journal", "volume" : "52" }, "uris" : [ "http://www.mendeley.com/documents/?uuid=4f465cf4-23a7-469e-a441-e668d75ac137" ] } ], "mendeley" : { "formattedCitation" : "(258)", "plainTextFormattedCitation" : "(258)", "previouslyFormattedCitation" : "&lt;sup&gt;258&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258)</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injury (growth factors)</w:t>
            </w:r>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inj</w:t>
            </w:r>
            <w:proofErr w:type="spellEnd"/>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adp0</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 xml:space="preserve">Mice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DOI" : "10.1210/en.2008-0816", "ISSN" : "0013-7227", "PMID" : "18687777", "abstract" : "Fibroblast growth factor 21 (FGF21) is a metabolic regulator that provides efficient and durable glycemic and lipid control in various animal models. However, its potential to treat obesity, a major health concern affecting over 30% of the population, has not been fully explored. Here we report that systemic administration of FGF21 for 2 wk in diet-induced obese and ob/ob mice lowered their mean body weight by 20% predominantly via a reduction in adiposity. Although no decrease in total caloric intake or effect on physical activity was observed, FGF21-treated animals exhibited increased energy expenditure, fat utilization, and lipid excretion, reduced hepatosteatosis, and ameliorated glycemia. Transcriptional and blood cytokine profiling studies revealed effects consistent with the ability of FGF21 to ameliorate insulin and leptin resistance, enhance fat oxidation and suppress de novo lipogenesis in liver as well as to activate futile cycling in adipose. Overall, these data suggest that FGF21 exhibits the therapeutic characteristics necessary for an effective treatment of obesity and fatty liver disease and provides novel insights into the metabolic determinants of these activities.", "author" : [ { "dropping-particle" : "", "family" : "Coskun", "given" : "Tamer", "non-dropping-particle" : "", "parse-names" : false, "suffix" : "" }, { "dropping-particle" : "", "family" : "Bina", "given" : "Holly A", "non-dropping-particle" : "", "parse-names" : false, "suffix" : "" }, { "dropping-particle" : "", "family" : "Schneider", "given" : "Michael a", "non-dropping-particle" : "", "parse-names" : false, "suffix" : "" }, { "dropping-particle" : "", "family" : "Dunbar", "given" : "James D", "non-dropping-particle" : "", "parse-names" : false, "suffix" : "" }, { "dropping-particle" : "", "family" : "Hu", "given" : "Charlie C", "non-dropping-particle" : "", "parse-names" : false, "suffix" : "" }, { "dropping-particle" : "", "family" : "Chen", "given" : "Yanyun", "non-dropping-particle" : "", "parse-names" : false, "suffix" : "" }, { "dropping-particle" : "", "family" : "Moller", "given" : "David E", "non-dropping-particle" : "", "parse-names" : false, "suffix" : "" }, { "dropping-particle" : "", "family" : "Kharitonenkov", "given" : "Alexei", "non-dropping-particle" : "", "parse-names" : false, "suffix" : "" } ], "container-title" : "Endocrinology", "id" : "ITEM-1", "issue" : "12", "issued" : { "date-parts" : [ [ "2008", "12" ] ] }, "page" : "6018-27", "title" : "Fibroblast growth factor 21 corrects obesity in mice.", "type" : "article-journal", "volume" : "149" }, "uris" : [ "http://www.mendeley.com/documents/?uuid=e6ad6786-30bf-4966-8f55-614d4f347b8a" ] } ], "mendeley" : { "formattedCitation" : "(259)", "plainTextFormattedCitation" : "(259)", "previouslyFormattedCitation" : "&lt;sup&gt;259&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259)</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injury (growth factors)</w:t>
            </w:r>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inj</w:t>
            </w:r>
            <w:proofErr w:type="spellEnd"/>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ins0</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 xml:space="preserve">Mice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DOI" : "10.1210/en.2008-0816", "ISSN" : "0013-7227", "PMID" : "18687777", "abstract" : "Fibroblast growth factor 21 (FGF21) is a metabolic regulator that provides efficient and durable glycemic and lipid control in various animal models. However, its potential to treat obesity, a major health concern affecting over 30% of the population, has not been fully explored. Here we report that systemic administration of FGF21 for 2 wk in diet-induced obese and ob/ob mice lowered their mean body weight by 20% predominantly via a reduction in adiposity. Although no decrease in total caloric intake or effect on physical activity was observed, FGF21-treated animals exhibited increased energy expenditure, fat utilization, and lipid excretion, reduced hepatosteatosis, and ameliorated glycemia. Transcriptional and blood cytokine profiling studies revealed effects consistent with the ability of FGF21 to ameliorate insulin and leptin resistance, enhance fat oxidation and suppress de novo lipogenesis in liver as well as to activate futile cycling in adipose. Overall, these data suggest that FGF21 exhibits the therapeutic characteristics necessary for an effective treatment of obesity and fatty liver disease and provides novel insights into the metabolic determinants of these activities.", "author" : [ { "dropping-particle" : "", "family" : "Coskun", "given" : "Tamer", "non-dropping-particle" : "", "parse-names" : false, "suffix" : "" }, { "dropping-particle" : "", "family" : "Bina", "given" : "Holly A", "non-dropping-particle" : "", "parse-names" : false, "suffix" : "" }, { "dropping-particle" : "", "family" : "Schneider", "given" : "Michael a", "non-dropping-particle" : "", "parse-names" : false, "suffix" : "" }, { "dropping-particle" : "", "family" : "Dunbar", "given" : "James D", "non-dropping-particle" : "", "parse-names" : false, "suffix" : "" }, { "dropping-particle" : "", "family" : "Hu", "given" : "Charlie C", "non-dropping-particle" : "", "parse-names" : false, "suffix" : "" }, { "dropping-particle" : "", "family" : "Chen", "given" : "Yanyun", "non-dropping-particle" : "", "parse-names" : false, "suffix" : "" }, { "dropping-particle" : "", "family" : "Moller", "given" : "David E", "non-dropping-particle" : "", "parse-names" : false, "suffix" : "" }, { "dropping-particle" : "", "family" : "Kharitonenkov", "given" : "Alexei", "non-dropping-particle" : "", "parse-names" : false, "suffix" : "" } ], "container-title" : "Endocrinology", "id" : "ITEM-1", "issue" : "12", "issued" : { "date-parts" : [ [ "2008", "12" ] ] }, "page" : "6018-27", "title" : "Fibroblast growth factor 21 corrects obesity in mice.", "type" : "article-journal", "volume" : "149" }, "uris" : [ "http://www.mendeley.com/documents/?uuid=e6ad6786-30bf-4966-8f55-614d4f347b8a" ] } ], "mendeley" : { "formattedCitation" : "(259)", "plainTextFormattedCitation" : "(259)", "previouslyFormattedCitation" : "&lt;sup&gt;259&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259)</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injury (growth factors)</w:t>
            </w:r>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inj</w:t>
            </w:r>
            <w:proofErr w:type="spellEnd"/>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ina1</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 xml:space="preserve">Mice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DOI" : "10.1210/en.2008-0816", "ISSN" : "0013-7227", "PMID" : "18687777", "abstract" : "Fibroblast growth factor 21 (FGF21) is a metabolic regulator that provides efficient and durable glycemic and lipid control in various animal models. However, its potential to treat obesity, a major health concern affecting over 30% of the population, has not been fully explored. Here we report that systemic administration of FGF21 for 2 wk in diet-induced obese and ob/ob mice lowered their mean body weight by 20% predominantly via a reduction in adiposity. Although no decrease in total caloric intake or effect on physical activity was observed, FGF21-treated animals exhibited increased energy expenditure, fat utilization, and lipid excretion, reduced hepatosteatosis, and ameliorated glycemia. Transcriptional and blood cytokine profiling studies revealed effects consistent with the ability of FGF21 to ameliorate insulin and leptin resistance, enhance fat oxidation and suppress de novo lipogenesis in liver as well as to activate futile cycling in adipose. Overall, these data suggest that FGF21 exhibits the therapeutic characteristics necessary for an effective treatment of obesity and fatty liver disease and provides novel insights into the metabolic determinants of these activities.", "author" : [ { "dropping-particle" : "", "family" : "Coskun", "given" : "Tamer", "non-dropping-particle" : "", "parse-names" : false, "suffix" : "" }, { "dropping-particle" : "", "family" : "Bina", "given" : "Holly A", "non-dropping-particle" : "", "parse-names" : false, "suffix" : "" }, { "dropping-particle" : "", "family" : "Schneider", "given" : "Michael a", "non-dropping-particle" : "", "parse-names" : false, "suffix" : "" }, { "dropping-particle" : "", "family" : "Dunbar", "given" : "James D", "non-dropping-particle" : "", "parse-names" : false, "suffix" : "" }, { "dropping-particle" : "", "family" : "Hu", "given" : "Charlie C", "non-dropping-particle" : "", "parse-names" : false, "suffix" : "" }, { "dropping-particle" : "", "family" : "Chen", "given" : "Yanyun", "non-dropping-particle" : "", "parse-names" : false, "suffix" : "" }, { "dropping-particle" : "", "family" : "Moller", "given" : "David E", "non-dropping-particle" : "", "parse-names" : false, "suffix" : "" }, { "dropping-particle" : "", "family" : "Kharitonenkov", "given" : "Alexei", "non-dropping-particle" : "", "parse-names" : false, "suffix" : "" } ], "container-title" : "Endocrinology", "id" : "ITEM-1", "issue" : "12", "issued" : { "date-parts" : [ [ "2008", "12" ] ] }, "page" : "6018-27", "title" : "Fibroblast growth factor 21 corrects obesity in mice.", "type" : "article-journal", "volume" : "149" }, "uris" : [ "http://www.mendeley.com/documents/?uuid=e6ad6786-30bf-4966-8f55-614d4f347b8a" ] } ], "mendeley" : { "formattedCitation" : "(259)", "plainTextFormattedCitation" : "(259)", "previouslyFormattedCitation" : "&lt;sup&gt;259&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259)</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injury (growth factors)</w:t>
            </w:r>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inj</w:t>
            </w:r>
            <w:proofErr w:type="spellEnd"/>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agr0</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 xml:space="preserve">Mice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ntravenous administration of highly purified murine nerve growth factor (NGF, either 15 or 30 \u03bcg/subject/day) for six consecutive days to adult male mice of the CD-1 strain markedly influenced a number of items of aggressive behavior induced by 5 weeks of individual housing. Control mice received the same doses of cytochrome c. During a 20-min fighting session on day 7, both NGF-treated groups showed longer Latency to the first Attack, while Total Attacking Time and Aggressive grooming were significantly lower when compared to control animals. Twenty-four h later, adrenals from the NGF- and cytochrome c-treated groups were dissected and analyzed by means of a Vidas Image-Analyzer. NGF administration produced a remarkable dose-dependent increase in both adrenal weight and volume (particularly in the medullary zone), supporting the hypothesis that adrenals represent a possible target for the NGF release from submaxillary salivary glands occurring upon intraspecific fighting.", "author" : [ { "dropping-particle" : "", "family" : "Bigi", "given" : "Sabrina", "non-dropping-particle" : "", "parse-names" : false, "suffix" : "" }, { "dropping-particle" : "", "family" : "Maestripieri", "given" : "Dario", "non-dropping-particle" : "", "parse-names" : false, "suffix" : "" }, { "dropping-particle" : "", "family" : "Aloe", "given" : "Luigi", "non-dropping-particle" : "", "parse-names" : false, "suffix" : "" }, { "dropping-particle" : "", "family" : "Alleva", "given" : "Enrico", "non-dropping-particle" : "", "parse-names" : false, "suffix" : "" } ], "container-title" : "Physiology &amp; Behavior", "id" : "ITEM-1", "issue" : "2", "issued" : { "date-parts" : [ [ "1992" ] ] }, "page" : "337-343", "title" : "NGF decreases isolation-induced aggressive behavior, while increasing adrenal volume, in adult male mice", "type" : "article-journal", "volume" : "51" }, "uris" : [ "http://www.mendeley.com/documents/?uuid=41d31eee-f4b0-43bc-af83-fb1edc049de2" ] } ], "mendeley" : { "formattedCitation" : "(260)", "plainTextFormattedCitation" : "(260)", "previouslyFormattedCitation" : "&lt;sup&gt;260&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260)</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injury (growth factors)</w:t>
            </w:r>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inj</w:t>
            </w:r>
            <w:proofErr w:type="spellEnd"/>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inr0</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 xml:space="preserve">Human fibroblast cell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The synthesis of complement components in human fibroblasts is modulated by mediators of inflammation such as cytokines. In particular, interleukin-1 (IL-1) and tumor necrosis factor (TNF) induce time- and dose-dependent increases in the synthesis of complement proteins factor B (FB), C3, and factor H (FH). Polypeptide growth factors are also soluble mediators released during inflammation and able to modulate many fibroblast functions. We have studied the effects of polypeptide growth factors platelet-derived growth factor (PDGF), epidermal growth factor (EGF), and fibroblast growth factor (FGF) on the synthesis of complement proteins in cultured human fibroblasts. PDGF, EGF, and FGF alone did not affect the level of synthesis of any of the complement proteins analyzed, but simultaneous incubation of PDGF, EGF, or FGF with IL-1 and TNF resulted in a dose-dependent inhibition of the cytokine-enhanced expression of FB. Inhibition of FB synthesis was observed between 4 and 8 h of exposure to PDGF and persisted for 4 h after the removal of the growth factor. Analysis of steady-state levels of specific FB mRNA suggested that PDGF-induced inhibition of FB synthesis is mediated at a pretranslational level and that it requires new protein synthesis. The effect of the growth factors was limited to FB, with marginal or no inhibition on the cytokine-enhanced synthesis of C3 and FH, excluding the possibility that the inhibitory effects of PDGF, EGF, and FGF on FB synthesis were due to a negative modulation of the growth factors on cytokine cell membrane receptors. Specific inhibition of cytokine-induced increases in FB synthesis by the growth factors may represent down regulation of the acute inflammatory process, further permitting progression to processes of tissue repair and remodeling. Study of the interactions between cytokines and growth factors in the regulation of synthesis of complement proteins may also provide a system for investigating mechanisms of signal transduction of both polypeptide growth factors and cytokines.", "author" : [ { "dropping-particle" : "", "family" : "Circolo", "given" : "Antonella", "non-dropping-particle" : "", "parse-names" : false, "suffix" : "" }, { "dropping-particle" : "", "family" : "Pierce", "given" : "Glenn F", "non-dropping-particle" : "", "parse-names" : false, "suffix" : "" }, { "dropping-particle" : "", "family" : "Katz", "given" : "Yitzhak", "non-dropping-particle" : "", "parse-names" : false, "suffix" : "" }, { "dropping-particle" : "", "family" : "Strunk", "given" : "Robert C", "non-dropping-particle" : "", "parse-names" : false, "suffix" : "" } ], "container-title" : "The Journal of biological chemistryiological Chemistry", "id" : "ITEM-1", "issue" : "9", "issued" : { "date-parts" : [ [ "1990" ] ] }, "page" : "5066-5071", "title" : "Antiinflammatory Effects of Polypeptide Growth Factors", "type" : "article-journal", "volume" : "265" }, "uris" : [ "http://www.mendeley.com/documents/?uuid=2e4df3ea-d9b3-47db-8fae-bee77aae4f41" ] } ], "mendeley" : { "formattedCitation" : "(261)", "plainTextFormattedCitation" : "(261)", "previouslyFormattedCitation" : "&lt;sup&gt;261&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261)</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injury (growth factors)</w:t>
            </w:r>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inj</w:t>
            </w:r>
            <w:proofErr w:type="spellEnd"/>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ang1</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 xml:space="preserve">Mice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Nitric oxide (NO) plays a critical role in vascular endothelial growth factor (VEGF)-induced angiogenesis and vascular hyperpermeability. However, the relative contribution of different NO synthase (NOS) isoforms to these processes is not known. Here, we evaluated the relative contributions of endothelial and inducible NOS (eNOS and iNOS, respectively) to angiogenesis and permeability of VEGF-induced angiogenic vessels. The contribution of eNOS was assessed by using an eNOS-de\ufb01cient mouse, and iNOS contribution was assessed by using a selective inhibitor [L-N6 -(1-iminoethyl) lysine, L-NIL] and an iNOS-de\ufb01cient mouse. Angiogenesis was induced by VEGF in type I collagen gels placed in the mouse cranial window. Angiogenesis, vessel diameter, blood \ufb02ow rate, and vascular permeability were proportional to NO levels measured with microelectrodes: Wild-type (WT) &gt; WT with L-NIL or iNOS2/2 &gt; eNOS2/2 &gt; eNOS2/2 with L-NIL. The role of NOS in VEGF-induced acute vascular permeability increase in quiescent vessels also was determined by using eNOS- and iNOS-de\ufb01cient mice. VEGF superfusion signi\ufb01cantly increased permeability in both WT and iNOS2/2 mice but not in eNOS2/2 mice. These \ufb01ndings suggest that eNOS plays a predominant role in VEGF-induced angiogenesis and vascular permeability. Thus, selective modulation of eNOS activity is a promising strategy for altering angiogenesis and vascular permeability in vivo.", "author" : [ { "dropping-particle" : "", "family" : "Fukumura", "given" : "Dai", "non-dropping-particle" : "", "parse-names" : false, "suffix" : "" }, { "dropping-particle" : "", "family" : "Gohongi", "given" : "Takeshi", "non-dropping-particle" : "", "parse-names" : false, "suffix" : "" }, { "dropping-particle" : "", "family" : "Kadambi", "given" : "Ananth", "non-dropping-particle" : "", "parse-names" : false, "suffix" : "" }, { "dropping-particle" : "", "family" : "Izumi", "given" : "Yotaro", "non-dropping-particle" : "", "parse-names" : false, "suffix" : "" }, { "dropping-particle" : "", "family" : "Ang", "given" : "Jennifer", "non-dropping-particle" : "", "parse-names" : false, "suffix" : "" }, { "dropping-particle" : "", "family" : "Yun", "given" : "Chae-ok", "non-dropping-particle" : "", "parse-names" : false, "suffix" : "" }, { "dropping-particle" : "", "family" : "Buerk", "given" : "Donald G", "non-dropping-particle" : "", "parse-names" : false, "suffix" : "" }, { "dropping-particle" : "", "family" : "Huang", "given" : "Paul L", "non-dropping-particle" : "", "parse-names" : false, "suffix" : "" }, { "dropping-particle" : "", "family" : "Jain", "given" : "Rakesh K", "non-dropping-particle" : "", "parse-names" : false, "suffix" : "" } ], "container-title" : "Proceedings of the National Academy of Sciences of the United States of America", "id" : "ITEM-1", "issue" : "5", "issued" : { "date-parts" : [ [ "2001" ] ] }, "page" : "2604-9", "title" : "Predominant role of endothelial nitric oxide synthase in vascular endothelial growth factor-induced angiogenesis and vascular permeability", "type" : "article-journal", "volume" : "98" }, "uris" : [ "http://www.mendeley.com/documents/?uuid=32880410-28ba-40a4-b6e8-66394190d139" ] } ], "mendeley" : { "formattedCitation" : "(262)", "plainTextFormattedCitation" : "(262)", "previouslyFormattedCitation" : "&lt;sup&gt;262&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262)</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insulin</w:t>
            </w:r>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ins</w:t>
            </w:r>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cfn1</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 xml:space="preserve">Human subject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Dementia of the Alzheimer type (DAT) is accompanied by disruption in glucose regulation and utiliza- tion that may contribute to its characteristic memory impairment. Increasing glucose availability by raising plasma glucose improves memory in patients with DAT. Such memory improvement is associated with a secondary elevation in plasma insulin levels, rais- ing the question of whether improvement is due to changes in insulin levels, independent of hyperglycemia. Distributions of insulin receptors in the hippocampus and insulin-mediated increases in glucose utilization in entorhinal cortex provide poten- tial mechanisms for such improvement. We show that raising plasma insulin through intravenous infusion while keeping plasma glucose at a fasting baseline level produces striking memory enhancement for patients with DAT. Previous findings of hyper- glycemic memory enhancement were also replicated. Patients with DAT also showed abnormal plasma levels of glucoregula- tory hormones and metabolites at baseline and during metabolic manipulations. Our findings suggest that neuroendocrine factors play an important role in the pathophysiology of DAT", "author" : [ { "dropping-particle" : "", "family" : "Craft", "given" : "Suzanne", "non-dropping-particle" : "", "parse-names" : false, "suffix" : "" }, { "dropping-particle" : "", "family" : "Newcomer", "given" : "Lohn", "non-dropping-particle" : "", "parse-names" : false, "suffix" : "" }, { "dropping-particle" : "", "family" : "Kanne", "given" : "Stephen", "non-dropping-particle" : "", "parse-names" : false, "suffix" : "" }, { "dropping-particle" : "", "family" : "Dagogo-Jack", "given" : "Samuel", "non-dropping-particle" : "", "parse-names" : false, "suffix" : "" }, { "dropping-particle" : "", "family" : "Cryer", "given" : "Philip", "non-dropping-particle" : "", "parse-names" : false, "suffix" : "" }, { "dropping-particle" : "", "family" : "Sheline", "given" : "Yvette", "non-dropping-particle" : "", "parse-names" : false, "suffix" : "" }, { "dropping-particle" : "", "family" : "Luby", "given" : "Joan", "non-dropping-particle" : "", "parse-names" : false, "suffix" : "" }, { "dropping-particle" : "", "family" : "Dagogo-Jack", "given" : "Agbani", "non-dropping-particle" : "", "parse-names" : false, "suffix" : "" }, { "dropping-particle" : "", "family" : "Alderson", "given" : "Amy", "non-dropping-particle" : "", "parse-names" : false, "suffix" : "" } ], "container-title" : "Neurobiology of aging", "id" : "ITEM-1", "issue" : "1", "issued" : { "date-parts" : [ [ "1996" ] ] }, "page" : "123-30", "title" : "Memory Improvement Following Induced Hyperinsulinemia in Alzheimer ' s Disease", "type" : "article-journal", "volume" : "17" }, "uris" : [ "http://www.mendeley.com/documents/?uuid=44a25dd8-f977-4388-92e1-786adcd4c45e" ] } ], "mendeley" : { "formattedCitation" : "(263)", "plainTextFormattedCitation" : "(263)", "previouslyFormattedCitation" : "&lt;sup&gt;263&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263)</w:t>
            </w:r>
            <w:r w:rsidRPr="00E901D6">
              <w:rPr>
                <w:rFonts w:ascii="Times New Roman" w:eastAsia="Times New Roman" w:hAnsi="Times New Roman" w:cs="Times New Roman"/>
                <w:color w:val="000000"/>
                <w:lang w:eastAsia="en-IN"/>
              </w:rPr>
              <w:fldChar w:fldCharType="end"/>
            </w:r>
            <w:r w:rsidRPr="00E901D6">
              <w:rPr>
                <w:rFonts w:ascii="Times New Roman" w:eastAsia="Times New Roman" w:hAnsi="Times New Roman" w:cs="Times New Roman"/>
                <w:color w:val="000000"/>
                <w:lang w:eastAsia="en-IN"/>
              </w:rPr>
              <w:t xml:space="preserve">; Human subject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Insulin receptors have been identified in limbic brain structures, but their functional relevance is still unclear. In order to characterize some of their effects, we evaluated auditory evoked brain potentials (AEP) in a vigilance task, behavioral measures of memory (recall of words) and selective attention (Stroop test) during infusion of insulin. The hormone was infused at two different rates (1.5 mU/kg x min, \"low insulin\", and 15 mU/kg x min, \"high insulin\"), inducing respectively serum levels of 543 +/- 34 and 24,029 +/- 1,595 pmol/l. This experimental design allowed to compare cognitive parameters under two conditions presenting markedly different insulin levels, but with minimal incidence on blood glucose concentrations since these were kept constant by glucose infusion. A \"no insulin treatment\" group was not included in order to avoid leaving patients infused with glucose without insulin treatment. Measures were taken during a baseline phase preceding insulin infusion and every 90 min during the 360 min of insulin infusion. Compared with \"low insulin\", \"high insulin\" induced a slow negative potential shift in the AEP over the frontal cortex (average amplitude, high insulin: 0.27 +/- 0.48 microV; low insulin: 1.87 +/- 0.48 microV, p &lt; 0.005), which was paralleled by enhanced memory performance (words recalled, high insulin: 22.04 +/- 0.93; low insulin: 19.29 +/- 0.92, p &lt; 0.05). Also, during \"high insulin\" subjects displayed enhanced performance on the Stroop test (p &lt; 0.05) and expressed less difficulty in thinking than during \"low insulin\" (p &lt; 0.03). Results indicate an improving effect of insulin on cognitive function, and may provide a frame for further investigations of neurobehavioral effects of insulin in patients with lowered or enhanced brain insulin, i.e., patients with Alzheimer's disease or diabetes mellitus.", "author" : [ { "dropping-particle" : "", "family" : "Kern", "given" : "W", "non-dropping-particle" : "", "parse-names" : false, "suffix" : "" }, { "dropping-particle" : "", "family" : "Peters", "given" : "A", "non-dropping-particle" : "", "parse-names" : false, "suffix" : "" }, { "dropping-particle" : "", "family" : "Fruehwald-Schultes", "given" : "B", "non-dropping-particle" : "", "parse-names" : false, "suffix" : "" }, { "dropping-particle" : "", "family" : "Deininger", "given" : "E", "non-dropping-particle" : "", "parse-names" : false, "suffix" : "" }, { "dropping-particle" : "", "family" : "Born", "given" : "J", "non-dropping-particle" : "", "parse-names" : false, "suffix" : "" }, { "dropping-particle" : "", "family" : "Fehm", "given" : "HL", "non-dropping-particle" : "", "parse-names" : false, "suffix" : "" } ], "container-title" : "Neuroendocrinology", "id" : "ITEM-1", "issue" : "4", "issued" : { "date-parts" : [ [ "2011" ] ] }, "page" : "270-80", "title" : "Improving influence of insulin on cognitive functions in humans.", "type" : "article-journal", "volume" : "74" }, "uris" : [ "http://www.mendeley.com/documents/?uuid=33e86a33-fcc3-4b8c-852f-cc6de574d831" ] } ], "mendeley" : { "formattedCitation" : "(264)", "plainTextFormattedCitation" : "(264)", "previouslyFormattedCitation" : "&lt;sup&gt;264&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264)</w:t>
            </w:r>
            <w:r w:rsidRPr="00E901D6">
              <w:rPr>
                <w:rFonts w:ascii="Times New Roman" w:eastAsia="Times New Roman" w:hAnsi="Times New Roman" w:cs="Times New Roman"/>
                <w:color w:val="000000"/>
                <w:lang w:eastAsia="en-IN"/>
              </w:rPr>
              <w:fldChar w:fldCharType="end"/>
            </w:r>
            <w:r w:rsidRPr="00E901D6">
              <w:rPr>
                <w:rFonts w:ascii="Times New Roman" w:eastAsia="Times New Roman" w:hAnsi="Times New Roman" w:cs="Times New Roman"/>
                <w:color w:val="000000"/>
                <w:lang w:eastAsia="en-IN"/>
              </w:rPr>
              <w:t xml:space="preserve">; Human subject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BACKGROUND: The 22q13 deletion syndrome (Phelan-McDermid syndrome) is characterised by a global developmental delay, absent or delayed speech, generalised hypotonia, autistic behaviour and characteristic phenotypic features. Intranasal insulin has been shown to improve declarative memory in healthy adult subjects and in patients with Alzheimer disease. AIMS: To assess if intranasal insulin is also able to improve the developmental delay in children with 22q13 deletion syndrome. METHODS: We performed exploratory clinical trials in six children with 22q13 deletion syndrome who received intranasal insulin over a period of 1 year. Short-term (during the first 6 weeks) and long-term effects (after 12 months of treatment) on motor skills, cognitive functions, or autonomous functions, speech and communication, emotional state, social behaviour, behavioural disorders, independence in daily living and education were assessed. RESULTS: The children showed marked short-term improvements in gross and fine motor activities, cognitive functions and educational level. Positive long-term effects were found for fine and gross motor activities, nonverbal communication, cognitive functions and autonomy. Possible side effects were found in one patient who displayed changes in balance, extreme sensitivity to touch and general loss of interest. One patient complained of intermittent nose bleeding. CONCLUSIONS: We conclude that long-term administration of intranasal insulin may benefit motor development, cognitive functions and spontaneous activity in children with 22q13 deletion syndrome.", "author" : [ { "dropping-particle" : "", "family" : "Schmidt", "given" : "H", "non-dropping-particle" : "", "parse-names" : false, "suffix" : "" }, { "dropping-particle" : "", "family" : "Kern", "given" : "W", "non-dropping-particle" : "", "parse-names" : false, "suffix" : "" }, { "dropping-particle" : "", "family" : "Giese", "given" : "R", "non-dropping-particle" : "", "parse-names" : false, "suffix" : "" }, { "dropping-particle" : "", "family" : "Hallschmid", "given" : "M", "non-dropping-particle" : "", "parse-names" : false, "suffix" : "" }, { "dropping-particle" : "", "family" : "Enders", "given" : "A", "non-dropping-particle" : "", "parse-names" : false, "suffix" : "" } ], "container-title" : "Journal of Medical Genetics", "id" : "ITEM-1", "issue" : "4", "issued" : { "date-parts" : [ [ "2009" ] ] }, "page" : "217-22", "title" : "Intranasal insulin to improve developmental delay in children with 22q13 deletion syndrome: an exploratory clinical trial.", "type" : "article-journal", "volume" : "46" }, "uris" : [ "http://www.mendeley.com/documents/?uuid=e4941104-261c-4786-9734-d142fb8c1201" ] } ], "mendeley" : { "formattedCitation" : "(265)", "plainTextFormattedCitation" : "(265)", "previouslyFormattedCitation" : "&lt;sup&gt;265&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265)</w:t>
            </w:r>
            <w:r w:rsidRPr="00E901D6">
              <w:rPr>
                <w:rFonts w:ascii="Times New Roman" w:eastAsia="Times New Roman" w:hAnsi="Times New Roman" w:cs="Times New Roman"/>
                <w:color w:val="000000"/>
                <w:lang w:eastAsia="en-IN"/>
              </w:rPr>
              <w:fldChar w:fldCharType="end"/>
            </w:r>
            <w:r w:rsidRPr="00E901D6">
              <w:rPr>
                <w:rFonts w:ascii="Times New Roman" w:eastAsia="Times New Roman" w:hAnsi="Times New Roman" w:cs="Times New Roman"/>
                <w:color w:val="000000"/>
                <w:lang w:eastAsia="en-IN"/>
              </w:rPr>
              <w:t xml:space="preserve">; Human subject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DOI" : "10.1038/sj.npp.1301193", "ISSN" : "0893-133X", "PMID" : "16936707", "abstract" : "There is compelling evidence that intranasal administration of regular human insulin (RH-I) improves memory in humans. Owing to the reduced tendency of its molecules to form hexamers, the rapid-acting insulin analog insulin aspart (ASP-I) is more rapidly absorbed than RH-I after subcutaneous administration. Since after intranasal insulin administration, ASP-I may also be expected to access the brain, we examined whether intranasal ASP-I has stronger beneficial effects on declarative memory than RH-I in humans. Acute (40 IU) and long-term (4 x 40 IU/day over 8 weeks) effects of intranasally administered ASP-I, RH-I, and placebo on declarative memory (word lists) were assessed in 36 healthy men in a between-subject design. Plasma insulin and glucose levels were not affected. After 8 weeks of treatment, however, word list recall was improved compared to placebo in both the ASP-I (p&lt;0.01) and the RH-I groups (p&lt;0.05). ASP-I-treated subjects performed even better than those of the RH-I-treated group (p&lt;0.05). Our results indicate that insulin-induced memory improvement can be enhanced by using ASP-I. This finding may be especially relevant for a potential clinical administration of intranasal insulin in the treatment of memory disorders like Alzheimer's disease.", "author" : [ { "dropping-particle" : "", "family" : "Benedict", "given" : "Christian", "non-dropping-particle" : "", "parse-names" : false, "suffix" : "" }, { "dropping-particle" : "", "family" : "Hallschmid", "given" : "Manfred", "non-dropping-particle" : "", "parse-names" : false, "suffix" : "" }, { "dropping-particle" : "", "family" : "Schmitz", "given" : "Katrin", "non-dropping-particle" : "", "parse-names" : false, "suffix" : "" }, { "dropping-particle" : "", "family" : "Schultes", "given" : "Bernd", "non-dropping-particle" : "", "parse-names" : false, "suffix" : "" }, { "dropping-particle" : "", "family" : "Ratter", "given" : "Frank", "non-dropping-particle" : "", "parse-names" : false, "suffix" : "" }, { "dropping-particle" : "", "family" : "Fehm", "given" : "Horst L", "non-dropping-particle" : "", "parse-names" : false, "suffix" : "" }, { "dropping-particle" : "", "family" : "Born", "given" : "Jan", "non-dropping-particle" : "", "parse-names" : false, "suffix" : "" }, { "dropping-particle" : "", "family" : "Kern", "given" : "Werner", "non-dropping-particle" : "", "parse-names" : false, "suffix" : "" } ], "container-title" : "Neuropsychopharmacology : official publication of the American College of Neuropsychopharmacology", "id" : "ITEM-1", "issue" : "1", "issued" : { "date-parts" : [ [ "2007", "1" ] ] }, "page" : "239-43", "title" : "Intranasal insulin improves memory in humans: superiority of insulin aspart.", "type" : "article-journal", "volume" : "32" }, "uris" : [ "http://www.mendeley.com/documents/?uuid=a65badef-73fe-4a52-b947-e0675e550a27" ] } ], "mendeley" : { "formattedCitation" : "(266)", "plainTextFormattedCitation" : "(266)", "previouslyFormattedCitation" : "&lt;sup&gt;266&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266)</w:t>
            </w:r>
            <w:r w:rsidRPr="00E901D6">
              <w:rPr>
                <w:rFonts w:ascii="Times New Roman" w:eastAsia="Times New Roman" w:hAnsi="Times New Roman" w:cs="Times New Roman"/>
                <w:color w:val="000000"/>
                <w:lang w:eastAsia="en-IN"/>
              </w:rPr>
              <w:fldChar w:fldCharType="end"/>
            </w:r>
            <w:r w:rsidRPr="00E901D6">
              <w:rPr>
                <w:rFonts w:ascii="Times New Roman" w:eastAsia="Times New Roman" w:hAnsi="Times New Roman" w:cs="Times New Roman"/>
                <w:color w:val="000000"/>
                <w:lang w:eastAsia="en-IN"/>
              </w:rPr>
              <w:t xml:space="preserve">; Mice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DOI" : "10.1093/brain/awn288", "ISSN" : "1460-2156", "PMID" : "19015157", "abstract" : "Insulin deficiency in type I diabetes may lead to cognitive impairment, cerebral atrophy and white matter abnormalities. We studied the impact of a novel delivery system using intranasal insulin (I-I) in a mouse model of type I diabetes (streptozotocin-induced) for direct targeting of pathological and cognitive deficits while avoiding potential adverse systemic effects. Daily I-I, subcutaneous insulin (S-I) or placebo in separate cohorts of diabetic and non-diabetic CD1 mice were delivered over 8 months of life. Radio-labelled insulin delivery revealed that I-I delivered more rapid and substantial insulin levels within the cerebrum with less systemic insulin detection when compared with S-I. I-I delivery slowed development of cognitive decline within weekly cognitive/behavioural testing, ameliorated monthly magnetic resonance imaging abnormalities, prevented quantitative morphological abnormalities in cerebrum, improved mouse mortality and reversed diabetes-mediated declines in mRNA and protein for phosphoinositide 3-kinase (PI3K)/Akt and for protein levels of the transcription factors cyclic AMP response element binding protein (CREB) and glycogen synthase kinase 3beta (GSK-3beta) within different cerebral regions. Although the murine diabetic brain was not subject to cellular loss, a diabetes-mediated loss of protein and mRNA for the synaptic elements synaptophysin and choline acetyltransferase was prevented with I-I delivery. As a mechanism of delivery, I-I accesses the brain readily and slows the development of diabetes-induced brain changes as compared to S-I delivery. This therapy and delivery mode, available in humans, may be of clinical utility for the prevention of pathological changes in the diabetic human brain.", "author" : [ { "dropping-particle" : "", "family" : "Francis", "given" : "George J", "non-dropping-particle" : "", "parse-names" : false, "suffix" : "" }, { "dropping-particle" : "", "family" : "Martinez", "given" : "Jose A", "non-dropping-particle" : "", "parse-names" : false, "suffix" : "" }, { "dropping-particle" : "", "family" : "Liu", "given" : "Wei Q", "non-dropping-particle" : "", "parse-names" : false, "suffix" : "" }, { "dropping-particle" : "", "family" : "Xu", "given" : "Kevin", "non-dropping-particle" : "", "parse-names" : false, "suffix" : "" }, { "dropping-particle" : "", "family" : "Ayer", "given" : "Amit", "non-dropping-particle" : "", "parse-names" : false, "suffix" : "" }, { "dropping-particle" : "", "family" : "Fine", "given" : "Jared", "non-dropping-particle" : "", "parse-names" : false, "suffix" : "" }, { "dropping-particle" : "", "family" : "Tuor", "given" : "Ursula I", "non-dropping-particle" : "", "parse-names" : false, "suffix" : "" }, { "dropping-particle" : "", "family" : "Glazner", "given" : "Gordon", "non-dropping-particle" : "", "parse-names" : false, "suffix" : "" }, { "dropping-particle" : "", "family" : "Hanson", "given" : "Leah R", "non-dropping-particle" : "", "parse-names" : false, "suffix" : "" }, { "dropping-particle" : "", "family" : "Frey II", "given" : "William H", "non-dropping-particle" : "", "parse-names" : false, "suffix" : "" }, { "dropping-particle" : "", "family" : "Toth", "given" : "Cory", "non-dropping-particle" : "", "parse-names" : false, "suffix" : "" } ], "container-title" : "Brain : A journal of neurology", "id" : "ITEM-1", "issue" : "Pt 12", "issued" : { "date-parts" : [ [ "2008", "12" ] ] }, "page" : "3311-34", "title" : "Intranasal insulin prevents cognitive decline, cerebral atrophy and white matter changes in murine type I diabetic encephalopathy.", "type" : "article-journal", "volume" : "131" }, "uris" : [ "http://www.mendeley.com/documents/?uuid=31400c04-3454-422b-bedf-1aeb690f23e8" ] } ], "mendeley" : { "formattedCitation" : "(267)", "plainTextFormattedCitation" : "(267)", "previouslyFormattedCitation" : "&lt;sup&gt;267&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267)</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insulin</w:t>
            </w:r>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ins</w:t>
            </w:r>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ktg0</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 xml:space="preserve">Rat adipose tissue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ISSN" : "0021-9258", "PMID" : "6993467", "abstract" : "The enzyme which oxidizes alpha-keto[1-14C]isocaproate to 14CO2 is activated by incubation of adipose tissue segments with insulin. A 3-fold reduction in the apparent Km of the enzyme for alpha-ketoisocaproate was observed when homogenates of adipose tissue segments treated with insulin were compared to homogenates of control tissues. The enzyme was assayed at various times after homogenization of adipose tissue segments. Relatively small changes were observed in the activity from control or insulin-treated tissues for 30 min after homogenization. The persistence of the insulin effect after homogenization suggests that insulin may cause a covalent modification of the enzyme. The possibility that alpha-ketoisocaproate is oxidized by pyruvate dehydrogenase, which is also stimulated by insulin, is unlikely since the enzyme responsible for oxidation of 14C-labeled branched chain alpha-keto acids can be inactivated by heat at a rate distinct from that of pyruvate dehydrogenase. Moreover, unlabeled branched chain alpha-keto acids inhibit the oxidation of alpha-keto[1-14C]isocaproate but not that of [1-14C]pyruvate. Branched chain alpha-keto acid hydrogenase can be activated by incubation of adipose tissue homogenates in the presence of magnesium chloride and in the absence of ATP. The addition of ATP plus an ATP-regenerating system reverses the activation of the enzyme. The apparent Km of the enzyme is reduced and the Vmax is increased by incubation of tissue extracts under appropriate conditions.", "author" : [ { "dropping-particle" : "", "family" : "Frick", "given" : "G Peter", "non-dropping-particle" : "", "parse-names" : false, "suffix" : "" }, { "dropping-particle" : "", "family" : "Goodman", "given" : "H Maurice", "non-dropping-particle" : "", "parse-names" : false, "suffix" : "" } ], "container-title" : "The Journal of biological chemistry", "id" : "ITEM-1", "issue" : "13", "issued" : { "date-parts" : [ [ "1980", "7", "10" ] ] }, "note" : "Read the first 7 lines of the abstract. ins decreases km of enzyme. enzyme degrades keto acids. When km decreases. efficiency of the enzyme increases. Hence, ins - ktg0", "page" : "6186-92", "title" : "Insulin regulation of branched chain alpha-keto acid dehydrogenase in adipose tissue.", "type" : "article-journal", "volume" : "255" }, "uris" : [ "http://www.mendeley.com/documents/?uuid=0ebe4485-89d4-4823-bcf7-5117da1535ff" ] } ], "mendeley" : { "formattedCitation" : "(268)", "plainTextFormattedCitation" : "(268)", "previouslyFormattedCitation" : "&lt;sup&gt;268&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268)</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insulin</w:t>
            </w:r>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ins</w:t>
            </w:r>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btc1</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 xml:space="preserve">Canine islets and murine beta cell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Production of reactive oxygen species (ROS) during islet purification by enzymatic digestion as well as during warm and cold ischemia causes islet cell damage. Recent reports have shown that activated Akt, the downstream protein after phosphatidylinositol (PI) 3-kinase, is involved in cell survival by phosphorylating several proteins that mediate apoptosis. We analyzed the role of PI3-kinase/Akt pathway activation using insulin or epidermal growth factor (EGF) on islet beta cell survival during oxidative stress. Canine islets and murine beta cell line (BTC) were cultured in the presence of hydrogen peroxide (H2O2) for 12 to 20 hours. Viability and cell death were measured by MTT assay. Maximum cell damage was observed with as little as 100 \u03bcmol/L of H2O2. Pretreatment with 100 ng/mL of insulin significantly decreased cell damage. Meanwhile, the protective effect of insulin was partially blocked with an inhibitor of PI3-kinase, LY294002, suggesting the utilization of PI3-kinase/Akt signaling pathway for the observed cytoprotective effect. Similar to insulin, EGF also protected beta cells from oxidative stress. Our results suggest that PI3-kinase/Akt activation by insulin or EGF is beneficial for islet beta cell protection.", "author" : [ { "dropping-particle" : "", "family" : "Maeda", "given" : "H", "non-dropping-particle" : "", "parse-names" : false, "suffix" : "" }, { "dropping-particle" : "", "family" : "Gopalrao", "given" : "K Rajesh", "non-dropping-particle" : "", "parse-names" : false, "suffix" : "" }, { "dropping-particle" : "", "family" : "Suzuki", "given" : "R", "non-dropping-particle" : "", "parse-names" : false, "suffix" : "" }, { "dropping-particle" : "", "family" : "Sasaguri", "given" : "S", "non-dropping-particle" : "", "parse-names" : false, "suffix" : "" } ], "container-title" : "Transplantation Proceedings", "id" : "ITEM-1", "issue" : "4", "issued" : { "date-parts" : [ [ "2004" ] ] }, "page" : "1163-65", "title" : "Epidermal growth factor and insulin inhibit cell death in pancreatic beta cells by activation of PI3-kinase/AKT signaling pathway under oxidative stress", "type" : "article-journal", "volume" : "36" }, "uris" : [ "http://www.mendeley.com/documents/?uuid=ff490c34-7e7a-4f39-addc-784250354e71" ] } ], "mendeley" : { "formattedCitation" : "(139)", "plainTextFormattedCitation" : "(139)", "previouslyFormattedCitation" : "&lt;sup&gt;139&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139)</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insulin</w:t>
            </w:r>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ins</w:t>
            </w:r>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lep1</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 xml:space="preserve">Rat white adipose tissue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ISSN" : "0013-7227", "PMID" : "9322964", "abstract" : "Leptin, the peptide encoded by the obese gene, is secreted by adipose cells and plays a role in regulating food intake, energy expenditure, and adiposity. Because earlier studies suggested that insulin increases the expression of leptin, we investigated the effect of insulin on leptin secretion by adipose tissue. Epididymal fat pads were incubated in vitro in the presence or absence of insulin over a 4-h time course. Insulin increased leptin secretion by about 80% at all time points studied. After 10 min of insulin treatment, the amount of tissue-associated leptin was lower in insulin-stimulated tissue, presumably due to the increased secretion. At later times, both tissue-associated leptin and total leptin production were higher in insulin-treated tissue. In untreated, isolated adipose cells, immunostaining of leptin was detected in the endoplasmic reticulum by confocal microscopy. After insulin treatment, there were two populations of cells. In many cells, leptin staining became fainter and was restricted to a narrow band near the plasma membrane. However, in other cells the leptin-staining pattern was unchanged. Leptin did not colocalize with GLUT4, the glucose transporter isoform found primarily in insulin-responsive cells, in either basal or insulin-stimulated adipose cells. In this study, insulin increased both secretion and production of leptin by adipose tissue fragments. Interestingly, insulin appeared to stimulate the transport of leptin from the endoplasmic reticulum rather than acting on a pool of regulated secretory vesicles. (Endocrinology 138: 4463-4472, 1997)", "author" : [ { "dropping-particle" : "", "family" : "Barr", "given" : "Valarie A", "non-dropping-particle" : "", "parse-names" : false, "suffix" : "" }, { "dropping-particle" : "", "family" : "Malide", "given" : "Daniela", "non-dropping-particle" : "", "parse-names" : false, "suffix" : "" }, { "dropping-particle" : "", "family" : "Zarnowski", "given" : "Mary Jane", "non-dropping-particle" : "", "parse-names" : false, "suffix" : "" }, { "dropping-particle" : "", "family" : "Taylor", "given" : "Simeon I", "non-dropping-particle" : "", "parse-names" : false, "suffix" : "" }, { "dropping-particle" : "", "family" : "Cushman", "given" : "Samuel W", "non-dropping-particle" : "", "parse-names" : false, "suffix" : "" } ], "container-title" : "Endocrinology", "id" : "ITEM-1", "issue" : "10", "issued" : { "date-parts" : [ [ "1997", "10" ] ] }, "page" : "4463-72", "title" : "Insulin stimulates both leptin secretion and production by rat white adipose tissue.", "type" : "article-journal", "volume" : "138" }, "uris" : [ "http://www.mendeley.com/documents/?uuid=0f03b66f-347f-4a68-b3e1-ec3f55df6aae" ] } ], "mendeley" : { "formattedCitation" : "(9)", "plainTextFormattedCitation" : "(9)", "previouslyFormattedCitation" : "&lt;sup&gt;9&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9)</w:t>
            </w:r>
            <w:r w:rsidRPr="00E901D6">
              <w:rPr>
                <w:rFonts w:ascii="Times New Roman" w:eastAsia="Times New Roman" w:hAnsi="Times New Roman" w:cs="Times New Roman"/>
                <w:color w:val="000000"/>
                <w:lang w:eastAsia="en-IN"/>
              </w:rPr>
              <w:fldChar w:fldCharType="end"/>
            </w:r>
            <w:r w:rsidRPr="00E901D6">
              <w:rPr>
                <w:rFonts w:ascii="Times New Roman" w:eastAsia="Times New Roman" w:hAnsi="Times New Roman" w:cs="Times New Roman"/>
                <w:color w:val="000000"/>
                <w:lang w:eastAsia="en-IN"/>
              </w:rPr>
              <w:t xml:space="preserve">; Human subject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ISSN" : "0021-972X", "PMID" : "9024271", "abstract" : "We measured plasma leptin and insulin concentrations across a spectrum of obesity in 829 white Caucasian, 154 Afro-Caribbean, and 204 Asian type 2 diabetic subjects. Although the leptin concentrations covered a large range, there were no subgroups of diabetic subjects with very high or low leptin levels that would suggest mutations in the leptin gene or leptin receptor gene comparable to the obese diabetic ob/ob and db/db mice models respectively. In all three ethnic groups, leptin concentrations correlated with body mass index (BMI) in a similar manner to nondiabetic patients and were higher in females than males after adjustment for BMI, with no difference between ethnic groups. In a multivariate regression analysis, plasma leptin was associated with gender and BMI, (both P &lt; 1 x 10(-17)) and with fasting plasma insulin concentrations (P = 5 x 10(-9)). Subjects treated with insulin had both raised insulin and leptin concentrations. When matched for different therapies, gender, and BMI, diabetic subjects with high leptin levels also had high insulin levels (P &lt; 0.0009). High leptin concentrations may in part be influenced by hyperinsulinemia or impaired insulin sensitivity.", "author" : [ { "dropping-particle" : "", "family" : "Widjaja", "given" : "Adji", "non-dropping-particle" : "", "parse-names" : false, "suffix" : "" }, { "dropping-particle" : "", "family" : "Stratton", "given" : "Irene M", "non-dropping-particle" : "", "parse-names" : false, "suffix" : "" }, { "dropping-particle" : "", "family" : "Horn", "given" : "Ruediger", "non-dropping-particle" : "", "parse-names" : false, "suffix" : "" }, { "dropping-particle" : "", "family" : "Holman", "given" : "Rury R", "non-dropping-particle" : "", "parse-names" : false, "suffix" : "" }, { "dropping-particle" : "", "family" : "Turner", "given" : "Robert", "non-dropping-particle" : "", "parse-names" : false, "suffix" : "" }, { "dropping-particle" : "", "family" : "Brabant", "given" : "Georg", "non-dropping-particle" : "", "parse-names" : false, "suffix" : "" } ], "container-title" : "The Journal of Clinical Endocrinology and Metabolism", "id" : "ITEM-1", "issue" : "2", "issued" : { "date-parts" : [ [ "1997", "2" ] ] }, "page" : "654-7", "title" : "Plasma leptin, obesity, and plasma insulin in type 2 diabetic subjects.", "type" : "article-journal", "volume" : "82" }, "uris" : [ "http://www.mendeley.com/documents/?uuid=71d28acb-ceb5-4574-818a-f033dcc16e30" ] } ], "mendeley" : { "formattedCitation" : "(269)", "plainTextFormattedCitation" : "(269)", "previouslyFormattedCitation" : "&lt;sup&gt;269&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269)</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insulin</w:t>
            </w:r>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ins</w:t>
            </w:r>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klt1</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 xml:space="preserve">COS-7 cell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DOI" : "10.1073/pnas.0709805104", "ISSN" : "1091-6490", "PMID" : "18056631", "abstract" : "Cleavage and release (shedding) of membrane proteins is a critical regulatory step in many normal and pathological processes. Evidence suggests that the antiaging transmembrane protein Klotho (KL) is shed from the cell surface by proteolytic cleavage. In this study, we attempted to identify the enzymes responsible for the shedding of KL by treating KL-transfected COS-7 cells with a panel of proteinase inhibitors and measuring cleavage products by Western blot. We report that metalloproteinase inhibitors, including EDTA, EGTA, and TAPI-1, inhibit the shedding of KL, whereas insulin increases shedding. The effects of the inhibitors in KL-transfected COS-7 cells were repeated in studies on rat kidney slices ex vivo, which validates the use of COS-7 cells as our model system. Tissue inhibitor of metalloproteinase (Timp)-3 effectively inhibits KL cleavage, whereas Timp-1 and Timp-2 do not, a profile that indicates the involvement of members of the A Desintegrin and Metalloproteinase (ADAM) family. Cotransfection of KL with either ADAM10 or ADAM17 enhances KL cleavage, whereas cotransfection of KL with small interference RNAs specific to ADAM10 and ADAM17 inhibits KL secretion. These results indicate that KL shedding is mediated mainly by ADAM10 and ADAM17 in KL-transfected COS-7 cells. The effect of insulin is abolished when ADAM10 or ADAM17 are silenced. Furthermore, we demonstrate that the effect of insulin on KL shedding is inhibited by wortmannin, showing that insulin acts through a PI3K-dependent pathway. Insulin enhances KL shedding without increasing ADAM10 and ADAM17 mRNA and protein levels, suggesting that it acts by stimulating their proteolytic activities.", "author" : [ { "dropping-particle" : "", "family" : "Chen", "given" : "Ci-Di", "non-dropping-particle" : "", "parse-names" : false, "suffix" : "" }, { "dropping-particle" : "", "family" : "Podvin", "given" : "Sonia", "non-dropping-particle" : "", "parse-names" : false, "suffix" : "" }, { "dropping-particle" : "", "family" : "Gillespie", "given" : "Earl", "non-dropping-particle" : "", "parse-names" : false, "suffix" : "" }, { "dropping-particle" : "", "family" : "Leeman", "given" : "Susan E", "non-dropping-particle" : "", "parse-names" : false, "suffix" : "" }, { "dropping-particle" : "", "family" : "Abraham", "given" : "Carmela R", "non-dropping-particle" : "", "parse-names" : false, "suffix" : "" } ], "container-title" : "Proceedings of the National Academy of Sciences of the United States of America", "id" : "ITEM-1", "issue" : "50", "issued" : { "date-parts" : [ [ "2007", "12", "11" ] ] }, "page" : "19796-801", "title" : "Insulin stimulates the cleavage and release of the extracellular domain of Klotho by ADAM10 and ADAM17.", "type" : "article-journal", "volume" : "104" }, "uris" : [ "http://www.mendeley.com/documents/?uuid=b4be6ae7-0ef7-4a42-b1e3-908bc2b4e8fa" ] } ], "mendeley" : { "formattedCitation" : "(270)", "plainTextFormattedCitation" : "(270)", "previouslyFormattedCitation" : "&lt;sup&gt;270&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270)</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insulin</w:t>
            </w:r>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ins</w:t>
            </w:r>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egf1</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C57BL/</w:t>
            </w:r>
            <w:proofErr w:type="spellStart"/>
            <w:r w:rsidRPr="00E901D6">
              <w:rPr>
                <w:rFonts w:ascii="Times New Roman" w:eastAsia="Times New Roman" w:hAnsi="Times New Roman" w:cs="Times New Roman"/>
                <w:color w:val="000000"/>
                <w:lang w:eastAsia="en-IN"/>
              </w:rPr>
              <w:t>KsJ</w:t>
            </w:r>
            <w:proofErr w:type="spellEnd"/>
            <w:r w:rsidRPr="00E901D6">
              <w:rPr>
                <w:rFonts w:ascii="Times New Roman" w:eastAsia="Times New Roman" w:hAnsi="Times New Roman" w:cs="Times New Roman"/>
                <w:color w:val="000000"/>
                <w:lang w:eastAsia="en-IN"/>
              </w:rPr>
              <w:t xml:space="preserve"> mice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The production of epidermal growth factor (EGF) in the submandibular gland and its circulating level were studied in diabetic mice. In genetically diabetic (C57BL/KsJ db/db) mice, EGF concentrations in the submandibular gland and plasma were reduced to 13% and 30% ofthe control levels, respectively. In streptozotocin-treated diabetic mice, they were reduced to 18% and 20% of controls, respectively, 5 weeks after the drug injection. Furthermore, levels of submandibular prepro-EGF mRNA in these diabetic mice were decreased almost in parallel with the glandular EGF concentrations, while there was no change in the levels of submandibular /3-actin mRNA and kidney prepro-EGF mRNA. In addition, histological examination ofthe submandibular glands indicated that the size of the granular convoluted tubules, which produce EGF, was substantially reduced in the diabetic mice. Insulin administration to streptozotocin-treated mice almost completely reversed the decrease in EGF content in the submandibular gland, substantially elevated the level of the glandular prepro-EGF mRNA and plasma EGF concentration, and increased the size of the granular convoluted tubules in the gland. These results indicate that EGF deficiency occurs in diabetes mellitus and that insulin may be important in maintaining the normal level of EGF in the submandibular gland and plasma.", "author" : [ { "dropping-particle" : "", "family" : "Kasayama", "given" : "Soji", "non-dropping-particle" : "", "parse-names" : false, "suffix" : "" }, { "dropping-particle" : "", "family" : "Ohba", "given" : "Yoshito", "non-dropping-particle" : "", "parse-names" : false, "suffix" : "" }, { "dropping-particle" : "", "family" : "Oka", "given" : "Takami", "non-dropping-particle" : "", "parse-names" : false, "suffix" : "" } ], "container-title" : "Proceedings of the National Academy of Sciences of the United States of America", "id" : "ITEM-1", "issue" : "19", "issued" : { "date-parts" : [ [ "1989" ] ] }, "page" : "7644-7648", "title" : "Epidermal growth factor deficiency associated with diabetes mellitus", "type" : "article-journal", "volume" : "86" }, "uris" : [ "http://www.mendeley.com/documents/?uuid=4280c15f-473e-4591-b1cc-362344255f4b" ] } ], "mendeley" : { "formattedCitation" : "(271)", "plainTextFormattedCitation" : "(271)", "previouslyFormattedCitation" : "&lt;sup&gt;271&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271)</w:t>
            </w:r>
            <w:r w:rsidRPr="00E901D6">
              <w:rPr>
                <w:rFonts w:ascii="Times New Roman" w:eastAsia="Times New Roman" w:hAnsi="Times New Roman" w:cs="Times New Roman"/>
                <w:color w:val="000000"/>
                <w:lang w:eastAsia="en-IN"/>
              </w:rPr>
              <w:fldChar w:fldCharType="end"/>
            </w:r>
            <w:r w:rsidRPr="00E901D6">
              <w:rPr>
                <w:rFonts w:ascii="Times New Roman" w:eastAsia="Times New Roman" w:hAnsi="Times New Roman" w:cs="Times New Roman"/>
                <w:color w:val="000000"/>
                <w:lang w:eastAsia="en-IN"/>
              </w:rPr>
              <w:t xml:space="preserve">; Mice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Based on previous findings that epidermal growth factor (EGF), which plays an important role in maintenance of spermatogenesis, is deficient in diabetic mice, the significance of EGF deficiency in the pathogenesis of oligozoospermia in streptozotocin-induced diabetic mice was studied. EGF levels in the submandibular glands and plasma of diabetic mice were 0.61 +/- 0.07 micrograms/mg tissue and 0.25 +/- 0.02 ng/ml (mean +/- SE), respectively, whereas those of normal mice were 1.63 +/- 0.08 micrograms/mg tissue and 0.54 +/- 0.04 ng/ml, respectively. The epididymal sperm counts of diabetic mice, 4.7 +/- 0.14 x 10(5)/mg tissue, were significantly lower (P less than 0.01) than those of normal mice, 6.0 +/- 0.10 x 10(5)/mg tissue. Administration of EGF (5 micrograms/mouse/day) to diabetic mice significantly (P less than 0.01) increased their sperm counts to 5.5 +/- 0.16 x 10(5)/mg tissue without affecting plasma levels of testosterone and glucose. Furthermore, insulin treatment (1 U/mouse/day) of diabetic mice restored the submandibular gland, plasma EGF concentrations, and sperm counts to normal levels. The restorative effects of insulin on sperm production appeared to be mediated, at least in part, by EGF, because its effect was significantly (P less than 0.01) reduced by the concomitant administration of EGF antiserum. In addition, the plasma testosterone levels of diabetic mice, 67 +/- 14.3 ng/ml, were lower that those of normal mice, 122 +/- 19.1 ng/ml. Administration of testosterone (1 mg/mouse/day) normalized the submandibular gland and plasma EGF levels and significantly increased sperm counts in the epididymis. These results suggest that EGF deficiency is a possible cause for the pathogenesis of oligozoospermia in diabetic mice.", "author" : [ { "dropping-particle" : "", "family" : "Noguchi", "given" : "S", "non-dropping-particle" : "", "parse-names" : false, "suffix" : "" }, { "dropping-particle" : "", "family" : "Ohba", "given" : "Y", "non-dropping-particle" : "", "parse-names" : false, "suffix" : "" }, { "dropping-particle" : "", "family" : "Oka", "given" : "T", "non-dropping-particle" : "", "parse-names" : false, "suffix" : "" } ], "container-title" : "Endocrinology", "id" : "ITEM-1", "issue" : "5", "issued" : { "date-parts" : [ [ "1990" ] ] }, "page" : "2136-40", "title" : "Involvement of epidermal growth factor deficiency in pathogenesis of oligozoospermia in streptozotocin-induced diabetic mice.", "type" : "article-journal", "volume" : "127" }, "uris" : [ "http://www.mendeley.com/documents/?uuid=7142c6eb-1ccf-4026-9b71-b5b76e3f9c3a" ] } ], "mendeley" : { "formattedCitation" : "(145)", "plainTextFormattedCitation" : "(145)", "previouslyFormattedCitation" : "&lt;sup&gt;145&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145)</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insulin</w:t>
            </w:r>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ins</w:t>
            </w:r>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et11</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 xml:space="preserve">Human subject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Recent data indicate that insulin stimulates synthesis of the vasoconstrictor peptide endothelin-1 (ET-1) by cultured vascular endothelial cells in vitro. To determine whether insulin modulates ET levels in vivo and whether this effect is important in the pathogenesis of obesity-associated hypertension, we measured circulating immunoreactive ET-1 levels during euglycemic hyperinsulinemic clamps (20 mU/m2.min-1 for 120 minutes) in eight obese women (body mass index, 36 +/- 1 kg/m2) before and after 10 weeks on an 800-kcal/d protein-sparing liquid diet. During the clamp that preceded weight loss, insulin levels were increased from 17 +/- 2 to 51 +/- 3 mU/L and this was associated with an increment in ET-1 level from 28 +/- 3 to 33 +/- 3 pg/mL (P &lt; .05). After weight loss, insulin levels were increased from 10 +/- 2 to 47 +/- 3 mU/L during the clamp, and there was a corresponding increase in ET-1 levels from 24 +/- 3 to 30 +/- 3 pg/mL (P &lt; .025). The reduction in basal ET-1 level (from 28 +/- 3 to 24 +/- 3 pg/mL) with weight loss correlated strongly with the reduction in fasting immunoreactive insulin level (from 17 +/- 2 to 10 +/- 2 mU/L; r = .92, P &lt; .01). The decrease in blood pressure with weight loss (from 130 +/- 6/73 +/- 3 to 118 +/- 4/72 +/- 3 mm Hg) did not correlate with the corresponding reduction in circulating ET-1 levels. These results indicate that insulin modulates ET-1 levels in vivo.", "author" : [ { "dropping-particle" : "", "family" : "Wolpert", "given" : "HA", "non-dropping-particle" : "", "parse-names" : false, "suffix" : "" }, { "dropping-particle" : "", "family" : "Steen", "given" : "SN", "non-dropping-particle" : "", "parse-names" : false, "suffix" : "" }, { "dropping-particle" : "", "family" : "Istfan", "given" : "NW", "non-dropping-particle" : "", "parse-names" : false, "suffix" : "" }, { "dropping-particle" : "", "family" : "Simonson", "given" : "DC", "non-dropping-particle" : "", "parse-names" : false, "suffix" : "" } ], "container-title" : "Metabolism", "id" : "ITEM-1", "issue" : "8", "issued" : { "date-parts" : [ [ "1993" ] ] }, "page" : "1027-30", "title" : "Insulin modulates circulating endothelin-1 levels in humans.", "type" : "article-journal", "volume" : "42" }, "uris" : [ "http://www.mendeley.com/documents/?uuid=2801611f-3e47-402b-be4d-bf9f4319b318" ] } ], "mendeley" : { "formattedCitation" : "(272)", "plainTextFormattedCitation" : "(272)", "previouslyFormattedCitation" : "&lt;sup&gt;272&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272)</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insulin</w:t>
            </w:r>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ins</w:t>
            </w:r>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grh1</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GnRH</w:t>
            </w:r>
            <w:proofErr w:type="spellEnd"/>
            <w:r w:rsidRPr="00E901D6">
              <w:rPr>
                <w:rFonts w:ascii="Times New Roman" w:eastAsia="Times New Roman" w:hAnsi="Times New Roman" w:cs="Times New Roman"/>
                <w:color w:val="000000"/>
                <w:lang w:eastAsia="en-IN"/>
              </w:rPr>
              <w:t xml:space="preserve"> expressing cell line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DOI" : "10.1016/j.mce.2005.07.002", "ISSN" : "0303-7207", "PMID" : "16144737", "abstract" : "In mammals, reproduction is acutely regulated by metabolic status. Insulin is an important nutritional signal from the periphery that may regulate the reproductive axis. To determine whether insulin acts directly on the GnRH neuron, we performed studies in mouse-derived GnRH-expressing cell lines. Both insulin receptor protein and mRNA were detected in these cells. A saturation radioligand binding assay revealed high affinity, low capacity binding sites for insulin in GnRH neurons. Insulin also stimulated GnRH promoter activity in GnRH neurons. This effect was blocked by pretreatment with the MEK inhibitor, PD98059, indicating a role for MAP kinase signaling. In transient transfection studies, insulin treatment stimulated expression of a 1250 bp mouse GnRH gene promoter fragment four-fold when compared to promoter activity in untreated cells. In contrast, insulin did not stimulate activity of a 587 bp fragment of the mGnRH gene promoter, indicating that the promoter elements mediating insulin stimulation of the GnRH promoter are located between -1250 and -587 bp. Our studies suggest that insulin may regulate reproductive function by direct effects on the GnRH neurons and specifically by stimulating GnRH gene expression.", "author" : [ { "dropping-particle" : "", "family" : "Kim", "given" : "Helen H", "non-dropping-particle" : "", "parse-names" : false, "suffix" : "" }, { "dropping-particle" : "", "family" : "DiVall", "given" : "Sara a", "non-dropping-particle" : "", "parse-names" : false, "suffix" : "" }, { "dropping-particle" : "", "family" : "Deneau", "given" : "Robyn M", "non-dropping-particle" : "", "parse-names" : false, "suffix" : "" }, { "dropping-particle" : "", "family" : "Wolfe", "given" : "Andrew", "non-dropping-particle" : "", "parse-names" : false, "suffix" : "" } ], "container-title" : "Molecular and Cellular Endocrinology", "id" : "ITEM-1", "issue" : "1-2", "issued" : { "date-parts" : [ [ "2005", "10", "20" ] ] }, "page" : "42-9", "title" : "Insulin regulation of GnRH gene expression through MAP kinase signaling pathways.", "type" : "article-journal", "volume" : "242" }, "uris" : [ "http://www.mendeley.com/documents/?uuid=2daeca3e-7d5b-4d3f-8e1f-9f85bb959f1d" ] } ], "mendeley" : { "formattedCitation" : "(273)", "plainTextFormattedCitation" : "(273)", "previouslyFormattedCitation" : "&lt;sup&gt;273&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273)</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insulin</w:t>
            </w:r>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ins</w:t>
            </w:r>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and0</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 xml:space="preserve">Bovine adipocyte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Adiponectin is an adipocyte-derived protein that has a regulatory role in energy homeostasis and influences insulin sensitivity. Its effects on glucose utilization and lipid metabolism are mediated by AdipoR1 and AdipoR2. How insulin affects adiponectin gene expression and secretion is still controversial. This study was conducted to determine the expression of adiponectin, AdipRs and PPAR-\u03b3 during the differentiation of bovine preadipocytes and the effect of insulin on expression of these genes in bovine adipocytes. The bovine preadipocytes started to accumulate lipids three days after differentiation was induced, with increased expression of adiponectin, AdipoR2 and PPAR-\u03b3 mRNAs. Insulin decreased the expression of adiponectin mRNA in a dose- and time-dependent fashion, and the inhibition was detectable at insulin concentrations as low as 10 nM and as early as 2 h after addition of 100 nM insulin. Insulin also inhibited the expression of AdipoR2 mRNA at concentrations from 1 to 1,000 nM or 24 h after addition of 100 nM insulin, but did not affect the expression of AdipoR1 in bovine adipocytes. Inhibition of PI3K with LY294002 reversed the inhibition of adiponectin and AdipoR2 mRNA expression by insulin. These results suggest that insulin suppresses the expression of adiponectin and AdipoR2 at least partially via the PI3K signal pathway.", "author" : [ { "dropping-particle" : "", "family" : "Sun", "given" : "Y G", "non-dropping-particle" : "", "parse-names" : false, "suffix" : "" }, { "dropping-particle" : "", "family" : "Zan", "given" : "L S", "non-dropping-particle" : "", "parse-names" : false, "suffix" : "" }, { "dropping-particle" : "", "family" : "Wang", "given" : "H B", "non-dropping-particle" : "", "parse-names" : false, "suffix" : "" }, { "dropping-particle" : "", "family" : "Guo", "given" : "H F", "non-dropping-particle" : "", "parse-names" : false, "suffix" : "" }, { "dropping-particle" : "", "family" : "Yang", "given" : "D P", "non-dropping-particle" : "", "parse-names" : false, "suffix" : "" }, { "dropping-particle" : "", "family" : "Zhao", "given" : "X L", "non-dropping-particle" : "", "parse-names" : false, "suffix" : "" }, { "dropping-particle" : "", "family" : "Gui", "given" : "L S", "non-dropping-particle" : "", "parse-names" : false, "suffix" : "" } ], "container-title" : "Asian - Australasian Journal of Animal Sciences", "id" : "ITEM-1", "issue" : "10", "issued" : { "date-parts" : [ [ "2009" ] ] }, "page" : "1429-1436", "title" : "Insulin Inhibits the Expression of Adiponectin and AdipoR2 mRNA in Cultured Bovine Adipocytes", "type" : "article-journal", "volume" : "22" }, "uris" : [ "http://www.mendeley.com/documents/?uuid=7aaa9547-6d10-4575-8cea-25ecb0aa3f09" ] } ], "mendeley" : { "formattedCitation" : "(274)", "plainTextFormattedCitation" : "(274)", "previouslyFormattedCitation" : "&lt;sup&gt;274&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274)</w:t>
            </w:r>
            <w:r w:rsidRPr="00E901D6">
              <w:rPr>
                <w:rFonts w:ascii="Times New Roman" w:eastAsia="Times New Roman" w:hAnsi="Times New Roman" w:cs="Times New Roman"/>
                <w:color w:val="000000"/>
                <w:lang w:eastAsia="en-IN"/>
              </w:rPr>
              <w:fldChar w:fldCharType="end"/>
            </w:r>
            <w:r w:rsidRPr="00E901D6">
              <w:rPr>
                <w:rFonts w:ascii="Times New Roman" w:eastAsia="Times New Roman" w:hAnsi="Times New Roman" w:cs="Times New Roman"/>
                <w:color w:val="000000"/>
                <w:lang w:eastAsia="en-IN"/>
              </w:rPr>
              <w:t xml:space="preserve">; Human subject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DOI" : "10.1038/oby.2005.62", "ISSN" : "1071-7323", "PMID" : "15833944", "abstract" : "OBJECTIVE: In vitro, insulin and endothelin (ET) both modulate adiponectin secretion from adipocyte cell lines. The current studies were performed to assess whether endogenous ET contributes to the acute action of insulin infusions on adiponectin levels in vivo in humans. RESEARCH METHODS AND PROCEDURES: We studied 17 lean and 20 obese subjects (BMI 21.8 +/- 2.2 and 34.0 +/- 5.0 kg/m(2), respectively). Hyperinsulinemic euglycemic clamp studies were performed using insulin infusion rates of 10, 30, or 300 mU/m(2) per minute alone or with concurrent infusion of BQ123, an antagonist of type A ET receptors. Circulating adiponectin levels were assessed at baseline and after achievement of steady-state glucose with the insulin infusion. RESULTS: Adiponectin levels were lower in obese than lean subjects (6.76 +/- 3.66 vs. 8.37 +/- 2.79 microg/mL, p = 0.0148 adjusted for differences across gender). Insulin infusions suppressed adiponectin by a mean of 7.8% (p &lt; 0.0001). In a subset of 13 lean and 14 obese subjects for whom data with and without BQ123 were available, there was no evident effect of BQ123 to modulate clamp-associated suppression of adiponectin (p = 0.16). Surprisingly, there was no evident relationship between steady-state insulin concentrations and adiponectin suppression (r = 0.14, p = 0.30), and again no effect of BQ123 to modify this relationship was seen. DISCUSSION: Despite baseline differences in adiponectin levels, we observed equal suppression of adiponectin with insulin infusions in lean and obese subjects. ET receptor antagonism with BQ123 did not modulate this effect, suggesting that endogenous ET does not have a role in modifying the acute effects of insulin on adiponectin production and/or disposition.", "author" : [ { "dropping-particle" : "", "family" : "Brame", "given" : "Lori a", "non-dropping-particle" : "", "parse-names" : false, "suffix" : "" }, { "dropping-particle" : "V", "family" : "Considine", "given" : "Robert", "non-dropping-particle" : "", "parse-names" : false, "suffix" : "" }, { "dropping-particle" : "", "family" : "Yamauchi", "given" : "Mikako", "non-dropping-particle" : "", "parse-names" : false, "suffix" : "" }, { "dropping-particle" : "", "family" : "Baron", "given" : "Alain D", "non-dropping-particle" : "", "parse-names" : false, "suffix" : "" }, { "dropping-particle" : "", "family" : "Mather", "given" : "Kieren J", "non-dropping-particle" : "", "parse-names" : false, "suffix" : "" } ], "container-title" : "Obesity research", "id" : "ITEM-1", "issue" : "3", "issued" : { "date-parts" : [ [ "2005", "3" ] ] }, "page" : "582-8", "title" : "Insulin and endothelin in the acute regulation of adiponectin in vivo in humans.", "type" : "article-journal", "volume" : "13" }, "uris" : [ "http://www.mendeley.com/documents/?uuid=e66d8dfa-afc1-478e-85f1-fc2d2806429b" ] } ], "mendeley" : { "formattedCitation" : "(275)", "plainTextFormattedCitation" : "(275)", "previouslyFormattedCitation" : "&lt;sup&gt;275&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275)</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insulin</w:t>
            </w:r>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ins</w:t>
            </w:r>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nox1</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 xml:space="preserve">Bovine endothelial cell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DOI" : "10.1161/01.CIR.101.6.676", "ISSN" : "0009-7322", "abstract" : "Background\u2014The vasodilatory effect of insulin can be acute or increase with time from 1 to 7 hours, suggesting that insulin may enhance the expression of endothelial nitric oxide synthase (eNOS) in endothelial cells. The objective of the present study was to characterize the extent and signaling pathways by which insulin regulates the expression of eNOS in endothelial cells and vascular tissues. Methods and Results\u2014Physiological concentrations of insulin (10210 to 1027 mmol/L) increased the levels of eNOS mRNA, protein, and activity by 2-fold after 2 to 8 hours of incubation in cultured bovine aortic endothelial cells. Insulin enhanced eNOS gene expression in microvessels isolated from Zucker lean rats but not from insulin-resistant Zucker fatty rats. Inhibitors of phosphatidylinositol-3 kinase (PI-3 kinase) decreased the effect of insulin on eNOS gene expression, but a general protein kinase C (PKC) inhibitor, GF109203X or PKCb isoform inhibitor, LY333531 enhanced eNOS expression. In contrast, PKC activators inhibited both the activation by insulin of PI-3 kinase and eNOS mRNA levels. Overexpression of PKCb isoform in endothelial cells inhibited the stimulation by insulin of eNOS expression and PI-3 kinase activities in parallel. Conclusions\u2014Insulin can regulate the expression of eNOS gene, mediated by the activation of PI-3 kinase, in endothelial cells and microvessels. Thus, insulin may chronically modulate vascular tone. The activation of PKC in the vascular tissues as in insulin resistance and diabetes may inhibit PI-3 kinase activity and eNOS expression and may lead to endothelial dysfunctions in these pathological states.", "author" : [ { "dropping-particle" : "", "family" : "Kuboki", "given" : "Koji", "non-dropping-particle" : "", "parse-names" : false, "suffix" : "" }, { "dropping-particle" : "", "family" : "Jiang", "given" : "Zhen Y.", "non-dropping-particle" : "", "parse-names" : false, "suffix" : "" }, { "dropping-particle" : "", "family" : "Takahara", "given" : "Noriko", "non-dropping-particle" : "", "parse-names" : false, "suffix" : "" }, { "dropping-particle" : "", "family" : "Ha", "given" : "Sung Woo", "non-dropping-particle" : "", "parse-names" : false, "suffix" : "" }, { "dropping-particle" : "", "family" : "Igarashi", "given" : "Masahiko", "non-dropping-particle" : "", "parse-names" : false, "suffix" : "" }, { "dropping-particle" : "", "family" : "Yamauchi", "given" : "Teruaki", "non-dropping-particle" : "", "parse-names" : false, "suffix" : "" }, { "dropping-particle" : "", "family" : "Feener", "given" : "Edward P.", "non-dropping-particle" : "", "parse-names" : false, "suffix" : "" }, { "dropping-particle" : "", "family" : "Herbert", "given" : "Terrance P.", "non-dropping-particle" : "", "parse-names" : false, "suffix" : "" }, { "dropping-particle" : "", "family" : "Rhodes", "given" : "Christopher J.", "non-dropping-particle" : "", "parse-names" : false, "suffix" : "" }, { "dropping-particle" : "", "family" : "King", "given" : "George L.", "non-dropping-particle" : "", "parse-names" : false, "suffix" : "" } ], "container-title" : "Circulation", "id" : "ITEM-1", "issue" : "6", "issued" : { "date-parts" : [ [ "2000", "2", "15" ] ] }, "page" : "676-681", "title" : "Regulation of Endothelial Constitutive Nitric Oxide Synthase Gene Expression in Endothelial Cells and In Vivo : A Specific Vascular Action of Insulin", "type" : "article-journal", "volume" : "101" }, "uris" : [ "http://www.mendeley.com/documents/?uuid=e2764e28-b8c0-40cb-9e3b-0b969499a127" ] } ], "mendeley" : { "formattedCitation" : "(276)", "plainTextFormattedCitation" : "(276)", "previouslyFormattedCitation" : "&lt;sup&gt;276&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276)</w:t>
            </w:r>
            <w:r w:rsidRPr="00E901D6">
              <w:rPr>
                <w:rFonts w:ascii="Times New Roman" w:eastAsia="Times New Roman" w:hAnsi="Times New Roman" w:cs="Times New Roman"/>
                <w:color w:val="000000"/>
                <w:lang w:eastAsia="en-IN"/>
              </w:rPr>
              <w:fldChar w:fldCharType="end"/>
            </w:r>
            <w:r w:rsidRPr="00E901D6">
              <w:rPr>
                <w:rFonts w:ascii="Times New Roman" w:eastAsia="Times New Roman" w:hAnsi="Times New Roman" w:cs="Times New Roman"/>
                <w:color w:val="000000"/>
                <w:lang w:eastAsia="en-IN"/>
              </w:rPr>
              <w:t xml:space="preserve">; Human subject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DOI" : "10.1172/JCI117433", "ISSN" : "0021-9738", "PMID" : "8083357", "abstract" : "The purpose of this study was to examine whether insulin's effect to vasodilate skeletal muscle vasculature is mediated by endothelium-derived nitric oxide (EDNO). N-monomethyl-L-arginine (L-NMMA), a specific inhibitor of NO synthase, was administered directly into the femoral artery of normal subjects at a dose of 16 mg/min and leg blood flow (LBF) was measured during an infusion of saline (NS) or during a euglycemic hyperinsulinemic clamp (HIC) designed to approximately double LBF. In response to the intrafemoral artery infusion of L-NMMA, LBF decreased from 0.296 +/- 0.032 to 0.235 +/- 0.022 liters/min during NS and from 0.479 +/- 0.118 to 0.266 +/- 0.052 liters/min during HIC, P &lt; 0.03. The proportion of NO-dependent LBF during NS and HIC was approximately 20% and approximately 40%, respectively, P &lt; 0.003 (NS vs. HIC). To elucidate whether insulin increases EDNO synthesis/release or EDNO action, vasodilative responses to graded intrafemoral artery infusions of the endothelium-dependent vasodilator methacholine chloride (MCh) or the endothelium-independent vasodilator sodium nitroprusside (SNP) were studied in normal subjects during either NS or HIC. LBF increments in response to intrafemoral artery infusions of MCh but not SNP were augmented during HIC versus NS, P &lt; 0.03. In summary, insulin-mediated vasodilation is EDNO dependent. Insulin vasodilation of skeletal muscle vasculature most likely occurs via increasing EDNO synthesis/release. Thus, insulin appears to be a novel modulator of the EDNO system.", "author" : [ { "dropping-particle" : "", "family" : "Steinberg", "given" : "H O", "non-dropping-particle" : "", "parse-names" : false, "suffix" : "" }, { "dropping-particle" : "", "family" : "Brechtel", "given" : "G", "non-dropping-particle" : "", "parse-names" : false, "suffix" : "" }, { "dropping-particle" : "", "family" : "Johnson", "given" : "a", "non-dropping-particle" : "", "parse-names" : false, "suffix" : "" }, { "dropping-particle" : "", "family" : "Fineberg", "given" : "N", "non-dropping-particle" : "", "parse-names" : false, "suffix" : "" }, { "dropping-particle" : "", "family" : "Baron", "given" : "a D", "non-dropping-particle" : "", "parse-names" : false, "suffix" : "" } ], "container-title" : "The Journal of clinical investigation", "id" : "ITEM-1", "issue" : "3", "issued" : { "date-parts" : [ [ "1994", "9" ] ] }, "page" : "1172-9", "title" : "Insulin-mediated skeletal muscle vasodilation is nitric oxide dependent. A novel action of insulin to increase nitric oxide release.", "type" : "article-journal", "volume" : "94" }, "uris" : [ "http://www.mendeley.com/documents/?uuid=8de62f48-5ef9-4508-8d51-15cf8689da2e" ] } ], "mendeley" : { "formattedCitation" : "(277)", "plainTextFormattedCitation" : "(277)", "previouslyFormattedCitation" : "&lt;sup&gt;277&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277)</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insulin</w:t>
            </w:r>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ins</w:t>
            </w:r>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gmo1</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 xml:space="preserve">Rat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Myoelectrical and mechanical activities were chronically recorded by use of nichrome electrodes and miniaturized strain-gage transducers sutured on the serosa of the antrum, the duodenum, and the jejunum. In a first experiment (n = 6 rats) the early (0-6 h) and late (greater than 4 days) effects of streptozotocin (65 mg/kg i.v.) was recorded. In addition, the effect of insulin (1-5 IU/kg) and glucagon (6-200 micrograms/kg) administered intravenously were studied separately each in groups of seven normal and streptozotocin-induced diabetic-fed and fasted rats. The results indicated that within the 30 min following streptozotocin administration there was a significant stimulation of the duodenal and jejunal motility lasting 46 +/- 8 min. When diabetes was established as shown by the basal blood glucose level obtained in those rats (2.30 +/- 0.84 g/L), a progressive decrease of the frequency of the migrating myoelectric complex was observed along with a disorganization of the regular spiking activity phases without disturbing the basal electrical rhythm. Comparing with the basal level, a significant increase in the gastrointestinal motility indexes (MI) appeared both in fasted (p less than 0.01) and fed (p less than 0.05) normal animals, 13.1 +/- 1.6 min after an i.v. injection of 1 IU/kg insulin. Motor effects of glucagon were related to the dose. When used at 25 microgram/kg a disorganization of the spiking activity was observed with a stimulation of the contractile activity in the jejunum. At higher dosages, i.e., 100 micrograms/kg, it induced an immediate and significant decrease of motility at any level tested and lasting up to 20 +/- 7 min. The motility responses to both hormones were lower in diabetic than in normal rats.", "author" : [ { "dropping-particle" : "", "family" : "Pascaud", "given" : "X", "non-dropping-particle" : "", "parse-names" : false, "suffix" : "" }, { "dropping-particle" : "", "family" : "Ferre", "given" : "JP", "non-dropping-particle" : "", "parse-names" : false, "suffix" : "" }, { "dropping-particle" : "", "family" : "Genton", "given" : "M", "non-dropping-particle" : "", "parse-names" : false, "suffix" : "" }, { "dropping-particle" : "", "family" : "Roger", "given" : "A", "non-dropping-particle" : "", "parse-names" : false, "suffix" : "" }, { "dropping-particle" : "", "family" : "Ruckebusch", "given" : "M", "non-dropping-particle" : "", "parse-names" : false, "suffix" : "" }, { "dropping-particle" : "", "family" : "Bueno", "given" : "L", "non-dropping-particle" : "", "parse-names" : false, "suffix" : "" } ], "container-title" : "Canadian Journal of Physiology and Pharmacology", "id" : "ITEM-1", "issue" : "7", "issued" : { "date-parts" : [ [ "1982" ] ] }, "page" : "960-7", "title" : "Intestinal motility responses to insulin and glucagon in streptozotocin diabetic rats", "type" : "article-journal", "volume" : "60" }, "uris" : [ "http://www.mendeley.com/documents/?uuid=d8898097-d1a9-4b72-ac09-56789d6fe66c" ] } ], "mendeley" : { "formattedCitation" : "(278)", "plainTextFormattedCitation" : "(278)", "previouslyFormattedCitation" : "&lt;sup&gt;278&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278)</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insulin action</w:t>
            </w:r>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ina</w:t>
            </w:r>
            <w:proofErr w:type="spellEnd"/>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pgl0</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 xml:space="preserve">Rat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DOI" : "10.4103/0253-7613.91879", "ISSN" : "1998-3751", "PMID" : "22345880", "abstract" : "Aim: As injection is not an ideal means for insulin delivery, various attempts have been made to administer insulin orally until now. The development of an oral dosage form of insulin would help diabetic patients and make the treatment more convenient. The aim of the present study is to evaluate the effectiveness of an oral insulin formulation containing polar and non-polar ingredients. Materials and Methods: New excipient for oral insulin administration in normal and diabetic rats was evaluated by measuring blood glucose concentrations in two groups (10 rats each) of normal and streptozotocin-induced diabetic rats. Oral insulin was administrated and blood glucose was measured by glucometer at 0, 1, 2, 3 and 4 h post-feeding. The data was compared by Student's t test. Results: Oral insulin formulation significantly (P&lt;0.05) reduced blood glucose from 100 mg/dl to 33.73 mg/dl and 451.66 mg/dl to 200.83 mg/dl at 4 h in normal and diabetic rats, respectively. Conclusion: The novel excipient used could protect insulin from gastric and pancreatic enzymes and reduce blood glucose concentration in both healthy and diabetic rats suggesting that oral delivery of insulin is feasible in a near future.", "author" : [ { "dropping-particle" : "", "family" : "Najafzadeh", "given" : "Hossein", "non-dropping-particle" : "", "parse-names" : false, "suffix" : "" }, { "dropping-particle" : "", "family" : "Kooshapur", "given" : "Hossein", "non-dropping-particle" : "", "parse-names" : false, "suffix" : "" }, { "dropping-particle" : "", "family" : "Kianidehkordi", "given" : "Fakhri", "non-dropping-particle" : "", "parse-names" : false, "suffix" : "" } ], "container-title" : "Indian journal of pharmacology", "id" : "ITEM-1", "issue" : "1", "issued" : { "date-parts" : [ [ "2012", "1" ] ] }, "page" : "103-5", "title" : "Evaluation of an oral insulin formulation in normal and diabetic rats.", "type" : "article-journal", "volume" : "44" }, "uris" : [ "http://www.mendeley.com/documents/?uuid=5b7775fc-dd96-4163-bb17-2c4388acd6b3" ] } ], "mendeley" : { "formattedCitation" : "(279)", "plainTextFormattedCitation" : "(279)", "previouslyFormattedCitation" : "&lt;sup&gt;279&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279)</w:t>
            </w:r>
            <w:r w:rsidRPr="00E901D6">
              <w:rPr>
                <w:rFonts w:ascii="Times New Roman" w:eastAsia="Times New Roman" w:hAnsi="Times New Roman" w:cs="Times New Roman"/>
                <w:color w:val="000000"/>
                <w:lang w:eastAsia="en-IN"/>
              </w:rPr>
              <w:fldChar w:fldCharType="end"/>
            </w:r>
            <w:r w:rsidRPr="00E901D6">
              <w:rPr>
                <w:rFonts w:ascii="Times New Roman" w:eastAsia="Times New Roman" w:hAnsi="Times New Roman" w:cs="Times New Roman"/>
                <w:color w:val="000000"/>
                <w:lang w:eastAsia="en-IN"/>
              </w:rPr>
              <w:t xml:space="preserve">; Rat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DOI" : "10.1385/ENDO:14:3:349", "ISSN" : "1355-008X", "PMID" : "11444432", "abstract" : "Insulin-like growth factor-1 (IGF-1) is a hormone that is important in the regulation of growth processes and additionally has been demonstrated to modulate metabolic and autonomic responses. Some of its effects are mediated by the central nervous system (CNS), and there are IGF-1 receptors dispersed throughout the CNS. Both IGF-1 and insulin alter peripheral metabolic and autonomic nervous activity by a central mechanism, and the well-defined role of insulin in the regulation of feeding, especially in diabetes, led us to investigate the effect of chronic central administration of IGF-1 on metabolic and feeding parameters in normal and diabetic rats. Normal and diabetic rats with intracerebroventricular cannulas were given IGF-1, insulin (0.5 nmol/animal), or artificial cerebrospinal fluid via cannula twice daily for 4 d. Blood samples were collected on d 2 and 4, and the body weights and food intake were recorded daily. IGF-1 administered intracerebroventricularly did not alter plasma glucose, insulin, body weight, or food intake in normal rats. However, in diabetic animals, IGF-1 decreased food intake but did not alter blood glucose or plasma insulin. In correlated studies, intracerebroventricular insulin decreased food intake in both normal and diabetic animals. From these studies, we conclude that IGF-1 may act centrally to decrease food intake in the hyperphagic diabetic animals but not in normal animals. This suggests that diabetic animals have an increased sensitivity to CNS IGF-1.", "author" : [ { "dropping-particle" : "", "family" : "Lu", "given" : "Huiqing", "non-dropping-particle" : "", "parse-names" : false, "suffix" : "" }, { "dropping-particle" : "", "family" : "Martinez-Nieves", "given" : "Brenda", "non-dropping-particle" : "", "parse-names" : false, "suffix" : "" }, { "dropping-particle" : "", "family" : "Lapanowski", "given" : "Karen", "non-dropping-particle" : "", "parse-names" : false, "suffix" : "" }, { "dropping-particle" : "", "family" : "Dunbar", "given" : "Joseph", "non-dropping-particle" : "", "parse-names" : false, "suffix" : "" } ], "container-title" : "Endocrine", "id" : "ITEM-1", "issue" : "3", "issued" : { "date-parts" : [ [ "2001", "4" ] ] }, "page" : "349-52", "title" : "Intracerebroventricular insulin-like growth factor-1 decreases feeding in diabetic rats.", "type" : "article-journal", "volume" : "14" }, "uris" : [ "http://www.mendeley.com/documents/?uuid=331a9c1d-7383-4753-af4e-7194a644e98d" ] } ], "mendeley" : { "formattedCitation" : "(238)", "plainTextFormattedCitation" : "(238)", "previouslyFormattedCitation" : "&lt;sup&gt;238&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238)</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insulin action</w:t>
            </w:r>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ina</w:t>
            </w:r>
            <w:proofErr w:type="spellEnd"/>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gng0</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 xml:space="preserve">Bovine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Hepatocyte monolayers from neonatal calves were used to determine the effects of glucagon and insulin on incorporation of carbon from [2-14C]propionate, [1-14C]lactate, [U-14C]lactate, and [1,3-14C]glycerol into glucose and glycogen. Glucagon increased gluconeogenesis (nmol substrate incorporated into glucose or glycogen.micrograms DNA-1.h-1) from propionate and lactate but not from glycerol. Insulin decreased gluconeogenesis from [2-14C]propionate but was without effect on gluconeogenesis from [U-14C]lactate or [1,3-14C]glycerol. Net de novo glycogenesis (nmol substrate retained in cell glycogen.micrograms DNA-1.h-1) from propionate, lactate, and glycerol was decreased by glucagon and increased by insulin. Glucagon effects on gluconeogenesis, but not glycogenesis, were mimicked by dibutyryl adenosine 3',5'-cyclic monophosphate. Lactate flux through pyruvate carboxylase accounts for &gt; or = 91% of lactate carbon flux to glucose, and this proportion was unchanged by glucagon or insulin. Gluconeogenesis from propionate and lactate is regulated by substrate concentration and glucagon in bovine hepatocyte monolayers. The data indicate that, in neonatal bovine liver, glucagon acts on a process common to lactate and propionate to increase gluconeogenesis, and insulin opposes these effects on gluconeogenesis from propionate but not lactate.", "author" : [ { "dropping-particle" : "", "family" : "Donkin", "given" : "SS", "non-dropping-particle" : "", "parse-names" : false, "suffix" : "" }, { "dropping-particle" : "", "family" : "Armentano", "given" : "LE", "non-dropping-particle" : "", "parse-names" : false, "suffix" : "" } ], "container-title" : "American Journal of Physiology", "id" : "ITEM-1", "issue" : "4.2", "issued" : { "date-parts" : [ [ "1994" ] ] }, "page" : "R1229-R1237", "title" : "Regulation of gluconeogenesis by insulin and glucagon in the neonatal bovine.", "type" : "article-journal", "volume" : "266" }, "uris" : [ "http://www.mendeley.com/documents/?uuid=e477157f-b25e-451f-9947-c4c79a17a8e4" ] } ], "mendeley" : { "formattedCitation" : "(207)", "plainTextFormattedCitation" : "(207)", "previouslyFormattedCitation" : "&lt;sup&gt;207&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207)</w:t>
            </w:r>
            <w:r w:rsidRPr="00E901D6">
              <w:rPr>
                <w:rFonts w:ascii="Times New Roman" w:eastAsia="Times New Roman" w:hAnsi="Times New Roman" w:cs="Times New Roman"/>
                <w:color w:val="000000"/>
                <w:lang w:eastAsia="en-IN"/>
              </w:rPr>
              <w:fldChar w:fldCharType="end"/>
            </w:r>
            <w:r w:rsidRPr="00E901D6">
              <w:rPr>
                <w:rFonts w:ascii="Times New Roman" w:eastAsia="Times New Roman" w:hAnsi="Times New Roman" w:cs="Times New Roman"/>
                <w:color w:val="000000"/>
                <w:lang w:eastAsia="en-IN"/>
              </w:rPr>
              <w:t xml:space="preserve">; Mice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DOI" : "10.1038/nature06128", "ISSN" : "1476-4687", "PMID" : "17805301", "abstract" : "During feeding, increases in circulating pancreatic insulin inhibit hepatic glucose output through the activation of the Ser/Thr kinase AKT and subsequent phosphorylation of the forkhead transcription factor FOXO1 (refs 1-3). Under fasting conditions, FOXO1 increases gluconeogenic gene expression in concert with the cAMP responsive coactivator TORC2 (refs 4-8). In response to pancreatic glucagon, TORC2 is de-phosphorylated at Ser 171 and transported to the nucleus, in which it stimulates the gluconeogenic programme by binding to CREB. Here we show in mice that insulin inhibits gluconeogenic gene expression during re-feeding by promoting the phosphorylation and ubiquitin-dependent degradation of TORC2. Insulin disrupts TORC2 activity by induction of the Ser/Thr kinase SIK2, which we show here undergoes AKT2-mediated phosphorylation at Ser 358. Activated SIK2 in turn stimulated the Ser 171 phosphorylation and cytoplasmic translocation of TORC2. Phosphorylated TORC2 was degraded by the 26S proteasome during re-feeding through an association with COP1, a substrate receptor for an E3 ligase complex that promoted TORC2 ubiquitination at Lys 628. Because TORC2 protein levels and activity were increased in diabetes owing to a block in TORC2 phosphorylation, our results point to an important role for this pathway in the maintenance of glucose homeostasis.", "author" : [ { "dropping-particle" : "", "family" : "Dentin", "given" : "Renaud", "non-dropping-particle" : "", "parse-names" : false, "suffix" : "" }, { "dropping-particle" : "", "family" : "Liu", "given" : "Yi", "non-dropping-particle" : "", "parse-names" : false, "suffix" : "" }, { "dropping-particle" : "", "family" : "Koo", "given" : "Seung-Hoi", "non-dropping-particle" : "", "parse-names" : false, "suffix" : "" }, { "dropping-particle" : "", "family" : "Hedrick", "given" : "Susan", "non-dropping-particle" : "", "parse-names" : false, "suffix" : "" }, { "dropping-particle" : "", "family" : "Vargas", "given" : "Thomas", "non-dropping-particle" : "", "parse-names" : false, "suffix" : "" }, { "dropping-particle" : "", "family" : "Heredia", "given" : "Jose", "non-dropping-particle" : "", "parse-names" : false, "suffix" : "" }, { "dropping-particle" : "", "family" : "Yates", "given" : "John", "non-dropping-particle" : "", "parse-names" : false, "suffix" : "" }, { "dropping-particle" : "", "family" : "Montminy", "given" : "Marc", "non-dropping-particle" : "", "parse-names" : false, "suffix" : "" } ], "container-title" : "Nature", "id" : "ITEM-1", "issue" : "7160", "issued" : { "date-parts" : [ [ "2007", "9", "20" ] ] }, "page" : "366-9", "title" : "Insulin modulates gluconeogenesis by inhibition of the coactivator TORC2.", "type" : "article-journal", "volume" : "449" }, "uris" : [ "http://www.mendeley.com/documents/?uuid=7a92a5fc-843b-4d90-aac8-dc400aeeab25" ] } ], "mendeley" : { "formattedCitation" : "(280)", "plainTextFormattedCitation" : "(280)", "previouslyFormattedCitation" : "&lt;sup&gt;280&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280)</w:t>
            </w:r>
            <w:r w:rsidRPr="00E901D6">
              <w:rPr>
                <w:rFonts w:ascii="Times New Roman" w:eastAsia="Times New Roman" w:hAnsi="Times New Roman" w:cs="Times New Roman"/>
                <w:color w:val="000000"/>
                <w:lang w:eastAsia="en-IN"/>
              </w:rPr>
              <w:fldChar w:fldCharType="end"/>
            </w:r>
            <w:r w:rsidRPr="00E901D6">
              <w:rPr>
                <w:rFonts w:ascii="Times New Roman" w:eastAsia="Times New Roman" w:hAnsi="Times New Roman" w:cs="Times New Roman"/>
                <w:color w:val="000000"/>
                <w:lang w:eastAsia="en-IN"/>
              </w:rPr>
              <w:t xml:space="preserve">; Mice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DOI" : "10.1038/nature03439", "ISSN" : "1476-4687", "PMID" : "15846348", "abstract" : "Obesity is the driving force behind the worldwide increase in the prevalence of type 2 diabetes mellitus. Hyperglycaemia is a hallmark of diabetes and is largely due to increased hepatic gluconeogenesis. The medial hypothalamus is a major integrator of nutritional and hormonal signals, which play pivotal roles not only in the regulation of energy balance but also in the modulation of liver glucose output. Bidirectional changes in hypothalamic insulin signalling therefore result in parallel changes in both energy balance and glucose metabolism. Here we show that activation of ATP-sensitive potassium (K(ATP)) channels in the mediobasal hypothalamus is sufficient to lower blood glucose levels through inhibition of hepatic gluconeogenesis. Finally, the infusion of a K(ATP) blocker within the mediobasal hypothalamus, or the surgical resection of the hepatic branch of the vagus nerve, negates the effects of central insulin and halves the effects of systemic insulin on hepatic glucose production. Consistent with these results, mice lacking the SUR1 subunit of the K(ATP) channel are resistant to the inhibitory action of insulin on gluconeogenesis. These findings suggest that activation of hypothalamic K(ATP) channels normally restrains hepatic gluconeogenesis, and that any alteration within this central nervous system/liver circuit can contribute to diabetic hyperglycaemia.", "author" : [ { "dropping-particle" : "", "family" : "Pocai", "given" : "Alessandro", "non-dropping-particle" : "", "parse-names" : false, "suffix" : "" }, { "dropping-particle" : "", "family" : "Lam", "given" : "Tony K T", "non-dropping-particle" : "", "parse-names" : false, "suffix" : "" }, { "dropping-particle" : "", "family" : "Gutierrez-Juarez", "given" : "Roger", "non-dropping-particle" : "", "parse-names" : false, "suffix" : "" }, { "dropping-particle" : "", "family" : "Obici", "given" : "Silvana", "non-dropping-particle" : "", "parse-names" : false, "suffix" : "" }, { "dropping-particle" : "", "family" : "Schwartz", "given" : "Gary J", "non-dropping-particle" : "", "parse-names" : false, "suffix" : "" }, { "dropping-particle" : "", "family" : "Bryan", "given" : "Joseph", "non-dropping-particle" : "", "parse-names" : false, "suffix" : "" }, { "dropping-particle" : "", "family" : "Aguilar-Bryan", "given" : "Lydia", "non-dropping-particle" : "", "parse-names" : false, "suffix" : "" }, { "dropping-particle" : "", "family" : "Rossetti", "given" : "Luciano", "non-dropping-particle" : "", "parse-names" : false, "suffix" : "" } ], "container-title" : "Nature", "id" : "ITEM-1", "issue" : "7036", "issued" : { "date-parts" : [ [ "2005", "4", "21" ] ] }, "page" : "1026-31", "title" : "Hypothalamic K(ATP) channels control hepatic glucose production.", "type" : "article-journal", "volume" : "434" }, "uris" : [ "http://www.mendeley.com/documents/?uuid=87092f08-4173-4862-a919-c9dc4a564485" ] } ], "mendeley" : { "formattedCitation" : "(281)", "plainTextFormattedCitation" : "(281)", "previouslyFormattedCitation" : "&lt;sup&gt;281&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281)</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insulin action</w:t>
            </w:r>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ina</w:t>
            </w:r>
            <w:proofErr w:type="spellEnd"/>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msl1</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Human muscle tissue</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DOI" : "10.1073/pnas.1332551100", "ISSN" : "0027-8424", "PMID" : "12808136", "abstract" : "Mitochondria are the primary site of skeletal muscle fuel metabolism and ATP production. Although insulin is a major regulator of fuel metabolism, its effect on mitochondrial ATP production is not known. Here we report increases in vastus lateralis muscle mitochondrial ATP production capacity (32-42%) in healthy humans (P &lt; 0.01) i.v. infused with insulin (1.5 milliunits/kg of fat-free mass per min) while clamping glucose, amino acids, glucagon, and growth hormone. Increased ATP production occurred in association with increased mRNA levels from both mitochondrial (NADH dehydrogenase subunit IV) and nuclear [cytochrome c oxidase (COX) subunit IV] genes (164-180%) encoding mitochondrial proteins (P &lt; 0.05). In addition, muscle mitochondrial protein synthesis, and COX and citrate synthase enzyme activities were increased by insulin (P &lt; 0.05). Further studies demonstrated no effect of low to high insulin levels on muscle mitochondrial ATP production for people with type 2 diabetes mellitus, whereas matched nondiabetic controls increased 16-26% (P &lt; 0.02) when four different substrate combinations were used. In conclusion, insulin stimulates mitochondrial oxidative phosphorylation in skeletal muscle along with synthesis of gene transcripts and mitochondrial protein in human subjects. Skeletal muscle of type 2 diabetic patients has a reduced capacity to increase ATP production with high insulin levels.", "author" : [ { "dropping-particle" : "", "family" : "Stump", "given" : "Craig S", "non-dropping-particle" : "", "parse-names" : false, "suffix" : "" }, { "dropping-particle" : "", "family" : "Short", "given" : "Kevin R", "non-dropping-particle" : "", "parse-names" : false, "suffix" : "" }, { "dropping-particle" : "", "family" : "Bigelow", "given" : "Maureen L", "non-dropping-particle" : "", "parse-names" : false, "suffix" : "" }, { "dropping-particle" : "", "family" : "Schimke", "given" : "Jill M", "non-dropping-particle" : "", "parse-names" : false, "suffix" : "" }, { "dropping-particle" : "", "family" : "Nair", "given" : "K Sreekumaran", "non-dropping-particle" : "", "parse-names" : false, "suffix" : "" } ], "container-title" : "Proceedings of the National Academy of Sciences of the United States of America", "id" : "ITEM-1", "issue" : "13", "issued" : { "date-parts" : [ [ "2003", "6", "24" ] ] }, "page" : "7996-8001", "title" : "Effect of insulin on human skeletal muscle mitochondrial ATP production, protein synthesis, and mRNA transcripts.", "type" : "article-journal", "volume" : "100" }, "uris" : [ "http://www.mendeley.com/documents/?uuid=f6e5eeb6-7af7-4645-a148-06c6a95316de" ] } ], "mendeley" : { "formattedCitation" : "(282)", "plainTextFormattedCitation" : "(282)", "previouslyFormattedCitation" : "&lt;sup&gt;282&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282)</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insulin action</w:t>
            </w:r>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ina</w:t>
            </w:r>
            <w:proofErr w:type="spellEnd"/>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ost1</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 xml:space="preserve">Mice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Recent clinical studies have established that bone density is related to both fat mass and circulating insulin levels. A direct action of insulin on the osteoblast may contribute to these relationships. Osteoblast-like cells have insulin receptors, and insulin has been shown to stimulate proliferation of these cells in vitro. However, it has not been possible to study the effects of insulin administration on bone in vivo because of the metabolic effects of insulin, particularly hypoglycemia. A model involving the local injection of insulin over one hemicalvaria of an adult mouse overcomes these difficulties and permits the histomorphometric study of insulin's action on bone. Insulin or vehicle was injected daily for 5 days over the right hemicalvariae of adult mice, and the animals were sacrificed 1 week later. All indices of bone formation were significantly increased in insulin-treated hemicalvariae compared with the noninjected hemicalvariae. There was a 2.73 +/- 0. 50-fold increase in osteoid area (P = 0.005), a 2.20 +/- 0.37-fold increase in osteoblast surface (P = 0.021) and a 2.04 +/- 0.29-fold increase in osteoblast number (P = 0.012). Indices of bone resorption tended to decline and mineralized bone area tended to increase in insulin-treated animals. The direct action of insulin on bone may contribute to the increased bone density seen in obesity and to the osteopenia of type I diabetes, conditions associated with insulin excess and deficiency, respectively.", "author" : [ { "dropping-particle" : "", "family" : "Cornish", "given" : "J", "non-dropping-particle" : "", "parse-names" : false, "suffix" : "" }, { "dropping-particle" : "", "family" : "Callon", "given" : "KE", "non-dropping-particle" : "", "parse-names" : false, "suffix" : "" }, { "dropping-particle" : "", "family" : "Reid", "given" : "IR", "non-dropping-particle" : "", "parse-names" : false, "suffix" : "" } ], "container-title" : "Calcified Tissue International", "id" : "ITEM-1", "issue" : "6", "issued" : { "date-parts" : [ [ "1996" ] ] }, "page" : "492-5", "title" : "Insulin increases histomorphometric indices of bone formation In vivo.", "type" : "article-journal", "volume" : "59" }, "uris" : [ "http://www.mendeley.com/documents/?uuid=d8b12b60-fa2e-463a-b69e-db2067e37aae" ] } ], "mendeley" : { "formattedCitation" : "(283)", "plainTextFormattedCitation" : "(283)", "previouslyFormattedCitation" : "&lt;sup&gt;283&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283)</w:t>
            </w:r>
            <w:r w:rsidRPr="00E901D6">
              <w:rPr>
                <w:rFonts w:ascii="Times New Roman" w:eastAsia="Times New Roman" w:hAnsi="Times New Roman" w:cs="Times New Roman"/>
                <w:color w:val="000000"/>
                <w:lang w:eastAsia="en-IN"/>
              </w:rPr>
              <w:fldChar w:fldCharType="end"/>
            </w:r>
            <w:r w:rsidRPr="00E901D6">
              <w:rPr>
                <w:rFonts w:ascii="Times New Roman" w:eastAsia="Times New Roman" w:hAnsi="Times New Roman" w:cs="Times New Roman"/>
                <w:color w:val="000000"/>
                <w:lang w:eastAsia="en-IN"/>
              </w:rPr>
              <w:t xml:space="preserve">; Mice and cell line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DOI" : "10.1016/j.cell.2010.06.003.Insulin", "abstract" : "The broad expression of the insulin receptor suggests that the spectrum of insulin function has not been fully described. A cell type expressing this receptor is the osteoblast, a bone-specific cell favoring glucose metabolism through a hormone, osteocalcin, that becomes active once uncarboxylated. We show here that insulin signaling in osteoblasts is necessary for whole-body glucose homeostasis because it increases osteocalcin activity. To achieve this function insulin signaling in osteoblasts takes advantage of the regulation of osteoclastic bone resorption exerted by osteoblasts. Indeed, since bone resorption occurs at a pH acid enough to decarboxylate proteins, osteoclasts determine the carboxylation status and function of osteocalcin. Accordingly, increasing or decreasing insulin signaling in osteoblasts promotes or hampers glucose metabolism in a bone resorption-dependent manner in mice and humans. Hence, in a feed-forward loop, insulin signals in osteoblasts to activate a hormone, osteocalcin, that promotes glucose metabolism.", "author" : [ { "dropping-particle" : "", "family" : "Ferron", "given" : "Mathieu", "non-dropping-particle" : "", "parse-names" : false, "suffix" : "" }, { "dropping-particle" : "", "family" : "Wei", "given" : "Jianwen", "non-dropping-particle" : "", "parse-names" : false, "suffix" : "" }, { "dropping-particle" : "", "family" : "Yoshizawa", "given" : "Tatsuya", "non-dropping-particle" : "", "parse-names" : false, "suffix" : "" }, { "dropping-particle" : "Del", "family" : "Fattore", "given" : "Andrea", "non-dropping-particle" : "", "parse-names" : false, "suffix" : "" }, { "dropping-particle" : "", "family" : "DePinho", "given" : "Ronald A", "non-dropping-particle" : "", "parse-names" : false, "suffix" : "" }, { "dropping-particle" : "", "family" : "Teti", "given" : "Anna", "non-dropping-particle" : "", "parse-names" : false, "suffix" : "" }, { "dropping-particle" : "", "family" : "Ducy", "given" : "Patricia", "non-dropping-particle" : "", "parse-names" : false, "suffix" : "" }, { "dropping-particle" : "", "family" : "Karsenty", "given" : "Gerard", "non-dropping-particle" : "", "parse-names" : false, "suffix" : "" } ], "container-title" : "Cell", "id" : "ITEM-1", "issue" : "2", "issued" : { "date-parts" : [ [ "2010" ] ] }, "page" : "296-308", "title" : "Insulin signaling in osteoblasts integrates bone remodeling and energy metabolism", "type" : "article-journal", "volume" : "142" }, "uris" : [ "http://www.mendeley.com/documents/?uuid=9c1fdd25-9e7b-4ab5-872d-e187605723dc" ] } ], "mendeley" : { "formattedCitation" : "(284)", "plainTextFormattedCitation" : "(284)", "previouslyFormattedCitation" : "&lt;sup&gt;284&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284)</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insulin action</w:t>
            </w:r>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ina</w:t>
            </w:r>
            <w:proofErr w:type="spellEnd"/>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adp1</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 xml:space="preserve">Mouse embryonic fibroblast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DOI" : "10.1371/journal.pone.0006189", "ISSN" : "1932-6203", "PMID" : "19593385", "abstract" : "The signaling pathways imposing hormonal control over adipocyte differentiation are poorly understood. While insulin and Akt signaling have been found previously to be essential for adipogenesis, the relative importance of their many downstream branches have not been defined. One direct substrate that is inhibited by Akt-mediated phosphorylation is the tuberous sclerosis complex 2 (TSC2) protein, which associates with TSC1 and acts as a critical negative regulator of the mammalian target of rapamycin (mTOR) complex 1 (mTORC1). Loss of function of the TSC1-TSC2 complex results in constitutive mTORC1 signaling and, through mTORC1-dependent feedback mechanisms and loss of mTORC2 activity, leads to a concomitant block of Akt signaling to its other downstream targets.", "author" : [ { "dropping-particle" : "", "family" : "Zhang", "given" : "Hui H", "non-dropping-particle" : "", "parse-names" : false, "suffix" : "" }, { "dropping-particle" : "", "family" : "Huang", "given" : "Jingxiang", "non-dropping-particle" : "", "parse-names" : false, "suffix" : "" }, { "dropping-particle" : "", "family" : "D\u00fcvel", "given" : "Katrin", "non-dropping-particle" : "", "parse-names" : false, "suffix" : "" }, { "dropping-particle" : "", "family" : "Boback", "given" : "Bernard", "non-dropping-particle" : "", "parse-names" : false, "suffix" : "" }, { "dropping-particle" : "", "family" : "Wu", "given" : "Shulin", "non-dropping-particle" : "", "parse-names" : false, "suffix" : "" }, { "dropping-particle" : "", "family" : "Squillace", "given" : "Rachel M", "non-dropping-particle" : "", "parse-names" : false, "suffix" : "" }, { "dropping-particle" : "", "family" : "Wu", "given" : "Chin-Lee", "non-dropping-particle" : "", "parse-names" : false, "suffix" : "" }, { "dropping-particle" : "", "family" : "Manning", "given" : "Brendan D", "non-dropping-particle" : "", "parse-names" : false, "suffix" : "" } ], "container-title" : "PloS one", "id" : "ITEM-1", "issue" : "7", "issued" : { "date-parts" : [ [ "2009", "1" ] ] }, "page" : "e6189", "title" : "Insulin stimulates adipogenesis through the Akt-TSC2-mTORC1 pathway.", "type" : "article-journal", "volume" : "4" }, "uris" : [ "http://www.mendeley.com/documents/?uuid=8b412533-6b8e-4ef4-aca1-db8172756e66" ] } ], "mendeley" : { "formattedCitation" : "(285)", "plainTextFormattedCitation" : "(285)", "previouslyFormattedCitation" : "&lt;sup&gt;285&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285)</w:t>
            </w:r>
            <w:r w:rsidRPr="00E901D6">
              <w:rPr>
                <w:rFonts w:ascii="Times New Roman" w:eastAsia="Times New Roman" w:hAnsi="Times New Roman" w:cs="Times New Roman"/>
                <w:color w:val="000000"/>
                <w:lang w:eastAsia="en-IN"/>
              </w:rPr>
              <w:fldChar w:fldCharType="end"/>
            </w:r>
            <w:r w:rsidRPr="00E901D6">
              <w:rPr>
                <w:rFonts w:ascii="Times New Roman" w:eastAsia="Times New Roman" w:hAnsi="Times New Roman" w:cs="Times New Roman"/>
                <w:color w:val="000000"/>
                <w:lang w:eastAsia="en-IN"/>
              </w:rPr>
              <w:t xml:space="preserve">; Mice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DOI" : "10.1194/jlr.M015396", "ISSN" : "0022-2275", "PMID" : "21700834", "abstract" : "Insulin signaling in the central nervous system (CNS) is required for the inhibitory effect of insulin on glucose production. Our aim was to determine whether the CNS is also involved in the stimulatory effect of circulating insulin on the tissue-specific retention of fatty acid (FA) from plasma. In wild-type mice, hyperinsulinemic-euglycemic clamp conditions stimulated the retention of both plasma triglyceride-derived FA and plasma albumin-bound FA in the various white adipose tissues (WAT) but not in other tissues, including brown adipose tissue (BAT). Intracerebroventricular (ICV) administration of insulin induced a similar pattern of tissue-specific FA partitioning. This effect of ICV insulin administration was not associated with activation of the insulin signaling pathway in adipose tissue. ICV administration of tolbutamide, a K(ATP) channel blocker, considerably reduced (during hyperinsulinemic-euglycemic clamp conditions) and even completely blocked (during ICV administration of insulin) WAT-specific retention of FA from plasma. This central effect of insulin was absent in CD36-deficient mice, indicating that CD36 is the predominant FA transporter in insulin-stimulated FA retention by WAT. In diet-induced insulin-resistant mice, these stimulating effects of insulin (circulating or ICV administered) on FA retention in WAT were lost. In conclusion, in insulin-sensitive mice, circulating insulin stimulates tissue-specific partitioning of plasma-derived FA in WAT in part through activation of K(ATP) channels in the CNS. Apparently, circulating insulin stimulates fatty acid uptake in WAT but not in BAT, directly and indirectly through the CNS.", "author" : [ { "dropping-particle" : "", "family" : "Coomans", "given" : "Claudia P", "non-dropping-particle" : "", "parse-names" : false, "suffix" : "" }, { "dropping-particle" : "", "family" : "Geerling", "given" : "Janine J", "non-dropping-particle" : "", "parse-names" : false, "suffix" : "" }, { "dropping-particle" : "", "family" : "Guigas", "given" : "Bruno", "non-dropping-particle" : "", "parse-names" : false, "suffix" : "" }, { "dropping-particle" : "", "family" : "Hoek", "given" : "Anita M", "non-dropping-particle" : "van den", "parse-names" : false, "suffix" : "" }, { "dropping-particle" : "", "family" : "Parlevliet", "given" : "Edwin T", "non-dropping-particle" : "", "parse-names" : false, "suffix" : "" }, { "dropping-particle" : "", "family" : "Ouwens", "given" : "D Margriet", "non-dropping-particle" : "", "parse-names" : false, "suffix" : "" }, { "dropping-particle" : "", "family" : "Pijl", "given" : "Hanno", "non-dropping-particle" : "", "parse-names" : false, "suffix" : "" }, { "dropping-particle" : "", "family" : "Voshol", "given" : "Peter J", "non-dropping-particle" : "", "parse-names" : false, "suffix" : "" }, { "dropping-particle" : "", "family" : "Rensen", "given" : "Patrick C N", "non-dropping-particle" : "", "parse-names" : false, "suffix" : "" }, { "dropping-particle" : "", "family" : "Havekes", "given" : "Louis M", "non-dropping-particle" : "", "parse-names" : false, "suffix" : "" }, { "dropping-particle" : "", "family" : "Romijn", "given" : "Johannes a", "non-dropping-particle" : "", "parse-names" : false, "suffix" : "" } ], "container-title" : "Journal of lipid research", "id" : "ITEM-1", "issue" : "9", "issued" : { "date-parts" : [ [ "2011", "9" ] ] }, "page" : "1712-22", "title" : "Circulating insulin stimulates fatty acid retention in white adipose tissue via K-ATP channel activation in the central nervous system only in insulin-sensitive mice.", "type" : "article-journal", "volume" : "52" }, "uris" : [ "http://www.mendeley.com/documents/?uuid=a073001e-94c3-4df1-b3fb-daa54a53ebe7" ] } ], "mendeley" : { "formattedCitation" : "(286)", "plainTextFormattedCitation" : "(286)", "previouslyFormattedCitation" : "&lt;sup&gt;286&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286)</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insulin action</w:t>
            </w:r>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ina</w:t>
            </w:r>
            <w:proofErr w:type="spellEnd"/>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tri1</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 xml:space="preserve">Rat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Exogenously induced hyperinsulinemia can increase in vivo triglyceride production in rats receiving dietary fructose, either as monosaccharide or as sucrose, but not in those receiving only glucose. Thus, in the presence of fructose, but not glucose, insulin stimulates triglyceride production. Dietary fructose can also impair the removal of circulating triglyceride. Exogenous insulin overcomes this fructose-associated impairment of triglyceride removal. On the other hand, streptozotocin-diabetic rats showed a suppressed triglyceride secretion rate (TgSR) but their plasma triglyceride level was unchanged. Therefore, insulin deficiency may result in not only decreased production of triglyceride but also impaired triglyceride removal from the circulation. Fructose-fed diabetic rats showed higher plasma triglyceride levels than chow-fed diabetic rats without a concomitant increase in TgSR, suggesting impaired triglyceride removal from the circulation induced by fructose in diabetic rats. Glucose-fed diabetic rats did not differ in TgSR or plasma triglyceride level from chow-fed diabetic rats. These observations indicate that circulating insulin and dietary fructose, but not glucose, have a key role in very-low-density lipoprotein triglyceride turnover in rats.", "author" : [ { "dropping-particle" : "", "family" : "Iwai", "given" : "M", "non-dropping-particle" : "", "parse-names" : false, "suffix" : "" }, { "dropping-particle" : "", "family" : "Yoshino", "given" : "G", "non-dropping-particle" : "", "parse-names" : false, "suffix" : "" }, { "dropping-particle" : "", "family" : "T", "given" : "Kazumi.", "non-dropping-particle" : "", "parse-names" : false, "suffix" : "" }, { "dropping-particle" : "", "family" : "Matsuba", "given" : "K", "non-dropping-particle" : "", "parse-names" : false, "suffix" : "" }, { "dropping-particle" : "", "family" : "Matsushita", "given" : "M", "non-dropping-particle" : "", "parse-names" : false, "suffix" : "" }, { "dropping-particle" : "", "family" : "Iwatani", "given" : "I", "non-dropping-particle" : "", "parse-names" : false, "suffix" : "" }, { "dropping-particle" : "", "family" : "Morita", "given" : "M", "non-dropping-particle" : "", "parse-names" : false, "suffix" : "" }, { "dropping-particle" : "", "family" : "Baba", "given" : "S", "non-dropping-particle" : "", "parse-names" : false, "suffix" : "" } ], "container-title" : "Diabetes Research and Clinical Practice", "id" : "ITEM-1", "issued" : { "date-parts" : [ [ "1989" ] ] }, "page" : "S115-8", "title" : "The role of insulin in triglyceride turnover in rats.", "type" : "article-journal", "volume" : "7" }, "uris" : [ "http://www.mendeley.com/documents/?uuid=10006112-110a-4984-b683-e6b4ba47d9f4" ] } ], "mendeley" : { "formattedCitation" : "(287)", "plainTextFormattedCitation" : "(287)", "previouslyFormattedCitation" : "&lt;sup&gt;287&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287)</w:t>
            </w:r>
            <w:r w:rsidRPr="00E901D6">
              <w:rPr>
                <w:rFonts w:ascii="Times New Roman" w:eastAsia="Times New Roman" w:hAnsi="Times New Roman" w:cs="Times New Roman"/>
                <w:color w:val="000000"/>
                <w:lang w:eastAsia="en-IN"/>
              </w:rPr>
              <w:fldChar w:fldCharType="end"/>
            </w:r>
            <w:r w:rsidRPr="00E901D6">
              <w:rPr>
                <w:rFonts w:ascii="Times New Roman" w:eastAsia="Times New Roman" w:hAnsi="Times New Roman" w:cs="Times New Roman"/>
                <w:color w:val="000000"/>
                <w:lang w:eastAsia="en-IN"/>
              </w:rPr>
              <w:t xml:space="preserve">; Mice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Type II diabetes represents the most common form of diabetes in humans and is a major cause of morbidity and mortality.! In any individual patient, the primary metabolic abnormality initiating this disease process remains elusive, in spite of extensive study of the human condition and multiple animal models.2-5 Most of these models share several features with human type II diabetes, including glucose intolerance associated with hyperinsulinemia, insulin resistance, and obesity. We describe here transgenic mice that represent a novel model of early type II diabetes. They share many physiologic characteristics with other rodent models of type II diabetes, but they are not obese. They are not the result of a poorly defined mutation that may cause extensive abnormalities beyond those seen in glucose homeostasis, and they are not the result of surgical or pharmacologic manipulation. The metabolic abnormalities seen in these transgenics result from the introduction of multiple copies of the normal human insulin gene into their genome. The production of these transgenics has been previously described.6 Briefly, an 8.8 kilobase (kb) human genomic DNA fragment was introduced by pronuclear microinjection. This DNA fragment includes the entire human preproinsulin gene plus ~2 kb of 5' flanking sequences and &gt;5 kb of 3' genomic sequence. This 5' region contains all the known cis-acting elements that regulate the insulin gene.1-!! The two homozygous transgenic lines analyzed in our study were derived from two independent founder animals, and carry 8 and 32 copies of the human insulin gene, respectively. These copies of the human gene are stably integrated and transmitted to offspring in an autosomal dominant fashion, implying that insertion occurred in each founder at a single site, with the multiple copies of the transgene inherited as a single genetic unit. Expression of the human gene was confirmed at both the RNA and protein levels, and correct tissue specificity of expression has been maintained.6 These transgenics were found to be chronically hyperinsulinemic, with total plasma insulin levels roughly correlating with insulin gene copy number, suggesting a gene dosage effect. In these animals, hyperinsulinemia is the primary event, resulting from the introduction of additional insulin genes. The data presented here demonstrate that hyperinsulinemia itself can result in physiologic abnormalities typical of early stages of type II diabetes.", "author" : [ { "dropping-particle" : "", "family" : "Marbani", "given" : "S Lee", "non-dropping-particle" : "", "parse-names" : false, "suffix" : "" }, { "dropping-particle" : "", "family" : "Roth", "given" : "Jesse", "non-dropping-particle" : "", "parse-names" : false, "suffix" : "" } ], "chapter-number" : "13", "container-title" : "Lessons from Animal Diabetes VI", "edition" : "VI", "editor" : [ { "dropping-particle" : "", "family" : "Shafrir", "given" : "Eleazar", "non-dropping-particle" : "", "parse-names" : false, "suffix" : "" } ], "id" : "ITEM-1", "issued" : { "date-parts" : [ [ "1996" ] ] }, "page" : "420", "publisher" : "Birkh\u00e4user Basel", "title" : "Transgenic hyperinsulinemia : A mouse model of insulin resistance and glucose intolerance without obesity", "type" : "chapter" }, "uris" : [ "http://www.mendeley.com/documents/?uuid=1876de4e-4874-47c9-a4d9-a97d4bb464ff" ] } ], "mendeley" : { "formattedCitation" : "(288)", "plainTextFormattedCitation" : "(288)", "previouslyFormattedCitation" : "&lt;sup&gt;288&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288)</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keto</w:t>
            </w:r>
            <w:proofErr w:type="spellEnd"/>
            <w:r w:rsidRPr="00E901D6">
              <w:rPr>
                <w:rFonts w:ascii="Times New Roman" w:eastAsia="Times New Roman" w:hAnsi="Times New Roman" w:cs="Times New Roman"/>
                <w:color w:val="000000"/>
                <w:lang w:eastAsia="en-IN"/>
              </w:rPr>
              <w:t xml:space="preserve"> acids</w:t>
            </w:r>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ktg</w:t>
            </w:r>
            <w:proofErr w:type="spellEnd"/>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cfn1</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 xml:space="preserve">Rat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1. The effects of starvation and diabetes on brain fuel metabolism were examined by measuring arteriovenous differences for glucose, lactate, acetoacetate and 3-hydroxybutyrate across the brains of anaesthetized fed, starved and diabetic rats. 2. In fed animals glucose represented the sole oxidative fuel of the brain. 3. After 48h of starvation, ketone-body concentrations were about 2mm and ketone-body uptake accounted for 25% of the calculated O(2) consumption: the arteriovenous difference for glucose was not diminished, but lactate release was increased, suggesting inhibition of pyruvate oxidation. 4. In severe diabetic ketosis, induced by either streptozotocin or phlorrhizin (total blood ketone bodies &gt;7mm), the uptake of ketone bodies was further increased and accounted for 45% of the brain's oxidative metabolism, and the arteriovenous difference for glucose was decreased by one-third. The arteriovenous difference for lactate was increased significantly in the phlorrhizin-treated rats. 5. Infusion of 3-hydroxybutyrate into starved rats caused marked increases in the arteriovenous differences for lactate and both ketone bodies. 6. To study the mechanisms of these changes, steady-state concentrations of intermediates and co-factors of the glycolytic pathway were determined in freeze-blown brain. 7. Starved rats had increased concentrations of acetyl-CoA. 8. Rats with diabetic ketosis had increased concentrations of fructose 6-phosphate and decreased concentrations of fructose 1,6-diphosphate, indicating an inhibition of phosphofructokinase. 9. The concentrations of acetyl-CoA, glycogen and citrate, a potent inhibitor of phosphofructokinase, were increased in the streptozotocin-treated rats. 10. The data suggest that cerebral glucose uptake is decreased in diabetic ketoacidosis owing to inhibition of phosphofructokinase as a result of the increase in brain citrate. 11. The inhibition of brain pyruvate oxidation in starvation and diabetes can be related to the accelerated rate of ketone-body metabolism; however, we found no correlation between the decrease in glucose uptake in the diabetic state and the arteriovenous difference for ketone bodies. 12. The data also suggest that the rates of acetoacetate and 3-hydroxybutyrate utilization by brain are governed by their concentrations in plasma. 13. The finding of very low concentrations of acetoacetate and 3-hydroxybutyrate in brain compared with plasma suggests that diffusion across the blood-brain barrie\u2026", "author" : [ { "dropping-particle" : "", "family" : "Ruderman", "given" : "By Neil B", "non-dropping-particle" : "", "parse-names" : false, "suffix" : "" }, { "dropping-particle" : "", "family" : "Ross", "given" : "Peter S", "non-dropping-particle" : "", "parse-names" : false, "suffix" : "" }, { "dropping-particle" : "", "family" : "Berger", "given" : "Michael", "non-dropping-particle" : "", "parse-names" : false, "suffix" : "" }, { "dropping-particle" : "", "family" : "Goodman", "given" : "Michael N", "non-dropping-particle" : "", "parse-names" : false, "suffix" : "" } ], "container-title" : "Biochemical Journal", "id" : "ITEM-1", "issue" : "1", "issued" : { "date-parts" : [ [ "1974" ] ] }, "page" : "1-10", "title" : "Regulation of Glucose and Ketone-Body Metabolism in Brain of Anaesthetized Rats", "type" : "article-journal", "volume" : "138" }, "uris" : [ "http://www.mendeley.com/documents/?uuid=883913e9-e0fb-445a-926d-6f10b7c90f43" ] } ], "mendeley" : { "formattedCitation" : "(289)", "plainTextFormattedCitation" : "(289)", "previouslyFormattedCitation" : "&lt;sup&gt;289&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289)</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keto</w:t>
            </w:r>
            <w:proofErr w:type="spellEnd"/>
            <w:r w:rsidRPr="00E901D6">
              <w:rPr>
                <w:rFonts w:ascii="Times New Roman" w:eastAsia="Times New Roman" w:hAnsi="Times New Roman" w:cs="Times New Roman"/>
                <w:color w:val="000000"/>
                <w:lang w:eastAsia="en-IN"/>
              </w:rPr>
              <w:t xml:space="preserve"> acids</w:t>
            </w:r>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ktg</w:t>
            </w:r>
            <w:proofErr w:type="spellEnd"/>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ins1</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Pancreatic beta cells</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The various neutral amino acids and aliphatic 2-keto acids exhibit differential effects on insulin secretion. The common denominator for all these effects is the 2-ketoglutarate generation in the pancreatic B-cell mitochondria. The neutral amino acids l-leucine and l-norvaline and the aliphatic ketomonocarboxylic acids 2-ketoisocaproate, 2-ketocaproate, 2-ketovalerate, and 2-keto-3-methylvalerate all stimulate insulin secretion and increase 2-ketoglutarate generation in pancreatic B-cell mitochondria through activation of glutamate dehydrogenase and transamination with l-glutamate and l-glutamine, respectively. The neutral amino acids l-valine,l-norleucine, and l-alanine and the aliphatic 2-keto acids 2-ketoisovalerate and pyruvate do not stimulate insulin secretion and do not increase 2-ketoglutarate generation in pancreatic B-cell mitochondria. Inhibition of 2-keto acid induced insulin secretion by l-valine and l-isoleucine is accompanied by reduced 2-ketoglutarate generation in pancreatic B-cell mitochondria. Thus intramitochondrial 2-ketoglutarate generation in pancreatic B-cells may regulate the insulin secretory potency of amino acids and 2-keto acids.", "author" : [ { "dropping-particle" : "", "family" : "Lenzen", "given" : "S.", "non-dropping-particle" : "", "parse-names" : false, "suffix" : "" }, { "dropping-particle" : "", "family" : "Schmidt", "given" : "W.", "non-dropping-particle" : "", "parse-names" : false, "suffix" : "" }, { "dropping-particle" : "", "family" : "Rustenbeck", "given" : "I.", "non-dropping-particle" : "", "parse-names" : false, "suffix" : "" }, { "dropping-particle" : "", "family" : "Panten", "given" : "U.", "non-dropping-particle" : "", "parse-names" : false, "suffix" : "" } ], "container-title" : "Bioscience Reports", "id" : "ITEM-1", "issue" : "2", "issued" : { "date-parts" : [ [ "1986" ] ] }, "page" : "163-9", "title" : "3-Ketoglutarate generation in pancreatic B-cell mitochondria regulates insulin secretory action of amino acids and 2-keto acids", "type" : "article-journal", "volume" : "6" }, "uris" : [ "http://www.mendeley.com/documents/?uuid=22798f47-b971-430c-b012-dd28abadd741" ] } ], "mendeley" : { "formattedCitation" : "(290)", "plainTextFormattedCitation" : "(290)", "previouslyFormattedCitation" : "&lt;sup&gt;290&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290)</w:t>
            </w:r>
            <w:r w:rsidRPr="00E901D6">
              <w:rPr>
                <w:rFonts w:ascii="Times New Roman" w:eastAsia="Times New Roman" w:hAnsi="Times New Roman" w:cs="Times New Roman"/>
                <w:color w:val="000000"/>
                <w:lang w:eastAsia="en-IN"/>
              </w:rPr>
              <w:fldChar w:fldCharType="end"/>
            </w:r>
            <w:r w:rsidRPr="00E901D6">
              <w:rPr>
                <w:rFonts w:ascii="Times New Roman" w:eastAsia="Times New Roman" w:hAnsi="Times New Roman" w:cs="Times New Roman"/>
                <w:color w:val="000000"/>
                <w:lang w:eastAsia="en-IN"/>
              </w:rPr>
              <w:t xml:space="preserve">; Rat pancreatic islet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ISSN" : "0021-9258", "PMID" : "6993486", "abstract" : "Insulin release evoked by 2-ketoisocaproate from isolated rat pancreatic islets was inhibited by L-valine, L-isoleucine, L-norvaline, and L-norleucine. The stereo-specificity of the inhibition and the finding that the decrease in secretory rate was correlated to the capacity of these amino acids to undergo transamination with the keto acid secretagogue suggested that a branched chain amino acid aminotransferase enzyme was the site of interaction of these substrates. The stimulation of transamination by these amino acids was accompanied by a decrease in the primary decarboxylation and oxidation of 2-ketoisocaproate in the tissue and a reduction in islet acetoacetate production. The oxidation of the amino acid substrate was slightly increased in the presence of 2-ketoisocaproate. Nevertheless, the oxidation rate of exogenous substrates and respiration were higher in the presence of 2-ketoisocaproate than when this substrate was combined with an amino acid. The action of 2-ketoisocaproate to increase the ratios of NADH/NAD+ and NADPH/NADP+, to enhance the uptake of 45Ca by islet tissue, and to promote proinsulin biosynthesis was also suppressed by the addition of branched chain amino acids to the incubation media. Radioisotopic uptake measurements suggested that many of these observations could be related to changes in the intracellular concentration of 2-ketoisocaproate in islet tissue.", "author" : [ { "dropping-particle" : "", "family" : "Hutton", "given" : "John C", "non-dropping-particle" : "", "parse-names" : false, "suffix" : "" }, { "dropping-particle" : "", "family" : "Sener", "given" : "Abdullah", "non-dropping-particle" : "", "parse-names" : false, "suffix" : "" }, { "dropping-particle" : "", "family" : "Malaisse", "given" : "Willy J", "non-dropping-particle" : "", "parse-names" : false, "suffix" : "" } ], "container-title" : "The Journal of biological chemistry", "id" : "ITEM-1", "issue" : "15", "issued" : { "date-parts" : [ [ "1980", "8", "10" ] ] }, "page" : "7340-6", "title" : "Interaction of branched chain amino acids and keto acids upon pancreatic islet metabolism and insulin secretion.", "type" : "article-journal", "volume" : "255" }, "uris" : [ "http://www.mendeley.com/documents/?uuid=1d827cd9-80d9-4810-a746-984660033c69" ] } ], "mendeley" : { "formattedCitation" : "(291)", "plainTextFormattedCitation" : "(291)", "previouslyFormattedCitation" : "&lt;sup&gt;291&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291)</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Keto</w:t>
            </w:r>
            <w:proofErr w:type="spellEnd"/>
            <w:r w:rsidRPr="00E901D6">
              <w:rPr>
                <w:rFonts w:ascii="Times New Roman" w:eastAsia="Times New Roman" w:hAnsi="Times New Roman" w:cs="Times New Roman"/>
                <w:color w:val="000000"/>
                <w:lang w:eastAsia="en-IN"/>
              </w:rPr>
              <w:t xml:space="preserve"> acids</w:t>
            </w:r>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ktg</w:t>
            </w:r>
            <w:proofErr w:type="spellEnd"/>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inr0</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 xml:space="preserve">Mammalian cell culture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Pyruvate efficiently protected V79 Chinese hamster cells against the lethal effects of hydrogen peroxide. Protection was also provided by other alpha-ketoacids, such as alpha-ketobutyrate, alpha-ketoglutarate and alpha-ketoadipate, although higher concentrations were required. The corresponding beta-ketoacids had no effect. The results indicate that pyruvate and other alpha-ketoacids possess antioxidant activity in vitro and, probably, in vivo.", "author" : [ { "dropping-particle" : "", "family" : "Andrae", "given" : "U", "non-dropping-particle" : "", "parse-names" : false, "suffix" : "" }, { "dropping-particle" : "", "family" : "Singh", "given" : "J", "non-dropping-particle" : "", "parse-names" : false, "suffix" : "" }, { "dropping-particle" : "", "family" : "Ziegler-Skylakakis", "given" : "K", "non-dropping-particle" : "", "parse-names" : false, "suffix" : "" } ], "container-title" : "Toxicology Letters", "id" : "ITEM-1", "issue" : "2-3", "issued" : { "date-parts" : [ [ "1985" ] ] }, "page" : "93-8", "title" : "Pyruvate and related alpha-ketoacids protect mammalian cells in culture against hydrogen peroxide-induced cytotoxicity.", "type" : "article-journal", "volume" : "28" }, "uris" : [ "http://www.mendeley.com/documents/?uuid=be707861-18f3-4570-9653-a7a4c3988dfb" ] } ], "mendeley" : { "formattedCitation" : "(292)", "plainTextFormattedCitation" : "(292)", "previouslyFormattedCitation" : "&lt;sup&gt;292&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292)</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klotho</w:t>
            </w:r>
            <w:proofErr w:type="spellEnd"/>
            <w:r w:rsidRPr="00E901D6">
              <w:rPr>
                <w:rFonts w:ascii="Times New Roman" w:eastAsia="Times New Roman" w:hAnsi="Times New Roman" w:cs="Times New Roman"/>
                <w:color w:val="000000"/>
                <w:lang w:eastAsia="en-IN"/>
              </w:rPr>
              <w:t xml:space="preserve"> gene</w:t>
            </w:r>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klt</w:t>
            </w:r>
            <w:proofErr w:type="spellEnd"/>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fty0</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 xml:space="preserve">Mice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DOI" : "10.1096/fj.09-152488", "ISSN" : "1530-6860", "PMID" : "20418498", "abstract" : "Identifying factors that accelerate the aging process can provide important therapeutic targets for slowing down this process. Misregulation of phosphate homeostasis has been noted in various skeletal, cardiac, and renal diseases, but the exact role of phosphate toxicity in mammalian aging is not clearly defined. Phosphate is widely distributed in the body and is involved in cell signaling, energy metabolism, nucleic acid synthesis, and the maintenance of acid-base balance by urinary buffering. In this study, we used an in vivo genetic approach to determine the role of phosphate toxicity in mammalian aging. Klotho-knockout mice (klotho(-/-)) have a short life span and show numerous physical, biochemical, and morphological features consistent with premature aging, including kyphosis, uncoordinated movement, hypogonadism, infertility, severe skeletal muscle wasting, emphysema, and osteopenia, as well as generalized atrophy of the skin, intestine, thymus, and spleen. Molecular and biochemical analyses suggest that increased renal activity of sodium-phosphate cotransporters (NaPi2a) leads to severe hyperphosphatemia in klotho(-/-) mice. Genetically reducing serum phosphate levels in klotho(-/-) mice by generating a NaPi2a and klotho double-knockout (NaPi2a(-/-)/klotho(-/-)) strain resulted in amelioration of premature aging-like features. The NaPi2a(-/-)/klotho(-/-) double-knockout mice regained reproductive ability, recovered their body weight, reduced their organ atrophy, and suppressed ectopic calcifications, with the resulting effect being prolonged survival. More important, when hyperphosphatemia was induced in NaPi2a(-/-)/klotho(-/-) mice by feeding with a high-phosphate diet, premature aging-like features reappeared, clearly suggesting that phosphate toxicity is the main cause of premature aging in klotho(-/-) mice. The results of our dietary and genetic manipulation studies provide in vivo evidence for phosphate toxicity accelerating the aging process and suggest a novel role for phosphate in mammalian aging.", "author" : [ { "dropping-particle" : "", "family" : "Ohnishi", "given" : "Mutsuko", "non-dropping-particle" : "", "parse-names" : false, "suffix" : "" }, { "dropping-particle" : "", "family" : "Razzaque", "given" : "M Shawkat", "non-dropping-particle" : "", "parse-names" : false, "suffix" : "" } ], "container-title" : "FASEB journal : official publication of the Federation of American Societies for Experimental Biology", "id" : "ITEM-1", "issue" : "9", "issued" : { "date-parts" : [ [ "2010", "9" ] ] }, "page" : "3562-71", "title" : "Dietary and genetic evidence for phosphate toxicity accelerating mammalian aging.", "type" : "article-journal", "volume" : "24" }, "uris" : [ "http://www.mendeley.com/documents/?uuid=cb46bd52-1bb7-4a95-b616-02d148dd0d84" ] } ], "mendeley" : { "formattedCitation" : "(293)", "plainTextFormattedCitation" : "(293)", "previouslyFormattedCitation" : "&lt;sup&gt;293&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293)</w:t>
            </w:r>
            <w:r w:rsidRPr="00E901D6">
              <w:rPr>
                <w:rFonts w:ascii="Times New Roman" w:eastAsia="Times New Roman" w:hAnsi="Times New Roman" w:cs="Times New Roman"/>
                <w:color w:val="000000"/>
                <w:lang w:eastAsia="en-IN"/>
              </w:rPr>
              <w:fldChar w:fldCharType="end"/>
            </w:r>
            <w:r w:rsidRPr="00E901D6">
              <w:rPr>
                <w:rFonts w:ascii="Times New Roman" w:eastAsia="Times New Roman" w:hAnsi="Times New Roman" w:cs="Times New Roman"/>
                <w:color w:val="000000"/>
                <w:lang w:eastAsia="en-IN"/>
              </w:rPr>
              <w:t xml:space="preserve">; Mice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DOI" : "10.1038/36285", "ISSN" : "0028-0836", "PMID" : "9363890", "abstract" : "A new gene, termed klotho, has been identified that is involved in the suppression of several ageing phenotypes. A defect in klotho gene expression in the mouse results in a syndrome that resembles human ageing, including a short lifespan, infertility, arteriosclerosis, skin atrophy, osteoporosis and emphysema. The gene encodes a membrane protein that shares sequence similarity with the beta-glucosidase enzymes. The klotho gene product may function as part of a signalling pathway that regulates ageing in vivo and morbidity in age-related diseases.", "author" : [ { "dropping-particle" : "", "family" : "Kuro-o", "given" : "Makoto", "non-dropping-particle" : "", "parse-names" : false, "suffix" : "" }, { "dropping-particle" : "", "family" : "Matsumura", "given" : "Yutaka", "non-dropping-particle" : "", "parse-names" : false, "suffix" : "" }, { "dropping-particle" : "", "family" : "Aizawa", "given" : "Hiroki", "non-dropping-particle" : "", "parse-names" : false, "suffix" : "" }, { "dropping-particle" : "", "family" : "Kawaguchi", "given" : "Hiroshi", "non-dropping-particle" : "", "parse-names" : false, "suffix" : "" }, { "dropping-particle" : "", "family" : "Suga", "given" : "Tatsuo", "non-dropping-particle" : "", "parse-names" : false, "suffix" : "" }, { "dropping-particle" : "", "family" : "Utsugi", "given" : "Toshihiro", "non-dropping-particle" : "", "parse-names" : false, "suffix" : "" }, { "dropping-particle" : "", "family" : "Ohyama", "given" : "Yoshio", "non-dropping-particle" : "", "parse-names" : false, "suffix" : "" }, { "dropping-particle" : "", "family" : "Kurabayashi", "given" : "Masahiko", "non-dropping-particle" : "", "parse-names" : false, "suffix" : "" }, { "dropping-particle" : "", "family" : "Kaname", "given" : "Tadashi", "non-dropping-particle" : "", "parse-names" : false, "suffix" : "" }, { "dropping-particle" : "", "family" : "Kume", "given" : "Eisuke", "non-dropping-particle" : "", "parse-names" : false, "suffix" : "" }, { "dropping-particle" : "", "family" : "Iwasaki", "given" : "Hitoshi", "non-dropping-particle" : "", "parse-names" : false, "suffix" : "" }, { "dropping-particle" : "", "family" : "Iida", "given" : "Akihiro", "non-dropping-particle" : "", "parse-names" : false, "suffix" : "" }, { "dropping-particle" : "", "family" : "Shiraki-Iida", "given" : "Takako", "non-dropping-particle" : "", "parse-names" : false, "suffix" : "" }, { "dropping-particle" : "", "family" : "Nishikawa", "given" : "Satoshi", "non-dropping-particle" : "", "parse-names" : false, "suffix" : "" }, { "dropping-particle" : "", "family" : "Nagai", "given" : "Ryozo", "non-dropping-particle" : "", "parse-names" : false, "suffix" : "" }, { "dropping-particle" : "", "family" : "Nabeshima", "given" : "Yo-ichi", "non-dropping-particle" : "", "parse-names" : false, "suffix" : "" } ], "container-title" : "Nature", "id" : "ITEM-1", "issue" : "6655", "issued" : { "date-parts" : [ [ "1997", "11", "6" ] ] }, "page" : "45-51", "title" : "Mutation of the mouse klotho gene leads to a syndrome resembling ageing.", "type" : "article-journal", "volume" : "390" }, "uris" : [ "http://www.mendeley.com/documents/?uuid=3e4f9c2d-c2e9-42a0-b15a-6e5eba2c6031" ] } ], "mendeley" : { "formattedCitation" : "(294)", "plainTextFormattedCitation" : "(294)", "previouslyFormattedCitation" : "&lt;sup&gt;294&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294)</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klotho</w:t>
            </w:r>
            <w:proofErr w:type="spellEnd"/>
            <w:r w:rsidRPr="00E901D6">
              <w:rPr>
                <w:rFonts w:ascii="Times New Roman" w:eastAsia="Times New Roman" w:hAnsi="Times New Roman" w:cs="Times New Roman"/>
                <w:color w:val="000000"/>
                <w:lang w:eastAsia="en-IN"/>
              </w:rPr>
              <w:t xml:space="preserve"> gene</w:t>
            </w:r>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klt</w:t>
            </w:r>
            <w:proofErr w:type="spellEnd"/>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ina0</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 xml:space="preserve">Mice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DOI" : "10.1096/fj.10-167056", "ISSN" : "1530-6860", "PMID" : "21382979", "abstract" : "Klotho is a multifunctional protein involved in numerous biological functions, ranging from mineral ion metabolism to signaling activities. Recent studies have identified klotho as a target gene for peroxisome proliferator-activated receptor-\u03b3 (PPAR-\u03b3), a master regulator of adipocyte differentiation, and an adipogenesis-promoting factor. In a similar line of observation, eliminating klotho function from mice resulted in the generation of lean mice with almost no detectable fat tissue. In contrast to the klotho-knockout mice (11.7\u00b10.3 g at 9 wk), leptin-deficient (ob/ob) mice are severely obese (49.3\u00b10.6 g at 9 wk), due to excessive fat accumulation. To study the in vivo role of klotho in obesity, we have generated and characterized ob/ob mice lacking klotho activity [ob/ob-klotho double-knockout (DKO) mice]. The ob/ob mice started to get bigger from 3 wk onward and gained almost 2 times more weight than their wild-type (WT) counterparts (WT vs. ob/ob: 34.8\u00b11.3 vs. 65.5\u00b11.2 g at 21 wk). The generated ob/ob-klotho DKO mice were not only viable throughout their adulthood but also showed markedly reduced fat tissue accumulation compared to their ob/ob littermates. The ob/ob-klotho DKO mice had significantly (P&lt;0.01) less retroperitoneal, mesenteric, and epididymal fat accumulation, compared to their ob/ob counterparts. Similarly, the fatty liver that was consistently observed in the ob/ob mice was eliminated in the ob/ob-klotho DKO mice. Such structural improvement in the liver was also evident from markedly reduced fasting blood glucose levels in ob/ob-klotho DKO mice, compared to their ob/ob counterparts (ob/ob vs. ob/ob-klotho DKO: 266 \u00b1 36 vs. 65\u00b12 mg/dl). Finally, to study whether the absence of klotho can induce resistance to high-fat-diet-induced obesity, we provided a high-fat (60%) diet to klotho-knockout mice and compared them with normal-fat (20%) diet-fed klotho-knockout mice. No significant difference in body weight was detected in klotho-knockout mice fed either the normal-fat diet or high-fat diet, while WT mice fed the high-fat diet gradually gained body weight, compared to the normal-fat-diet-fed counterparts. The results of our dietary and genetic manipulation studies provide in vivo evidence for a role of klotho in obesity and offer a novel target to manipulate obesity and associated complications.", "author" : [ { "dropping-particle" : "", "family" : "Ohnishi", "given" : "Mutsuko", "non-dropping-particle" : "", "parse-names" : false, "suffix" : "" }, { "dropping-particle" : "", "family" : "Kato", "given" : "Shigeko", "non-dropping-particle" : "", "parse-names" : false, "suffix" : "" }, { "dropping-particle" : "", "family" : "Akiyoshi", "given" : "Junko", "non-dropping-particle" : "", "parse-names" : false, "suffix" : "" }, { "dropping-particle" : "", "family" : "Atfi", "given" : "Azeddine", "non-dropping-particle" : "", "parse-names" : false, "suffix" : "" }, { "dropping-particle" : "", "family" : "Razzaque", "given" : "M Shawkat", "non-dropping-particle" : "", "parse-names" : false, "suffix" : "" } ], "container-title" : "FASEB journal : official publication of the Federation of American Societies for Experimental Biology", "id" : "ITEM-1", "issue" : "6", "issued" : { "date-parts" : [ [ "2011", "6" ] ] }, "page" : "2031-9", "title" : "Dietary and genetic evidence for enhancing glucose metabolism and reducing obesity by inhibiting klotho functions.", "type" : "article-journal", "volume" : "25" }, "uris" : [ "http://www.mendeley.com/documents/?uuid=215bea34-0cdf-4442-b8a0-dce11b3dbfe1" ] } ], "mendeley" : { "formattedCitation" : "(295)", "plainTextFormattedCitation" : "(295)", "previouslyFormattedCitation" : "&lt;sup&gt;295&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295)</w:t>
            </w:r>
            <w:r w:rsidRPr="00E901D6">
              <w:rPr>
                <w:rFonts w:ascii="Times New Roman" w:eastAsia="Times New Roman" w:hAnsi="Times New Roman" w:cs="Times New Roman"/>
                <w:color w:val="000000"/>
                <w:lang w:eastAsia="en-IN"/>
              </w:rPr>
              <w:fldChar w:fldCharType="end"/>
            </w:r>
            <w:r w:rsidRPr="00E901D6">
              <w:rPr>
                <w:rFonts w:ascii="Times New Roman" w:eastAsia="Times New Roman" w:hAnsi="Times New Roman" w:cs="Times New Roman"/>
                <w:color w:val="000000"/>
                <w:lang w:eastAsia="en-IN"/>
              </w:rPr>
              <w:t xml:space="preserve">; Mice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A defect in Klotho gene expression in mice accelerates the degeneration of multiple age-sensitive traits. Here, we show that overexpression of Klotho in mice extends life span. Klotho protein functions as a circulating hormone that binds to a cell-surface receptor and represses intracellular signals of insulin and insulin-like growth factor 1 (IGF1), an evolutionarily conserved mechanism for extending life span. Alleviation of aging-like phenotypes in Klotho-deficient mice was observed by perturbing insulin and IGF1 signaling, suggesting that Klotho-mediated inhibition of insulin and IGF1 signaling contributes to its anti-aging properties. Klotho protein may function as an anti-aging hormone in mammals.", "author" : [ { "dropping-particle" : "", "family" : "Kurosu", "given" : "Hiroshi", "non-dropping-particle" : "", "parse-names" : false, "suffix" : "" }, { "dropping-particle" : "", "family" : "Yamamoto", "given" : "Masaya", "non-dropping-particle" : "", "parse-names" : false, "suffix" : "" }, { "dropping-particle" : "", "family" : "Clark", "given" : "Jeremy D", "non-dropping-particle" : "", "parse-names" : false, "suffix" : "" }, { "dropping-particle" : "V", "family" : "Pastor", "given" : "Johanne", "non-dropping-particle" : "", "parse-names" : false, "suffix" : "" }, { "dropping-particle" : "", "family" : "Nandi", "given" : "Animesh", "non-dropping-particle" : "", "parse-names" : false, "suffix" : "" }, { "dropping-particle" : "", "family" : "Gurnani", "given" : "Prem", "non-dropping-particle" : "", "parse-names" : false, "suffix" : "" }, { "dropping-particle" : "", "family" : "Mcguinness", "given" : "Owen P", "non-dropping-particle" : "", "parse-names" : false, "suffix" : "" }, { "dropping-particle" : "", "family" : "Chikuda", "given" : "Hirotaka", "non-dropping-particle" : "", "parse-names" : false, "suffix" : "" }, { "dropping-particle" : "", "family" : "Yamaguchi", "given" : "Masayuki", "non-dropping-particle" : "", "parse-names" : false, "suffix" : "" }, { "dropping-particle" : "", "family" : "Kawaguchi", "given" : "Hiroshi", "non-dropping-particle" : "", "parse-names" : false, "suffix" : "" }, { "dropping-particle" : "", "family" : "Shimomura", "given" : "Iichiro", "non-dropping-particle" : "", "parse-names" : false, "suffix" : "" }, { "dropping-particle" : "", "family" : "Takayama", "given" : "Yoshiharu", "non-dropping-particle" : "", "parse-names" : false, "suffix" : "" }, { "dropping-particle" : "", "family" : "Herz", "given" : "Joachim", "non-dropping-particle" : "", "parse-names" : false, "suffix" : "" }, { "dropping-particle" : "", "family" : "Kahn", "given" : "C Ronald", "non-dropping-particle" : "", "parse-names" : false, "suffix" : "" }, { "dropping-particle" : "", "family" : "Rosenblatt", "given" : "Kevin P", "non-dropping-particle" : "", "parse-names" : false, "suffix" : "" }, { "dropping-particle" : "", "family" : "Kuro-o", "given" : "Makoto", "non-dropping-particle" : "", "parse-names" : false, "suffix" : "" } ], "container-title" : "Science", "id" : "ITEM-1", "issue" : "5742", "issued" : { "date-parts" : [ [ "2005" ] ] }, "page" : "1829-1833", "title" : "Suppression of Aging in Mice by the hormone Klotho", "type" : "article-journal", "volume" : "309" }, "uris" : [ "http://www.mendeley.com/documents/?uuid=bce7b2ef-0831-44a8-9f90-46e4e653d88a" ] } ], "mendeley" : { "formattedCitation" : "(296)", "plainTextFormattedCitation" : "(296)", "previouslyFormattedCitation" : "&lt;sup&gt;296&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296)</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klotho</w:t>
            </w:r>
            <w:proofErr w:type="spellEnd"/>
            <w:r w:rsidRPr="00E901D6">
              <w:rPr>
                <w:rFonts w:ascii="Times New Roman" w:eastAsia="Times New Roman" w:hAnsi="Times New Roman" w:cs="Times New Roman"/>
                <w:color w:val="000000"/>
                <w:lang w:eastAsia="en-IN"/>
              </w:rPr>
              <w:t xml:space="preserve"> gene</w:t>
            </w:r>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klt</w:t>
            </w:r>
            <w:proofErr w:type="spellEnd"/>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aox1</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 xml:space="preserve">Mice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DOI" : "10.1074/jbc.M509039200", "ISSN" : "0021-9258", "PMID" : "16186101", "abstract" : "klotho is an aging suppressor gene and extends life span when overexpressed in mice. Klotho protein was recently demonstrated to function as a hormone that inhibits insulin/insulin-like growth factor-1 (IGF-1) signaling. Here we show that Klotho protein increases resistance to oxidative stress at the cellular and organismal level in mammals. Klotho protein activates the FoxO forkhead transcription factors that are negatively regulated by insulin/IGF-1 signaling, thereby inducing expression of manganese superoxide dismutase. This in turn facilitates removal of reactive oxygen species and confers oxidative stress resistance. Thus, Klotho-induced inhibition of insulin/IGF-1 signaling is associated with increased resistance to oxidative stress, which potentially contributes to the anti-aging properties of klotho.", "author" : [ { "dropping-particle" : "", "family" : "Yamamoto", "given" : "Masaya", "non-dropping-particle" : "", "parse-names" : false, "suffix" : "" }, { "dropping-particle" : "", "family" : "Clark", "given" : "Jeremy D", "non-dropping-particle" : "", "parse-names" : false, "suffix" : "" }, { "dropping-particle" : "V", "family" : "Pastor", "given" : "Johanne", "non-dropping-particle" : "", "parse-names" : false, "suffix" : "" }, { "dropping-particle" : "", "family" : "Gurnani", "given" : "Prem", "non-dropping-particle" : "", "parse-names" : false, "suffix" : "" }, { "dropping-particle" : "", "family" : "Nandi", "given" : "Animesh", "non-dropping-particle" : "", "parse-names" : false, "suffix" : "" }, { "dropping-particle" : "", "family" : "Kurosu", "given" : "Hiroshi", "non-dropping-particle" : "", "parse-names" : false, "suffix" : "" }, { "dropping-particle" : "", "family" : "Miyoshi", "given" : "Masayoshi", "non-dropping-particle" : "", "parse-names" : false, "suffix" : "" }, { "dropping-particle" : "", "family" : "Ogawa", "given" : "Yasushi", "non-dropping-particle" : "", "parse-names" : false, "suffix" : "" }, { "dropping-particle" : "", "family" : "Castrillon", "given" : "Diego H", "non-dropping-particle" : "", "parse-names" : false, "suffix" : "" }, { "dropping-particle" : "", "family" : "Rosenblatt", "given" : "Kevin P", "non-dropping-particle" : "", "parse-names" : false, "suffix" : "" }, { "dropping-particle" : "", "family" : "Kuro-o", "given" : "Makoto", "non-dropping-particle" : "", "parse-names" : false, "suffix" : "" } ], "container-title" : "The Journal of biological chemistry", "id" : "ITEM-1", "issue" : "45", "issued" : { "date-parts" : [ [ "2005", "11", "11" ] ] }, "page" : "38029-34", "title" : "Regulation of oxidative stress by the anti-aging hormone klotho.", "type" : "article-journal", "volume" : "280" }, "uris" : [ "http://www.mendeley.com/documents/?uuid=e36ff790-4362-4aa8-909d-a934bf82eccf" ] } ], "mendeley" : { "formattedCitation" : "(297)", "plainTextFormattedCitation" : "(297)", "previouslyFormattedCitation" : "&lt;sup&gt;297&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297)</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klotho</w:t>
            </w:r>
            <w:proofErr w:type="spellEnd"/>
            <w:r w:rsidRPr="00E901D6">
              <w:rPr>
                <w:rFonts w:ascii="Times New Roman" w:eastAsia="Times New Roman" w:hAnsi="Times New Roman" w:cs="Times New Roman"/>
                <w:color w:val="000000"/>
                <w:lang w:eastAsia="en-IN"/>
              </w:rPr>
              <w:t xml:space="preserve"> gene</w:t>
            </w:r>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klt</w:t>
            </w:r>
            <w:proofErr w:type="spellEnd"/>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ang1</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 xml:space="preserve">Mice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DOI" : "10.1161/01.CIR.0000139854.74847.99", "ISSN" : "1524-4539", "PMID" : "15302783", "abstract" : "BACKGROUND: The effects of aging on angiogenesis (vascular sprouting) and vasculogenesis (endothelial precursor cell [EPC] incorporation into vessels) are not well known. We examined whether ischemia-induced angiogenesis/vasculogenesis is altered in klotho (kl) mutant mice, an animal model of typical aging. METHODS AND RESULTS: After unilateral hindlimb ischemia, laser Doppler blood-flow (LDBF) analysis revealed a decreased ischemic-normal LDBF ratio in kl mice. Tissue capillary density was also suppressed in kl mice (+/+&gt;+/kl&gt;kl/kl). Aortic-ring culture assay showed impaired angiogenesis in kl/kl mice, accompanied by reduced endothelium-derived nitric oxide release. Moreover, the rate of transplanted homologous bone marrow cells incorporated into capillaries in ischemic tissues (vasculogenesis) was lower in kl/kl mice than in wild-type (+/+) mice, which was associated with a decrease in the number of c-Kit+CD31+ EPC-like mononuclear cells in bone marrow and in peripheral blood. Finally, the 3-hydroxy-3-methylglutaryl coenzyme A reductase inhibitor cerivastatin restored the impaired neovascularization in kl/kl mice, accompanied by an increase in c-Kit+CD31+ cells in bone marrow and peripheral blood, and enhanced angiogenesis in the aortic-ring culture. CONCLUSIONS: Angiogenesis and vasculogenesis are impaired in kl mutant mice, a model of typical aging. Moreover, the age-associated impairment of neovascularization might be a new target of statin therapy.", "author" : [ { "dropping-particle" : "", "family" : "Shimada", "given" : "Toshifumi", "non-dropping-particle" : "", "parse-names" : false, "suffix" : "" }, { "dropping-particle" : "", "family" : "Takeshita", "given" : "Yoshiaki", "non-dropping-particle" : "", "parse-names" : false, "suffix" : "" }, { "dropping-particle" : "", "family" : "Murohara", "given" : "Toyoaki", "non-dropping-particle" : "", "parse-names" : false, "suffix" : "" }, { "dropping-particle" : "", "family" : "Sasaki", "given" : "Ken-ichiro", "non-dropping-particle" : "", "parse-names" : false, "suffix" : "" }, { "dropping-particle" : "", "family" : "Egami", "given" : "Kimiyasu", "non-dropping-particle" : "", "parse-names" : false, "suffix" : "" }, { "dropping-particle" : "", "family" : "Shintani", "given" : "Satoshi", "non-dropping-particle" : "", "parse-names" : false, "suffix" : "" }, { "dropping-particle" : "", "family" : "Katsuda", "given" : "Yosuke", "non-dropping-particle" : "", "parse-names" : false, "suffix" : "" }, { "dropping-particle" : "", "family" : "Ikeda", "given" : "Hisao", "non-dropping-particle" : "", "parse-names" : false, "suffix" : "" }, { "dropping-particle" : "", "family" : "Nabeshima", "given" : "Yo-ichi", "non-dropping-particle" : "", "parse-names" : false, "suffix" : "" }, { "dropping-particle" : "", "family" : "Imaizumi", "given" : "Tsutomu", "non-dropping-particle" : "", "parse-names" : false, "suffix" : "" } ], "container-title" : "Circulation", "id" : "ITEM-1", "issue" : "9", "issued" : { "date-parts" : [ [ "2004", "8", "31" ] ] }, "page" : "1148-55", "title" : "Angiogenesis and vasculogenesis are impaired in the precocious-aging klotho mouse.", "type" : "article-journal", "volume" : "110" }, "uris" : [ "http://www.mendeley.com/documents/?uuid=6e3b850b-9e5d-4342-bc62-351cc48c935d" ] } ], "mendeley" : { "formattedCitation" : "(298)", "plainTextFormattedCitation" : "(298)", "previouslyFormattedCitation" : "&lt;sup&gt;298&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298)</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klotho</w:t>
            </w:r>
            <w:proofErr w:type="spellEnd"/>
            <w:r w:rsidRPr="00E901D6">
              <w:rPr>
                <w:rFonts w:ascii="Times New Roman" w:eastAsia="Times New Roman" w:hAnsi="Times New Roman" w:cs="Times New Roman"/>
                <w:color w:val="000000"/>
                <w:lang w:eastAsia="en-IN"/>
              </w:rPr>
              <w:t xml:space="preserve"> gene</w:t>
            </w:r>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klt</w:t>
            </w:r>
            <w:proofErr w:type="spellEnd"/>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inr0</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 xml:space="preserve">KM mice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DOI" : "10.1038/ncb2167", "ISSN" : "1476-4679", "PMID" : "21336305", "abstract" : "It is well known that aged or senescent cells develop a complex senescence-associated secretory phenotype (SASP), which is observed both in culture and in vivo. However, the mechanisms underlying the induction of the SASP are largely unknown. We demonstrate that retinoic-acid-inducible gene-I (RIG-I) is induced through the ataxia telangiectasia mutated-interferon regulatory factor 1 (ATM-IRF1) axis in senescent cells and that RIG-I signalling mediates the expression of two important mediators of inflammation, interleukin-6 (IL-6) and IL-8. Klotho has been associated with ageing. We show here that the intracellular, but not the secreted, form of klotho interacts with RIG-I and that this interaction inhibits RIG-I-induced expression of IL-6 and IL-8 both in vitro and in vivo. Our study uncovers a mechanism in which klotho functions as an anti-ageing factor through the suppression of RIG-I-mediated inflammation.", "author" : [ { "dropping-particle" : "", "family" : "Liu", "given" : "Feng", "non-dropping-particle" : "", "parse-names" : false, "suffix" : "" }, { "dropping-particle" : "", "family" : "Wu", "given" : "Su", "non-dropping-particle" : "", "parse-names" : false, "suffix" : "" }, { "dropping-particle" : "", "family" : "Ren", "given" : "Hongwei", "non-dropping-particle" : "", "parse-names" : false, "suffix" : "" }, { "dropping-particle" : "", "family" : "Gu", "given" : "Jun", "non-dropping-particle" : "", "parse-names" : false, "suffix" : "" } ], "container-title" : "Nature cell biology", "id" : "ITEM-1", "issue" : "3", "issued" : { "date-parts" : [ [ "2011", "3" ] ] }, "page" : "254-62", "title" : "Klotho suppresses RIG-I-mediated senescence-associated inflammation.", "type" : "article-journal", "volume" : "13" }, "uris" : [ "http://www.mendeley.com/documents/?uuid=85fd911f-3394-48eb-8280-cac7cbd68866" ] } ], "mendeley" : { "formattedCitation" : "(299)", "plainTextFormattedCitation" : "(299)", "previouslyFormattedCitation" : "&lt;sup&gt;299&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299)</w:t>
            </w:r>
            <w:r w:rsidRPr="00E901D6">
              <w:rPr>
                <w:rFonts w:ascii="Times New Roman" w:eastAsia="Times New Roman" w:hAnsi="Times New Roman" w:cs="Times New Roman"/>
                <w:color w:val="000000"/>
                <w:lang w:eastAsia="en-IN"/>
              </w:rPr>
              <w:fldChar w:fldCharType="end"/>
            </w:r>
            <w:r w:rsidRPr="00E901D6">
              <w:rPr>
                <w:rFonts w:ascii="Times New Roman" w:eastAsia="Times New Roman" w:hAnsi="Times New Roman" w:cs="Times New Roman"/>
                <w:color w:val="000000"/>
                <w:lang w:eastAsia="en-IN"/>
              </w:rPr>
              <w:t xml:space="preserve">; Mice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DOI" : "10.2337/db10-1262", "ISSN" : "1939-327X", "PMID" : "21593200", "abstract" : "OBJECTIVE\u2014Klotho is an antiaging hormone present in the kidney that extends the lifespan, regulates kidney function, and modulates cellular responses to oxidative stress. We investigated whether Klotho levels and signaling modulate in\ufb02ammation in diabetic kidneys. RESEARCH DESIGN AND METHODS\u2014Renal Klotho expression was determined by quantitative real-time PCR and immunoblot analysis. Primary mouse tubular epithelial cells were treated with methylglyoxalated albumin, and Klotho expression and in\ufb02ammatory cytokines were measured. Nuclear factor (NF)-kB activation was assessed by treating human embryonic kidney (HEK) 293 and HK-2 cells with tumor necrosis factor (TNF)-a in the presence or absence of Klotho, followed by immunoblot analysis to evaluate inhibitor of kB (IkB)a degradation, IkB kinase (IKK) and p38 activation, RelA nuclear translocation, and phosphorylation. A chromatin immunoprecipitation assay was performed to analyze the effects of Klotho signaling on interleukin-8 and monocyte chemoattractant protein-1 promoter recruitment of RelA and RelA serine (Ser) 536 . RESULTS\u2014Renal Klotho mRNA and protein were signi\ufb01cantly decreased in db/db mice, and a similar decline was observed in the primary cultures of mouse tubule epithelial cells treated with methylglyoxal-modi\ufb01ed albumin. The exogenous addition of soluble Klotho or overexpression of membranous Klotho in tissue culture suppressed NF-kB activation and subsequent production of in\ufb02ammatory cytokines in response to TNF-a stimulation. Klotho speci\ufb01cally inhibited RelA Ser 536 phosphorylation as well as promoter DNA binding of this phosphorylated form of RelA without affecting IKK-mediated IkBa degradation, total RelA nuclear translocation, and total RelA DNA binding. CONCLUSIONS\u2014These \ufb01ndings suggest that Klotho serves as an anti-in\ufb02ammatory modulator, negatively regulating the production of NF-kB\u2013linked in\ufb02ammatory proteins via a mechanism that involves phosphorylation of Ser 536 in the transactivation domain of RelA.", "author" : [ { "dropping-particle" : "", "family" : "Zhao", "given" : "Yanhua", "non-dropping-particle" : "", "parse-names" : false, "suffix" : "" }, { "dropping-particle" : "", "family" : "Banerjee", "given" : "Srijita", "non-dropping-particle" : "", "parse-names" : false, "suffix" : "" }, { "dropping-particle" : "", "family" : "Dey", "given" : "Nilay", "non-dropping-particle" : "", "parse-names" : false, "suffix" : "" }, { "dropping-particle" : "", "family" : "LeJeune", "given" : "Wanda S", "non-dropping-particle" : "", "parse-names" : false, "suffix" : "" }, { "dropping-particle" : "", "family" : "Sarkar", "given" : "Partha S", "non-dropping-particle" : "", "parse-names" : false, "suffix" : "" }, { "dropping-particle" : "", "family" : "Brobey", "given" : "Reynolds", "non-dropping-particle" : "", "parse-names" : false, "suffix" : "" }, { "dropping-particle" : "", "family" : "Rosenblatt", "given" : "Kevin P", "non-dropping-particle" : "", "parse-names" : false, "suffix" : "" }, { "dropping-particle" : "", "family" : "Tilton", "given" : "Ronald G", "non-dropping-particle" : "", "parse-names" : false, "suffix" : "" }, { "dropping-particle" : "", "family" : "Choudhary", "given" : "Sanjeev", "non-dropping-particle" : "", "parse-names" : false, "suffix" : "" } ], "container-title" : "Diabetes", "id" : "ITEM-1", "issue" : "7", "issued" : { "date-parts" : [ [ "2011", "7" ] ] }, "page" : "1907-16", "title" : "Klotho depletion contributes to increased inflammation in kidney of the db/db mouse model of diabetes via RelA (serine)536 phosphorylation.", "type" : "article-journal", "volume" : "60" }, "uris" : [ "http://www.mendeley.com/documents/?uuid=7dfa9d82-3d40-485a-9ae6-d592f211f563" ] } ], "mendeley" : { "formattedCitation" : "(300)", "plainTextFormattedCitation" : "(300)", "previouslyFormattedCitation" : "&lt;sup&gt;300&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300)</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klotho</w:t>
            </w:r>
            <w:proofErr w:type="spellEnd"/>
            <w:r w:rsidRPr="00E901D6">
              <w:rPr>
                <w:rFonts w:ascii="Times New Roman" w:eastAsia="Times New Roman" w:hAnsi="Times New Roman" w:cs="Times New Roman"/>
                <w:color w:val="000000"/>
                <w:lang w:eastAsia="en-IN"/>
              </w:rPr>
              <w:t xml:space="preserve"> gene</w:t>
            </w:r>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klt</w:t>
            </w:r>
            <w:proofErr w:type="spellEnd"/>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adp1</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 xml:space="preserve">Mouse 3T3-L1 cell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DOI" : "10.1210/en.2005-1529", "ISSN" : "0013-7227", "PMID" : "16709611", "abstract" : "Mice with homozygous disruption of the klotho exhibit multiple age-related disorders and have barely detectable amounts of white adipose tissue. Although klotho expression in cultured adipocytes has been reported, little is known about its function in adipocytes. In the present study, we investigated the role of klotho on adipocyte differentiation. Adipocyte differentiation was induced by incubation of confluent 3T3-L1 cells with insulin, dexamethasone, and 1-methyl-3-isobutyl-xanthin. Klotho-siRNA and expression vector were produced for klotho suppression and overexpression, respectively. Klotho protein was purified for determination of the hormonal effect of klotho. Klotho mRNA and protein expression increased up to the 3rd d of differentiation. A peroxisome proliferator-activated receptor-gamma agonist increased klotho expression during the early period of adipocyte differentiation. The mRNA expression of adipocyte differentiation markers, such as CCAAT/enhancer-binding protein (C/EBP)alpha, C/EBPbeta, C/EBPdelta, peroxisome proliferator-activated receptor-gamma, and fatty acid binding protein 4, was decreased by klotho suppression, and increased 1.9- to 3.8-fold by klotho overexpression. The results of Oil Red O staining also suggested that klotho overexpression promoted adipocyte differentiation. Klotho protein stimulation resulted in a 2.4- to 4.6-fold increase in mRNA expression of differentiation markers compared with control, and the time course depended on adipocyte induction status. Western blot analysis showed that protein levels of C/EBPalpha and C/EBPdelta were increased by Klotho protein stimulation. These results suggest that klotho works as a hormonal factor to promote adipocyte differentiation in the early days, during the period of transient proliferation in the differentiation process, and that klotho may play an essential role in adipocyte differentiation.", "author" : [ { "dropping-particle" : "", "family" : "Chihara", "given" : "Yukana", "non-dropping-particle" : "", "parse-names" : false, "suffix" : "" }, { "dropping-particle" : "", "family" : "Rakugi", "given" : "Hiromi", "non-dropping-particle" : "", "parse-names" : false, "suffix" : "" }, { "dropping-particle" : "", "family" : "Ishikawa", "given" : "Kazuhiko", "non-dropping-particle" : "", "parse-names" : false, "suffix" : "" }, { "dropping-particle" : "", "family" : "Ikushima", "given" : "Masashi", "non-dropping-particle" : "", "parse-names" : false, "suffix" : "" }, { "dropping-particle" : "", "family" : "Maekawa", "given" : "Yoshihiro", "non-dropping-particle" : "", "parse-names" : false, "suffix" : "" }, { "dropping-particle" : "", "family" : "Ohta", "given" : "Junsuke", "non-dropping-particle" : "", "parse-names" : false, "suffix" : "" }, { "dropping-particle" : "", "family" : "Kida", "given" : "Iwao", "non-dropping-particle" : "", "parse-names" : false, "suffix" : "" }, { "dropping-particle" : "", "family" : "Ogihara", "given" : "Toshio", "non-dropping-particle" : "", "parse-names" : false, "suffix" : "" } ], "container-title" : "Endocrinology", "id" : "ITEM-1", "issue" : "8", "issued" : { "date-parts" : [ [ "2006", "8" ] ] }, "page" : "3835-42", "title" : "Klotho protein promotes adipocyte differentiation.", "type" : "article-journal", "volume" : "147" }, "uris" : [ "http://www.mendeley.com/documents/?uuid=3ef5633f-7f1e-4a6e-b003-e720f326f6d2" ] } ], "mendeley" : { "formattedCitation" : "(301)", "plainTextFormattedCitation" : "(301)", "previouslyFormattedCitation" : "&lt;sup&gt;301&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301)</w:t>
            </w:r>
            <w:r w:rsidRPr="00E901D6">
              <w:rPr>
                <w:rFonts w:ascii="Times New Roman" w:eastAsia="Times New Roman" w:hAnsi="Times New Roman" w:cs="Times New Roman"/>
                <w:color w:val="000000"/>
                <w:lang w:eastAsia="en-IN"/>
              </w:rPr>
              <w:fldChar w:fldCharType="end"/>
            </w:r>
            <w:r w:rsidRPr="00E901D6">
              <w:rPr>
                <w:rFonts w:ascii="Times New Roman" w:eastAsia="Times New Roman" w:hAnsi="Times New Roman" w:cs="Times New Roman"/>
                <w:color w:val="000000"/>
                <w:lang w:eastAsia="en-IN"/>
              </w:rPr>
              <w:t xml:space="preserve">; Mice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DOI" : "10.1096/fj.10-167056", "ISSN" : "1530-6860", "PMID" : "21382979", "abstract" : "Klotho is a multifunctional protein involved in numerous biological functions, ranging from mineral ion metabolism to signaling activities. Recent studies have identified klotho as a target gene for peroxisome proliferator-activated receptor-\u03b3 (PPAR-\u03b3), a master regulator of adipocyte differentiation, and an adipogenesis-promoting factor. In a similar line of observation, eliminating klotho function from mice resulted in the generation of lean mice with almost no detectable fat tissue. In contrast to the klotho-knockout mice (11.7\u00b10.3 g at 9 wk), leptin-deficient (ob/ob) mice are severely obese (49.3\u00b10.6 g at 9 wk), due to excessive fat accumulation. To study the in vivo role of klotho in obesity, we have generated and characterized ob/ob mice lacking klotho activity [ob/ob-klotho double-knockout (DKO) mice]. The ob/ob mice started to get bigger from 3 wk onward and gained almost 2 times more weight than their wild-type (WT) counterparts (WT vs. ob/ob: 34.8\u00b11.3 vs. 65.5\u00b11.2 g at 21 wk). The generated ob/ob-klotho DKO mice were not only viable throughout their adulthood but also showed markedly reduced fat tissue accumulation compared to their ob/ob littermates. The ob/ob-klotho DKO mice had significantly (P&lt;0.01) less retroperitoneal, mesenteric, and epididymal fat accumulation, compared to their ob/ob counterparts. Similarly, the fatty liver that was consistently observed in the ob/ob mice was eliminated in the ob/ob-klotho DKO mice. Such structural improvement in the liver was also evident from markedly reduced fasting blood glucose levels in ob/ob-klotho DKO mice, compared to their ob/ob counterparts (ob/ob vs. ob/ob-klotho DKO: 266 \u00b1 36 vs. 65\u00b12 mg/dl). Finally, to study whether the absence of klotho can induce resistance to high-fat-diet-induced obesity, we provided a high-fat (60%) diet to klotho-knockout mice and compared them with normal-fat (20%) diet-fed klotho-knockout mice. No significant difference in body weight was detected in klotho-knockout mice fed either the normal-fat diet or high-fat diet, while WT mice fed the high-fat diet gradually gained body weight, compared to the normal-fat-diet-fed counterparts. The results of our dietary and genetic manipulation studies provide in vivo evidence for a role of klotho in obesity and offer a novel target to manipulate obesity and associated complications.", "author" : [ { "dropping-particle" : "", "family" : "Ohnishi", "given" : "Mutsuko", "non-dropping-particle" : "", "parse-names" : false, "suffix" : "" }, { "dropping-particle" : "", "family" : "Kato", "given" : "Shigeko", "non-dropping-particle" : "", "parse-names" : false, "suffix" : "" }, { "dropping-particle" : "", "family" : "Akiyoshi", "given" : "Junko", "non-dropping-particle" : "", "parse-names" : false, "suffix" : "" }, { "dropping-particle" : "", "family" : "Atfi", "given" : "Azeddine", "non-dropping-particle" : "", "parse-names" : false, "suffix" : "" }, { "dropping-particle" : "", "family" : "Razzaque", "given" : "M Shawkat", "non-dropping-particle" : "", "parse-names" : false, "suffix" : "" } ], "container-title" : "FASEB journal : official publication of the Federation of American Societies for Experimental Biology", "id" : "ITEM-1", "issue" : "6", "issued" : { "date-parts" : [ [ "2011", "6" ] ] }, "page" : "2031-9", "title" : "Dietary and genetic evidence for enhancing glucose metabolism and reducing obesity by inhibiting klotho functions.", "type" : "article-journal", "volume" : "25" }, "uris" : [ "http://www.mendeley.com/documents/?uuid=215bea34-0cdf-4442-b8a0-dce11b3dbfe1" ] } ], "mendeley" : { "formattedCitation" : "(295)", "plainTextFormattedCitation" : "(295)", "previouslyFormattedCitation" : "&lt;sup&gt;295&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295)</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klotho</w:t>
            </w:r>
            <w:proofErr w:type="spellEnd"/>
            <w:r w:rsidRPr="00E901D6">
              <w:rPr>
                <w:rFonts w:ascii="Times New Roman" w:eastAsia="Times New Roman" w:hAnsi="Times New Roman" w:cs="Times New Roman"/>
                <w:color w:val="000000"/>
                <w:lang w:eastAsia="en-IN"/>
              </w:rPr>
              <w:t xml:space="preserve"> gene</w:t>
            </w:r>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klt</w:t>
            </w:r>
            <w:proofErr w:type="spellEnd"/>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ins1</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 xml:space="preserve">MIN6 beta cell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Klotho is a recently discovered antiaging gene. Klotho is expressed in mouse pancreatic islets and in insulinoma \u03b2-cells (MIN6 \u03b2-cells). The purpose of this study was to investigate whether Klotho plays a role in the regulation of insulin secretion in MIN6 \u03b2-cells by overexpression and silencing of Klotho. It is interesting that overexpression of Klotho increased glucose-induced insulin secretion in MIN6 \u03b2-cells. Overexpression of mouse Klotho protein also significantly increased plasma membrane levels of transient receptor potential V2 (TRPV2), calcium entry, and the glucose-induced increase in intracellular calcium. On the other hand, knockdown of Klotho by siRNA significantly decreased plasma membrane levels of TRPV2 and attenuated glucose-induced calcium entry and insulin secretion. Tranilast, a selective inhibitor of TRPV2, abolished the promoting effects of overexpression of Klotho on glucose-induced calcium entry and insulin secretion in MIN6 cells. Thus, TRPV2 lies in the downstream of Klotho in the regulation of glucose-induced insulin secretion. This study demonstrated, for the first time, that Klotho may enhance glucose-induced insulin secretion by up-regulating plasma membrane levels of TRPV2 and thus glucose-induced calcium responses. These findings reveal a previously unidentified role of Klotho in the regulation of glucose-induced insulin secretion in MIN6 \u03b2-cells.", "author" : [ { "dropping-particle" : "", "family" : "Lin", "given" : "Y", "non-dropping-particle" : "", "parse-names" : false, "suffix" : "" }, { "dropping-particle" : "", "family" : "Sun", "given" : "Z", "non-dropping-particle" : "", "parse-names" : false, "suffix" : "" } ], "container-title" : "Endocrinology", "id" : "ITEM-1", "issue" : "7", "issued" : { "date-parts" : [ [ "2012" ] ] }, "page" : "3029-39", "title" : "Antiaging gene Klotho enhances glucose-induced insulin secretion by up-regulating plasma membrane levels of TRPV2 in MIN6 \u03b2-cells.", "type" : "article-journal", "volume" : "153" }, "uris" : [ "http://www.mendeley.com/documents/?uuid=06ce7d77-f362-4fe6-b757-e2f63f4fce5c" ] } ], "mendeley" : { "formattedCitation" : "(302)", "plainTextFormattedCitation" : "(302)", "previouslyFormattedCitation" : "&lt;sup&gt;302&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302)</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leptin</w:t>
            </w:r>
            <w:proofErr w:type="spellEnd"/>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lep</w:t>
            </w:r>
            <w:proofErr w:type="spellEnd"/>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inr1</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 xml:space="preserve">Human adipocyte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Obesity has been suggested to be a low-grade systemic in\ufb02ammatory state, therefore we studied the interac- tion between human adipocytes and monocytes via adi- pose tissue (AT)-derived capillary endothelium. Cells composing the stroma-vascular fraction (SVF) of human ATs were characterized by \ufb02uorescence-activated cell sorter (FACS) analysis and two cell subsets (resident macrophages and endothelial cells [ECs]) were isolated using antibody-coupled microbeads. Media conditioned by mature adipocytes maintained in \ufb01brin gels were applied to AT-derived ECs. Thereafter, the expression of endothelial adhesion molecules was analyzed as well as the adhesion and transmigration of human mono- cytes. FACS analysis showed that 11% of the SVF is composed of CD14/CD31 cells, characterized as resi- dent macrophages. A positive correlation was found between the BMI and the percentage of resident macro- phages, suggesting that fat tissue growth is associated with a recruitment of blood monocytes. Incubation of AT-derived ECs with adipocyte-conditioned medium re- sulted in the upregulation of EC adhesion molecules and the increased chemotaxis of blood monocytes, an effect mimicked by recombinant human leptin. These results indicate that adipokines, such as leptin, activate ECs, leading to an enhanced diapedesis of blood monocytes, and suggesting that fat mass growth might be linked to in\ufb02ammatory processes.", "author" : [ { "dropping-particle" : "", "family" : "Curat", "given" : "Cyrile A", "non-dropping-particle" : "", "parse-names" : false, "suffix" : "" }, { "dropping-particle" : "", "family" : "Miranville", "given" : "Alexandra", "non-dropping-particle" : "", "parse-names" : false, "suffix" : "" }, { "dropping-particle" : "", "family" : "Sengene", "given" : "Coralie", "non-dropping-particle" : "", "parse-names" : false, "suffix" : "" }, { "dropping-particle" : "", "family" : "Diehl", "given" : "Michael", "non-dropping-particle" : "", "parse-names" : false, "suffix" : "" }, { "dropping-particle" : "", "family" : "Tonus", "given" : "Carolin", "non-dropping-particle" : "", "parse-names" : false, "suffix" : "" }, { "dropping-particle" : "", "family" : "Busse", "given" : "Rudi", "non-dropping-particle" : "", "parse-names" : false, "suffix" : "" }, { "dropping-particle" : "", "family" : "Bouloumie", "given" : "Anne", "non-dropping-particle" : "", "parse-names" : false, "suffix" : "" } ], "container-title" : "Diabetes", "id" : "ITEM-1", "issue" : "May", "issued" : { "date-parts" : [ [ "2004" ] ] }, "page" : "1285-92", "title" : "From Blood Monocytes to Adipose Tissue\u2013Resident Macrophages", "type" : "article-journal", "volume" : "53" }, "uris" : [ "http://www.mendeley.com/documents/?uuid=0463a35c-0527-429d-85fb-96df0bb20b34" ] } ], "mendeley" : { "formattedCitation" : "(10)", "plainTextFormattedCitation" : "(10)", "previouslyFormattedCitation" : "&lt;sup&gt;10&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10)</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leptin</w:t>
            </w:r>
            <w:proofErr w:type="spellEnd"/>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lep</w:t>
            </w:r>
            <w:proofErr w:type="spellEnd"/>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car1</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Wistar</w:t>
            </w:r>
            <w:proofErr w:type="spellEnd"/>
            <w:r w:rsidRPr="00E901D6">
              <w:rPr>
                <w:rFonts w:ascii="Times New Roman" w:eastAsia="Times New Roman" w:hAnsi="Times New Roman" w:cs="Times New Roman"/>
                <w:color w:val="000000"/>
                <w:lang w:eastAsia="en-IN"/>
              </w:rPr>
              <w:t xml:space="preserve"> rat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The mammalian hypothalamus strongly in\ufb02uences ingestive behaviour through several different signalling molecules and receptor systems 1\u20134 . Here we show that CART (cocaine- and amphetamine-regulated transcript), a brain-located peptide 5\u20138 , is a satiety factor and is closely associated with the actions of two important regulators of food intake, leptin and neuropeptide Y. Food-deprived animals show a pronounced decrease in expression of CART messenger RNA in the arcuate nucleus. In animal models of obesity with disrupted leptin signalling, CARTmRNA is almost absent from the arcuate nucleus. Peripheral administration of leptin to obese mice stimulates CART mRNA expression. When injected intracerebroventricularly into rats, recombinant CART peptide inhibits both normal and starvation-induced feeding, and completely blocks the feeding response induced by neuropeptide Y. An antiserum against CART increases feeding in normal rats, indicating that CART may be an endogenous inhibitor of food intake in normal animals.", "author" : [ { "dropping-particle" : "", "family" : "Kristensen", "given" : "Peter", "non-dropping-particle" : "", "parse-names" : false, "suffix" : "" }, { "dropping-particle" : "", "family" : "Judge", "given" : "Martin E.", "non-dropping-particle" : "", "parse-names" : false, "suffix" : "" }, { "dropping-particle" : "", "family" : "Thim", "given" : "Lars", "non-dropping-particle" : "", "parse-names" : false, "suffix" : "" }, { "dropping-particle" : "", "family" : "Ribel", "given" : "Ulla", "non-dropping-particle" : "", "parse-names" : false, "suffix" : "" }, { "dropping-particle" : "", "family" : "Christjansen", "given" : "Kennet N.", "non-dropping-particle" : "", "parse-names" : false, "suffix" : "" }, { "dropping-particle" : "", "family" : "Wulff", "given" : "Birgitte S.", "non-dropping-particle" : "", "parse-names" : false, "suffix" : "" }, { "dropping-particle" : "", "family" : "Clausen", "given" : "Jes T.", "non-dropping-particle" : "", "parse-names" : false, "suffix" : "" }, { "dropping-particle" : "", "family" : "Jensen", "given" : "Per B.", "non-dropping-particle" : "", "parse-names" : false, "suffix" : "" }, { "dropping-particle" : "", "family" : "Madsen", "given" : "Ole D.", "non-dropping-particle" : "", "parse-names" : false, "suffix" : "" }, { "dropping-particle" : "", "family" : "Vrang", "given" : "Niels", "non-dropping-particle" : "", "parse-names" : false, "suffix" : "" }, { "dropping-particle" : "", "family" : "Hastrup", "given" : "Sven", "non-dropping-particle" : "", "parse-names" : false, "suffix" : "" }, { "dropping-particle" : "", "family" : "Larsen", "given" : "Philip J.", "non-dropping-particle" : "", "parse-names" : false, "suffix" : "" } ], "container-title" : "Nature", "id" : "ITEM-1", "issue" : "May", "issued" : { "date-parts" : [ [ "1998" ] ] }, "page" : "72-76", "title" : "Hypothalamic CART is a new anorectic peptide regulated by leptin", "type" : "article-journal", "volume" : "393" }, "uris" : [ "http://www.mendeley.com/documents/?uuid=b211a25d-e820-4fb5-9124-4cb3cd1787a1" ] } ], "mendeley" : { "formattedCitation" : "(70)", "plainTextFormattedCitation" : "(70)", "previouslyFormattedCitation" : "&lt;sup&gt;70&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70)</w:t>
            </w:r>
            <w:r w:rsidRPr="00E901D6">
              <w:rPr>
                <w:rFonts w:ascii="Times New Roman" w:eastAsia="Times New Roman" w:hAnsi="Times New Roman" w:cs="Times New Roman"/>
                <w:color w:val="000000"/>
                <w:lang w:eastAsia="en-IN"/>
              </w:rPr>
              <w:fldChar w:fldCharType="end"/>
            </w:r>
            <w:r w:rsidRPr="00E901D6">
              <w:rPr>
                <w:rFonts w:ascii="Times New Roman" w:eastAsia="Times New Roman" w:hAnsi="Times New Roman" w:cs="Times New Roman"/>
                <w:color w:val="000000"/>
                <w:lang w:eastAsia="en-IN"/>
              </w:rPr>
              <w:t>; Sprague-</w:t>
            </w:r>
            <w:proofErr w:type="spellStart"/>
            <w:r w:rsidRPr="00E901D6">
              <w:rPr>
                <w:rFonts w:ascii="Times New Roman" w:eastAsia="Times New Roman" w:hAnsi="Times New Roman" w:cs="Times New Roman"/>
                <w:color w:val="000000"/>
                <w:lang w:eastAsia="en-IN"/>
              </w:rPr>
              <w:t>Dawley</w:t>
            </w:r>
            <w:proofErr w:type="spellEnd"/>
            <w:r w:rsidRPr="00E901D6">
              <w:rPr>
                <w:rFonts w:ascii="Times New Roman" w:eastAsia="Times New Roman" w:hAnsi="Times New Roman" w:cs="Times New Roman"/>
                <w:color w:val="000000"/>
                <w:lang w:eastAsia="en-IN"/>
              </w:rPr>
              <w:t xml:space="preserve"> rat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The adipocyte-derived hormone leptin decreases body weight in part by activating the sympathetic nervous system, resulting in increased thermogenesis and energy expenditure. We investigated hypothalamic pathways underlying leptin\u2019s effects on stimulating the sympathetic nervous system. We found that leptin activates neurons in the retrochiasmatic area (RCA) and lateral arcuate nucleus (Arc) that innervate the thoracic spinal cord and also contain cocaine- and amphetamine-regulated transcript (CART). We also found that most CART-containing neurons in the RCA and Arc of the hypothalamus also contain proopiomelanocortin (POMC) mRNA. The finding that leptin activates CART/POMC neurons innervating sympathetic preganglionic neurons in the thoracic spinal cord suggests that this pathway may contribute to the increased thermogenesis and energy expenditure and decreased body weight observed following leptin administration.", "author" : [ { "dropping-particle" : "", "family" : "Elias", "given" : "Carol F.", "non-dropping-particle" : "", "parse-names" : false, "suffix" : "" }, { "dropping-particle" : "", "family" : "Lee", "given" : "Charlotte", "non-dropping-particle" : "", "parse-names" : false, "suffix" : "" }, { "dropping-particle" : "", "family" : "Kelly", "given" : "Joseph", "non-dropping-particle" : "", "parse-names" : false, "suffix" : "" }, { "dropping-particle" : "", "family" : "Aschkenasi", "given" : "Carl", "non-dropping-particle" : "", "parse-names" : false, "suffix" : "" }, { "dropping-particle" : "", "family" : "Ahima", "given" : "Rexford S.", "non-dropping-particle" : "", "parse-names" : false, "suffix" : "" }, { "dropping-particle" : "", "family" : "Couceyro", "given" : "Pastor R.", "non-dropping-particle" : "", "parse-names" : false, "suffix" : "" }, { "dropping-particle" : "", "family" : "Kuhar", "given" : "Michael J.", "non-dropping-particle" : "", "parse-names" : false, "suffix" : "" }, { "dropping-particle" : "", "family" : "Saper", "given" : "Clifford B.", "non-dropping-particle" : "", "parse-names" : false, "suffix" : "" }, { "dropping-particle" : "", "family" : "Joel K. Elmquist", "given" : "", "non-dropping-particle" : "", "parse-names" : false, "suffix" : "" } ], "container-title" : "Neuron", "id" : "ITEM-1", "issue" : "6", "issued" : { "date-parts" : [ [ "1998" ] ] }, "page" : "1375-85", "title" : "Leptin Activates Hypothalamic CART Neurons Projecting to the Spinal Cord", "type" : "article-journal", "volume" : "21" }, "uris" : [ "http://www.mendeley.com/documents/?uuid=3586d6f7-9a92-4f94-ac52-6da91eb0115a" ] } ], "mendeley" : { "formattedCitation" : "(303)", "plainTextFormattedCitation" : "(303)", "previouslyFormattedCitation" : "&lt;sup&gt;303&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303)</w:t>
            </w:r>
            <w:r w:rsidRPr="00E901D6">
              <w:rPr>
                <w:rFonts w:ascii="Times New Roman" w:eastAsia="Times New Roman" w:hAnsi="Times New Roman" w:cs="Times New Roman"/>
                <w:color w:val="000000"/>
                <w:lang w:eastAsia="en-IN"/>
              </w:rPr>
              <w:fldChar w:fldCharType="end"/>
            </w:r>
            <w:r w:rsidRPr="00E901D6">
              <w:rPr>
                <w:rFonts w:ascii="Times New Roman" w:eastAsia="Times New Roman" w:hAnsi="Times New Roman" w:cs="Times New Roman"/>
                <w:color w:val="000000"/>
                <w:lang w:eastAsia="en-IN"/>
              </w:rPr>
              <w:t xml:space="preserve">; Rat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DOI" : "10.1210/en.2011-1586", "ISSN" : "1945-7170", "PMID" : "22128019", "abstract" : "Resistance to brain-mediated effects of leptin is a characteristic feature of obesity, resulting from alterations in leptin receptor signaling in hypothalamic neurons and/or transport across the blood-brain-barrier. We have shown previously, that the latter can be circumvented by intranasal (i.n.) application of leptin in lean rats. This prompted us to test i.n. leptin in animals with diet-induced obesity (DIO) as a basis for future human administration. DIO was induced in male Wistar rats by feeding a cafeteria diet for 25 or 32 wk, respectively. Consecutively, these DIO animals (seven to eight per treatment) and standard diet rats (lean) (14-15 per treatment, matched for age and diet duration) were treated with 0.1, 0.2 mg/kg leptin, or control solution i.n. daily for 4 wk before onset of dark period. Energy intake and body weight were measured daily; blood glucose, serum insulin, and leptin were measured before and after treatment. Expression of hypothalamic neuropeptides was assessed by quantitative real-time PCR. We demonstrate, for the first time, that i.n. leptin reduces appetite and induces weight loss in DIO to the same extent as in lean rats. Our findings are supported accordingly by an altered expression pattern of anorexigenic and orexigenic neuropeptides in the hypothalamus, e.g. proopiomelanocortin, cocaine and amphetamine-related transcript, neuropeptide Y, agouti-related protein. It now appears clear that i.n. leptin is effectively acting in obese animals in the same fashion as in their lean counterparts. These findings now clearly warrant studies in humans and may open new perspectives in the treatment of obesity.", "author" : [ { "dropping-particle" : "", "family" : "Schulz", "given" : "Carla", "non-dropping-particle" : "", "parse-names" : false, "suffix" : "" }, { "dropping-particle" : "", "family" : "Paulus", "given" : "Kerstin", "non-dropping-particle" : "", "parse-names" : false, "suffix" : "" }, { "dropping-particle" : "", "family" : "J\u00f6hren", "given" : "Olaf", "non-dropping-particle" : "", "parse-names" : false, "suffix" : "" }, { "dropping-particle" : "", "family" : "Lehnert", "given" : "Hendrik", "non-dropping-particle" : "", "parse-names" : false, "suffix" : "" } ], "container-title" : "Endocrinology", "id" : "ITEM-1", "issue" : "1", "issued" : { "date-parts" : [ [ "2012", "1" ] ] }, "page" : "143-53", "title" : "Intranasal leptin reduces appetite and induces weight loss in rats with diet-induced obesity (DIO).", "type" : "article-journal", "volume" : "153" }, "uris" : [ "http://www.mendeley.com/documents/?uuid=027f5aef-3978-4b51-80fa-700c4214c953" ] } ], "mendeley" : { "formattedCitation" : "(304)", "plainTextFormattedCitation" : "(304)", "previouslyFormattedCitation" : "&lt;sup&gt;304&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304)</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leptin</w:t>
            </w:r>
            <w:proofErr w:type="spellEnd"/>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lep</w:t>
            </w:r>
            <w:proofErr w:type="spellEnd"/>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ffa0</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 xml:space="preserve">Rat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DOI" : "10.1074/jbc.M008553200", "ISSN" : "0021-9258", "PMID" : "11096093", "abstract" : "To test the hypothesis that the physiologic liporegulatory role of hyperleptinemia is to prevent steatosis during caloric excess, we induced obesity by feeding normal Harlan Sprague-Dawley rats a 60% fat diet. Hyperleptinemia began within 24 h and increased progressively to 26 ng/ml after 10 weeks, correlating with an approximately 150-fold increase in body fat (r = 0.91, p &lt; 0.0001). During this time, the triacylglycerol (TG) content of nonadipose tissues rose only 1-2.7-fold implying antisteatotic activity. In rodents without leptin action (fa/fa rats and ob/ob and db/db mice) receiving a 6% fat diet, nonadipose tissue TG was 4-100 times normal. In normal rats on a 60% fat diet, peroxisome proliferator-activated receptor alpha protein and liver-carnitine palmitoyltransferase-1 (l-CPT-1) mRNA increased in liver. In their pancreatic islets, fatty-acid oxidation increased 30% without detectable increase in the expression of peroxisome proliferator-activated receptor-alpha or oxidative enzymes, whereas lipogenesis from [14C]glucose was slightly below that of the 4% fat-fed rats (p &lt; 0.05). Tissue-specific overexpression of wild-type leptin receptors in the livers of fa/fa rats, in which marked steatosis is uniformly present, reduced TG accumulation in liver but nowhere else. We conclude that a physiologic role of the hyperleptinemia of caloric excess is to protect nonadipocytes from steatosis and lipotoxicity by preventing the up-regulation of lipogenesis and increasing fatty-acid oxidation.", "author" : [ { "dropping-particle" : "", "family" : "Lee", "given" : "Young", "non-dropping-particle" : "", "parse-names" : false, "suffix" : "" }, { "dropping-particle" : "", "family" : "Wang", "given" : "May-Yun", "non-dropping-particle" : "", "parse-names" : false, "suffix" : "" }, { "dropping-particle" : "", "family" : "Kakuma", "given" : "Tetsuya", "non-dropping-particle" : "", "parse-names" : false, "suffix" : "" }, { "dropping-particle" : "", "family" : "Wang", "given" : "Zhou-Wei", "non-dropping-particle" : "", "parse-names" : false, "suffix" : "" }, { "dropping-particle" : "", "family" : "Babcock", "given" : "Evelyn", "non-dropping-particle" : "", "parse-names" : false, "suffix" : "" }, { "dropping-particle" : "", "family" : "McCorkle", "given" : "Kay", "non-dropping-particle" : "", "parse-names" : false, "suffix" : "" }, { "dropping-particle" : "", "family" : "Higa", "given" : "Moritake", "non-dropping-particle" : "", "parse-names" : false, "suffix" : "" }, { "dropping-particle" : "", "family" : "Zhou", "given" : "Yan-Ting", "non-dropping-particle" : "", "parse-names" : false, "suffix" : "" }, { "dropping-particle" : "", "family" : "Unger", "given" : "Roger H.", "non-dropping-particle" : "", "parse-names" : false, "suffix" : "" } ], "container-title" : "The Journal of biological chemistry", "id" : "ITEM-1", "issue" : "8", "issued" : { "date-parts" : [ [ "2001", "3", "23" ] ] }, "page" : "5629-35", "title" : "Liporegulation in diet-induced obesity. The antisteatotic role of hyperleptinemia.", "type" : "article-journal", "volume" : "276" }, "uris" : [ "http://www.mendeley.com/documents/?uuid=0d79aef7-7d59-40d4-9fba-157540a14142" ] } ], "mendeley" : { "formattedCitation" : "(305)", "plainTextFormattedCitation" : "(305)", "previouslyFormattedCitation" : "&lt;sup&gt;305&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305)</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lastRenderedPageBreak/>
              <w:t>leptin</w:t>
            </w:r>
            <w:proofErr w:type="spellEnd"/>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lep</w:t>
            </w:r>
            <w:proofErr w:type="spellEnd"/>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ang1</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 xml:space="preserve">HUVECs and PAEC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DOI" : "10.1161/01.RES.83.10.1059", "ISSN" : "0009-7330", "abstract" : "The adipocyte-derived cytokine leptin is thought to play a key role in the control of satiety and energy expenditure. Because adipogenesis and angiogenesis are tightly correlated during the fat mass development, we tested the hypothesis that leptin is able to modulate the growth of the vasculature. Experiments were performed using cultured human umbilical venous endothelial cells (HUVECs) and porcine aortic endothelial cells. The presence of 170-kDa endothelial leptin receptor (Ob-R) was assessed in HUVECs by Western blot analysis. Reverse transcriptase\u2013 polymerase chain reaction analysis using specific oligonucleotides for the short and long Ob-R forms further revealed the expression of both Ob-R transcripts in endothelial cells. Moreover, leptin evoked a time-dependent tyrosine phosphorylation of a number of endothelial proteins, the most prominent of which were the mitogen-activated protein kinases Erk1/2. Treatment of HUVECs with leptin led to a concentration-dependent increase in cell number that was maximal at 10 ng/mL leptin and equivalent to that elicited by vascular endothelial growth factor. This effect was associated with an enhanced formation of capillary-like tubes in an in vitro angiogenesis assay and neovascularization in an in vivo model of angiogenesis. These results indicate that leptin, via activation of the endothelial Ob-R, generates a growth signal involving a tyrosine kinase-dependent intracellular pathway and promotes angiogenic processes. We speculate that this leptin-mediated stimulation of angiogenesis might represent not only a key event in the settlement of obesity but also may contribute to the modulation of growth under physiological and pathophysiological conditions in other tissues.", "author" : [ { "dropping-particle" : "", "family" : "Bouloumie", "given" : "Anne", "non-dropping-particle" : "", "parse-names" : false, "suffix" : "" }, { "dropping-particle" : "", "family" : "Drexler", "given" : "Hannes C. a.", "non-dropping-particle" : "", "parse-names" : false, "suffix" : "" }, { "dropping-particle" : "", "family" : "Lafontan", "given" : "Max", "non-dropping-particle" : "", "parse-names" : false, "suffix" : "" }, { "dropping-particle" : "", "family" : "Busse", "given" : "Rudi", "non-dropping-particle" : "", "parse-names" : false, "suffix" : "" } ], "container-title" : "Circulation Research", "id" : "ITEM-1", "issue" : "10", "issued" : { "date-parts" : [ [ "1998", "11", "16" ] ] }, "page" : "1059-1066", "title" : "Leptin, the Product of Ob Gene, Promotes Angiogenesis", "type" : "article-journal", "volume" : "83" }, "uris" : [ "http://www.mendeley.com/documents/?uuid=2611f80d-48f1-4455-97ce-e68dd7d02d9a" ] } ], "mendeley" : { "formattedCitation" : "(306)", "plainTextFormattedCitation" : "(306)", "previouslyFormattedCitation" : "&lt;sup&gt;306&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306)</w:t>
            </w:r>
            <w:r w:rsidRPr="00E901D6">
              <w:rPr>
                <w:rFonts w:ascii="Times New Roman" w:eastAsia="Times New Roman" w:hAnsi="Times New Roman" w:cs="Times New Roman"/>
                <w:color w:val="000000"/>
                <w:lang w:eastAsia="en-IN"/>
              </w:rPr>
              <w:fldChar w:fldCharType="end"/>
            </w:r>
            <w:r w:rsidRPr="00E901D6">
              <w:rPr>
                <w:rFonts w:ascii="Times New Roman" w:eastAsia="Times New Roman" w:hAnsi="Times New Roman" w:cs="Times New Roman"/>
                <w:color w:val="000000"/>
                <w:lang w:eastAsia="en-IN"/>
              </w:rPr>
              <w:t xml:space="preserve">; Normal HUVECs and HCASMC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ISSN" : "1226-3613", "PMID" : "11460888", "abstract" : "Leptin, the product of ob gene, is an endocrine hormone that regulates adipose tissue mass. Recently, leptin has been found to generate a growth signal involving a tyrosine kinase-dependent intracellular pathway and promote angiogenic processes via activation of leptin receptor (Ob-R) in endothelial cells. However, it is not clear how leptin functions to promote multi-step processes involved in the neovascularization at the atherosclerotic plaque. We have examined the expression of matrix metalloproteinases (MMPs) and tissue inhibitors of metalloproteinases (TIMPs) and Ob-R in human atherosclerotic lesions, leptin-mediated angiogenesis in vivo and in vitro. Immunohistochemical analysis of human atherosclerotic aorta revealed an increased expression of Ob-R in the intima of neorevascularized regions and of both MMPs and TIMPs predominantly in the endothelial lining of intimal neovessels and macrophages/foam cells. In the rat corneal angiogenesis assay, leptin elicited a comparable sensitivity of angiogenic activity to those of vascular endothelial growth factor (VEGF). The immunohistological analysis of the leptin-treated rat cornea showed definitive rises in Ob-R, MMPs and TIMPs expression as well as those of VEGF receptor (VEGFR-1). Leptin (10-40 ng/ml) induced proliferation of the human umbilical vein endothelial cells (HUVECs) and elevation of MMP-2, MMP-9, TIMP-1, and TIMP-2 expression in a dose-dependent manner. Leptin also induced increases of MMP-2, MMP-9, TIMP-1, and Up-regulated the human coronary artery smooth muscle cells (HCASMCs). These findings suggest that leptin, a hormone with pluralistic properties including a mitogenic activity on vascular endothelial cells, plays a role in matrix remodeling by regulating the expression of MMPs and TIMPs. Taken together, our findings further provide evidences for leptin's role as an angiogenesis inducer in the normal organ (rat cornea) and in aberrant vasculature under duress like atherosclerosis.", "author" : [ { "dropping-particle" : "", "family" : "Park", "given" : "Hyun-Young", "non-dropping-particle" : "", "parse-names" : false, "suffix" : "" }, { "dropping-particle" : "", "family" : "Kwon", "given" : "Hyuck Moon", "non-dropping-particle" : "", "parse-names" : false, "suffix" : "" }, { "dropping-particle" : "", "family" : "Lim", "given" : "Hyun Joung", "non-dropping-particle" : "", "parse-names" : false, "suffix" : "" }, { "dropping-particle" : "", "family" : "Hong", "given" : "Bum Kee", "non-dropping-particle" : "", "parse-names" : false, "suffix" : "" }, { "dropping-particle" : "", "family" : "Lee", "given" : "Ju Yong", "non-dropping-particle" : "", "parse-names" : false, "suffix" : "" }, { "dropping-particle" : "", "family" : "Park", "given" : "Byong Eun", "non-dropping-particle" : "", "parse-names" : false, "suffix" : "" }, { "dropping-particle" : "", "family" : "Jang", "given" : "Yangsoo", "non-dropping-particle" : "", "parse-names" : false, "suffix" : "" }, { "dropping-particle" : "", "family" : "Cho", "given" : "Seung Yun", "non-dropping-particle" : "", "parse-names" : false, "suffix" : "" }, { "dropping-particle" : "", "family" : "Kim", "given" : "Hyun-Seung", "non-dropping-particle" : "", "parse-names" : false, "suffix" : "" } ], "container-title" : "Experimental &amp; molecular medicine", "id" : "ITEM-1", "issue" : "2", "issued" : { "date-parts" : [ [ "2001", "6", "30" ] ] }, "page" : "95-102", "title" : "Potential role of leptin in angiogenesis: leptin induces endothelial cell proliferation and expression of matrix metalloproteinases in vivo and in vitro.", "type" : "article-journal", "volume" : "33" }, "uris" : [ "http://www.mendeley.com/documents/?uuid=14dfc879-68c5-4ecf-99fd-1ebeec518f67" ] } ], "mendeley" : { "formattedCitation" : "(307)", "plainTextFormattedCitation" : "(307)", "previouslyFormattedCitation" : "&lt;sup&gt;307&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307)</w:t>
            </w:r>
            <w:r w:rsidRPr="00E901D6">
              <w:rPr>
                <w:rFonts w:ascii="Times New Roman" w:eastAsia="Times New Roman" w:hAnsi="Times New Roman" w:cs="Times New Roman"/>
                <w:color w:val="000000"/>
                <w:lang w:eastAsia="en-IN"/>
              </w:rPr>
              <w:fldChar w:fldCharType="end"/>
            </w:r>
            <w:r w:rsidRPr="00E901D6">
              <w:rPr>
                <w:rFonts w:ascii="Times New Roman" w:eastAsia="Times New Roman" w:hAnsi="Times New Roman" w:cs="Times New Roman"/>
                <w:color w:val="000000"/>
                <w:lang w:eastAsia="en-IN"/>
              </w:rPr>
              <w:t xml:space="preserve">; Rats and human endothelial cell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DOI" : "10.1126/science.281.5383.1683", "abstract" : "Leptin is a hormone that regulates food intake, and its receptor (OB-Rb) is expressed primarily in the hypothalamus. Here, it is shown that OB-Rb is also expressed in human vasculature and in primary cultures of human endothelial cells. In vitro and in vivo assays revealed that leptin has angiogenic activity. In vivo, leptin induced neovascularization in corneas from normal rats but not in corneas from fa/fa Zucker rats, which lack functional leptin receptors. These observations indicate that the vascular endothelium is a target for leptin and suggest a physiological mechanism whereby leptin-induced angiogenesis may facilitate increased energy expenditure.", "author" : [ { "dropping-particle" : "", "family" : "Sierra-Honigmann", "given" : "M. Roc\u00f5\u00abo", "non-dropping-particle" : "", "parse-names" : false, "suffix" : "" }, { "dropping-particle" : "", "family" : "Nath", "given" : "Anjali K.", "non-dropping-particle" : "", "parse-names" : false, "suffix" : "" }, { "dropping-particle" : "", "family" : "Murakami", "given" : "Chiaki", "non-dropping-particle" : "", "parse-names" : false, "suffix" : "" }, { "dropping-particle" : "", "family" : "Garc\u00f5\u00aba-Carden\u00f7a", "given" : "Guillermo", "non-dropping-particle" : "", "parse-names" : false, "suffix" : "" }, { "dropping-particle" : "", "family" : "Papapetropoulos", "given" : "Andreas", "non-dropping-particle" : "", "parse-names" : false, "suffix" : "" }, { "dropping-particle" : "", "family" : "Sessa", "given" : "William C.", "non-dropping-particle" : "", "parse-names" : false, "suffix" : "" }, { "dropping-particle" : "", "family" : "Madge", "given" : "Lisa A.", "non-dropping-particle" : "", "parse-names" : false, "suffix" : "" }, { "dropping-particle" : "", "family" : "Schechner", "given" : "Jeffrey S.", "non-dropping-particle" : "", "parse-names" : false, "suffix" : "" }, { "dropping-particle" : "", "family" : "Schwabb", "given" : "Michael B.", "non-dropping-particle" : "", "parse-names" : false, "suffix" : "" }, { "dropping-particle" : "", "family" : "Polverini", "given" : "Peter J.", "non-dropping-particle" : "", "parse-names" : false, "suffix" : "" }, { "dropping-particle" : "", "family" : "Flores-Riveros", "given" : "Jaime R.", "non-dropping-particle" : "", "parse-names" : false, "suffix" : "" } ], "container-title" : "Science", "id" : "ITEM-1", "issue" : "5383", "issued" : { "date-parts" : [ [ "1998", "9", "11" ] ] }, "page" : "1683-1686", "title" : "Biological Action of Leptin as an Angiogenic Factor", "type" : "article-journal", "volume" : "281" }, "uris" : [ "http://www.mendeley.com/documents/?uuid=a9971cd0-7d45-4e39-b979-073f12e44488" ] } ], "mendeley" : { "formattedCitation" : "(308)", "plainTextFormattedCitation" : "(308)", "previouslyFormattedCitation" : "&lt;sup&gt;308&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308)</w:t>
            </w:r>
            <w:r w:rsidRPr="00E901D6">
              <w:rPr>
                <w:rFonts w:ascii="Times New Roman" w:eastAsia="Times New Roman" w:hAnsi="Times New Roman" w:cs="Times New Roman"/>
                <w:color w:val="000000"/>
                <w:lang w:eastAsia="en-IN"/>
              </w:rPr>
              <w:fldChar w:fldCharType="end"/>
            </w:r>
            <w:r w:rsidRPr="00E901D6">
              <w:rPr>
                <w:rFonts w:ascii="Times New Roman" w:eastAsia="Times New Roman" w:hAnsi="Times New Roman" w:cs="Times New Roman"/>
                <w:color w:val="000000"/>
                <w:lang w:eastAsia="en-IN"/>
              </w:rPr>
              <w:t xml:space="preserve">; </w:t>
            </w:r>
            <w:proofErr w:type="spellStart"/>
            <w:r w:rsidRPr="00E901D6">
              <w:rPr>
                <w:rFonts w:ascii="Times New Roman" w:eastAsia="Times New Roman" w:hAnsi="Times New Roman" w:cs="Times New Roman"/>
                <w:color w:val="000000"/>
                <w:lang w:eastAsia="en-IN"/>
              </w:rPr>
              <w:t>Wistar</w:t>
            </w:r>
            <w:proofErr w:type="spellEnd"/>
            <w:r w:rsidRPr="00E901D6">
              <w:rPr>
                <w:rFonts w:ascii="Times New Roman" w:eastAsia="Times New Roman" w:hAnsi="Times New Roman" w:cs="Times New Roman"/>
                <w:color w:val="000000"/>
                <w:lang w:eastAsia="en-IN"/>
              </w:rPr>
              <w:t xml:space="preserve"> rat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Leptin is an adipocyte-produced peptide, which plays a crucial role in the regulation of body weight. There is also evidence that leptin stimulates endothelial cell proliferation and the formation of capillary-like tubes in vitro. The disc angiogenesis system was used to measure the angiogenic effect of leptin in vivo. Discs containing 25, 50, 100 and 250ng/ml of leptin were implanted subcutaneously in Wistar rats, removed after a growth period of 7 and 14 days, and compared with spontaneous growth controls and with positive controls containing equivalent doses of vascular endothelial growth factor (VEGF). Discs were examined morphologically for stroma and vessel development and by immunohistochemistry for quantitative evaluation of angiogenesis. The specificity of the angiogenic effect of leptin was tested by blocking leptin with a polyclonal anti-leptin antibody. Leptin induced a significant level of angiogenesis in a dose-dependent manner both at 7 and 14 days, with a peak at the dose of 100ng/ml. The angiogenic activity of leptin was completely abolished by the anti-leptin neutralizing antibody. VEGF also induced significant dose-dependent angiogenesis at the same time points with a peak observed at a concentration of 100ng/ml. The angiogenic response to leptin was significantly higher at 7 days compared with VEGF but not at the 14-day time point. In conclusion, leptin has a specific angiogenic effect in vivo, which is dose- and time-dependent in a concentration range of 25-250ng/ml. This effect is equivalent to the angiogenic effect of VEGF but is evident earlier compared with VEGF.", "author" : [ { "dropping-particle" : "", "family" : "Anagnostoulis", "given" : "S", "non-dropping-particle" : "", "parse-names" : false, "suffix" : "" }, { "dropping-particle" : "", "family" : "Karayiannakis", "given" : "AJ", "non-dropping-particle" : "", "parse-names" : false, "suffix" : "" }, { "dropping-particle" : "", "family" : "Lambropoulou", "given" : "M", "non-dropping-particle" : "", "parse-names" : false, "suffix" : "" }, { "dropping-particle" : "", "family" : "Efthimiadou", "given" : "A", "non-dropping-particle" : "", "parse-names" : false, "suffix" : "" }, { "dropping-particle" : "", "family" : "Polychronidis", "given" : "A", "non-dropping-particle" : "", "parse-names" : false, "suffix" : "" }, { "dropping-particle" : "", "family" : "Simopoulos", "given" : "C", "non-dropping-particle" : "", "parse-names" : false, "suffix" : "" } ], "container-title" : "Cytokine", "id" : "ITEM-1", "issue" : "3", "issued" : { "date-parts" : [ [ "2008" ] ] }, "page" : "353-7", "title" : "Human leptin induces angiogenesis in vivo.", "type" : "article-journal", "volume" : "42" }, "uris" : [ "http://www.mendeley.com/documents/?uuid=eca8f475-4400-4b02-815b-2eb61ebd00d6" ] } ], "mendeley" : { "formattedCitation" : "(309)", "plainTextFormattedCitation" : "(309)", "previouslyFormattedCitation" : "&lt;sup&gt;309&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309)</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leptin</w:t>
            </w:r>
            <w:proofErr w:type="spellEnd"/>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lep</w:t>
            </w:r>
            <w:proofErr w:type="spellEnd"/>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cfn1</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 xml:space="preserve">Mice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DOI" : "10.1016/j.peptides.2005.10.006", "abstract" : "Leptin is a peptide hormone secreted by adipose tissue. Studies have shown that leptin crosses the blood\u2013brain barrier (BBB) by a saturable transport system where it acts within the hypothalamus to regulate food intake and energy expenditure. Leptin also acts in the hippocampus where it facilitates the induction of long-term potentiation and enhances NMDA receptor-mediated transmission. This suggests that leptin plays a role in learning and memory. Obese mice and rats, which have leptin receptor deficiency, have impaired spatial learning. In disease states such as diabetes, humans and animals develop leptin resistance at the BBB. This suggests that low leptin levels in the brain may be involved in cognitive deficits associated with diabetes. In the current study, the effects of leptin on post-training memory processing in CD-1 mice were examined. Mice were trained in T-maze footshock avoidance and step down inhibitory avoidance. Immediately after training, mice received bilateral injections of leptin into the hippocampus. Retention was tested 1 week later in the T-maze and 1 day later in step down inhibitory avoidance. Leptin administration improved retention of T-maze footshock avoidance and step down inhibitory avoidance. Leptin administered 24 h after T-maze training did not improve retention when tested 1 week after training. SAMP8 mice at 12 months of age have elevated amyloid-beta protein and impaired learning and memory. We examined the effect of leptin on memory processing in the hippocampus of 4 and 12 months old SAMP8 mice. Leptin improved retention in both 4 and 12 months old SAMP8 mice; 12 month SAMP8 mice required a lower dose to improve memory compared to 4 months SAMP8 mice. The current results indicate that leptin in the hippocampus is involved in memory processing and suggests that low levels of leptin may be involved in cognitive deficits seen in disease states where leptin transport into the CNS is compromised.", "author" : [ { "dropping-particle" : "", "family" : "Farr", "given" : "Susan A", "non-dropping-particle" : "", "parse-names" : false, "suffix" : "" }, { "dropping-particle" : "", "family" : "Banks", "given" : "William A", "non-dropping-particle" : "", "parse-names" : false, "suffix" : "" }, { "dropping-particle" : "", "family" : "Morley", "given" : "John E", "non-dropping-particle" : "", "parse-names" : false, "suffix" : "" } ], "container-title" : "Peptides", "id" : "ITEM-1", "issue" : "6", "issued" : { "date-parts" : [ [ "2006" ] ] }, "page" : "1420-1425", "title" : "Effects of leptin on memory processing", "type" : "article-journal", "volume" : "27" }, "uris" : [ "http://www.mendeley.com/documents/?uuid=a9ab7cef-848b-4971-a21e-abe2f6ea5ea1" ] } ], "mendeley" : { "formattedCitation" : "(310)", "plainTextFormattedCitation" : "(310)", "previouslyFormattedCitation" : "&lt;sup&gt;310&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310)</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leptin</w:t>
            </w:r>
            <w:proofErr w:type="spellEnd"/>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lep</w:t>
            </w:r>
            <w:proofErr w:type="spellEnd"/>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ser1</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w:t>
            </w: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 xml:space="preserve">Black Swiss mice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Leptin administration inhibits diencephalic nitric oxide synthase (NOS) activity and increases brain serotonin (5-HT) metabolism in mice. We evaluated food intake, body-weight gain, diencephalic NOS activity, and diencephalic content of tryptophan (TRP), 5-HT, hydroxyindoleacetic acid (5-HIAA), and 5-HIAA/5-HT ratio after intracerebroventricular (ICV) or intraperitoneal (IP) leptin injection in mice. Five consecutive days of ICV or IP leptin injections induced a significant reduction in neuronal NOS (nNOS) activity, and caused a dose-dependent increase of 5-HT, 5-HIAA, and the 5-HIAA/5-HT ratio. Diencephalic 5-HT metabolism showed a significant increase in 5-HT, 5-HIAA, and the 5- HIAA/5-HT ratio 3 hours after a single leptin injection. This effect was maintained for 3 hours and had disappeared by 12 hours after injection. After a single IP leptin injection, the peak for 5-HT, 5- HIAA, and the 5-HIAA/5-HT ratio was achieved at 6 hours. Single injections of ICV or IP leptin sig- nificantly increased diencephalic 5-HT content. Leptin-induced 5-HT increase was antagonized by the coadministration of L-arginine only when the latter was ICV injected, whereas D-arginine did not influence leptin effects on brain 5-HT content. Finally, in nNOS-knockout mice, the appetite-sup- pressant activity of leptin was strongly reduced, and the leptin-induced increase in brain 5-HT metab- olism was completely abolished. Our results indicate that the L-arginine/NO pathway is involved in mediating leptin effects on feeding behavior, and demonstrate that nNOS activity is required for the effects of leptin on brain 5-HT turnover.", "author" : [ { "dropping-particle" : "", "family" : "Calapai", "given" : "Gioacchino", "non-dropping-particle" : "", "parse-names" : false, "suffix" : "" }, { "dropping-particle" : "", "family" : "Corica", "given" : "Francesco", "non-dropping-particle" : "", "parse-names" : false, "suffix" : "" }, { "dropping-particle" : "", "family" : "Corsonello", "given" : "Andrea", "non-dropping-particle" : "", "parse-names" : false, "suffix" : "" }, { "dropping-particle" : "", "family" : "Sautebin", "given" : "Lidia", "non-dropping-particle" : "", "parse-names" : false, "suffix" : "" }, { "dropping-particle" : "Di", "family" : "Rosa", "given" : "Massimo", "non-dropping-particle" : "", "parse-names" : false, "suffix" : "" }, { "dropping-particle" : "", "family" : "Campo", "given" : "Giuseppe M", "non-dropping-particle" : "", "parse-names" : false, "suffix" : "" }, { "dropping-particle" : "", "family" : "Buemi", "given" : "Michele", "non-dropping-particle" : "", "parse-names" : false, "suffix" : "" }, { "dropping-particle" : "", "family" : "Mauro", "given" : "Vittorio Nicita", "non-dropping-particle" : "", "parse-names" : false, "suffix" : "" }, { "dropping-particle" : "", "family" : "Caputi", "given" : "Achille P", "non-dropping-particle" : "", "parse-names" : false, "suffix" : "" } ], "container-title" : "Journal of Clinical Investigation", "id" : "ITEM-1", "issue" : "7", "issued" : { "date-parts" : [ [ "1999" ] ] }, "page" : "975-982", "title" : "Leptin increases serotonin turnover by inhibition of brain nitric oxide synthesis", "type" : "article-journal", "volume" : "104" }, "uris" : [ "http://www.mendeley.com/documents/?uuid=47403bd0-9148-4678-a09c-9b883ab68188" ] } ], "mendeley" : { "formattedCitation" : "(311)", "plainTextFormattedCitation" : "(311)", "previouslyFormattedCitation" : "&lt;sup&gt;311&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311)</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leptin</w:t>
            </w:r>
            <w:proofErr w:type="spellEnd"/>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lep</w:t>
            </w:r>
            <w:proofErr w:type="spellEnd"/>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ser0</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w:t>
            </w: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 xml:space="preserve">Mice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DOI" : "10.1016/j.cell.2009.06.051.Leptin", "abstract" : "Leptin inhibition of bone mass accrual requires the integrity of specific hypothalamic neurons but not expression of its receptor on these neurons. The same is true for its regulation of appetite and energy expenditure. This suggests that leptin acts elsewhere in the brain to achieve these three functions. We show here that brainstem-derived serotonin (BDS) favors bone mass accrual following its binding to Htr2c receptors on ventromedial hypothalamic neurons and appetite via Htr1a and 2b receptors on arcuate neurons. Leptin inhibits these functions and increases energy expenditure because it reduces serotonin synthesis and firing of serotonergic neurons. Accordingly, while abrogating BDS synthesis corrects the bone, appetite and energy expenditure phenotypes caused by leptin deficiency, inactivation of the leptin receptor in serotonergic neurons recapitulates them fully. This study modifies the map of leptin signaling in the brain and identifies a molecular basis for the common regulation of bone and energy metabolisms.", "author" : [ { "dropping-particle" : "", "family" : "Yadav", "given" : "Vijay K", "non-dropping-particle" : "", "parse-names" : false, "suffix" : "" }, { "dropping-particle" : "", "family" : "Oury", "given" : "Franck", "non-dropping-particle" : "", "parse-names" : false, "suffix" : "" }, { "dropping-particle" : "", "family" : "Suda", "given" : "Nina", "non-dropping-particle" : "", "parse-names" : false, "suffix" : "" }, { "dropping-particle" : "", "family" : "Liu", "given" : "Zhong-wu", "non-dropping-particle" : "", "parse-names" : false, "suffix" : "" }, { "dropping-particle" : "", "family" : "Gao", "given" : "Xiao-bing", "non-dropping-particle" : "", "parse-names" : false, "suffix" : "" }, { "dropping-particle" : "", "family" : "Klemenhagen", "given" : "Kristen C", "non-dropping-particle" : "", "parse-names" : false, "suffix" : "" }, { "dropping-particle" : "", "family" : "Tanaka", "given" : "Kenji F", "non-dropping-particle" : "", "parse-names" : false, "suffix" : "" }, { "dropping-particle" : "", "family" : "Gingrich", "given" : "Jay A", "non-dropping-particle" : "", "parse-names" : false, "suffix" : "" }, { "dropping-particle" : "", "family" : "Edward", "given" : "X", "non-dropping-particle" : "", "parse-names" : false, "suffix" : "" }, { "dropping-particle" : "", "family" : "Tecott", "given" : "Laurence H", "non-dropping-particle" : "", "parse-names" : false, "suffix" : "" }, { "dropping-particle" : "", "family" : "Mann", "given" : "J John", "non-dropping-particle" : "", "parse-names" : false, "suffix" : "" }, { "dropping-particle" : "", "family" : "Hen", "given" : "Rene", "non-dropping-particle" : "", "parse-names" : false, "suffix" : "" }, { "dropping-particle" : "", "family" : "Horvath", "given" : "Tamas L", "non-dropping-particle" : "", "parse-names" : false, "suffix" : "" } ], "container-title" : "Cell", "id" : "ITEM-1", "issue" : "5", "issued" : { "date-parts" : [ [ "2010" ] ] }, "page" : "976-989", "title" : "Leptin regulation of bone mass, appetite and energy expenditure relies on its ability to inhibit serotonin synthesis in the brainstem", "type" : "article-journal", "volume" : "138" }, "uris" : [ "http://www.mendeley.com/documents/?uuid=547d0ca1-5a6b-41e7-b02c-de24b7a54d6c" ] } ], "mendeley" : { "formattedCitation" : "(312)", "plainTextFormattedCitation" : "(312)", "previouslyFormattedCitation" : "&lt;sup&gt;312&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312)</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leptin</w:t>
            </w:r>
            <w:proofErr w:type="spellEnd"/>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lep</w:t>
            </w:r>
            <w:proofErr w:type="spellEnd"/>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et11</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 xml:space="preserve">Rat portal vein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DOI" : "10.1124/jpet.105.091561.mainly", "abstract" : "Various cardiovascular pathologies are associated with vascular smooth muscle cell (VSMC) hypertrophy and elevated plasma leptin levels. We used the rat portal vein (RPV) cultured for three days to investigate the effect of mechanical stretch on autocrine secretion of leptin and the effect of exogenous leptin (3.1 nM) on VSMC. Stretching the RPV significantly up-regulated leptin production by greater than 100-fold and leptin receptor expression by up to 10-fold. In addition, stretch increased tissue weight by 23 +/- 1.3 and 30 +/- 1% (P &lt; 0.05), respectively, in the absence or presence of leptin, although this was significantly attenuated by an antileptin antibody (166 ng/ ml). Unstretched RPV weight decreased by 7.5 +/- 1.8% in the absence of leptin, whereas in the presence of leptin, weight increased by 6.5 +/- 1.8% (P &lt; 0.05). VSMC size and [ 3 H]leucine incorporation rates were significantly increased by leptin in stretched and unstretched tissues. Leptin-induced hypertrophy was associated with significant extracellular signal-regulated kinase (ERK1/2) activation as well as increased expression of angiotensinogen, the angiotensin type 1 receptor as well as preproendothelin-1, and the endothelin type A receptor, whereas ERK inhibition or inhibition of either the angiotensin II or endothelin-1 systems at both the synthesis and receptor levels blocked the hypertrophic response. The effects of leptin were also completely blocked by the cholesterol-chelating agent methyl-beta-cyclodextrin. Therefore, our study demonstrates stretch-dependent leptin release and a direct hypertrophic effect of leptin on RPV, the latter likely dependent on intact cholesterol-rich membrane microdomains and locally produced paracrine factors.", "author" : [ { "dropping-particle" : "", "family" : "Zeidan", "given" : "Asad", "non-dropping-particle" : "", "parse-names" : false, "suffix" : "" }, { "dropping-particle" : "", "family" : "Purdham", "given" : "Daniel M", "non-dropping-particle" : "", "parse-names" : false, "suffix" : "" }, { "dropping-particle" : "", "family" : "Rajapurohitam", "given" : "Venkatesh", "non-dropping-particle" : "", "parse-names" : false, "suffix" : "" }, { "dropping-particle" : "", "family" : "Javadov", "given" : "Sabzali", "non-dropping-particle" : "", "parse-names" : false, "suffix" : "" }, { "dropping-particle" : "", "family" : "Chakrabarti", "given" : "Subrata", "non-dropping-particle" : "", "parse-names" : false, "suffix" : "" }, { "dropping-particle" : "", "family" : "Karmazyn", "given" : "Morris", "non-dropping-particle" : "", "parse-names" : false, "suffix" : "" } ], "container-title" : "The journal of pharmacology and experimental therapeutics", "id" : "ITEM-1", "issue" : "3", "issued" : { "date-parts" : [ [ "2005" ] ] }, "page" : "1075-1084", "title" : "Leptin Induces Vascular Smooth Muscle Cell Hypertrophy through Angiotensin II- and Endothelin-1-Dependent Mechanisms and Mediates Stretch-Induced Hypertrophy", "type" : "article-journal", "volume" : "315" }, "uris" : [ "http://www.mendeley.com/documents/?uuid=de2904e5-824b-436c-9464-464ebf71ca0c" ] } ], "mendeley" : { "formattedCitation" : "(313)", "plainTextFormattedCitation" : "(313)", "previouslyFormattedCitation" : "&lt;sup&gt;313&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313)</w:t>
            </w:r>
            <w:r w:rsidRPr="00E901D6">
              <w:rPr>
                <w:rFonts w:ascii="Times New Roman" w:eastAsia="Times New Roman" w:hAnsi="Times New Roman" w:cs="Times New Roman"/>
                <w:color w:val="000000"/>
                <w:lang w:eastAsia="en-IN"/>
              </w:rPr>
              <w:fldChar w:fldCharType="end"/>
            </w:r>
            <w:r w:rsidRPr="00E901D6">
              <w:rPr>
                <w:rFonts w:ascii="Times New Roman" w:eastAsia="Times New Roman" w:hAnsi="Times New Roman" w:cs="Times New Roman"/>
                <w:color w:val="000000"/>
                <w:lang w:eastAsia="en-IN"/>
              </w:rPr>
              <w:t xml:space="preserve">;HUVEC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DOI" : "10.1161/01.RES.0000014226.74709.90", "ISSN" : "00097330", "abstract" : "Leptin, a protein encoded by the obese gene, is produced by adipocytes and released into the bloodstream. In obese humans, serum leptin levels are increased and correlate with the individual\u2019s body mass index and blood pressure. Elevated serum concentrations of endothelin-1 (ET-1), a potent vasoconstrictor and mitogen, were also observed in obese subjects. The pathomechanisms underlying this ET-1 increase in obesity are poorly understood. In the present study, we investigated the influence of the ob gene product leptin on the expression of ET-1 in human umbilical vein endothelial cells (HUVECs). Binding studies using 125 I-radiolabeled leptin revealed high- and low-affinity leptin binding sites on HUVECs (Kd1=13.1 =/- 3.1 nmol/L and Kd2=1390 +/- 198 nmol/L, respectively), mediating a time- and dose-dependent increase of ET-1 mRNA expression and protein secretion after incubation of HUVECs with leptin. This leptin-induced ET-1 expression was inhibited by preincubation of HUVECs with 0.75 micromol/L antisense phosphorothioate oligonucleotides directed against the leptin receptor Ob-Rb. Furthermore, after incubation with leptin, increased nuclear staining of c-fos and c-jun, the major components of the transcription factor AP-1, and increased AP-1 DNA binding were observed. Transient transfection studies with ET-1 promoter constructs showed that leptin-induced promoter activity was abolished in the absence of AP-1 binding sites or by cotransfection with a plasmid overexpressing a mutated jun, which is able to bind c-fos but not DNA. Thus, leptin upregulates ET-1 production in HUVECs via a mechanism potentially involving jun binding members of the bZIP family.", "author" : [ { "dropping-particle" : "", "family" : "Quehenberger", "given" : "Peter", "non-dropping-particle" : "", "parse-names" : false, "suffix" : "" }, { "dropping-particle" : "", "family" : "Exner", "given" : "Markus", "non-dropping-particle" : "", "parse-names" : false, "suffix" : "" }, { "dropping-particle" : "", "family" : "Sunder-Plassmann", "given" : "Raute", "non-dropping-particle" : "", "parse-names" : false, "suffix" : "" }, { "dropping-particle" : "", "family" : "Ruzicka", "given" : "Katharina", "non-dropping-particle" : "", "parse-names" : false, "suffix" : "" }, { "dropping-particle" : "", "family" : "Bieglmayer", "given" : "Christian", "non-dropping-particle" : "", "parse-names" : false, "suffix" : "" }, { "dropping-particle" : "", "family" : "Endler", "given" : "Georg", "non-dropping-particle" : "", "parse-names" : false, "suffix" : "" }, { "dropping-particle" : "", "family" : "Muellner", "given" : "Claudia", "non-dropping-particle" : "", "parse-names" : false, "suffix" : "" }, { "dropping-particle" : "", "family" : "Speiser", "given" : "Wolfgang", "non-dropping-particle" : "", "parse-names" : false, "suffix" : "" }, { "dropping-particle" : "", "family" : "Wagner", "given" : "Oswald", "non-dropping-particle" : "", "parse-names" : false, "suffix" : "" } ], "container-title" : "Circulation Research", "id" : "ITEM-1", "issue" : "6", "issued" : { "date-parts" : [ [ "2002", "2", "28" ] ] }, "page" : "711-718", "title" : "Leptin Induces Endothelin-1 in Endothelial Cells In Vitro", "type" : "article-journal", "volume" : "90" }, "uris" : [ "http://www.mendeley.com/documents/?uuid=e9dc8f63-0571-4a9c-92da-0befb6c30197" ] } ], "mendeley" : { "formattedCitation" : "(314)", "plainTextFormattedCitation" : "(314)", "previouslyFormattedCitation" : "&lt;sup&gt;314&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314)</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leptin</w:t>
            </w:r>
            <w:proofErr w:type="spellEnd"/>
            <w:r w:rsidRPr="00E901D6">
              <w:rPr>
                <w:rFonts w:ascii="Times New Roman" w:eastAsia="Times New Roman" w:hAnsi="Times New Roman" w:cs="Times New Roman"/>
                <w:color w:val="000000"/>
                <w:lang w:eastAsia="en-IN"/>
              </w:rPr>
              <w:t xml:space="preserve"> action</w:t>
            </w:r>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lpa</w:t>
            </w:r>
            <w:proofErr w:type="spellEnd"/>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fdi0</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 xml:space="preserve">Rat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DOI" : "10.1210/en.2011-1586", "ISSN" : "1945-7170", "PMID" : "22128019", "abstract" : "Resistance to brain-mediated effects of leptin is a characteristic feature of obesity, resulting from alterations in leptin receptor signaling in hypothalamic neurons and/or transport across the blood-brain-barrier. We have shown previously, that the latter can be circumvented by intranasal (i.n.) application of leptin in lean rats. This prompted us to test i.n. leptin in animals with diet-induced obesity (DIO) as a basis for future human administration. DIO was induced in male Wistar rats by feeding a cafeteria diet for 25 or 32 wk, respectively. Consecutively, these DIO animals (seven to eight per treatment) and standard diet rats (lean) (14-15 per treatment, matched for age and diet duration) were treated with 0.1, 0.2 mg/kg leptin, or control solution i.n. daily for 4 wk before onset of dark period. Energy intake and body weight were measured daily; blood glucose, serum insulin, and leptin were measured before and after treatment. Expression of hypothalamic neuropeptides was assessed by quantitative real-time PCR. We demonstrate, for the first time, that i.n. leptin reduces appetite and induces weight loss in DIO to the same extent as in lean rats. Our findings are supported accordingly by an altered expression pattern of anorexigenic and orexigenic neuropeptides in the hypothalamus, e.g. proopiomelanocortin, cocaine and amphetamine-related transcript, neuropeptide Y, agouti-related protein. It now appears clear that i.n. leptin is effectively acting in obese animals in the same fashion as in their lean counterparts. These findings now clearly warrant studies in humans and may open new perspectives in the treatment of obesity.", "author" : [ { "dropping-particle" : "", "family" : "Schulz", "given" : "Carla", "non-dropping-particle" : "", "parse-names" : false, "suffix" : "" }, { "dropping-particle" : "", "family" : "Paulus", "given" : "Kerstin", "non-dropping-particle" : "", "parse-names" : false, "suffix" : "" }, { "dropping-particle" : "", "family" : "J\u00f6hren", "given" : "Olaf", "non-dropping-particle" : "", "parse-names" : false, "suffix" : "" }, { "dropping-particle" : "", "family" : "Lehnert", "given" : "Hendrik", "non-dropping-particle" : "", "parse-names" : false, "suffix" : "" } ], "container-title" : "Endocrinology", "id" : "ITEM-1", "issue" : "1", "issued" : { "date-parts" : [ [ "2012", "1" ] ] }, "page" : "143-53", "title" : "Intranasal leptin reduces appetite and induces weight loss in rats with diet-induced obesity (DIO).", "type" : "article-journal", "volume" : "153" }, "uris" : [ "http://www.mendeley.com/documents/?uuid=027f5aef-3978-4b51-80fa-700c4214c953" ] } ], "mendeley" : { "formattedCitation" : "(304)", "plainTextFormattedCitation" : "(304)", "previouslyFormattedCitation" : "&lt;sup&gt;304&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304)</w:t>
            </w:r>
            <w:r w:rsidRPr="00E901D6">
              <w:rPr>
                <w:rFonts w:ascii="Times New Roman" w:eastAsia="Times New Roman" w:hAnsi="Times New Roman" w:cs="Times New Roman"/>
                <w:color w:val="000000"/>
                <w:lang w:eastAsia="en-IN"/>
              </w:rPr>
              <w:fldChar w:fldCharType="end"/>
            </w:r>
            <w:r w:rsidRPr="00E901D6">
              <w:rPr>
                <w:rFonts w:ascii="Times New Roman" w:eastAsia="Times New Roman" w:hAnsi="Times New Roman" w:cs="Times New Roman"/>
                <w:color w:val="000000"/>
                <w:lang w:eastAsia="en-IN"/>
              </w:rPr>
              <w:t xml:space="preserve">; Mice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DOI" : "10.1371/journal.pone.0006884", "ISSN" : "1932-6203", "PMID" : "19727392", "abstract" : "Leptin is an adipocyte-derived hormone that plays a critical role in energy homeostasis and lipid metabolism. Overnutrition-associated obesity is known to be accompanied by hyperleptinemia. However, the physiological actions of leptin in the metabolic responses to high-fat diet (HFD) intake remain to be completely elucidated. Here we characterized the metabolic features of mice fed high-fat diets and investigated the impact of leptin upon the lipogenic program which was found to be suppressed by HFD feeding through a proteomics approach.", "author" : [ { "dropping-particle" : "", "family" : "Jiang", "given" : "Lei", "non-dropping-particle" : "", "parse-names" : false, "suffix" : "" }, { "dropping-particle" : "", "family" : "Wang", "given" : "Qiong", "non-dropping-particle" : "", "parse-names" : false, "suffix" : "" }, { "dropping-particle" : "", "family" : "Yu", "given" : "Yue", "non-dropping-particle" : "", "parse-names" : false, "suffix" : "" }, { "dropping-particle" : "", "family" : "Zhao", "given" : "Feng", "non-dropping-particle" : "", "parse-names" : false, "suffix" : "" }, { "dropping-particle" : "", "family" : "Huang", "given" : "Ping", "non-dropping-particle" : "", "parse-names" : false, "suffix" : "" }, { "dropping-particle" : "", "family" : "Zeng", "given" : "Rong", "non-dropping-particle" : "", "parse-names" : false, "suffix" : "" }, { "dropping-particle" : "", "family" : "Qi", "given" : "Robert Z", "non-dropping-particle" : "", "parse-names" : false, "suffix" : "" }, { "dropping-particle" : "", "family" : "Li", "given" : "Wenjun", "non-dropping-particle" : "", "parse-names" : false, "suffix" : "" }, { "dropping-particle" : "", "family" : "Liu", "given" : "Yong", "non-dropping-particle" : "", "parse-names" : false, "suffix" : "" } ], "container-title" : "PloS one", "id" : "ITEM-1", "issue" : "9", "issued" : { "date-parts" : [ [ "2009", "1" ] ] }, "page" : "e6884", "title" : "Leptin contributes to the adaptive responses of mice to high-fat diet intake through suppressing the lipogenic pathway.", "type" : "article-journal", "volume" : "4" }, "uris" : [ "http://www.mendeley.com/documents/?uuid=8355dec3-3eb9-4adf-8dde-fbcdce6eac88" ] } ], "mendeley" : { "formattedCitation" : "(315)", "plainTextFormattedCitation" : "(315)", "previouslyFormattedCitation" : "&lt;sup&gt;315&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315)</w:t>
            </w:r>
            <w:r w:rsidRPr="00E901D6">
              <w:rPr>
                <w:rFonts w:ascii="Times New Roman" w:eastAsia="Times New Roman" w:hAnsi="Times New Roman" w:cs="Times New Roman"/>
                <w:color w:val="000000"/>
                <w:lang w:eastAsia="en-IN"/>
              </w:rPr>
              <w:fldChar w:fldCharType="end"/>
            </w:r>
            <w:r w:rsidRPr="00E901D6">
              <w:rPr>
                <w:rFonts w:ascii="Times New Roman" w:eastAsia="Times New Roman" w:hAnsi="Times New Roman" w:cs="Times New Roman"/>
                <w:color w:val="000000"/>
                <w:lang w:eastAsia="en-IN"/>
              </w:rPr>
              <w:t xml:space="preserve">; Rat pancreatic islet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ISSN" : "0027-8424", "PMID" : "9114043", "abstract" : "Leptin is currently believed to control body composition largely, if not entirely, via hypothalamic receptors that regulate food intake and thermogenesis. Here we demonstrate direct extraneural effects of leptin to deplete fat content of both adipocytes and nonadipocytes to levels far below those of pairfed controls. In cultured pancreatic islets, leptin lowered triglyceride (TG) content by preventing TG formation from free fatty acids (FFA) and by increasing FFA oxidation. In vivo hyperleptinemia, induced in normal rats by adenovirus gene transfer, depleted TG content in liver, skeletal muscle, and pancreas without increasing plasma FFA or ketones, suggesting intracellular oxidation. In islets of obese Zucker Diabetic Fatty rats with leptin receptor mutations, leptin had no effect in vivo or in vitro. The TG content was approximately 20 times normal, and esterification capacity was increased 3- to 4-fold. Thus, in rats with normal leptin receptors but not in Zucker Diabetic Fatty rats, nonadipocytes and adipocytes esterify FFA, store them as TG, and later oxidize them intracellularly via an \"indirect pathway\" of intracellular fatty acid metabolism controlled by leptin. By maintaining insulin sensitivity and preventing islet lipotoxicity, this activity of leptin may prevent adipogenic diabetes.", "author" : [ { "dropping-particle" : "", "family" : "Shimabukuro", "given" : "Michio", "non-dropping-particle" : "", "parse-names" : false, "suffix" : "" }, { "dropping-particle" : "", "family" : "Koyama", "given" : "Kazunori", "non-dropping-particle" : "", "parse-names" : false, "suffix" : "" }, { "dropping-particle" : "", "family" : "Chen", "given" : "Guoxun", "non-dropping-particle" : "", "parse-names" : false, "suffix" : "" }, { "dropping-particle" : "", "family" : "Wang", "given" : "May-Yun", "non-dropping-particle" : "", "parse-names" : false, "suffix" : "" }, { "dropping-particle" : "", "family" : "Trieu", "given" : "Falguni", "non-dropping-particle" : "", "parse-names" : false, "suffix" : "" }, { "dropping-particle" : "", "family" : "Lee", "given" : "Young", "non-dropping-particle" : "", "parse-names" : false, "suffix" : "" }, { "dropping-particle" : "", "family" : "Newgard", "given" : "Christopher B.", "non-dropping-particle" : "", "parse-names" : false, "suffix" : "" }, { "dropping-particle" : "", "family" : "Unger", "given" : "Roger H.", "non-dropping-particle" : "", "parse-names" : false, "suffix" : "" } ], "container-title" : "Proceedings of the National Academy of Sciences of the United States of America", "id" : "ITEM-1", "issue" : "9", "issued" : { "date-parts" : [ [ "1997", "4", "29" ] ] }, "page" : "4637-41", "title" : "Direct antidiabetic effect of leptin through triglyceride depletion of tissues.", "type" : "article-journal", "volume" : "94" }, "uris" : [ "http://www.mendeley.com/documents/?uuid=37a9b88d-3e08-4706-a7ba-6a17186cdfd5" ] } ], "mendeley" : { "formattedCitation" : "(316)", "plainTextFormattedCitation" : "(316)", "previouslyFormattedCitation" : "&lt;sup&gt;316&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316)</w:t>
            </w:r>
            <w:r w:rsidRPr="00E901D6">
              <w:rPr>
                <w:rFonts w:ascii="Times New Roman" w:eastAsia="Times New Roman" w:hAnsi="Times New Roman" w:cs="Times New Roman"/>
                <w:color w:val="000000"/>
                <w:lang w:eastAsia="en-IN"/>
              </w:rPr>
              <w:fldChar w:fldCharType="end"/>
            </w:r>
            <w:r w:rsidRPr="00E901D6">
              <w:rPr>
                <w:rFonts w:ascii="Times New Roman" w:eastAsia="Times New Roman" w:hAnsi="Times New Roman" w:cs="Times New Roman"/>
                <w:color w:val="000000"/>
                <w:lang w:eastAsia="en-IN"/>
              </w:rPr>
              <w:t xml:space="preserve">; </w:t>
            </w:r>
            <w:proofErr w:type="spellStart"/>
            <w:r w:rsidRPr="00E901D6">
              <w:rPr>
                <w:rFonts w:ascii="Times New Roman" w:eastAsia="Times New Roman" w:hAnsi="Times New Roman" w:cs="Times New Roman"/>
                <w:color w:val="000000"/>
                <w:lang w:eastAsia="en-IN"/>
              </w:rPr>
              <w:t>Wistar</w:t>
            </w:r>
            <w:proofErr w:type="spellEnd"/>
            <w:r w:rsidRPr="00E901D6">
              <w:rPr>
                <w:rFonts w:ascii="Times New Roman" w:eastAsia="Times New Roman" w:hAnsi="Times New Roman" w:cs="Times New Roman"/>
                <w:color w:val="000000"/>
                <w:lang w:eastAsia="en-IN"/>
              </w:rPr>
              <w:t xml:space="preserve"> rat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DOI" : "10.2337/db09-1918.", "abstract" : "OBJECTIVE\u2014Depletion of body fat stores during uncontrolled, insulin-deficient diabetes (uDM) results in markedly reduced plasma leptin levels. This study investigated the role of leptin deficiency in the genesis of severe insulin resistance and related metabolic and neuroendocrine derangements induced by uDM. RESEARCH DESIGN AND METHODS\u2014Adult male Wistar rats remained nondiabetic or were injected with the ?-cell toxin, streptozotocin (STZ) to induce uDM and subsequently under- went subcutaneous implantation of an osmotic minipump con- taining either vehicle or leptin at a dose (150 ?g/kg/day) designed to replace leptin at nondiabetic plasma levels. To control for leptin effects on food intake, another group of STZ-injected animals were pair fed to the intake of those receiving leptin. Food intake, body weight, and blood glucose levels were mea- sured daily, with body composition and indirect calorimetry performed on day 11, and an insulin tolerance test to measure insulin sensitivity performed on day 16. Plasma hormone and substrate levels, hepatic gluconeogenic gene expression, and mea- sures of tissue insulin signal transduction were also measured. RESULTS\u2014Physiologic leptin replacement prevented insulin resistance in uDM via a mechanism unrelated to changes in food intake or body weight. This effect was associated with reduced total body fat and hepatic triglyceride content, preservation of lean mass, and improved insulin signal transduction via the insulin receptor substrate\u2013phosphatidylinositol-3-hydroxy kinase pathway in the liver, but not in skeletal muscle or adipose tissue. Although physiologic leptin replacement lowered blood glucose levels only slightly, it fully normalized elevated plasma glucagon and corticosterone levels and reversed the increased hepatic expression of gluconeogenic enzymes characteristic of rats with uDM. CONCLUSIONS\u2014We conclude that leptin deficiency plays a key role in the pathogenesis of severe insulin resistance and related endocrine disorders in uDM. Treatment of diabetes in humans may benefit from correction of leptin deficiency as well as insulin deficiency", "author" : [ { "dropping-particle" : "", "family" : "German", "given" : "Jonathan P", "non-dropping-particle" : "", "parse-names" : false, "suffix" : "" }, { "dropping-particle" : "", "family" : "Wisse", "given" : "Brent E", "non-dropping-particle" : "", "parse-names" : false, "suffix" : "" }, { "dropping-particle" : "", "family" : "Thaler", "given" : "Joshua P", "non-dropping-particle" : "", "parse-names" : false, "suffix" : "" }, { "dropping-particle" : "", "family" : "Oh-i", "given" : "Shinsuke", "non-dropping-particle" : "", "parse-names" : false, "suffix" : "" }, { "dropping-particle" : "", "family" : "Sarruf", "given" : "David A", "non-dropping-particle" : "", "parse-names" : false, "suffix" : "" }, { "dropping-particle" : "", "family" : "Ogimoto", "given" : "Kayoko", "non-dropping-particle" : "", "parse-names" : false, "suffix" : "" }, { "dropping-particle" : "", "family" : "Kaiyala", "given" : "Karl J", "non-dropping-particle" : "", "parse-names" : false, "suffix" : "" }, { "dropping-particle" : "", "family" : "Fischer", "given" : "Jonathan D", "non-dropping-particle" : "", "parse-names" : false, "suffix" : "" }, { "dropping-particle" : "", "family" : "Matsen", "given" : "Miles E", "non-dropping-particle" : "", "parse-names" : false, "suffix" : "" }, { "dropping-particle" : "", "family" : "Jr", "given" : "Gerald J Taborsky", "non-dropping-particle" : "", "parse-names" : false, "suffix" : "" }, { "dropping-particle" : "", "family" : "Schwartz", "given" : "Michael W", "non-dropping-particle" : "", "parse-names" : false, "suffix" : "" }, { "dropping-particle" : "", "family" : "Morton", "given" : "Gregory J", "non-dropping-particle" : "", "parse-names" : false, "suffix" : "" } ], "container-title" : "Diabetes", "id" : "ITEM-1", "issue" : "July", "issued" : { "date-parts" : [ [ "2010" ] ] }, "page" : "1626-1634", "title" : "Leptin Deficiency Causes Insulin Resistance Induced by Uncontrolled Diabetes", "type" : "article-journal", "volume" : "59" }, "uris" : [ "http://www.mendeley.com/documents/?uuid=19f19899-2f88-443d-ba70-88656805f893" ] } ], "mendeley" : { "formattedCitation" : "(317)", "plainTextFormattedCitation" : "(317)", "previouslyFormattedCitation" : "&lt;sup&gt;317&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317)</w:t>
            </w:r>
            <w:r w:rsidRPr="00E901D6">
              <w:rPr>
                <w:rFonts w:ascii="Times New Roman" w:eastAsia="Times New Roman" w:hAnsi="Times New Roman" w:cs="Times New Roman"/>
                <w:color w:val="000000"/>
                <w:lang w:eastAsia="en-IN"/>
              </w:rPr>
              <w:fldChar w:fldCharType="end"/>
            </w:r>
            <w:r w:rsidRPr="00E901D6">
              <w:rPr>
                <w:rFonts w:ascii="Times New Roman" w:eastAsia="Times New Roman" w:hAnsi="Times New Roman" w:cs="Times New Roman"/>
                <w:color w:val="000000"/>
                <w:lang w:eastAsia="en-IN"/>
              </w:rPr>
              <w:t xml:space="preserve">; Rat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DOI" : "10.1152/ajpendo.00489.2001", "ISBN" : "0193-1849 (Print)\\n0193-1849 (Linking)", "ISSN" : "0193-1849", "PMID" : "11934674", "abstract" : "This study examined the effect of intracerebroventricular leptin on insulin sensitivity in streptozotocin (STZ)-induced diabetic rats. Male Wistar rats were cannulated in the lateral ventricle and, after recovery, administered either intravenous STZ (50 mg/kg) to induce diabetes or citrate buffer. Chronic leptin (10 microg/10 microl icv) or vehicle injections were administered daily for 14 days beginning 2 days after establishment of hyperglycemia in the diabetic animals. At the end of the 2 wk of injections, insulin sensitivity was measured by the steady-state plasma glucose (SSPG) method. Blood glucose concentrations were dramatically reduced and normalized by the 4th day in diabetic animals receiving intracerebroventricular leptin treatment. Diabetic animals exhibited insulin resistance, whereas intracerebroventricular leptin significantly enhanced insulin sensitivity, as indicated by decreased SSPG. Circulating leptin levels were not increased in animals injected with intracerebroventricular leptin. Thus the increased peripheral insulin sensitivity appears to be due solely to the presence of leptin in the brain, not to leptin acting peripherally. These data imply that inadequate central leptin signaling may lead to insulin resistance.", "author" : [ { "dropping-particle" : "", "family" : "Lin", "given" : "Chia-Yu", "non-dropping-particle" : "", "parse-names" : false, "suffix" : "" }, { "dropping-particle" : "", "family" : "Higginbotham", "given" : "D Allan", "non-dropping-particle" : "", "parse-names" : false, "suffix" : "" }, { "dropping-particle" : "", "family" : "Judd", "given" : "Robert L", "non-dropping-particle" : "", "parse-names" : false, "suffix" : "" }, { "dropping-particle" : "", "family" : "White", "given" : "B Douglas", "non-dropping-particle" : "", "parse-names" : false, "suffix" : "" } ], "container-title" : "American journal of physiology. Endocrinology and metabolism", "id" : "ITEM-1", "issue" : "5", "issued" : { "date-parts" : [ [ "2002" ] ] }, "page" : "E1084-E1091", "title" : "Central leptin increases insulin sensitivity in streptozotocin-induced diabetic rats.", "type" : "article-journal", "volume" : "282" }, "uris" : [ "http://www.mendeley.com/documents/?uuid=a040ee91-52ad-41bb-a582-317136ee541d" ] } ], "mendeley" : { "formattedCitation" : "(318)", "plainTextFormattedCitation" : "(318)", "previouslyFormattedCitation" : "&lt;sup&gt;318&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318)</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leptin</w:t>
            </w:r>
            <w:proofErr w:type="spellEnd"/>
            <w:r w:rsidRPr="00E901D6">
              <w:rPr>
                <w:rFonts w:ascii="Times New Roman" w:eastAsia="Times New Roman" w:hAnsi="Times New Roman" w:cs="Times New Roman"/>
                <w:color w:val="000000"/>
                <w:lang w:eastAsia="en-IN"/>
              </w:rPr>
              <w:t xml:space="preserve"> action</w:t>
            </w:r>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lpa</w:t>
            </w:r>
            <w:proofErr w:type="spellEnd"/>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adp0</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 xml:space="preserve">Mice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DOI" : "10.1371/journal.pone.0006884", "ISSN" : "1932-6203", "PMID" : "19727392", "abstract" : "Leptin is an adipocyte-derived hormone that plays a critical role in energy homeostasis and lipid metabolism. Overnutrition-associated obesity is known to be accompanied by hyperleptinemia. However, the physiological actions of leptin in the metabolic responses to high-fat diet (HFD) intake remain to be completely elucidated. Here we characterized the metabolic features of mice fed high-fat diets and investigated the impact of leptin upon the lipogenic program which was found to be suppressed by HFD feeding through a proteomics approach.", "author" : [ { "dropping-particle" : "", "family" : "Jiang", "given" : "Lei", "non-dropping-particle" : "", "parse-names" : false, "suffix" : "" }, { "dropping-particle" : "", "family" : "Wang", "given" : "Qiong", "non-dropping-particle" : "", "parse-names" : false, "suffix" : "" }, { "dropping-particle" : "", "family" : "Yu", "given" : "Yue", "non-dropping-particle" : "", "parse-names" : false, "suffix" : "" }, { "dropping-particle" : "", "family" : "Zhao", "given" : "Feng", "non-dropping-particle" : "", "parse-names" : false, "suffix" : "" }, { "dropping-particle" : "", "family" : "Huang", "given" : "Ping", "non-dropping-particle" : "", "parse-names" : false, "suffix" : "" }, { "dropping-particle" : "", "family" : "Zeng", "given" : "Rong", "non-dropping-particle" : "", "parse-names" : false, "suffix" : "" }, { "dropping-particle" : "", "family" : "Qi", "given" : "Robert Z", "non-dropping-particle" : "", "parse-names" : false, "suffix" : "" }, { "dropping-particle" : "", "family" : "Li", "given" : "Wenjun", "non-dropping-particle" : "", "parse-names" : false, "suffix" : "" }, { "dropping-particle" : "", "family" : "Liu", "given" : "Yong", "non-dropping-particle" : "", "parse-names" : false, "suffix" : "" } ], "container-title" : "PloS one", "id" : "ITEM-1", "issue" : "9", "issued" : { "date-parts" : [ [ "2009", "1" ] ] }, "page" : "e6884", "title" : "Leptin contributes to the adaptive responses of mice to high-fat diet intake through suppressing the lipogenic pathway.", "type" : "article-journal", "volume" : "4" }, "uris" : [ "http://www.mendeley.com/documents/?uuid=8355dec3-3eb9-4adf-8dde-fbcdce6eac88" ] } ], "mendeley" : { "formattedCitation" : "(315)", "plainTextFormattedCitation" : "(315)", "previouslyFormattedCitation" : "&lt;sup&gt;315&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315)</w:t>
            </w:r>
            <w:r w:rsidRPr="00E901D6">
              <w:rPr>
                <w:rFonts w:ascii="Times New Roman" w:eastAsia="Times New Roman" w:hAnsi="Times New Roman" w:cs="Times New Roman"/>
                <w:color w:val="000000"/>
                <w:lang w:eastAsia="en-IN"/>
              </w:rPr>
              <w:fldChar w:fldCharType="end"/>
            </w:r>
            <w:r w:rsidRPr="00E901D6">
              <w:rPr>
                <w:rFonts w:ascii="Times New Roman" w:eastAsia="Times New Roman" w:hAnsi="Times New Roman" w:cs="Times New Roman"/>
                <w:color w:val="000000"/>
                <w:lang w:eastAsia="en-IN"/>
              </w:rPr>
              <w:t xml:space="preserve">; Mice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DOI" : "10.1016/j.cmet.2006.09.005", "ISSN" : "1550-4131", "PMID" : "17011502", "abstract" : "The hormone leptin plays a crucial role in maintenance of body weight and glucose homeostasis. This occurs through central and peripheral pathways, including regulation of insulin secretion by pancreatic beta cells. To study this further in mice, we disrupted the signaling domain of the leptin receptor gene in beta cells and hypothalamus. These mice develop obesity, fasting hyperinsulinemia, impaired glucose-stimulated insulin release, and glucose intolerance, similar to leptin receptor null mice. However, whereas complete loss of leptin function causes increased food intake, this tissue-specific attenuation of leptin signaling does not alter food intake or satiety responses to leptin. Moreover, unlike other obese models, these mice have reduced fasting blood glucose. These results indicate that leptin regulation of glucose homeostasis extends beyond insulin sensitivity to influence beta cell function, independent of pathways controlling food intake. These data suggest that defects in this adipoinsular axis could contribute to diabetes associated with obesity.", "author" : [ { "dropping-particle" : "", "family" : "Covey", "given" : "Scott D", "non-dropping-particle" : "", "parse-names" : false, "suffix" : "" }, { "dropping-particle" : "", "family" : "Wideman", "given" : "Rhonda D", "non-dropping-particle" : "", "parse-names" : false, "suffix" : "" }, { "dropping-particle" : "", "family" : "McDonald", "given" : "Christine", "non-dropping-particle" : "", "parse-names" : false, "suffix" : "" }, { "dropping-particle" : "", "family" : "Unniappan", "given" : "Suraj", "non-dropping-particle" : "", "parse-names" : false, "suffix" : "" }, { "dropping-particle" : "", "family" : "Huynh", "given" : "Frank", "non-dropping-particle" : "", "parse-names" : false, "suffix" : "" }, { "dropping-particle" : "", "family" : "Asadi", "given" : "Ali", "non-dropping-particle" : "", "parse-names" : false, "suffix" : "" }, { "dropping-particle" : "", "family" : "Speck", "given" : "Madeleine", "non-dropping-particle" : "", "parse-names" : false, "suffix" : "" }, { "dropping-particle" : "", "family" : "Webber", "given" : "Travis", "non-dropping-particle" : "", "parse-names" : false, "suffix" : "" }, { "dropping-particle" : "", "family" : "Chua", "given" : "Streamson C", "non-dropping-particle" : "", "parse-names" : false, "suffix" : "" }, { "dropping-particle" : "", "family" : "Kieffer", "given" : "Timothy J", "non-dropping-particle" : "", "parse-names" : false, "suffix" : "" } ], "container-title" : "Cell metabolism", "id" : "ITEM-1", "issue" : "4", "issued" : { "date-parts" : [ [ "2006", "10" ] ] }, "page" : "291-302", "title" : "The pancreatic beta cell is a key site for mediating the effects of leptin on glucose homeostasis.", "type" : "article-journal", "volume" : "4" }, "uris" : [ "http://www.mendeley.com/documents/?uuid=a7464117-e9d7-465c-b0a5-2dae4a345d22" ] } ], "mendeley" : { "formattedCitation" : "(319)", "plainTextFormattedCitation" : "(319)", "previouslyFormattedCitation" : "&lt;sup&gt;319&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319)</w:t>
            </w:r>
            <w:r w:rsidRPr="00E901D6">
              <w:rPr>
                <w:rFonts w:ascii="Times New Roman" w:eastAsia="Times New Roman" w:hAnsi="Times New Roman" w:cs="Times New Roman"/>
                <w:color w:val="000000"/>
                <w:lang w:eastAsia="en-IN"/>
              </w:rPr>
              <w:fldChar w:fldCharType="end"/>
            </w:r>
            <w:r w:rsidRPr="00E901D6">
              <w:rPr>
                <w:rFonts w:ascii="Times New Roman" w:eastAsia="Times New Roman" w:hAnsi="Times New Roman" w:cs="Times New Roman"/>
                <w:color w:val="000000"/>
                <w:lang w:eastAsia="en-IN"/>
              </w:rPr>
              <w:t xml:space="preserve">; </w:t>
            </w:r>
            <w:proofErr w:type="spellStart"/>
            <w:r w:rsidRPr="00E901D6">
              <w:rPr>
                <w:rFonts w:ascii="Times New Roman" w:eastAsia="Times New Roman" w:hAnsi="Times New Roman" w:cs="Times New Roman"/>
                <w:color w:val="000000"/>
                <w:lang w:eastAsia="en-IN"/>
              </w:rPr>
              <w:t>Wistar</w:t>
            </w:r>
            <w:proofErr w:type="spellEnd"/>
            <w:r w:rsidRPr="00E901D6">
              <w:rPr>
                <w:rFonts w:ascii="Times New Roman" w:eastAsia="Times New Roman" w:hAnsi="Times New Roman" w:cs="Times New Roman"/>
                <w:color w:val="000000"/>
                <w:lang w:eastAsia="en-IN"/>
              </w:rPr>
              <w:t xml:space="preserve"> rat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DOI" : "10.2337/db09-1918.", "abstract" : "OBJECTIVE\u2014Depletion of body fat stores during uncontrolled, insulin-deficient diabetes (uDM) results in markedly reduced plasma leptin levels. This study investigated the role of leptin deficiency in the genesis of severe insulin resistance and related metabolic and neuroendocrine derangements induced by uDM. RESEARCH DESIGN AND METHODS\u2014Adult male Wistar rats remained nondiabetic or were injected with the ?-cell toxin, streptozotocin (STZ) to induce uDM and subsequently under- went subcutaneous implantation of an osmotic minipump con- taining either vehicle or leptin at a dose (150 ?g/kg/day) designed to replace leptin at nondiabetic plasma levels. To control for leptin effects on food intake, another group of STZ-injected animals were pair fed to the intake of those receiving leptin. Food intake, body weight, and blood glucose levels were mea- sured daily, with body composition and indirect calorimetry performed on day 11, and an insulin tolerance test to measure insulin sensitivity performed on day 16. Plasma hormone and substrate levels, hepatic gluconeogenic gene expression, and mea- sures of tissue insulin signal transduction were also measured. RESULTS\u2014Physiologic leptin replacement prevented insulin resistance in uDM via a mechanism unrelated to changes in food intake or body weight. This effect was associated with reduced total body fat and hepatic triglyceride content, preservation of lean mass, and improved insulin signal transduction via the insulin receptor substrate\u2013phosphatidylinositol-3-hydroxy kinase pathway in the liver, but not in skeletal muscle or adipose tissue. Although physiologic leptin replacement lowered blood glucose levels only slightly, it fully normalized elevated plasma glucagon and corticosterone levels and reversed the increased hepatic expression of gluconeogenic enzymes characteristic of rats with uDM. CONCLUSIONS\u2014We conclude that leptin deficiency plays a key role in the pathogenesis of severe insulin resistance and related endocrine disorders in uDM. Treatment of diabetes in humans may benefit from correction of leptin deficiency as well as insulin deficiency", "author" : [ { "dropping-particle" : "", "family" : "German", "given" : "Jonathan P", "non-dropping-particle" : "", "parse-names" : false, "suffix" : "" }, { "dropping-particle" : "", "family" : "Wisse", "given" : "Brent E", "non-dropping-particle" : "", "parse-names" : false, "suffix" : "" }, { "dropping-particle" : "", "family" : "Thaler", "given" : "Joshua P", "non-dropping-particle" : "", "parse-names" : false, "suffix" : "" }, { "dropping-particle" : "", "family" : "Oh-i", "given" : "Shinsuke", "non-dropping-particle" : "", "parse-names" : false, "suffix" : "" }, { "dropping-particle" : "", "family" : "Sarruf", "given" : "David A", "non-dropping-particle" : "", "parse-names" : false, "suffix" : "" }, { "dropping-particle" : "", "family" : "Ogimoto", "given" : "Kayoko", "non-dropping-particle" : "", "parse-names" : false, "suffix" : "" }, { "dropping-particle" : "", "family" : "Kaiyala", "given" : "Karl J", "non-dropping-particle" : "", "parse-names" : false, "suffix" : "" }, { "dropping-particle" : "", "family" : "Fischer", "given" : "Jonathan D", "non-dropping-particle" : "", "parse-names" : false, "suffix" : "" }, { "dropping-particle" : "", "family" : "Matsen", "given" : "Miles E", "non-dropping-particle" : "", "parse-names" : false, "suffix" : "" }, { "dropping-particle" : "", "family" : "Jr", "given" : "Gerald J Taborsky", "non-dropping-particle" : "", "parse-names" : false, "suffix" : "" }, { "dropping-particle" : "", "family" : "Schwartz", "given" : "Michael W", "non-dropping-particle" : "", "parse-names" : false, "suffix" : "" }, { "dropping-particle" : "", "family" : "Morton", "given" : "Gregory J", "non-dropping-particle" : "", "parse-names" : false, "suffix" : "" } ], "container-title" : "Diabetes", "id" : "ITEM-1", "issue" : "July", "issued" : { "date-parts" : [ [ "2010" ] ] }, "page" : "1626-1634", "title" : "Leptin Deficiency Causes Insulin Resistance Induced by Uncontrolled Diabetes", "type" : "article-journal", "volume" : "59" }, "uris" : [ "http://www.mendeley.com/documents/?uuid=19f19899-2f88-443d-ba70-88656805f893" ] } ], "mendeley" : { "formattedCitation" : "(317)", "plainTextFormattedCitation" : "(317)", "previouslyFormattedCitation" : "&lt;sup&gt;317&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317)</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leptin</w:t>
            </w:r>
            <w:proofErr w:type="spellEnd"/>
            <w:r w:rsidRPr="00E901D6">
              <w:rPr>
                <w:rFonts w:ascii="Times New Roman" w:eastAsia="Times New Roman" w:hAnsi="Times New Roman" w:cs="Times New Roman"/>
                <w:color w:val="000000"/>
                <w:lang w:eastAsia="en-IN"/>
              </w:rPr>
              <w:t xml:space="preserve"> action</w:t>
            </w:r>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lpa</w:t>
            </w:r>
            <w:proofErr w:type="spellEnd"/>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tri0</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 xml:space="preserve">Mice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DOI" : "10.1371/journal.pone.0006884", "ISSN" : "1932-6203", "PMID" : "19727392", "abstract" : "Leptin is an adipocyte-derived hormone that plays a critical role in energy homeostasis and lipid metabolism. Overnutrition-associated obesity is known to be accompanied by hyperleptinemia. However, the physiological actions of leptin in the metabolic responses to high-fat diet (HFD) intake remain to be completely elucidated. Here we characterized the metabolic features of mice fed high-fat diets and investigated the impact of leptin upon the lipogenic program which was found to be suppressed by HFD feeding through a proteomics approach.", "author" : [ { "dropping-particle" : "", "family" : "Jiang", "given" : "Lei", "non-dropping-particle" : "", "parse-names" : false, "suffix" : "" }, { "dropping-particle" : "", "family" : "Wang", "given" : "Qiong", "non-dropping-particle" : "", "parse-names" : false, "suffix" : "" }, { "dropping-particle" : "", "family" : "Yu", "given" : "Yue", "non-dropping-particle" : "", "parse-names" : false, "suffix" : "" }, { "dropping-particle" : "", "family" : "Zhao", "given" : "Feng", "non-dropping-particle" : "", "parse-names" : false, "suffix" : "" }, { "dropping-particle" : "", "family" : "Huang", "given" : "Ping", "non-dropping-particle" : "", "parse-names" : false, "suffix" : "" }, { "dropping-particle" : "", "family" : "Zeng", "given" : "Rong", "non-dropping-particle" : "", "parse-names" : false, "suffix" : "" }, { "dropping-particle" : "", "family" : "Qi", "given" : "Robert Z", "non-dropping-particle" : "", "parse-names" : false, "suffix" : "" }, { "dropping-particle" : "", "family" : "Li", "given" : "Wenjun", "non-dropping-particle" : "", "parse-names" : false, "suffix" : "" }, { "dropping-particle" : "", "family" : "Liu", "given" : "Yong", "non-dropping-particle" : "", "parse-names" : false, "suffix" : "" } ], "container-title" : "PloS one", "id" : "ITEM-1", "issue" : "9", "issued" : { "date-parts" : [ [ "2009", "1" ] ] }, "page" : "e6884", "title" : "Leptin contributes to the adaptive responses of mice to high-fat diet intake through suppressing the lipogenic pathway.", "type" : "article-journal", "volume" : "4" }, "uris" : [ "http://www.mendeley.com/documents/?uuid=8355dec3-3eb9-4adf-8dde-fbcdce6eac88" ] } ], "mendeley" : { "formattedCitation" : "(315)", "plainTextFormattedCitation" : "(315)", "previouslyFormattedCitation" : "&lt;sup&gt;315&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315)</w:t>
            </w:r>
            <w:r w:rsidRPr="00E901D6">
              <w:rPr>
                <w:rFonts w:ascii="Times New Roman" w:eastAsia="Times New Roman" w:hAnsi="Times New Roman" w:cs="Times New Roman"/>
                <w:color w:val="000000"/>
                <w:lang w:eastAsia="en-IN"/>
              </w:rPr>
              <w:fldChar w:fldCharType="end"/>
            </w:r>
            <w:r w:rsidRPr="00E901D6">
              <w:rPr>
                <w:rFonts w:ascii="Times New Roman" w:eastAsia="Times New Roman" w:hAnsi="Times New Roman" w:cs="Times New Roman"/>
                <w:color w:val="000000"/>
                <w:lang w:eastAsia="en-IN"/>
              </w:rPr>
              <w:t xml:space="preserve">; Rat pancreatic islet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ISSN" : "0027-8424", "PMID" : "9114043", "abstract" : "Leptin is currently believed to control body composition largely, if not entirely, via hypothalamic receptors that regulate food intake and thermogenesis. Here we demonstrate direct extraneural effects of leptin to deplete fat content of both adipocytes and nonadipocytes to levels far below those of pairfed controls. In cultured pancreatic islets, leptin lowered triglyceride (TG) content by preventing TG formation from free fatty acids (FFA) and by increasing FFA oxidation. In vivo hyperleptinemia, induced in normal rats by adenovirus gene transfer, depleted TG content in liver, skeletal muscle, and pancreas without increasing plasma FFA or ketones, suggesting intracellular oxidation. In islets of obese Zucker Diabetic Fatty rats with leptin receptor mutations, leptin had no effect in vivo or in vitro. The TG content was approximately 20 times normal, and esterification capacity was increased 3- to 4-fold. Thus, in rats with normal leptin receptors but not in Zucker Diabetic Fatty rats, nonadipocytes and adipocytes esterify FFA, store them as TG, and later oxidize them intracellularly via an \"indirect pathway\" of intracellular fatty acid metabolism controlled by leptin. By maintaining insulin sensitivity and preventing islet lipotoxicity, this activity of leptin may prevent adipogenic diabetes.", "author" : [ { "dropping-particle" : "", "family" : "Shimabukuro", "given" : "Michio", "non-dropping-particle" : "", "parse-names" : false, "suffix" : "" }, { "dropping-particle" : "", "family" : "Koyama", "given" : "Kazunori", "non-dropping-particle" : "", "parse-names" : false, "suffix" : "" }, { "dropping-particle" : "", "family" : "Chen", "given" : "Guoxun", "non-dropping-particle" : "", "parse-names" : false, "suffix" : "" }, { "dropping-particle" : "", "family" : "Wang", "given" : "May-Yun", "non-dropping-particle" : "", "parse-names" : false, "suffix" : "" }, { "dropping-particle" : "", "family" : "Trieu", "given" : "Falguni", "non-dropping-particle" : "", "parse-names" : false, "suffix" : "" }, { "dropping-particle" : "", "family" : "Lee", "given" : "Young", "non-dropping-particle" : "", "parse-names" : false, "suffix" : "" }, { "dropping-particle" : "", "family" : "Newgard", "given" : "Christopher B.", "non-dropping-particle" : "", "parse-names" : false, "suffix" : "" }, { "dropping-particle" : "", "family" : "Unger", "given" : "Roger H.", "non-dropping-particle" : "", "parse-names" : false, "suffix" : "" } ], "container-title" : "Proceedings of the National Academy of Sciences of the United States of America", "id" : "ITEM-1", "issue" : "9", "issued" : { "date-parts" : [ [ "1997", "4", "29" ] ] }, "page" : "4637-41", "title" : "Direct antidiabetic effect of leptin through triglyceride depletion of tissues.", "type" : "article-journal", "volume" : "94" }, "uris" : [ "http://www.mendeley.com/documents/?uuid=37a9b88d-3e08-4706-a7ba-6a17186cdfd5" ] } ], "mendeley" : { "formattedCitation" : "(316)", "plainTextFormattedCitation" : "(316)", "previouslyFormattedCitation" : "&lt;sup&gt;316&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316)</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melatonin</w:t>
            </w:r>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mlt</w:t>
            </w:r>
            <w:proofErr w:type="spellEnd"/>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agr1</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 xml:space="preserve">Syrian hamster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DOI" : "10.1006/hbeh.2002.1797", "ISSN" : "0018506X", "abstract" : "Many nontropical rodent species rely on photoperiod as a primary cue to coordinate seasonally appropriate changes in physiology and behavior. Among these changes, some species of rodents demonstrate increased aggression in short, \u201cwinter-like\u201d compared with long \u201csummer-like\u201d day lengths. The precise neuroendocrine mechanisms mediating changes in aggression, however, remain largely unknown. The goal of the present study was to examine the effects of photoperiod and exogenous melatonin on resident-intruder aggression in male Syrian hamsters (Mesocricetus auratus). In Experiment 1, male Syrian hamsters were housed in long (LD 14:10) or short (LD 10:14) days for 10 weeks. In Experiment 2, hamsters were housed in long days and half of the animals were given daily subcutaneous melatonin injections (15 \u03bcg/day in 0.1 ml saline) 2 h before lights out for 10 consecutive days to simulate a short-day pattern of melatonin secretion, while the remaining animals received injections of the vehicle alone. Animals in both experiments were then tested using a resident-intruder model of aggression and the number of attacks, duration of attacks, and latency to initial attack were recorded. In Experiment 1, short-day hamsters underwent gonadal regression and displayed increased aggression compared with long-day animals. In Experiment 2, melatonin treatment also increased aggression compared with control hamsters without affecting circulating testosterone. Collectively, the results of the present study demonstrate that exposure to short days or short day-like patterns of melatonin increase aggression in male Syrian hamsters. In addition, these results suggest that photoperiodic changes in aggression provide an important, ecologically relevant model with which to study the neuroendocrine mechanisms underlying aggression in rodents.", "author" : [ { "dropping-particle" : "", "family" : "Jasnow", "given" : "Aaron M.", "non-dropping-particle" : "", "parse-names" : false, "suffix" : "" }, { "dropping-particle" : "", "family" : "Huhman", "given" : "Kim L.", "non-dropping-particle" : "", "parse-names" : false, "suffix" : "" }, { "dropping-particle" : "", "family" : "Bartness", "given" : "Timothy J.", "non-dropping-particle" : "", "parse-names" : false, "suffix" : "" }, { "dropping-particle" : "", "family" : "Demas", "given" : "Gregory E.", "non-dropping-particle" : "", "parse-names" : false, "suffix" : "" } ], "container-title" : "Hormones and Behavior", "id" : "ITEM-1", "issue" : "1", "issued" : { "date-parts" : [ [ "2002", "8" ] ] }, "page" : "13-20", "title" : "Short Days and Exogenous Melatonin Increase Aggression of Male Syrian Hamsters (Mesocricetus auratus)", "type" : "article-journal", "volume" : "42" }, "uris" : [ "http://www.mendeley.com/documents/?uuid=99a22370-ac4d-4353-9c36-089555a5a71e" ] } ], "mendeley" : { "formattedCitation" : "(320)", "plainTextFormattedCitation" : "(320)", "previouslyFormattedCitation" : "&lt;sup&gt;320&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320)</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melatonin</w:t>
            </w:r>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mlt</w:t>
            </w:r>
            <w:proofErr w:type="spellEnd"/>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ost1</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 xml:space="preserve">MC3T3 cell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ISSN" : "0021-9258", "PMID" : "10419530", "abstract" : "Prior studies have demonstrated that the pineal hormone, melatonin, can stimulate chloramphenicol acetyltransferase activity in Drosophila SL-3 cells transfected with a chloramphenicol acetyltransferase reporter construct containing the response element of rat bone sialoprotein (BSP). Based on these findings, studies were performed to determine whether melatonin could similarly modulate the expression of BSP in two cell lines, the MC3T3-E1(MC3T3) pre-osteoblast and rat osteoblast-like osteosarcoma 17/2.8 cell. Initial studies demonstrated that MC3T3 cells grown in the presence of 50 nM melatonin underwent cell differentiation and mineralization by day 12 instead of the 21-day period normally required for cells grown in untreated media. Melatonin increased gene expression of BSP and the other bone marker proteins, including alkaline phosphatase (ALP); osteopontin; secreted protein, acidic and rich in cysteine; and osteocalcin in MC3T3 cells in a concentration-dependent manner. Levels of melatonin as low as 10 nM were capable of stimulating transcription of these genes when cells were grown in the presence of beta-glycerophosphate and ascorbic acid. Under these conditions, melatonin induced gene expression of the bone marker proteins; however, this does not occur until the 5th day after seeding the culture dishes. Thereafter, MC3T3 cells responded to melatonin within 2 h of treatment. The fully differentiated rat osteoblast-like osteosarcoma 17/2.8 cells responded rapidly to melatonin and displayed an increase in the expression of BSP, ALP, and osteocalcin genes within 1 h of exposure to the hormone. To determine whether melatonin-induced osteoblast differentiation and bone formation are mediated via the transmembrane receptor, MC3T3 cells were treated in the presence and absence of melatonin with either luzindole, a competitive inhibitor of the binding of melatonin to the transmembrane receptors, or pertussis toxin, an uncoupler of G(i) from adenylate cyclase. Both luzindole and pertussis toxin were shown to reduce melatonin-induced expression of BSP and ALP. These results demonstrate, for the first time, that the pineal hormone, melatonin, is capable of promoting osteoblast differentiation and mineralization of matrix in culture and suggest that this hormone may play an essential role in regulating bone growth.", "author" : [ { "dropping-particle" : "", "family" : "Roth", "given" : "Jerome A", "non-dropping-particle" : "", "parse-names" : false, "suffix" : "" }, { "dropping-particle" : "", "family" : "Kim", "given" : "Buyong-Gook", "non-dropping-particle" : "", "parse-names" : false, "suffix" : "" }, { "dropping-particle" : "", "family" : "Lin", "given" : "Wen-Lang", "non-dropping-particle" : "", "parse-names" : false, "suffix" : "" }, { "dropping-particle" : "", "family" : "Cho", "given" : "Moon-Il", "non-dropping-particle" : "", "parse-names" : false, "suffix" : "" } ], "container-title" : "The Journal of biological chemistry", "id" : "ITEM-1", "issue" : "31", "issued" : { "date-parts" : [ [ "1999", "7", "30" ] ] }, "page" : "22041-7", "title" : "Melatonin promotes osteoblast differentiation and bone formation.", "type" : "article-journal", "volume" : "274" }, "uris" : [ "http://www.mendeley.com/documents/?uuid=de185bc8-c542-43ee-93db-0e2b1d813f36" ] } ], "mendeley" : { "formattedCitation" : "(321)", "plainTextFormattedCitation" : "(321)", "previouslyFormattedCitation" : "&lt;sup&gt;321&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321)</w:t>
            </w:r>
            <w:r w:rsidRPr="00E901D6">
              <w:rPr>
                <w:rFonts w:ascii="Times New Roman" w:eastAsia="Times New Roman" w:hAnsi="Times New Roman" w:cs="Times New Roman"/>
                <w:color w:val="000000"/>
                <w:lang w:eastAsia="en-IN"/>
              </w:rPr>
              <w:fldChar w:fldCharType="end"/>
            </w:r>
            <w:r w:rsidRPr="00E901D6">
              <w:rPr>
                <w:rFonts w:ascii="Times New Roman" w:eastAsia="Times New Roman" w:hAnsi="Times New Roman" w:cs="Times New Roman"/>
                <w:color w:val="000000"/>
                <w:lang w:eastAsia="en-IN"/>
              </w:rPr>
              <w:t xml:space="preserve">; Osteoblast-like cell line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DOI" : "10.1152/ajpregu.00013.2007", "ISSN" : "0363-6119", "PMID" : "17379847", "abstract" : "Melatonin is produced not only by the pineal gland but by cells of the bone marrow. Moreover, melatonin is known to promote osteogenic differentiation in several cell line models and in multipotential bone marrow mesenchymal stem cells. Fatty acids have been independently shown to direct such cells to acquire the phenotype and molecular characteristics of adipocytes. To examine the effect of melatonin on intracellular triglyceride accumulation, an indicator of adipogenic differentiation in the rat osteoblast-like ROS17/2.8 cell line, cells were incubated with added oleic acid (100 muM), fixed and stained with Oil Red O. Cellular lipid accumulation was quantitated by an Oil Red O method highly specific for triglycerides and expressed as a triglyceride accumulation index (TGAI, triglyceride per cell). Melatonin in nanomolar concentrations inhibited oleic acid-induced triglyceride accumulation. To identify the mechanism by which melatonin reduces triglyceride accumulation, cells were incubated with the two melatonin receptor antagonists, luzindole and S20928, or forskolin, a stimulator of adenylyl cyclase and cAMP production. These compounds prevented the inhibitory effect of melatonin on triglyceride accumulation, indicating that melatonin acts through known melatonin receptor-mediated mechanisms. In view of the previously demonstrated positive effects of melatonin in promoting osteoblastic differentiation in ROS17/2.8 cells and their reciprocal adipocytic differentiation induced by fatty acids, our observations may serve to relate the known age-related decreases of melatonin production, the shift in the bone marrow toward an adipocytic line of cell development, and the development of osteoporosis during aging.", "author" : [ { "dropping-particle" : "", "family" : "Sanchez-Hidalgo", "given" : "M", "non-dropping-particle" : "", "parse-names" : false, "suffix" : "" }, { "dropping-particle" : "", "family" : "Lu", "given" : "Z", "non-dropping-particle" : "", "parse-names" : false, "suffix" : "" }, { "dropping-particle" : "", "family" : "Tan", "given" : "D-X", "non-dropping-particle" : "", "parse-names" : false, "suffix" : "" }, { "dropping-particle" : "", "family" : "Maldonado", "given" : "M D", "non-dropping-particle" : "", "parse-names" : false, "suffix" : "" }, { "dropping-particle" : "", "family" : "Reiter", "given" : "R J", "non-dropping-particle" : "", "parse-names" : false, "suffix" : "" }, { "dropping-particle" : "", "family" : "Gregerman", "given" : "R I", "non-dropping-particle" : "", "parse-names" : false, "suffix" : "" } ], "container-title" : "American journal of physiology. Regulatory, integrative and comparative physiology", "id" : "ITEM-1", "issue" : "6", "issued" : { "date-parts" : [ [ "2007", "6" ] ] }, "page" : "R2208-15", "title" : "Melatonin inhibits fatty acid-induced triglyceride accumulation in ROS17/2.8 cells: implications for osteoblast differentiation and osteoporosis.", "type" : "article-journal", "volume" : "292" }, "uris" : [ "http://www.mendeley.com/documents/?uuid=5e997300-5aa2-4726-a883-15016a103536" ] } ], "mendeley" : { "formattedCitation" : "(322)", "plainTextFormattedCitation" : "(322)", "previouslyFormattedCitation" : "&lt;sup&gt;322&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322)</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melatonin</w:t>
            </w:r>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mlt</w:t>
            </w:r>
            <w:proofErr w:type="spellEnd"/>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ocl1</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 xml:space="preserve">MC3T3 cell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ISSN" : "0021-9258", "PMID" : "10419530", "abstract" : "Prior studies have demonstrated that the pineal hormone, melatonin, can stimulate chloramphenicol acetyltransferase activity in Drosophila SL-3 cells transfected with a chloramphenicol acetyltransferase reporter construct containing the response element of rat bone sialoprotein (BSP). Based on these findings, studies were performed to determine whether melatonin could similarly modulate the expression of BSP in two cell lines, the MC3T3-E1(MC3T3) pre-osteoblast and rat osteoblast-like osteosarcoma 17/2.8 cell. Initial studies demonstrated that MC3T3 cells grown in the presence of 50 nM melatonin underwent cell differentiation and mineralization by day 12 instead of the 21-day period normally required for cells grown in untreated media. Melatonin increased gene expression of BSP and the other bone marker proteins, including alkaline phosphatase (ALP); osteopontin; secreted protein, acidic and rich in cysteine; and osteocalcin in MC3T3 cells in a concentration-dependent manner. Levels of melatonin as low as 10 nM were capable of stimulating transcription of these genes when cells were grown in the presence of beta-glycerophosphate and ascorbic acid. Under these conditions, melatonin induced gene expression of the bone marker proteins; however, this does not occur until the 5th day after seeding the culture dishes. Thereafter, MC3T3 cells responded to melatonin within 2 h of treatment. The fully differentiated rat osteoblast-like osteosarcoma 17/2.8 cells responded rapidly to melatonin and displayed an increase in the expression of BSP, ALP, and osteocalcin genes within 1 h of exposure to the hormone. To determine whether melatonin-induced osteoblast differentiation and bone formation are mediated via the transmembrane receptor, MC3T3 cells were treated in the presence and absence of melatonin with either luzindole, a competitive inhibitor of the binding of melatonin to the transmembrane receptors, or pertussis toxin, an uncoupler of G(i) from adenylate cyclase. Both luzindole and pertussis toxin were shown to reduce melatonin-induced expression of BSP and ALP. These results demonstrate, for the first time, that the pineal hormone, melatonin, is capable of promoting osteoblast differentiation and mineralization of matrix in culture and suggest that this hormone may play an essential role in regulating bone growth.", "author" : [ { "dropping-particle" : "", "family" : "Roth", "given" : "Jerome A", "non-dropping-particle" : "", "parse-names" : false, "suffix" : "" }, { "dropping-particle" : "", "family" : "Kim", "given" : "Buyong-Gook", "non-dropping-particle" : "", "parse-names" : false, "suffix" : "" }, { "dropping-particle" : "", "family" : "Lin", "given" : "Wen-Lang", "non-dropping-particle" : "", "parse-names" : false, "suffix" : "" }, { "dropping-particle" : "", "family" : "Cho", "given" : "Moon-Il", "non-dropping-particle" : "", "parse-names" : false, "suffix" : "" } ], "container-title" : "The Journal of biological chemistry", "id" : "ITEM-1", "issue" : "31", "issued" : { "date-parts" : [ [ "1999", "7", "30" ] ] }, "page" : "22041-7", "title" : "Melatonin promotes osteoblast differentiation and bone formation.", "type" : "article-journal", "volume" : "274" }, "uris" : [ "http://www.mendeley.com/documents/?uuid=de185bc8-c542-43ee-93db-0e2b1d813f36" ] } ], "mendeley" : { "formattedCitation" : "(321)", "plainTextFormattedCitation" : "(321)", "previouslyFormattedCitation" : "&lt;sup&gt;321&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321)</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melatonin</w:t>
            </w:r>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mlt</w:t>
            </w:r>
            <w:proofErr w:type="spellEnd"/>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adp0</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 xml:space="preserve">Rat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DOI" : "10.1385/ENDO:21:2:163", "ISSN" : "1355-008X", "PMID" : "12897381", "abstract" : "We previously demonstrated that daily melatonin administration to middle-aged rats to restore youthful plasma melatonin levels also decreased body weight, visceral fat, plasma leptin, and plasma insulin to more youthful levels, without detectable changes in consumption of chow diet. We now evaluate: (a) whether melatonin alters consumption of a more precisely quantifiable liquid diet similar in high-fat content to the typical American diet; (b) differences between melatonin-induced endocrine responses in the fasted vs fed state; and (c) time course of these responses. Ten-month-old male Sprague- Dawley rats received liquid diet containing either 0.2 micro g/mL melatonin (MELATONIN) or vehicle (CONTROL) (n = 14/treatment); the diet was available throughout each night, but was removed for the final 10 h of each daytime. MELATONIN rats gained 4% body weight during the first 2 wk and then stabilized, whereas CONTROL rats continued to gain for an additional week, achieving 8% gain (p &lt; 0.05 vs MELATONIN). During the first 3 wk, afternoon tail-blood leptin, but not insulin, levels decreased in melatonin-treated rats (p &lt; 0.05 vs CONTROL). After 8 wk, half of the rats were killed at the midpoint of the dark period (NIGHT; fed) and half at the end of the light period (DAYTIME; fasted). NIGHT but not DAYTIME plasma leptin levels were decreased in MELATONIN rats, whereas DAYTIME but not NIGHT plasma insulin levels were decreased (p &lt; 0.05 vs CONTROL). Melatonin treatment did not alter cumulative food consumption. Thus, melatonin decreased weight gain in response to high-fat diet, decreased plasma leptin levels within 3 wk-before decreasing plasma insulin-and exerted these metabolic effects independent of total food consumption.", "author" : [ { "dropping-particle" : "", "family" : "Puchalski", "given" : "Stephaney S", "non-dropping-particle" : "", "parse-names" : false, "suffix" : "" }, { "dropping-particle" : "", "family" : "Green", "given" : "Jill N", "non-dropping-particle" : "", "parse-names" : false, "suffix" : "" }, { "dropping-particle" : "", "family" : "Rasmussen", "given" : "Dennis D", "non-dropping-particle" : "", "parse-names" : false, "suffix" : "" } ], "container-title" : "Endocrine", "id" : "ITEM-1", "issue" : "2", "issued" : { "date-parts" : [ [ "2003", "7" ] ] }, "page" : "163-7", "title" : "Melatonin effect on rat body weight regulation in response to high-fat diet at middle age.", "type" : "article-journal", "volume" : "21" }, "uris" : [ "http://www.mendeley.com/documents/?uuid=32ed6bae-2a8e-4476-981b-47b2a22d1e73" ] } ], "mendeley" : { "formattedCitation" : "(323)", "plainTextFormattedCitation" : "(323)", "previouslyFormattedCitation" : "&lt;sup&gt;323&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323)</w:t>
            </w:r>
            <w:r w:rsidRPr="00E901D6">
              <w:rPr>
                <w:rFonts w:ascii="Times New Roman" w:eastAsia="Times New Roman" w:hAnsi="Times New Roman" w:cs="Times New Roman"/>
                <w:color w:val="000000"/>
                <w:lang w:eastAsia="en-IN"/>
              </w:rPr>
              <w:fldChar w:fldCharType="end"/>
            </w:r>
            <w:r w:rsidRPr="00E901D6">
              <w:rPr>
                <w:rFonts w:ascii="Times New Roman" w:eastAsia="Times New Roman" w:hAnsi="Times New Roman" w:cs="Times New Roman"/>
                <w:color w:val="000000"/>
                <w:lang w:eastAsia="en-IN"/>
              </w:rPr>
              <w:t>; Sprague-</w:t>
            </w:r>
            <w:proofErr w:type="spellStart"/>
            <w:r w:rsidRPr="00E901D6">
              <w:rPr>
                <w:rFonts w:ascii="Times New Roman" w:eastAsia="Times New Roman" w:hAnsi="Times New Roman" w:cs="Times New Roman"/>
                <w:color w:val="000000"/>
                <w:lang w:eastAsia="en-IN"/>
              </w:rPr>
              <w:t>Dawley</w:t>
            </w:r>
            <w:proofErr w:type="spellEnd"/>
            <w:r w:rsidRPr="00E901D6">
              <w:rPr>
                <w:rFonts w:ascii="Times New Roman" w:eastAsia="Times New Roman" w:hAnsi="Times New Roman" w:cs="Times New Roman"/>
                <w:color w:val="000000"/>
                <w:lang w:eastAsia="en-IN"/>
              </w:rPr>
              <w:t xml:space="preserve"> rat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Human and rat pineal melatonin secretion decline with aging, whereas visceral fat and plasma insulin levels increase. Melatonin modulates fat metabolism in some mammalian species, so these aging-associated melatonin, fat and insulin changes could be functionally related. Accordingly, we investigated the effects of daily melatonin supplementation to male Sprague-Dawley rats, starting at middle age (10 months) and continuing into old age (22 months). Melatonin was added to the drinking water (92% of which was consumed at night) at a dosage (4 microg/ml) previously reported to attenuate the aging-associated decrease in survival rate in male rats, as well as at a 10-fold lower dosage. The higher dosage produced nocturnal plasma melatonin levels in middle-aged rats which were 15-fold higher than in young (4 months) rats; nocturnal plasma melatonin levels in middle-aged rats receiving the lower dosage were not significantly different from young or middle-aged controls. Relative (% of body wt) retroperitoneal and epididymal fat, as well as plasma insulin and leptin levels, were all significantly increased at middle age when compared to young rats. All were restored within 10 weeks to youthful (4 month) levels in response to both dosages of melatonin. Continued treatment until old age maintained suppression of visceral (retroperitoneal + epididymal) fat levels. Plasma corticosterone and total thyroxine (T4) levels were not significantly altered by aging or melatonin treatment. Plasma testosterone, insulin-like growth factor I (IGF-I) and total triiodothyronine (T3) decreased by middle age; these aging-associated decreases were not significantly altered by melatonin treatment. Thus, visceral fat, insulin and leptin responses to melatonin administration may be independent of marked changes in gonadal, thyroid, adrenal or somatotropin regulation. Since increased visceral fat is associated with increased insulin resistance, diabetes, and cardiovascular disease, these results suggest that appropriate melatonin supplementation may potentially provide prophylaxis or therapy for some prominent pathologies associated with aging.", "author" : [ { "dropping-particle" : "", "family" : "Rasmussen", "given" : "Dennis D", "non-dropping-particle" : "", "parse-names" : false, "suffix" : "" }, { "dropping-particle" : "", "family" : "Boldt", "given" : "Brian M", "non-dropping-particle" : "", "parse-names" : false, "suffix" : "" }, { "dropping-particle" : "", "family" : "Wilkinson", "given" : "Charles W", "non-dropping-particle" : "", "parse-names" : false, "suffix" : "" }, { "dropping-particle" : "", "family" : "Yellon", "given" : "Steven M", "non-dropping-particle" : "", "parse-names" : false, "suffix" : "" }, { "dropping-particle" : "", "family" : "Matsumoto", "given" : "Alvin M", "non-dropping-particle" : "", "parse-names" : false, "suffix" : "" } ], "container-title" : "Endocrinology", "id" : "ITEM-1", "issue" : "2", "issued" : { "date-parts" : [ [ "1999" ] ] }, "page" : "1009-12", "title" : "Daily melatonin administration at middle age suppresses male rat visceral fat, plasma leptin and plasma insulin to youthful levls", "type" : "article-journal", "volume" : "140" }, "uris" : [ "http://www.mendeley.com/documents/?uuid=65e81d28-72ec-4bd1-b183-a84c0fea564a" ] } ], "mendeley" : { "formattedCitation" : "(324)", "plainTextFormattedCitation" : "(324)", "previouslyFormattedCitation" : "&lt;sup&gt;324&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324)</w:t>
            </w:r>
            <w:r w:rsidRPr="00E901D6">
              <w:rPr>
                <w:rFonts w:ascii="Times New Roman" w:eastAsia="Times New Roman" w:hAnsi="Times New Roman" w:cs="Times New Roman"/>
                <w:color w:val="000000"/>
                <w:lang w:eastAsia="en-IN"/>
              </w:rPr>
              <w:fldChar w:fldCharType="end"/>
            </w:r>
            <w:r w:rsidRPr="00E901D6">
              <w:rPr>
                <w:rFonts w:ascii="Times New Roman" w:eastAsia="Times New Roman" w:hAnsi="Times New Roman" w:cs="Times New Roman"/>
                <w:color w:val="000000"/>
                <w:lang w:eastAsia="en-IN"/>
              </w:rPr>
              <w:t>; Sprague-</w:t>
            </w:r>
            <w:proofErr w:type="spellStart"/>
            <w:r w:rsidRPr="00E901D6">
              <w:rPr>
                <w:rFonts w:ascii="Times New Roman" w:eastAsia="Times New Roman" w:hAnsi="Times New Roman" w:cs="Times New Roman"/>
                <w:color w:val="000000"/>
                <w:lang w:eastAsia="en-IN"/>
              </w:rPr>
              <w:t>Dawley</w:t>
            </w:r>
            <w:proofErr w:type="spellEnd"/>
            <w:r w:rsidRPr="00E901D6">
              <w:rPr>
                <w:rFonts w:ascii="Times New Roman" w:eastAsia="Times New Roman" w:hAnsi="Times New Roman" w:cs="Times New Roman"/>
                <w:color w:val="000000"/>
                <w:lang w:eastAsia="en-IN"/>
              </w:rPr>
              <w:t xml:space="preserve"> rat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DOI" : "10.1210/en.2003-0693", "ISSN" : "0013-7227", "PMID" : "12970162", "abstract" : "Melatonin is involved in the regulation of seasonal obesity in various species, including some rodents. This involvement has been demonstrated in nonphotoperiodic rodents like rats, but only in models of enhanced body weight such as genetically obese or middle-aged rats. The aim of this investigation was to determine the effects of melatonin on body weight and metabolic parameters in a model closer to that observed in Western populations, i.e. Sprague Dawley rats fed a high-fat diet. They were treated for 3 wk with melatonin (30 mg/kg) 4 h after lights-on [Zeitgeber time (ZT) 4] or 1 h before lights-out (ZT11). Given at ZT11, melatonin decreased body weight gain and feed efficiency by half. Melatonin had no effect on plasma insulin level, but it decreased plasma glucose (13%), leptin (28%), and triglyceride (28%) levels. Furthermore, in pinealectomized high-fat diet rats, body weight gain and feed efficiency were increased 4 wk after surgery. Adipose tissue weight, insulinemia, and glycemia had a tendency to increase. Treatment with melatonin prevented in part these changes. These data demonstrate that melatonin may act as a regulator of body weight in a model of obesity and may prevent some of the side effects on glucose homeostasis such as decreased insulin sensitivity.", "author" : [ { "dropping-particle" : "", "family" : "Prunet-Marcassus", "given" : "B\u00e9n\u00e9dicte", "non-dropping-particle" : "", "parse-names" : false, "suffix" : "" }, { "dropping-particle" : "", "family" : "Desbazeille", "given" : "Mathieu", "non-dropping-particle" : "", "parse-names" : false, "suffix" : "" }, { "dropping-particle" : "", "family" : "Bros", "given" : "Arnaud", "non-dropping-particle" : "", "parse-names" : false, "suffix" : "" }, { "dropping-particle" : "", "family" : "Louche", "given" : "Katie", "non-dropping-particle" : "", "parse-names" : false, "suffix" : "" }, { "dropping-particle" : "", "family" : "Delagrange", "given" : "Philippe", "non-dropping-particle" : "", "parse-names" : false, "suffix" : "" }, { "dropping-particle" : "", "family" : "Renard", "given" : "Pierre", "non-dropping-particle" : "", "parse-names" : false, "suffix" : "" }, { "dropping-particle" : "", "family" : "Casteilla", "given" : "Louis", "non-dropping-particle" : "", "parse-names" : false, "suffix" : "" }, { "dropping-particle" : "", "family" : "P\u00e9nicaud", "given" : "Luc", "non-dropping-particle" : "", "parse-names" : false, "suffix" : "" } ], "container-title" : "Endocrinology", "id" : "ITEM-1", "issue" : "12", "issued" : { "date-parts" : [ [ "2003", "12" ] ] }, "page" : "5347-52", "title" : "Melatonin reduces body weight gain in Sprague Dawley rats with diet-induced obesity.", "type" : "article-journal", "volume" : "144" }, "uris" : [ "http://www.mendeley.com/documents/?uuid=5c71c923-f285-493a-b7df-f28993fd23f7" ] } ], "mendeley" : { "formattedCitation" : "(325)", "plainTextFormattedCitation" : "(325)", "previouslyFormattedCitation" : "&lt;sup&gt;325&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325)</w:t>
            </w:r>
            <w:r w:rsidRPr="00E901D6">
              <w:rPr>
                <w:rFonts w:ascii="Times New Roman" w:eastAsia="Times New Roman" w:hAnsi="Times New Roman" w:cs="Times New Roman"/>
                <w:color w:val="000000"/>
                <w:lang w:eastAsia="en-IN"/>
              </w:rPr>
              <w:fldChar w:fldCharType="end"/>
            </w:r>
            <w:r w:rsidRPr="00E901D6">
              <w:rPr>
                <w:rFonts w:ascii="Times New Roman" w:eastAsia="Times New Roman" w:hAnsi="Times New Roman" w:cs="Times New Roman"/>
                <w:color w:val="000000"/>
                <w:lang w:eastAsia="en-IN"/>
              </w:rPr>
              <w:t>;  osteoblast-like cell line</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DOI" : "10.1152/ajpregu.00013.2007", "ISSN" : "0363-6119", "PMID" : "17379847", "abstract" : "Melatonin is produced not only by the pineal gland but by cells of the bone marrow. Moreover, melatonin is known to promote osteogenic differentiation in several cell line models and in multipotential bone marrow mesenchymal stem cells. Fatty acids have been independently shown to direct such cells to acquire the phenotype and molecular characteristics of adipocytes. To examine the effect of melatonin on intracellular triglyceride accumulation, an indicator of adipogenic differentiation in the rat osteoblast-like ROS17/2.8 cell line, cells were incubated with added oleic acid (100 muM), fixed and stained with Oil Red O. Cellular lipid accumulation was quantitated by an Oil Red O method highly specific for triglycerides and expressed as a triglyceride accumulation index (TGAI, triglyceride per cell). Melatonin in nanomolar concentrations inhibited oleic acid-induced triglyceride accumulation. To identify the mechanism by which melatonin reduces triglyceride accumulation, cells were incubated with the two melatonin receptor antagonists, luzindole and S20928, or forskolin, a stimulator of adenylyl cyclase and cAMP production. These compounds prevented the inhibitory effect of melatonin on triglyceride accumulation, indicating that melatonin acts through known melatonin receptor-mediated mechanisms. In view of the previously demonstrated positive effects of melatonin in promoting osteoblastic differentiation in ROS17/2.8 cells and their reciprocal adipocytic differentiation induced by fatty acids, our observations may serve to relate the known age-related decreases of melatonin production, the shift in the bone marrow toward an adipocytic line of cell development, and the development of osteoporosis during aging.", "author" : [ { "dropping-particle" : "", "family" : "Sanchez-Hidalgo", "given" : "M", "non-dropping-particle" : "", "parse-names" : false, "suffix" : "" }, { "dropping-particle" : "", "family" : "Lu", "given" : "Z", "non-dropping-particle" : "", "parse-names" : false, "suffix" : "" }, { "dropping-particle" : "", "family" : "Tan", "given" : "D-X", "non-dropping-particle" : "", "parse-names" : false, "suffix" : "" }, { "dropping-particle" : "", "family" : "Maldonado", "given" : "M D", "non-dropping-particle" : "", "parse-names" : false, "suffix" : "" }, { "dropping-particle" : "", "family" : "Reiter", "given" : "R J", "non-dropping-particle" : "", "parse-names" : false, "suffix" : "" }, { "dropping-particle" : "", "family" : "Gregerman", "given" : "R I", "non-dropping-particle" : "", "parse-names" : false, "suffix" : "" } ], "container-title" : "American journal of physiology. Regulatory, integrative and comparative physiology", "id" : "ITEM-1", "issue" : "6", "issued" : { "date-parts" : [ [ "2007", "6" ] ] }, "page" : "R2208-15", "title" : "Melatonin inhibits fatty acid-induced triglyceride accumulation in ROS17/2.8 cells: implications for osteoblast differentiation and osteoporosis.", "type" : "article-journal", "volume" : "292" }, "uris" : [ "http://www.mendeley.com/documents/?uuid=5e997300-5aa2-4726-a883-15016a103536" ] } ], "mendeley" : { "formattedCitation" : "(322)", "plainTextFormattedCitation" : "(322)", "previouslyFormattedCitation" : "&lt;sup&gt;322&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322)</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melatonin</w:t>
            </w:r>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mlt</w:t>
            </w:r>
            <w:proofErr w:type="spellEnd"/>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lep0</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 xml:space="preserve">Rat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ISSN" : "0013-7227", "PMID" : "10650927", "abstract" : "Pineal melatonin secretion declines with aging, whereas visceral fat, plasma insulin, and plasma leptin tend to increase. We have previously demonstrated that daily melatonin administration at middle age suppressed male rat intraabdominal visceral fat, plasma leptin, and plasma insulin to youthful levels; the current study was designed to begin investigating mechanisms that mediate these responses. Melatonin (0.4 microg/ml) or vehicle was administered in the drinking water of 10-month-old male Sprague Dawley rats (18/treatment) for 12 weeks. Half (9/treatment) were then killed, and the other half were submitted to cross-over treatment for an additional 12 weeks. Twelve weeks of melatonin treatment decreased (P&lt;0.05) body weight (BW; by 7% relative to controls), relative intraabdominal adiposity (by 16%), plasma leptin (by 33%), and plasma insulin (by 25%) while increasing (P&lt;0.05) locomotor activity (by 19%), core body temperature (by 0.5 C), and morning plasma corticosterone (by 154%), restoring each of these parameters toward more youthful levels. Food intake and total body fat were not changed by melatonin treatment. Melatonin-treated rats that were then crossed over to control treatment for a further 12 weeks gained BW, whereas control rats that were crossed to melatonin treatment lost BW, but food intake did not change in either group. Feed efficiency (grams of BW change per g cumulative food intake), a measure of metabolic function, was negative in melatonin-treated rats and positive in control rats before cross-over (P&lt;0.001); this relationship was reversed after cross-over (P&lt;0.001). Thus, melatonin treatment in middle age decreased BW, intraabdominal adiposity, plasma insulin, and plasma leptin, without altering food intake or total adiposity. These results suggest that the decrease in endogenous melatonin with aging may alter metabolism and physical activity, resulting in increased BW, visceral adiposity, and associated detrimental metabolic consequences.", "author" : [ { "dropping-particle" : "", "family" : "Wolden-Hanson", "given" : "T", "non-dropping-particle" : "", "parse-names" : false, "suffix" : "" }, { "dropping-particle" : "", "family" : "Mitton", "given" : "D R", "non-dropping-particle" : "", "parse-names" : false, "suffix" : "" }, { "dropping-particle" : "", "family" : "McCants", "given" : "R L", "non-dropping-particle" : "", "parse-names" : false, "suffix" : "" }, { "dropping-particle" : "", "family" : "Yellon", "given" : "S M", "non-dropping-particle" : "", "parse-names" : false, "suffix" : "" }, { "dropping-particle" : "", "family" : "Wilkinson", "given" : "C W", "non-dropping-particle" : "", "parse-names" : false, "suffix" : "" }, { "dropping-particle" : "", "family" : "Matsumoto", "given" : "a M", "non-dropping-particle" : "", "parse-names" : false, "suffix" : "" }, { "dropping-particle" : "", "family" : "Rasmussen", "given" : "D D", "non-dropping-particle" : "", "parse-names" : false, "suffix" : "" } ], "container-title" : "Endocrinology", "id" : "ITEM-1", "issue" : "2", "issued" : { "date-parts" : [ [ "2000", "2" ] ] }, "page" : "487-97", "title" : "Daily melatonin administration to middle-aged male rats suppresses body weight, intraabdominal adiposity, and plasma leptin and insulin independent of food intake and total body fat.", "type" : "article-journal", "volume" : "141" }, "uris" : [ "http://www.mendeley.com/documents/?uuid=0caba626-65b9-44f6-8797-360d7f4a48db" ] } ], "mendeley" : { "formattedCitation" : "(326)", "plainTextFormattedCitation" : "(326)", "previouslyFormattedCitation" : "&lt;sup&gt;326&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326)</w:t>
            </w:r>
            <w:r w:rsidRPr="00E901D6">
              <w:rPr>
                <w:rFonts w:ascii="Times New Roman" w:eastAsia="Times New Roman" w:hAnsi="Times New Roman" w:cs="Times New Roman"/>
                <w:color w:val="000000"/>
                <w:lang w:eastAsia="en-IN"/>
              </w:rPr>
              <w:fldChar w:fldCharType="end"/>
            </w:r>
            <w:r w:rsidRPr="00E901D6">
              <w:rPr>
                <w:rFonts w:ascii="Times New Roman" w:eastAsia="Times New Roman" w:hAnsi="Times New Roman" w:cs="Times New Roman"/>
                <w:color w:val="000000"/>
                <w:lang w:eastAsia="en-IN"/>
              </w:rPr>
              <w:t xml:space="preserve">; Rat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The objective of this study was to investigate the effect of long-term melatonin administration on plasma levels of triglycerides, insulin and leptin, and on the fatty-acid metabolism of plasma and hepatic lipids in type 2 diabetic rats. Otsuka Long-Evans Tokushima Fatty (OLETF) rats, an animal model of type 2 diabetes mellitus, were divided into two groups: one untreated (n=6), and one implanted with time-releasing melatonin pellets (1.1 mg/day for 30 wk) under the abdominal skin (n=6). Age-matched Long-Evans Tokushima Otsuka (LETO) rats (n=6) were used as healthy controls. The untreated diabetic rats had the increased plasma levels of triglycerides, cholesterol, insulin and leptin at 35 wk, as compared with the healthy control rats (n=6). The diabetic rats also had augmented ratios of 20:3n-6/20:4n-6 fatty acids, owing to diminished activity of Delta-5 desaturase, an insulin-permissive enzyme, in the liver. Melatonin administration to OLETF rats reduced the hypertriglyceridemia (-39%, P &lt; 0.05), hyperinsulinemia (-33%, P &lt; 0.01) and hyperleptinemia (-43%, P &lt; 0.01), and restored hepatic Delta-5 desaturase activity (148%, P &lt; 0.005). This resulted in a return to normal ratios of 20:3n-6/20:4n-6 fatty acids in plasma and hepatic lipids. There was a significant correlation (r=0.64, P &lt; 0.005) between plasma levels of insulin and the ratios of 20:3n-6/20:4n-6 in plasma phospholipids of all rats in the three groups. Thus, subcutaneous implantation of a melatonin-releasing pellet thus resulted in improved lipid metabolism in diabetic rats, probably through restored insulin resistance.", "author" : [ { "dropping-particle" : "", "family" : "Nishida", "given" : "Shigeru", "non-dropping-particle" : "", "parse-names" : false, "suffix" : "" }, { "dropping-particle" : "", "family" : "Segawa", "given" : "Toshiko", "non-dropping-particle" : "", "parse-names" : false, "suffix" : "" }, { "dropping-particle" : "", "family" : "Murai", "given" : "Ichiro", "non-dropping-particle" : "", "parse-names" : false, "suffix" : "" }, { "dropping-particle" : "", "family" : "Nakagawa", "given" : "Shigeki", "non-dropping-particle" : "", "parse-names" : false, "suffix" : "" } ], "container-title" : "Journal of Pineal Research", "id" : "ITEM-1", "issue" : "1", "issued" : { "date-parts" : [ [ "2002" ] ] }, "page" : "26-33", "title" : "Long-term melatonin administration reduces hyperinsulinemia and improves the altered fatty-acid compositions in type 2 diabetic rats via the restoration of Delta-5 desaturase activity.", "type" : "article-journal", "volume" : "32" }, "uris" : [ "http://www.mendeley.com/documents/?uuid=a084e7ba-1c8f-4e2b-873c-6e9c39848ff7" ] } ], "mendeley" : { "formattedCitation" : "(327)", "plainTextFormattedCitation" : "(327)", "previouslyFormattedCitation" : "&lt;sup&gt;327&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327)</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melatonin</w:t>
            </w:r>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mlt</w:t>
            </w:r>
            <w:proofErr w:type="spellEnd"/>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ins0</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 xml:space="preserve">Rat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DOI" : "10.1385/ENDO:21:2:163", "ISSN" : "1355-008X", "PMID" : "12897381", "abstract" : "We previously demonstrated that daily melatonin administration to middle-aged rats to restore youthful plasma melatonin levels also decreased body weight, visceral fat, plasma leptin, and plasma insulin to more youthful levels, without detectable changes in consumption of chow diet. We now evaluate: (a) whether melatonin alters consumption of a more precisely quantifiable liquid diet similar in high-fat content to the typical American diet; (b) differences between melatonin-induced endocrine responses in the fasted vs fed state; and (c) time course of these responses. Ten-month-old male Sprague- Dawley rats received liquid diet containing either 0.2 micro g/mL melatonin (MELATONIN) or vehicle (CONTROL) (n = 14/treatment); the diet was available throughout each night, but was removed for the final 10 h of each daytime. MELATONIN rats gained 4% body weight during the first 2 wk and then stabilized, whereas CONTROL rats continued to gain for an additional week, achieving 8% gain (p &lt; 0.05 vs MELATONIN). During the first 3 wk, afternoon tail-blood leptin, but not insulin, levels decreased in melatonin-treated rats (p &lt; 0.05 vs CONTROL). After 8 wk, half of the rats were killed at the midpoint of the dark period (NIGHT; fed) and half at the end of the light period (DAYTIME; fasted). NIGHT but not DAYTIME plasma leptin levels were decreased in MELATONIN rats, whereas DAYTIME but not NIGHT plasma insulin levels were decreased (p &lt; 0.05 vs CONTROL). Melatonin treatment did not alter cumulative food consumption. Thus, melatonin decreased weight gain in response to high-fat diet, decreased plasma leptin levels within 3 wk-before decreasing plasma insulin-and exerted these metabolic effects independent of total food consumption.", "author" : [ { "dropping-particle" : "", "family" : "Puchalski", "given" : "Stephaney S", "non-dropping-particle" : "", "parse-names" : false, "suffix" : "" }, { "dropping-particle" : "", "family" : "Green", "given" : "Jill N", "non-dropping-particle" : "", "parse-names" : false, "suffix" : "" }, { "dropping-particle" : "", "family" : "Rasmussen", "given" : "Dennis D", "non-dropping-particle" : "", "parse-names" : false, "suffix" : "" } ], "container-title" : "Endocrine", "id" : "ITEM-1", "issue" : "2", "issued" : { "date-parts" : [ [ "2003", "7" ] ] }, "page" : "163-7", "title" : "Melatonin effect on rat body weight regulation in response to high-fat diet at middle age.", "type" : "article-journal", "volume" : "21" }, "uris" : [ "http://www.mendeley.com/documents/?uuid=32ed6bae-2a8e-4476-981b-47b2a22d1e73" ] } ], "mendeley" : { "formattedCitation" : "(323)", "plainTextFormattedCitation" : "(323)", "previouslyFormattedCitation" : "&lt;sup&gt;323&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323)</w:t>
            </w:r>
            <w:r w:rsidRPr="00E901D6">
              <w:rPr>
                <w:rFonts w:ascii="Times New Roman" w:eastAsia="Times New Roman" w:hAnsi="Times New Roman" w:cs="Times New Roman"/>
                <w:color w:val="000000"/>
                <w:lang w:eastAsia="en-IN"/>
              </w:rPr>
              <w:fldChar w:fldCharType="end"/>
            </w:r>
            <w:r w:rsidRPr="00E901D6">
              <w:rPr>
                <w:rFonts w:ascii="Times New Roman" w:eastAsia="Times New Roman" w:hAnsi="Times New Roman" w:cs="Times New Roman"/>
                <w:color w:val="000000"/>
                <w:lang w:eastAsia="en-IN"/>
              </w:rPr>
              <w:t xml:space="preserve">; Rat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ISSN" : "0013-7227", "PMID" : "10650927", "abstract" : "Pineal melatonin secretion declines with aging, whereas visceral fat, plasma insulin, and plasma leptin tend to increase. We have previously demonstrated that daily melatonin administration at middle age suppressed male rat intraabdominal visceral fat, plasma leptin, and plasma insulin to youthful levels; the current study was designed to begin investigating mechanisms that mediate these responses. Melatonin (0.4 microg/ml) or vehicle was administered in the drinking water of 10-month-old male Sprague Dawley rats (18/treatment) for 12 weeks. Half (9/treatment) were then killed, and the other half were submitted to cross-over treatment for an additional 12 weeks. Twelve weeks of melatonin treatment decreased (P&lt;0.05) body weight (BW; by 7% relative to controls), relative intraabdominal adiposity (by 16%), plasma leptin (by 33%), and plasma insulin (by 25%) while increasing (P&lt;0.05) locomotor activity (by 19%), core body temperature (by 0.5 C), and morning plasma corticosterone (by 154%), restoring each of these parameters toward more youthful levels. Food intake and total body fat were not changed by melatonin treatment. Melatonin-treated rats that were then crossed over to control treatment for a further 12 weeks gained BW, whereas control rats that were crossed to melatonin treatment lost BW, but food intake did not change in either group. Feed efficiency (grams of BW change per g cumulative food intake), a measure of metabolic function, was negative in melatonin-treated rats and positive in control rats before cross-over (P&lt;0.001); this relationship was reversed after cross-over (P&lt;0.001). Thus, melatonin treatment in middle age decreased BW, intraabdominal adiposity, plasma insulin, and plasma leptin, without altering food intake or total adiposity. These results suggest that the decrease in endogenous melatonin with aging may alter metabolism and physical activity, resulting in increased BW, visceral adiposity, and associated detrimental metabolic consequences.", "author" : [ { "dropping-particle" : "", "family" : "Wolden-Hanson", "given" : "T", "non-dropping-particle" : "", "parse-names" : false, "suffix" : "" }, { "dropping-particle" : "", "family" : "Mitton", "given" : "D R", "non-dropping-particle" : "", "parse-names" : false, "suffix" : "" }, { "dropping-particle" : "", "family" : "McCants", "given" : "R L", "non-dropping-particle" : "", "parse-names" : false, "suffix" : "" }, { "dropping-particle" : "", "family" : "Yellon", "given" : "S M", "non-dropping-particle" : "", "parse-names" : false, "suffix" : "" }, { "dropping-particle" : "", "family" : "Wilkinson", "given" : "C W", "non-dropping-particle" : "", "parse-names" : false, "suffix" : "" }, { "dropping-particle" : "", "family" : "Matsumoto", "given" : "a M", "non-dropping-particle" : "", "parse-names" : false, "suffix" : "" }, { "dropping-particle" : "", "family" : "Rasmussen", "given" : "D D", "non-dropping-particle" : "", "parse-names" : false, "suffix" : "" } ], "container-title" : "Endocrinology", "id" : "ITEM-1", "issue" : "2", "issued" : { "date-parts" : [ [ "2000", "2" ] ] }, "page" : "487-97", "title" : "Daily melatonin administration to middle-aged male rats suppresses body weight, intraabdominal adiposity, and plasma leptin and insulin independent of food intake and total body fat.", "type" : "article-journal", "volume" : "141" }, "uris" : [ "http://www.mendeley.com/documents/?uuid=0caba626-65b9-44f6-8797-360d7f4a48db" ] } ], "mendeley" : { "formattedCitation" : "(326)", "plainTextFormattedCitation" : "(326)", "previouslyFormattedCitation" : "&lt;sup&gt;326&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326)</w:t>
            </w:r>
            <w:r w:rsidRPr="00E901D6">
              <w:rPr>
                <w:rFonts w:ascii="Times New Roman" w:eastAsia="Times New Roman" w:hAnsi="Times New Roman" w:cs="Times New Roman"/>
                <w:color w:val="000000"/>
                <w:lang w:eastAsia="en-IN"/>
              </w:rPr>
              <w:fldChar w:fldCharType="end"/>
            </w:r>
            <w:r w:rsidRPr="00E901D6">
              <w:rPr>
                <w:rFonts w:ascii="Times New Roman" w:eastAsia="Times New Roman" w:hAnsi="Times New Roman" w:cs="Times New Roman"/>
                <w:color w:val="000000"/>
                <w:lang w:eastAsia="en-IN"/>
              </w:rPr>
              <w:t>; Sprague-</w:t>
            </w:r>
            <w:proofErr w:type="spellStart"/>
            <w:r w:rsidRPr="00E901D6">
              <w:rPr>
                <w:rFonts w:ascii="Times New Roman" w:eastAsia="Times New Roman" w:hAnsi="Times New Roman" w:cs="Times New Roman"/>
                <w:color w:val="000000"/>
                <w:lang w:eastAsia="en-IN"/>
              </w:rPr>
              <w:t>Dawley</w:t>
            </w:r>
            <w:proofErr w:type="spellEnd"/>
            <w:r w:rsidRPr="00E901D6">
              <w:rPr>
                <w:rFonts w:ascii="Times New Roman" w:eastAsia="Times New Roman" w:hAnsi="Times New Roman" w:cs="Times New Roman"/>
                <w:color w:val="000000"/>
                <w:lang w:eastAsia="en-IN"/>
              </w:rPr>
              <w:t xml:space="preserve"> rat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Human and rat pineal melatonin secretion decline with aging, whereas visceral fat and plasma insulin levels increase. Melatonin modulates fat metabolism in some mammalian species, so these aging-associated melatonin, fat and insulin changes could be functionally related. Accordingly, we investigated the effects of daily melatonin supplementation to male Sprague-Dawley rats, starting at middle age (10 months) and continuing into old age (22 months). Melatonin was added to the drinking water (92% of which was consumed at night) at a dosage (4 microg/ml) previously reported to attenuate the aging-associated decrease in survival rate in male rats, as well as at a 10-fold lower dosage. The higher dosage produced nocturnal plasma melatonin levels in middle-aged rats which were 15-fold higher than in young (4 months) rats; nocturnal plasma melatonin levels in middle-aged rats receiving the lower dosage were not significantly different from young or middle-aged controls. Relative (% of body wt) retroperitoneal and epididymal fat, as well as plasma insulin and leptin levels, were all significantly increased at middle age when compared to young rats. All were restored within 10 weeks to youthful (4 month) levels in response to both dosages of melatonin. Continued treatment until old age maintained suppression of visceral (retroperitoneal + epididymal) fat levels. Plasma corticosterone and total thyroxine (T4) levels were not significantly altered by aging or melatonin treatment. Plasma testosterone, insulin-like growth factor I (IGF-I) and total triiodothyronine (T3) decreased by middle age; these aging-associated decreases were not significantly altered by melatonin treatment. Thus, visceral fat, insulin and leptin responses to melatonin administration may be independent of marked changes in gonadal, thyroid, adrenal or somatotropin regulation. Since increased visceral fat is associated with increased insulin resistance, diabetes, and cardiovascular disease, these results suggest that appropriate melatonin supplementation may potentially provide prophylaxis or therapy for some prominent pathologies associated with aging.", "author" : [ { "dropping-particle" : "", "family" : "Rasmussen", "given" : "Dennis D", "non-dropping-particle" : "", "parse-names" : false, "suffix" : "" }, { "dropping-particle" : "", "family" : "Boldt", "given" : "Brian M", "non-dropping-particle" : "", "parse-names" : false, "suffix" : "" }, { "dropping-particle" : "", "family" : "Wilkinson", "given" : "Charles W", "non-dropping-particle" : "", "parse-names" : false, "suffix" : "" }, { "dropping-particle" : "", "family" : "Yellon", "given" : "Steven M", "non-dropping-particle" : "", "parse-names" : false, "suffix" : "" }, { "dropping-particle" : "", "family" : "Matsumoto", "given" : "Alvin M", "non-dropping-particle" : "", "parse-names" : false, "suffix" : "" } ], "container-title" : "Endocrinology", "id" : "ITEM-1", "issue" : "2", "issued" : { "date-parts" : [ [ "1999" ] ] }, "page" : "1009-12", "title" : "Daily melatonin administration at middle age suppresses male rat visceral fat, plasma leptin and plasma insulin to youthful levls", "type" : "article-journal", "volume" : "140" }, "uris" : [ "http://www.mendeley.com/documents/?uuid=65e81d28-72ec-4bd1-b183-a84c0fea564a" ] } ], "mendeley" : { "formattedCitation" : "(324)", "plainTextFormattedCitation" : "(324)", "previouslyFormattedCitation" : "&lt;sup&gt;324&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324)</w:t>
            </w:r>
            <w:r w:rsidRPr="00E901D6">
              <w:rPr>
                <w:rFonts w:ascii="Times New Roman" w:eastAsia="Times New Roman" w:hAnsi="Times New Roman" w:cs="Times New Roman"/>
                <w:color w:val="000000"/>
                <w:lang w:eastAsia="en-IN"/>
              </w:rPr>
              <w:fldChar w:fldCharType="end"/>
            </w:r>
            <w:r w:rsidRPr="00E901D6">
              <w:rPr>
                <w:rFonts w:ascii="Times New Roman" w:eastAsia="Times New Roman" w:hAnsi="Times New Roman" w:cs="Times New Roman"/>
                <w:color w:val="000000"/>
                <w:lang w:eastAsia="en-IN"/>
              </w:rPr>
              <w:t xml:space="preserve">; Rat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The objective of this study was to investigate the effect of long-term melatonin administration on plasma levels of triglycerides, insulin and leptin, and on the fatty-acid metabolism of plasma and hepatic lipids in type 2 diabetic rats. Otsuka Long-Evans Tokushima Fatty (OLETF) rats, an animal model of type 2 diabetes mellitus, were divided into two groups: one untreated (n=6), and one implanted with time-releasing melatonin pellets (1.1 mg/day for 30 wk) under the abdominal skin (n=6). Age-matched Long-Evans Tokushima Otsuka (LETO) rats (n=6) were used as healthy controls. The untreated diabetic rats had the increased plasma levels of triglycerides, cholesterol, insulin and leptin at 35 wk, as compared with the healthy control rats (n=6). The diabetic rats also had augmented ratios of 20:3n-6/20:4n-6 fatty acids, owing to diminished activity of Delta-5 desaturase, an insulin-permissive enzyme, in the liver. Melatonin administration to OLETF rats reduced the hypertriglyceridemia (-39%, P &lt; 0.05), hyperinsulinemia (-33%, P &lt; 0.01) and hyperleptinemia (-43%, P &lt; 0.01), and restored hepatic Delta-5 desaturase activity (148%, P &lt; 0.005). This resulted in a return to normal ratios of 20:3n-6/20:4n-6 fatty acids in plasma and hepatic lipids. There was a significant correlation (r=0.64, P &lt; 0.005) between plasma levels of insulin and the ratios of 20:3n-6/20:4n-6 in plasma phospholipids of all rats in the three groups. Thus, subcutaneous implantation of a melatonin-releasing pellet thus resulted in improved lipid metabolism in diabetic rats, probably through restored insulin resistance.", "author" : [ { "dropping-particle" : "", "family" : "Nishida", "given" : "Shigeru", "non-dropping-particle" : "", "parse-names" : false, "suffix" : "" }, { "dropping-particle" : "", "family" : "Segawa", "given" : "Toshiko", "non-dropping-particle" : "", "parse-names" : false, "suffix" : "" }, { "dropping-particle" : "", "family" : "Murai", "given" : "Ichiro", "non-dropping-particle" : "", "parse-names" : false, "suffix" : "" }, { "dropping-particle" : "", "family" : "Nakagawa", "given" : "Shigeki", "non-dropping-particle" : "", "parse-names" : false, "suffix" : "" } ], "container-title" : "Journal of Pineal Research", "id" : "ITEM-1", "issue" : "1", "issued" : { "date-parts" : [ [ "2002" ] ] }, "page" : "26-33", "title" : "Long-term melatonin administration reduces hyperinsulinemia and improves the altered fatty-acid compositions in type 2 diabetic rats via the restoration of Delta-5 desaturase activity.", "type" : "article-journal", "volume" : "32" }, "uris" : [ "http://www.mendeley.com/documents/?uuid=a084e7ba-1c8f-4e2b-873c-6e9c39848ff7" ] } ], "mendeley" : { "formattedCitation" : "(327)", "plainTextFormattedCitation" : "(327)", "previouslyFormattedCitation" : "&lt;sup&gt;327&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327)</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melatonin</w:t>
            </w:r>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mlt</w:t>
            </w:r>
            <w:proofErr w:type="spellEnd"/>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pgl0</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Sprague-</w:t>
            </w:r>
            <w:proofErr w:type="spellStart"/>
            <w:r w:rsidRPr="00E901D6">
              <w:rPr>
                <w:rFonts w:ascii="Times New Roman" w:eastAsia="Times New Roman" w:hAnsi="Times New Roman" w:cs="Times New Roman"/>
                <w:color w:val="000000"/>
                <w:lang w:eastAsia="en-IN"/>
              </w:rPr>
              <w:t>Dawley</w:t>
            </w:r>
            <w:proofErr w:type="spellEnd"/>
            <w:r w:rsidRPr="00E901D6">
              <w:rPr>
                <w:rFonts w:ascii="Times New Roman" w:eastAsia="Times New Roman" w:hAnsi="Times New Roman" w:cs="Times New Roman"/>
                <w:color w:val="000000"/>
                <w:lang w:eastAsia="en-IN"/>
              </w:rPr>
              <w:t xml:space="preserve"> rat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DOI" : "10.1210/en.2003-0693", "ISSN" : "0013-7227", "PMID" : "12970162", "abstract" : "Melatonin is involved in the regulation of seasonal obesity in various species, including some rodents. This involvement has been demonstrated in nonphotoperiodic rodents like rats, but only in models of enhanced body weight such as genetically obese or middle-aged rats. The aim of this investigation was to determine the effects of melatonin on body weight and metabolic parameters in a model closer to that observed in Western populations, i.e. Sprague Dawley rats fed a high-fat diet. They were treated for 3 wk with melatonin (30 mg/kg) 4 h after lights-on [Zeitgeber time (ZT) 4] or 1 h before lights-out (ZT11). Given at ZT11, melatonin decreased body weight gain and feed efficiency by half. Melatonin had no effect on plasma insulin level, but it decreased plasma glucose (13%), leptin (28%), and triglyceride (28%) levels. Furthermore, in pinealectomized high-fat diet rats, body weight gain and feed efficiency were increased 4 wk after surgery. Adipose tissue weight, insulinemia, and glycemia had a tendency to increase. Treatment with melatonin prevented in part these changes. These data demonstrate that melatonin may act as a regulator of body weight in a model of obesity and may prevent some of the side effects on glucose homeostasis such as decreased insulin sensitivity.", "author" : [ { "dropping-particle" : "", "family" : "Prunet-Marcassus", "given" : "B\u00e9n\u00e9dicte", "non-dropping-particle" : "", "parse-names" : false, "suffix" : "" }, { "dropping-particle" : "", "family" : "Desbazeille", "given" : "Mathieu", "non-dropping-particle" : "", "parse-names" : false, "suffix" : "" }, { "dropping-particle" : "", "family" : "Bros", "given" : "Arnaud", "non-dropping-particle" : "", "parse-names" : false, "suffix" : "" }, { "dropping-particle" : "", "family" : "Louche", "given" : "Katie", "non-dropping-particle" : "", "parse-names" : false, "suffix" : "" }, { "dropping-particle" : "", "family" : "Delagrange", "given" : "Philippe", "non-dropping-particle" : "", "parse-names" : false, "suffix" : "" }, { "dropping-particle" : "", "family" : "Renard", "given" : "Pierre", "non-dropping-particle" : "", "parse-names" : false, "suffix" : "" }, { "dropping-particle" : "", "family" : "Casteilla", "given" : "Louis", "non-dropping-particle" : "", "parse-names" : false, "suffix" : "" }, { "dropping-particle" : "", "family" : "P\u00e9nicaud", "given" : "Luc", "non-dropping-particle" : "", "parse-names" : false, "suffix" : "" } ], "container-title" : "Endocrinology", "id" : "ITEM-1", "issue" : "12", "issued" : { "date-parts" : [ [ "2003", "12" ] ] }, "page" : "5347-52", "title" : "Melatonin reduces body weight gain in Sprague Dawley rats with diet-induced obesity.", "type" : "article-journal", "volume" : "144" }, "uris" : [ "http://www.mendeley.com/documents/?uuid=5c71c923-f285-493a-b7df-f28993fd23f7" ] } ], "mendeley" : { "formattedCitation" : "(325)", "plainTextFormattedCitation" : "(325)", "previouslyFormattedCitation" : "&lt;sup&gt;325&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325)</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melatonin</w:t>
            </w:r>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mlt</w:t>
            </w:r>
            <w:proofErr w:type="spellEnd"/>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tri0</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Sprague-</w:t>
            </w:r>
            <w:proofErr w:type="spellStart"/>
            <w:r w:rsidRPr="00E901D6">
              <w:rPr>
                <w:rFonts w:ascii="Times New Roman" w:eastAsia="Times New Roman" w:hAnsi="Times New Roman" w:cs="Times New Roman"/>
                <w:color w:val="000000"/>
                <w:lang w:eastAsia="en-IN"/>
              </w:rPr>
              <w:t>Dawley</w:t>
            </w:r>
            <w:proofErr w:type="spellEnd"/>
            <w:r w:rsidRPr="00E901D6">
              <w:rPr>
                <w:rFonts w:ascii="Times New Roman" w:eastAsia="Times New Roman" w:hAnsi="Times New Roman" w:cs="Times New Roman"/>
                <w:color w:val="000000"/>
                <w:lang w:eastAsia="en-IN"/>
              </w:rPr>
              <w:t xml:space="preserve"> rat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DOI" : "10.1210/en.2003-0693", "ISSN" : "0013-7227", "PMID" : "12970162", "abstract" : "Melatonin is involved in the regulation of seasonal obesity in various species, including some rodents. This involvement has been demonstrated in nonphotoperiodic rodents like rats, but only in models of enhanced body weight such as genetically obese or middle-aged rats. The aim of this investigation was to determine the effects of melatonin on body weight and metabolic parameters in a model closer to that observed in Western populations, i.e. Sprague Dawley rats fed a high-fat diet. They were treated for 3 wk with melatonin (30 mg/kg) 4 h after lights-on [Zeitgeber time (ZT) 4] or 1 h before lights-out (ZT11). Given at ZT11, melatonin decreased body weight gain and feed efficiency by half. Melatonin had no effect on plasma insulin level, but it decreased plasma glucose (13%), leptin (28%), and triglyceride (28%) levels. Furthermore, in pinealectomized high-fat diet rats, body weight gain and feed efficiency were increased 4 wk after surgery. Adipose tissue weight, insulinemia, and glycemia had a tendency to increase. Treatment with melatonin prevented in part these changes. These data demonstrate that melatonin may act as a regulator of body weight in a model of obesity and may prevent some of the side effects on glucose homeostasis such as decreased insulin sensitivity.", "author" : [ { "dropping-particle" : "", "family" : "Prunet-Marcassus", "given" : "B\u00e9n\u00e9dicte", "non-dropping-particle" : "", "parse-names" : false, "suffix" : "" }, { "dropping-particle" : "", "family" : "Desbazeille", "given" : "Mathieu", "non-dropping-particle" : "", "parse-names" : false, "suffix" : "" }, { "dropping-particle" : "", "family" : "Bros", "given" : "Arnaud", "non-dropping-particle" : "", "parse-names" : false, "suffix" : "" }, { "dropping-particle" : "", "family" : "Louche", "given" : "Katie", "non-dropping-particle" : "", "parse-names" : false, "suffix" : "" }, { "dropping-particle" : "", "family" : "Delagrange", "given" : "Philippe", "non-dropping-particle" : "", "parse-names" : false, "suffix" : "" }, { "dropping-particle" : "", "family" : "Renard", "given" : "Pierre", "non-dropping-particle" : "", "parse-names" : false, "suffix" : "" }, { "dropping-particle" : "", "family" : "Casteilla", "given" : "Louis", "non-dropping-particle" : "", "parse-names" : false, "suffix" : "" }, { "dropping-particle" : "", "family" : "P\u00e9nicaud", "given" : "Luc", "non-dropping-particle" : "", "parse-names" : false, "suffix" : "" } ], "container-title" : "Endocrinology", "id" : "ITEM-1", "issue" : "12", "issued" : { "date-parts" : [ [ "2003", "12" ] ] }, "page" : "5347-52", "title" : "Melatonin reduces body weight gain in Sprague Dawley rats with diet-induced obesity.", "type" : "article-journal", "volume" : "144" }, "uris" : [ "http://www.mendeley.com/documents/?uuid=5c71c923-f285-493a-b7df-f28993fd23f7" ] } ], "mendeley" : { "formattedCitation" : "(325)", "plainTextFormattedCitation" : "(325)", "previouslyFormattedCitation" : "&lt;sup&gt;325&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325)</w:t>
            </w:r>
            <w:r w:rsidRPr="00E901D6">
              <w:rPr>
                <w:rFonts w:ascii="Times New Roman" w:eastAsia="Times New Roman" w:hAnsi="Times New Roman" w:cs="Times New Roman"/>
                <w:color w:val="000000"/>
                <w:lang w:eastAsia="en-IN"/>
              </w:rPr>
              <w:fldChar w:fldCharType="end"/>
            </w:r>
            <w:r w:rsidRPr="00E901D6">
              <w:rPr>
                <w:rFonts w:ascii="Times New Roman" w:eastAsia="Times New Roman" w:hAnsi="Times New Roman" w:cs="Times New Roman"/>
                <w:color w:val="000000"/>
                <w:lang w:eastAsia="en-IN"/>
              </w:rPr>
              <w:t xml:space="preserve">; Rat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The objective of this study was to investigate the effect of long-term melatonin administration on plasma levels of triglycerides, insulin and leptin, and on the fatty-acid metabolism of plasma and hepatic lipids in type 2 diabetic rats. Otsuka Long-Evans Tokushima Fatty (OLETF) rats, an animal model of type 2 diabetes mellitus, were divided into two groups: one untreated (n=6), and one implanted with time-releasing melatonin pellets (1.1 mg/day for 30 wk) under the abdominal skin (n=6). Age-matched Long-Evans Tokushima Otsuka (LETO) rats (n=6) were used as healthy controls. The untreated diabetic rats had the increased plasma levels of triglycerides, cholesterol, insulin and leptin at 35 wk, as compared with the healthy control rats (n=6). The diabetic rats also had augmented ratios of 20:3n-6/20:4n-6 fatty acids, owing to diminished activity of Delta-5 desaturase, an insulin-permissive enzyme, in the liver. Melatonin administration to OLETF rats reduced the hypertriglyceridemia (-39%, P &lt; 0.05), hyperinsulinemia (-33%, P &lt; 0.01) and hyperleptinemia (-43%, P &lt; 0.01), and restored hepatic Delta-5 desaturase activity (148%, P &lt; 0.005). This resulted in a return to normal ratios of 20:3n-6/20:4n-6 fatty acids in plasma and hepatic lipids. There was a significant correlation (r=0.64, P &lt; 0.005) between plasma levels of insulin and the ratios of 20:3n-6/20:4n-6 in plasma phospholipids of all rats in the three groups. Thus, subcutaneous implantation of a melatonin-releasing pellet thus resulted in improved lipid metabolism in diabetic rats, probably through restored insulin resistance.", "author" : [ { "dropping-particle" : "", "family" : "Nishida", "given" : "Shigeru", "non-dropping-particle" : "", "parse-names" : false, "suffix" : "" }, { "dropping-particle" : "", "family" : "Segawa", "given" : "Toshiko", "non-dropping-particle" : "", "parse-names" : false, "suffix" : "" }, { "dropping-particle" : "", "family" : "Murai", "given" : "Ichiro", "non-dropping-particle" : "", "parse-names" : false, "suffix" : "" }, { "dropping-particle" : "", "family" : "Nakagawa", "given" : "Shigeki", "non-dropping-particle" : "", "parse-names" : false, "suffix" : "" } ], "container-title" : "Journal of Pineal Research", "id" : "ITEM-1", "issue" : "1", "issued" : { "date-parts" : [ [ "2002" ] ] }, "page" : "26-33", "title" : "Long-term melatonin administration reduces hyperinsulinemia and improves the altered fatty-acid compositions in type 2 diabetic rats via the restoration of Delta-5 desaturase activity.", "type" : "article-journal", "volume" : "32" }, "uris" : [ "http://www.mendeley.com/documents/?uuid=a084e7ba-1c8f-4e2b-873c-6e9c39848ff7" ] } ], "mendeley" : { "formattedCitation" : "(327)", "plainTextFormattedCitation" : "(327)", "previouslyFormattedCitation" : "&lt;sup&gt;327&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327)</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melatonin</w:t>
            </w:r>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mlt</w:t>
            </w:r>
            <w:proofErr w:type="spellEnd"/>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ina1</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 xml:space="preserve">Rat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Diabetes mellitus is a product of low insulin sensibility and pancreatic \u03b2-cell insufficiency. Rats with streptozotocin-induced diabetes during the neonatal period by the fifth day of age develop the classic diabetic picture of hyperglycemia, hypoinsulinemia, polyuria, and polydipsia aggravated by insulin resistance in adulthood. In this study, we investigated whether the effect of long-term treatment with melatonin can improve insulin resistance and other metabolic disorders in these animals. At the fourth week of age, diabetic animals started an 8-wk treatment with melatonin (1 mg/kg body weight) in the drinking water at night. Animals were then killing, and the sc, epididymal (EP), and retroperitoneal (RP) fat pads were excised, weighed, and processed for adipocyte isolation for morphometric analysis as well as for measuring glucose uptake, oxidation, and incorporation of glucose into lipids. Blood samples were collected for biochemical assays. Melatonin treatment reduced hyperglycemia, polydipsia, and polyphagia as well as improved insulin resistance as demonstrated by constant glucose disappearance rate and homeostasis model of assessment-insulin resistance. However, melatonin treatment was unable to recover body weight deficiency, fat mass, and adipocyte size of diabetic animals. Adiponectin and fructosamine levels were completely recovered by melatonin, whereas neither plasma insulin level nor insulin secretion capacity was improved in diabetic animals. Furthermore, melatonin caused a marked delay in the sexual development, leaving genital structures smaller than those of nontreated diabetic animals. Melatonin treatment improved the responsiveness of adipocytes to insulin in diabetic animals measured by tests of glucose uptake (sc, EP, and RP), glucose oxidation, and incorporation of glucose into lipids (EP and RP), an effect that seems partially related to an increased expression of insulin receptor substrate 1, acetyl-coenzyme A carboxylase and fatty acid synthase. In conclusion, melatonin treatment was capable of ameliorating the metabolic abnormalities in this particular diabetes model, including insulin resistance and promoting a better long-term glycemic control.", "author" : [ { "dropping-particle" : "", "family" : "Oliveira", "given" : "Aricl\u00e9cio C.", "non-dropping-particle" : "de", "parse-names" : false, "suffix" : "" }, { "dropping-particle" : "", "family" : "Andreotti", "given" : "Sandra", "non-dropping-particle" : "", "parse-names" : false, "suffix" : "" }, { "dropping-particle" : "", "family" : "Farias", "given" : "Talita da S.M.", "non-dropping-particle" : "", "parse-names" : false, "suffix" : "" }, { "dropping-particle" : "", "family" : "Torres-Leal", "given" : "Francisco L.", "non-dropping-particle" : "", "parse-names" : false, "suffix" : "" }, { "dropping-particle" : "de", "family" : "Proen\u00e7a", "given" : "Andr\u00e9 R.G.", "non-dropping-particle" : "", "parse-names" : false, "suffix" : "" }, { "dropping-particle" : "", "family" : "Campa\u00f1a", "given" : "Amanda B.", "non-dropping-particle" : "", "parse-names" : false, "suffix" : "" }, { "dropping-particle" : "de", "family" : "Souza", "given" : "Arnaldo H.", "non-dropping-particle" : "", "parse-names" : false, "suffix" : "" }, { "dropping-particle" : "", "family" : "Serti\u00e9", "given" : "Rog\u00e9rio A.L.", "non-dropping-particle" : "", "parse-names" : false, "suffix" : "" }, { "dropping-particle" : "", "family" : "Carpinelli", "given" : "\u00c2ngelo R.", "non-dropping-particle" : "", "parse-names" : false, "suffix" : "" }, { "dropping-particle" : "", "family" : "Cipolla-Neto", "given" : "Jos\u00e9", "non-dropping-particle" : "", "parse-names" : false, "suffix" : "" }, { "dropping-particle" : "", "family" : "Lima", "given" : "F\u00e1bio B.", "non-dropping-particle" : "", "parse-names" : false, "suffix" : "" } ], "container-title" : "Endocrinology", "id" : "ITEM-1", "issue" : "5", "issued" : { "date-parts" : [ [ "2012" ] ] }, "page" : "2178-88", "title" : "Metabolic Disorders and Adipose Tissue Insulin Responsiveness in Neonatally STZ-Induced Diabetic Rats Are Improved by Long-Term Melatonin Treatment", "type" : "article-journal", "volume" : "153" }, "uris" : [ "http://www.mendeley.com/documents/?uuid=82ac08ed-4640-4e2d-b8bb-9fdf5f9c8cca" ] } ], "mendeley" : { "formattedCitation" : "(328)", "plainTextFormattedCitation" : "(328)", "previouslyFormattedCitation" : "&lt;sup&gt;328&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328)</w:t>
            </w:r>
            <w:r w:rsidRPr="00E901D6">
              <w:rPr>
                <w:rFonts w:ascii="Times New Roman" w:eastAsia="Times New Roman" w:hAnsi="Times New Roman" w:cs="Times New Roman"/>
                <w:color w:val="000000"/>
                <w:lang w:eastAsia="en-IN"/>
              </w:rPr>
              <w:fldChar w:fldCharType="end"/>
            </w:r>
            <w:r w:rsidRPr="00E901D6">
              <w:rPr>
                <w:rFonts w:ascii="Times New Roman" w:eastAsia="Times New Roman" w:hAnsi="Times New Roman" w:cs="Times New Roman"/>
                <w:color w:val="000000"/>
                <w:lang w:eastAsia="en-IN"/>
              </w:rPr>
              <w:t xml:space="preserve">; SAMP8/SAMR1 mice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DOI" : "10.1007/s11357-012-9397-7", "ISSN" : "1574-4647", "PMID" : "22411259", "abstract" : "The aim of the present study was to investigate the effect of aging on several parameters related to glucose homeostasis and insulin resistance in pancreas and how melatonin administration could affect these parameters. Pancreas samples were obtained from two types of male mice models: senescence-accelerated prone (SAMP8) and senescence-accelerated-resistant mice (SAMR1). Insulin levels in plasma were increased with aging in both SAMP8 and SAMR1 mice, whereas insulin content in pancreas was decreased with aging in SAMP8 and increased in SAMR1 mice. Expressions of glucagon and GLUT2 messenger RNAs (mRNAs) were increased with aging in SAMP8 mice, and no differences were observed in somatostatin and insulin mRNA expressions. Furthermore, aging decreased also the expressions of Pdx-1, FoxO 1, FoxO 3A and Sirt1 in pancreatic SAMP8 samples. Pdx-1 was decreased in SAMR1 mice, but no differences were observed in the rest of parameters on these mice strains. Treatment with melatonin was able to decrease plasma insulin levels and to increase its pancreatic content in SAMP8 mice. In SAMR1, insulin pancreatic content and plasma levels were decreased. HOMA-IR was decreased with melatonin treatment in both strains of animals. On the other hand, in SAMP8 mice, treatment decreased the expression of glucagon, GLUT2, somatostatin and insulin mRNA. Furthermore, it was also able to increase the expression of Sirt1, Pdx-1 and FoxO 3A. According to these results, aging is associated with significant alterations in the relative expression of pancreatic genes associated to glucose metabolism. This has been especially observed in SAMP8 mice. Melatonin administration was able to improve pancreatic function in old SAMP8 mice and to reduce HOMA-IR improving their insulin physiology and glucose metabolism.", "author" : [ { "dropping-particle" : "", "family" : "Cuesta", "given" : "Sara", "non-dropping-particle" : "", "parse-names" : false, "suffix" : "" }, { "dropping-particle" : "", "family" : "Kireev", "given" : "Roman", "non-dropping-particle" : "", "parse-names" : false, "suffix" : "" }, { "dropping-particle" : "", "family" : "Garc\u00eda", "given" : "Cruz", "non-dropping-particle" : "", "parse-names" : false, "suffix" : "" }, { "dropping-particle" : "", "family" : "Rancan", "given" : "Lisa", "non-dropping-particle" : "", "parse-names" : false, "suffix" : "" }, { "dropping-particle" : "", "family" : "Vara", "given" : "Elena", "non-dropping-particle" : "", "parse-names" : false, "suffix" : "" }, { "dropping-particle" : "", "family" : "Tresguerres", "given" : "Jes\u00fas A. F.", "non-dropping-particle" : "", "parse-names" : false, "suffix" : "" } ], "container-title" : "Age (Dordrecht, Netherlands)", "id" : "ITEM-1", "issued" : { "date-parts" : [ [ "2012", "3", "13" ] ] }, "page" : "1-13", "title" : "Melatonin can improve insulin resistance and aging-induced pancreas alterations in senescence-accelerated prone male mice (SAMP8).", "type" : "article-journal" }, "uris" : [ "http://www.mendeley.com/documents/?uuid=c339fda1-6cce-4d49-837a-51e3a8588861" ] } ], "mendeley" : { "formattedCitation" : "(329)", "plainTextFormattedCitation" : "(329)", "previouslyFormattedCitation" : "&lt;sup&gt;329&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329)</w:t>
            </w:r>
            <w:r w:rsidRPr="00E901D6">
              <w:rPr>
                <w:rFonts w:ascii="Times New Roman" w:eastAsia="Times New Roman" w:hAnsi="Times New Roman" w:cs="Times New Roman"/>
                <w:color w:val="000000"/>
                <w:lang w:eastAsia="en-IN"/>
              </w:rPr>
              <w:fldChar w:fldCharType="end"/>
            </w:r>
            <w:r w:rsidRPr="00E901D6">
              <w:rPr>
                <w:rFonts w:ascii="Times New Roman" w:eastAsia="Times New Roman" w:hAnsi="Times New Roman" w:cs="Times New Roman"/>
                <w:color w:val="000000"/>
                <w:lang w:eastAsia="en-IN"/>
              </w:rPr>
              <w:t xml:space="preserve">; Mice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DOI" : "10.1210/en.2009-0425", "ISSN" : "1945-7170", "PMID" : "19819971", "abstract" : "Obesity and insulin resistance represent a problem of utmost clinical significance worldwide. Insulin-resistant states are characterized by the inability of insulin to induce proper signal transduction leading to defective glucose uptake in skeletal muscle tissue and impaired insulin-induced vasodilation. In various pathophysiological models, melatonin interacts with crucial molecules of the insulin signaling pathway, but its effects on glucose homeostasis are not known. In a diet-induced mouse model of insulin resistance and normal chow-fed control mice, we sought to assess the effects of an 8-wk oral treatment with melatonin on insulin and glucose tolerance and to understand underlying mechanisms. In high-fat diet-fed mice, but not in normal chow-fed control mice, melatonin significantly improved insulin sensitivity and glucose tolerance, as evidenced by a higher rate of glucose infusion to maintain euglycemia during hyperinsulinemic clamp studies and an attenuated hyperglycemic response to an ip glucose challenge. Regarding underlying mechanisms, we found that melatonin restored insulin-induced vasodilation to skeletal muscle, a major site of glucose utilization. This was due, at least in part, to the improvement of insulin signal transduction in the vasculature, as evidenced by increased insulin-induced phosphorylation of Akt and endoethelial nitric oxide synthase in aortas harvested from melatonin-treated high-fat diet-fed mice. In contrast, melatonin had no effect on the ability of insulin to promote glucose uptake in skeletal muscle tissue in vitro. These data demonstrate for the first time that in a diet-induced rodent model of insulin resistance, melatonin improves glucose homeostasis by restoring the vascular action of insulin.", "author" : [ { "dropping-particle" : "", "family" : "Sartori", "given" : "Claudio", "non-dropping-particle" : "", "parse-names" : false, "suffix" : "" }, { "dropping-particle" : "", "family" : "Dessen", "given" : "Pierre", "non-dropping-particle" : "", "parse-names" : false, "suffix" : "" }, { "dropping-particle" : "", "family" : "Mathieu", "given" : "Caroline", "non-dropping-particle" : "", "parse-names" : false, "suffix" : "" }, { "dropping-particle" : "", "family" : "Monney", "given" : "Anita", "non-dropping-particle" : "", "parse-names" : false, "suffix" : "" }, { "dropping-particle" : "", "family" : "Bloch", "given" : "Jonathan", "non-dropping-particle" : "", "parse-names" : false, "suffix" : "" }, { "dropping-particle" : "", "family" : "Nicod", "given" : "Pascal", "non-dropping-particle" : "", "parse-names" : false, "suffix" : "" }, { "dropping-particle" : "", "family" : "Scherrer", "given" : "Urs", "non-dropping-particle" : "", "parse-names" : false, "suffix" : "" }, { "dropping-particle" : "", "family" : "Duplain", "given" : "Herv\u00e9", "non-dropping-particle" : "", "parse-names" : false, "suffix" : "" } ], "container-title" : "Endocrinology", "id" : "ITEM-1", "issue" : "12", "issued" : { "date-parts" : [ [ "2009", "12" ] ] }, "page" : "5311-17", "title" : "Melatonin improves glucose homeostasis and endothelial vascular function in high-fat diet-fed insulin-resistant mice.", "type" : "article-journal", "volume" : "150" }, "uris" : [ "http://www.mendeley.com/documents/?uuid=bf03b653-64f7-4792-bd14-8950fbb929f1" ] } ], "mendeley" : { "formattedCitation" : "(330)", "plainTextFormattedCitation" : "(330)", "previouslyFormattedCitation" : "&lt;sup&gt;330&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330)</w:t>
            </w:r>
            <w:r w:rsidRPr="00E901D6">
              <w:rPr>
                <w:rFonts w:ascii="Times New Roman" w:eastAsia="Times New Roman" w:hAnsi="Times New Roman" w:cs="Times New Roman"/>
                <w:color w:val="000000"/>
                <w:lang w:eastAsia="en-IN"/>
              </w:rPr>
              <w:fldChar w:fldCharType="end"/>
            </w:r>
            <w:r w:rsidRPr="00E901D6">
              <w:rPr>
                <w:rFonts w:ascii="Times New Roman" w:eastAsia="Times New Roman" w:hAnsi="Times New Roman" w:cs="Times New Roman"/>
                <w:color w:val="000000"/>
                <w:lang w:eastAsia="en-IN"/>
              </w:rPr>
              <w:t xml:space="preserve">; Mice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DOI" : "10.1038/oby.2010.24", "ISSN" : "1930-739X", "PMID" : "20168308", "abstract" : "The incidence of obesity, insulin resistance, and type 2 diabetes (T2D) is increasing at an alarming rate worldwide. Emerging experimental evidence suggests that the hormone melatonin plays an important role in the regulation of glucose metabolisms. In this study, we report that removal of melatonin receptor type 1 (MT1) significantly impairs the ability of mice to metabolize glucose and such inability is probably due to an increased insulin resistance in these mice. Our data suggest that MT1 receptors are implicated in the pathogenesis of T2D and open the door for a detailed exploration on the mechanisms by which MT1 receptors signaling may affect glucose metabolism.", "author" : [ { "dropping-particle" : "", "family" : "Contreras-Alcantara", "given" : "Susana", "non-dropping-particle" : "", "parse-names" : false, "suffix" : "" }, { "dropping-particle" : "", "family" : "Baba", "given" : "Kenkichi", "non-dropping-particle" : "", "parse-names" : false, "suffix" : "" }, { "dropping-particle" : "", "family" : "Tosini", "given" : "Gianluca", "non-dropping-particle" : "", "parse-names" : false, "suffix" : "" } ], "container-title" : "Obesity (Silver Spring, Md.)", "id" : "ITEM-1", "issue" : "9", "issued" : { "date-parts" : [ [ "2010", "9" ] ] }, "page" : "1861-63", "publisher" : "Nature Publishing Group", "title" : "Removal of melatonin receptor type 1 induces insulin resistance in the mouse.", "type" : "article-journal", "volume" : "18" }, "uris" : [ "http://www.mendeley.com/documents/?uuid=530d6a86-cb1b-4033-9258-b0b369724b69" ] } ], "mendeley" : { "formattedCitation" : "(331)", "plainTextFormattedCitation" : "(331)", "previouslyFormattedCitation" : "&lt;sup&gt;331&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331)</w:t>
            </w:r>
            <w:r w:rsidRPr="00E901D6">
              <w:rPr>
                <w:rFonts w:ascii="Times New Roman" w:eastAsia="Times New Roman" w:hAnsi="Times New Roman" w:cs="Times New Roman"/>
                <w:color w:val="000000"/>
                <w:lang w:eastAsia="en-IN"/>
              </w:rPr>
              <w:fldChar w:fldCharType="end"/>
            </w:r>
            <w:r w:rsidRPr="00E901D6">
              <w:rPr>
                <w:rFonts w:ascii="Times New Roman" w:eastAsia="Times New Roman" w:hAnsi="Times New Roman" w:cs="Times New Roman"/>
                <w:color w:val="000000"/>
                <w:lang w:eastAsia="en-IN"/>
              </w:rPr>
              <w:t xml:space="preserve">; Rat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In aged rats, insulin signaling pathway (ISP) is impaired in tissues that play a pivotal role in glucose homeostasis, such as liver, skeletal muscle and adipose tissue. Moreover, the aging process is also associated with obesity and reduction of melatonin synthesis from the pineal gland and other organs. The aim of the present work was to evaluate, in male old obese Wistar rats, the effect of melatonin supplementation in the ISP, analyzing the total protein amount and the phosphorylated status (immunoprecipitation and immunoblotting) of the insulin cascade components in the rat hypothalamus, liver, skeletal muscle and periepididymal adipose tissue. Melatonin was administered in the drinking water for 8 and 12 weeks during the night period. Food and water intake and fasting blood glucose remained unchanged. The insulin sensitivity presented a 2.1-fold increase both after 8 and 12 weeks of melatonin supplementation. Animals supplemented with melatonin for 12 weeks also presented a reduction of body mass. The acute insulin-induced phosphorylation of the analyzed ISP proteins increased 1.3 and 2.3-fold after 8 and 12 weeks of melatonin supplementation. The total protein content of the insulin receptor (IR) and the IR substrates (IRS-1,2) remained unchanged in all investigated tissues, except for the 2-fold increase in the total amount of IRS-1 in the periepididymal adipose tissue. Therefore, the known age-related melatonin synthesis reduction may also be involved in the development of insulin resistance and the adequate supplementation could be an important alternative for the prevention of insulin signaling impairment in aged organisms.", "author" : [ { "dropping-particle" : "", "family" : "Zanuto", "given" : "Ricardo", "non-dropping-particle" : "", "parse-names" : false, "suffix" : "" }, { "dropping-particle" : "", "family" : "Siqueira-Filho", "given" : "M\u00e1rio A", "non-dropping-particle" : "", "parse-names" : false, "suffix" : "" }, { "dropping-particle" : "", "family" : "Caperuto", "given" : "Luciana C", "non-dropping-particle" : "", "parse-names" : false, "suffix" : "" }, { "dropping-particle" : "", "family" : "Bacurau", "given" : "Reury F P", "non-dropping-particle" : "", "parse-names" : false, "suffix" : "" }, { "dropping-particle" : "", "family" : "Hirata", "given" : "Emiko", "non-dropping-particle" : "", "parse-names" : false, "suffix" : "" }, { "dropping-particle" : "", "family" : "Peliciari-Garcia", "given" : "Rodrigo A", "non-dropping-particle" : "", "parse-names" : false, "suffix" : "" }, { "dropping-particle" : "do", "family" : "Amaral", "given" : "Fernanda Gaspar", "non-dropping-particle" : "", "parse-names" : false, "suffix" : "" }, { "dropping-particle" : "", "family" : "Mar\u00e7al", "given" : "Anderson C", "non-dropping-particle" : "", "parse-names" : false, "suffix" : "" }, { "dropping-particle" : "", "family" : "Ribeiro", "given" : "Luciene M", "non-dropping-particle" : "", "parse-names" : false, "suffix" : "" }, { "dropping-particle" : "", "family" : "Camporez", "given" : "Jo\u00e3o P G", "non-dropping-particle" : "", "parse-names" : false, "suffix" : "" }, { "dropping-particle" : "", "family" : "Carpinelli", "given" : "\u00c2ngelo Rafael", "non-dropping-particle" : "", "parse-names" : false, "suffix" : "" }, { "dropping-particle" : "", "family" : "Bordin", "given" : "Silvana", "non-dropping-particle" : "", "parse-names" : false, "suffix" : "" }, { "dropping-particle" : "", "family" : "Cipolla-Neto", "given" : "Jos\u00e9", "non-dropping-particle" : "", "parse-names" : false, "suffix" : "" }, { "dropping-particle" : "", "family" : "Carvalho", "given" : "Carla R O", "non-dropping-particle" : "", "parse-names" : false, "suffix" : "" } ], "container-title" : "Journal of Pineal Research", "id" : "ITEM-1", "issued" : { "date-parts" : [ [ "2013" ] ] }, "title" : "Melatonin Improves Insulin Sensitivity Independently Of Weight Loss In Old Obese Rats", "type" : "article-journal" }, "uris" : [ "http://www.mendeley.com/documents/?uuid=d1431040-6685-4c8f-a6fe-6ac5d720c266" ] } ], "mendeley" : { "formattedCitation" : "(332)", "plainTextFormattedCitation" : "(332)", "previouslyFormattedCitation" : "&lt;sup&gt;332&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332)</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melatonin</w:t>
            </w:r>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mlt</w:t>
            </w:r>
            <w:proofErr w:type="spellEnd"/>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msl1</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 xml:space="preserve">Rat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The purpose of this study was to confirm the behavioral features of spinal cord injury (SCI) and to investigate the effects of melatonin on muscle atrophy and shifts in myosin heavy chain (MHC) in an SCI model. SCIs were surgically induced in eight-week-old male Sprague-Dawley (SD) rats that had been randomly divided into three groups: Control, SCI (n=13), and melatonin-treated after SCI (SCI+MT, n=13). Melatonin (10 mg/kg body weight) was injected subcutaneously twice a day (07:00 and 19:00) for four weeks, after which the body weight and motor function of the rats were evaluated. The expression of muscle atrophy-related genes in hindlimb muscles, including MAFbx and MuRF1, and MHC, were also analyzed. The body weight and motor functions of the rats were decreased at the acute phase after SCI. The gene expression of MAFbx and MuRF1 were increased in the hindlimb muscles (p&lt;.05), indicating SCI-induced muscle atrophy. Melatonin contributed to motor recovery, decreased MAFbx and MuRF1 gene expression, and altered MHC expression in the hindlimb muscles (p&lt;.05). Thus, melatonin may promote functional recovery, prevent muscle atrophy, and alter MHC expression after SCI.", "author" : [ { "dropping-particle" : "", "family" : "Seo", "given" : "Hyeongsun", "non-dropping-particle" : "", "parse-names" : false, "suffix" : "" }, { "dropping-particle" : "", "family" : "Park", "given" : "Kanghui", "non-dropping-particle" : "", "parse-names" : false, "suffix" : "" }, { "dropping-particle" : "", "family" : "Park", "given" : "Sookyoung", "non-dropping-particle" : "", "parse-names" : false, "suffix" : "" }, { "dropping-particle" : "", "family" : "Javaregowda", "given" : "Palaksha Kanive", "non-dropping-particle" : "", "parse-names" : false, "suffix" : "" }, { "dropping-particle" : "", "family" : "Hong", "given" : "Yonggeun", "non-dropping-particle" : "", "parse-names" : false, "suffix" : "" } ], "container-title" : "The Journal of Federation of American Societies for Experimental Biology", "id" : "ITEM-1", "issued" : { "date-parts" : [ [ "2010" ] ] }, "title" : "Melatonin prevents muscle atrophy and the alteration of myosin heavy chain in spinal cord injured rats", "type" : "article-journal", "volume" : "IB668" }, "uris" : [ "http://www.mendeley.com/documents/?uuid=d80e79a8-7780-484f-9818-c23b31d51c5f" ] } ], "mendeley" : { "formattedCitation" : "(333)", "plainTextFormattedCitation" : "(333)", "previouslyFormattedCitation" : "&lt;sup&gt;333&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333)</w:t>
            </w:r>
            <w:r w:rsidRPr="00E901D6">
              <w:rPr>
                <w:rFonts w:ascii="Times New Roman" w:eastAsia="Times New Roman" w:hAnsi="Times New Roman" w:cs="Times New Roman"/>
                <w:color w:val="000000"/>
                <w:lang w:eastAsia="en-IN"/>
              </w:rPr>
              <w:fldChar w:fldCharType="end"/>
            </w:r>
            <w:r w:rsidRPr="00E901D6">
              <w:rPr>
                <w:rFonts w:ascii="Times New Roman" w:eastAsia="Times New Roman" w:hAnsi="Times New Roman" w:cs="Times New Roman"/>
                <w:color w:val="000000"/>
                <w:lang w:eastAsia="en-IN"/>
              </w:rPr>
              <w:t xml:space="preserve">; Rat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Muscle atrophy is the result of two opposing conditions that can be found in pathological or diseased muscles: an imbalance in protein synthesis and degradation mechanisms. Thus, we investigated whether exogenous melatonin could regulate muscle components in stroke-induced muscle atrophy in rats. Comparing muscle phenotypes, we found that long-term melatonin administration could influence muscle mass. Muscle atrophy-related genes, including muscle atrophy F-box (MAFbx) and muscle ring finger 1 (MuRF1) were significantly down-regulated in melatonin-administered rats in the gastrocnemius. However, only MAFbx at the mRNA level was attenuated in the soleus of melatonin-administered rats. Insulin-like growth factor-1 receptor (IGF-1R) was significantly over-expressed in melatonin-administered rats in both the gastrocnemius and soleus muscles. Comparing myosin heavy chain (MHC) components, in the gastrocnemius, expression of both slow- and fast-type isoforms were significantly enhanced in melatonin-administered rats. These results suggest that long-term exogenous melatonin-administration may have a prophylactic effect on muscle atrophy through the MuRF1/MAFbx signaling pathway, as well as a potential therapeutic effect on muscle atrophy through the IGF-1-mediated hypertrophic signaling pathway in a stroke animal model.", "author" : [ { "dropping-particle" : "", "family" : "Lee", "given" : "Seunghoon", "non-dropping-particle" : "", "parse-names" : false, "suffix" : "" }, { "dropping-particle" : "", "family" : "Shin", "given" : "Jinhee", "non-dropping-particle" : "", "parse-names" : false, "suffix" : "" }, { "dropping-particle" : "", "family" : "Hong", "given" : "Yunkyung", "non-dropping-particle" : "", "parse-names" : false, "suffix" : "" }, { "dropping-particle" : "", "family" : "Lee", "given" : "Minkyung", "non-dropping-particle" : "", "parse-names" : false, "suffix" : "" }, { "dropping-particle" : "", "family" : "Kim", "given" : "Koo", "non-dropping-particle" : "", "parse-names" : false, "suffix" : "" }, { "dropping-particle" : "", "family" : "Lee", "given" : "Sang-Rae", "non-dropping-particle" : "", "parse-names" : false, "suffix" : "" }, { "dropping-particle" : "", "family" : "Chang", "given" : "Kyu-Tae", "non-dropping-particle" : "", "parse-names" : false, "suffix" : "" }, { "dropping-particle" : "", "family" : "Hong", "given" : "Yonggeun", "non-dropping-particle" : "", "parse-names" : false, "suffix" : "" } ], "container-title" : "Laboratory Animal Research", "id" : "ITEM-1", "issue" : "1", "issued" : { "date-parts" : [ [ "2012" ] ] }, "page" : "47-54", "title" : "Beneficial effects of melatonin on stroke-induced muscle atrophy in focal cerebral ischemic rats", "type" : "article-journal", "volume" : "28" }, "uris" : [ "http://www.mendeley.com/documents/?uuid=f7fc3a5c-a3a3-44f6-a4c2-d8a00cf42c36" ] } ], "mendeley" : { "formattedCitation" : "(334)", "plainTextFormattedCitation" : "(334)", "previouslyFormattedCitation" : "&lt;sup&gt;334&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334)</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muscle strength</w:t>
            </w:r>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msl</w:t>
            </w:r>
            <w:proofErr w:type="spellEnd"/>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agr1</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 xml:space="preserve">Human subject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DOI" : "10.1249/MSS.0b013e3181df16d9.Strength", "abstract" : "Introduction\u2014Data are limited on the metabolic effects of resistance exercise (strength training) in adolescents. Purpose\u2014The objective of this study was to determine whether a controlled resistance exercise program without dietary intervention or weight loss, reduces body fat accumulation, increases lean body mass, and improves insulin sensitivity and glucose metabolism in sedentary obese Hispanic adolescents. Methods\u2014Twelve obese adolescents (15.5\u00b10.5y; 35.3 \u00b10.8kg/m2 ;40.8\u00b11.5% body fat), completed a 12 wk resistance exercise program (2\u00d71h/wk, exercising all major muscle groups). At baseline and completion of the program, body composition was measured by DXA, abdominal fat distribution by Magnetic Resonance Imaging, hepatic and intramyocellular fat by Magnetic Resonance Spectroscopy, peripheral insulin sensitivity by the Stable Labeled IV Glucose Tolerance Test and hepatic insulin sensitivity by the Hepatic Insulin Sensitivity Index =1000/(GPR*fasting insulin). Glucose production rate (GPR), gluconeogenesis and glycogenolysis were quantified using Stable Isotope-Gas Chromatography/Mass Spectrometry techniques. Results\u2014All participants were normoglycemic. The exercise program resulted in significant strength gain in both upper and lower body muscle groups. Body weight increased from 97.0\u00b13.8 to 99.6\u00b14.2 kg (p&lt;0.01). The major part (~80%) was accounted for by increased lean body mass (55.7 \u00b12.8 to 57.9\u00b13.0 kg; p\u22640.01).Total, visceral, hepatic and intramyocellular fat content remained unchanged. Hepatic insulin sensitivity increased by 24\u00b19% (p&lt;0.05), while peripheral insulin sensitivity did not change significantly. GPR decreased by 8\u00b11% (p&lt;0.01) due to a 12\u00b15% decrease in glycogenolysis (p&lt;0.05)", "author" : [ { "dropping-particle" : "Van Der", "family" : "Heijden", "given" : "Gert-jan", "non-dropping-particle" : "", "parse-names" : false, "suffix" : "" }, { "dropping-particle" : "", "family" : "Wang", "given" : "Zhiyue J", "non-dropping-particle" : "", "parse-names" : false, "suffix" : "" }, { "dropping-particle" : "", "family" : "Chu", "given" : "Zili", "non-dropping-particle" : "", "parse-names" : false, "suffix" : "" }, { "dropping-particle" : "", "family" : "Toffolo", "given" : "Gianna", "non-dropping-particle" : "", "parse-names" : false, "suffix" : "" }, { "dropping-particle" : "", "family" : "Manesso", "given" : "Erica", "non-dropping-particle" : "", "parse-names" : false, "suffix" : "" }, { "dropping-particle" : "", "family" : "Sauer", "given" : "Pieter J J", "non-dropping-particle" : "", "parse-names" : false, "suffix" : "" }, { "dropping-particle" : "", "family" : "Sunehag", "given" : "Agneta L", "non-dropping-particle" : "", "parse-names" : false, "suffix" : "" } ], "container-title" : "Medicine and Science in Sports and Exercise", "id" : "ITEM-1", "issue" : "11", "issued" : { "date-parts" : [ [ "2010" ] ] }, "note" : "Increased activity was infered as increased aggression here. hence, msl - agr1", "page" : "1973-1980", "title" : "Strength Exercise Improves Muscle Mass and Hepatic Insulin Sensitivity in Obese Youth", "type" : "article-journal", "volume" : "42" }, "uris" : [ "http://www.mendeley.com/documents/?uuid=13836b3c-bb3f-4167-91de-73c9634729b2" ] } ], "mendeley" : { "formattedCitation" : "(335)", "plainTextFormattedCitation" : "(335)", "previouslyFormattedCitation" : "&lt;sup&gt;335&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335)</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muscle strength</w:t>
            </w:r>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msl</w:t>
            </w:r>
            <w:proofErr w:type="spellEnd"/>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ina1</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 xml:space="preserve">Human subject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DOI" : "10.1249/MSS.0b013e3181df16d9.Strength", "abstract" : "Introduction\u2014Data are limited on the metabolic effects of resistance exercise (strength training) in adolescents. Purpose\u2014The objective of this study was to determine whether a controlled resistance exercise program without dietary intervention or weight loss, reduces body fat accumulation, increases lean body mass, and improves insulin sensitivity and glucose metabolism in sedentary obese Hispanic adolescents. Methods\u2014Twelve obese adolescents (15.5\u00b10.5y; 35.3 \u00b10.8kg/m2 ;40.8\u00b11.5% body fat), completed a 12 wk resistance exercise program (2\u00d71h/wk, exercising all major muscle groups). At baseline and completion of the program, body composition was measured by DXA, abdominal fat distribution by Magnetic Resonance Imaging, hepatic and intramyocellular fat by Magnetic Resonance Spectroscopy, peripheral insulin sensitivity by the Stable Labeled IV Glucose Tolerance Test and hepatic insulin sensitivity by the Hepatic Insulin Sensitivity Index =1000/(GPR*fasting insulin). Glucose production rate (GPR), gluconeogenesis and glycogenolysis were quantified using Stable Isotope-Gas Chromatography/Mass Spectrometry techniques. Results\u2014All participants were normoglycemic. The exercise program resulted in significant strength gain in both upper and lower body muscle groups. Body weight increased from 97.0\u00b13.8 to 99.6\u00b14.2 kg (p&lt;0.01). The major part (~80%) was accounted for by increased lean body mass (55.7 \u00b12.8 to 57.9\u00b13.0 kg; p\u22640.01).Total, visceral, hepatic and intramyocellular fat content remained unchanged. Hepatic insulin sensitivity increased by 24\u00b19% (p&lt;0.05), while peripheral insulin sensitivity did not change significantly. GPR decreased by 8\u00b11% (p&lt;0.01) due to a 12\u00b15% decrease in glycogenolysis (p&lt;0.05)", "author" : [ { "dropping-particle" : "Van Der", "family" : "Heijden", "given" : "Gert-jan", "non-dropping-particle" : "", "parse-names" : false, "suffix" : "" }, { "dropping-particle" : "", "family" : "Wang", "given" : "Zhiyue J", "non-dropping-particle" : "", "parse-names" : false, "suffix" : "" }, { "dropping-particle" : "", "family" : "Chu", "given" : "Zili", "non-dropping-particle" : "", "parse-names" : false, "suffix" : "" }, { "dropping-particle" : "", "family" : "Toffolo", "given" : "Gianna", "non-dropping-particle" : "", "parse-names" : false, "suffix" : "" }, { "dropping-particle" : "", "family" : "Manesso", "given" : "Erica", "non-dropping-particle" : "", "parse-names" : false, "suffix" : "" }, { "dropping-particle" : "", "family" : "Sauer", "given" : "Pieter J J", "non-dropping-particle" : "", "parse-names" : false, "suffix" : "" }, { "dropping-particle" : "", "family" : "Sunehag", "given" : "Agneta L", "non-dropping-particle" : "", "parse-names" : false, "suffix" : "" } ], "container-title" : "Medicine and Science in Sports and Exercise", "id" : "ITEM-1", "issue" : "11", "issued" : { "date-parts" : [ [ "2010" ] ] }, "note" : "Increased activity was infered as increased aggression here. hence, msl - agr1", "page" : "1973-1980", "title" : "Strength Exercise Improves Muscle Mass and Hepatic Insulin Sensitivity in Obese Youth", "type" : "article-journal", "volume" : "42" }, "uris" : [ "http://www.mendeley.com/documents/?uuid=13836b3c-bb3f-4167-91de-73c9634729b2" ] } ], "mendeley" : { "formattedCitation" : "(335)", "plainTextFormattedCitation" : "(335)", "previouslyFormattedCitation" : "&lt;sup&gt;335&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335)</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muscle strength</w:t>
            </w:r>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msl</w:t>
            </w:r>
            <w:proofErr w:type="spellEnd"/>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inr0</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 xml:space="preserve">Human subject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During \u201cnondamaging\u201d exercise, skeletal muscle markedly releases interleukin (IL)-6, and it has been suggested that one biological role of this phenomenon is to inhibit the production of tumor necrosis factor (TNF)-\u03b1, which is known to cause pathogenesis such as insulin resistance and atherosclerosis. To test this hypothesis, we performed three experiments in which eight healthy males either rested (CON), rode a bicycle for 3 h (EX), or were infused with recombinant human IL-6 (rhIL-6) for 3 h while they rested. After 2.5 h, the volunteers received a bolus of Escherichia coli lipopolysaccharide endotoxin (0.06 ng/kg) i.v. to induce low-grade inflammation. In CON, plasma TNF-\u03b1 increased significantly in response to endotoxin. In contrast, during EX, which resulted in elevated IL-6, and rhIL-6, the endotoxin-induced increase in TNF-\u03b1 was totally attenuated. In conclusion, physical exercise and rhIL-6 infusion at physiological concentrations inhibit endotoxin-induced TNF-\u03b1 production in humans. Hence, these data provide the first experimental evidence that physical activity mediates antiinflammatory activity and suggest that the mechanism include IL-6, which is produced by and released from exercising muscles.", "author" : [ { "dropping-particle" : "", "family" : "Starkie", "given" : "Rebecca", "non-dropping-particle" : "", "parse-names" : false, "suffix" : "" }, { "dropping-particle" : "", "family" : "Ostrowski", "given" : "Sisse Rye", "non-dropping-particle" : "", "parse-names" : false, "suffix" : "" }, { "dropping-particle" : "", "family" : "Jauffred", "given" : "Sune", "non-dropping-particle" : "", "parse-names" : false, "suffix" : "" }, { "dropping-particle" : "", "family" : "Febbraio", "given" : "Mark", "non-dropping-particle" : "", "parse-names" : false, "suffix" : "" }, { "dropping-particle" : "", "family" : "Pedersen", "given" : "Bente Klarlund", "non-dropping-particle" : "", "parse-names" : false, "suffix" : "" } ], "container-title" : "FASEB journal : official publication of the Federation of American Societies for Experimental Biology", "id" : "ITEM-1", "issue" : "8", "issued" : { "date-parts" : [ [ "2003" ] ] }, "page" : "884-6", "title" : "Exercise and IL-6 infusion inhibit endotoxin-induced TNF- \u03b1 production in humans", "type" : "article-journal", "volume" : "17" }, "uris" : [ "http://www.mendeley.com/documents/?uuid=bcd06b6a-313d-4c19-918f-33d4c58c378c" ] } ], "mendeley" : { "formattedCitation" : "(252)", "plainTextFormattedCitation" : "(252)", "previouslyFormattedCitation" : "&lt;sup&gt;252&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252)</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myostatin</w:t>
            </w:r>
            <w:proofErr w:type="spellEnd"/>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myo</w:t>
            </w:r>
            <w:proofErr w:type="spellEnd"/>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msl0</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 xml:space="preserve">Mice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DOI" : "10.1073/pnas.0408729102", "ISSN" : "0027-8424", "PMID" : "15699335", "abstract" : "Myostatin is an endogenous inhibitor of muscle conserved across diverse species. In the absence of myostatin, there is massive muscle growth in mice, cattle, and humans. Previous studies in the mdx mouse model of muscular dystrophy demonstrate that inhibiting myostatin attenuates several features of dystrophic muscle. These findings have encouraged the development of human therapies to block myostatin. However, little is known of the long-term effects on muscle of myostatin blockade. To evaluate potential sequelae from the prolonged absence of myostatin, senescent myostatin null (mstn-/-) mice were studied. Senescent mstn-/- mice continue to have normal muscle with increased mass and strength relative to controls. Muscles of senescent mstn-/- mice regenerate robustly from both chronic and acute injury. Early markers of regeneration are enhanced in the absence of myostatin, suggesting a mechanism for the attenuation of dystrophic features found in mdx mice lacking myostatin.", "author" : [ { "dropping-particle" : "", "family" : "Wagner", "given" : "Kathryn R", "non-dropping-particle" : "", "parse-names" : false, "suffix" : "" }, { "dropping-particle" : "", "family" : "Liu", "given" : "Xiaosong", "non-dropping-particle" : "", "parse-names" : false, "suffix" : "" }, { "dropping-particle" : "", "family" : "Chang", "given" : "Xiaoli", "non-dropping-particle" : "", "parse-names" : false, "suffix" : "" }, { "dropping-particle" : "", "family" : "Allen", "given" : "Ronald E", "non-dropping-particle" : "", "parse-names" : false, "suffix" : "" } ], "container-title" : "Proceedings of the National Academy of Sciences of the United States of America", "id" : "ITEM-1", "issue" : "7", "issued" : { "date-parts" : [ [ "2005", "3", "15" ] ] }, "page" : "2519-24", "title" : "Muscle regeneration in the prolonged absence of myostatin.", "type" : "article-journal", "volume" : "102" }, "uris" : [ "http://www.mendeley.com/documents/?uuid=d03518d1-3ae7-4114-addd-f374d2aae86f" ] } ], "mendeley" : { "formattedCitation" : "(336)", "plainTextFormattedCitation" : "(336)", "previouslyFormattedCitation" : "&lt;sup&gt;336&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336)</w:t>
            </w:r>
            <w:r w:rsidRPr="00E901D6">
              <w:rPr>
                <w:rFonts w:ascii="Times New Roman" w:eastAsia="Times New Roman" w:hAnsi="Times New Roman" w:cs="Times New Roman"/>
                <w:color w:val="000000"/>
                <w:lang w:eastAsia="en-IN"/>
              </w:rPr>
              <w:fldChar w:fldCharType="end"/>
            </w:r>
            <w:r w:rsidRPr="00E901D6">
              <w:rPr>
                <w:rFonts w:ascii="Times New Roman" w:eastAsia="Times New Roman" w:hAnsi="Times New Roman" w:cs="Times New Roman"/>
                <w:color w:val="000000"/>
                <w:lang w:eastAsia="en-IN"/>
              </w:rPr>
              <w:t xml:space="preserve">; Mice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DOI" : "10.1073/pnas.151270098", "ISSN" : "0027-8424", "PMID" : "11459935", "abstract" : "Myostatin is a transforming growth factor-beta family member that acts as a negative regulator of skeletal muscle mass. To identify possible myostatin inhibitors that may have applications for promoting muscle growth, we investigated the regulation of myostatin signaling. Myostatin protein purified from mammalian cells consisted of a noncovalently held complex of the N-terminal propeptide and a disulfide-linked dimer of C-terminal fragments. The purified C-terminal myostatin dimer was capable of binding the activin type II receptors, Act RIIB and, to a lesser extent, Act RIIA. Binding of myostatin to Act RIIB could be inhibited by the activin-binding protein follistatin and, at higher concentrations, by the myostatin propeptide. To determine the functional significance of these interactions in vivo, we generated transgenic mice expressing high levels of the propeptide, follistatin, or a dominant-negative form of Act RIIB by using a skeletal muscle-specific promoter. Independent transgenic mouse lines for each construct exhibited dramatic increases in muscle mass comparable to those seen in myostatin knockout mice. Our findings suggest that the propeptide, follistatin, or other molecules that block signaling through this pathway may be useful agents for enhancing muscle growth for both human therapeutic and agricultural applications.", "author" : [ { "dropping-particle" : "", "family" : "Lee", "given" : "Se-Jin", "non-dropping-particle" : "", "parse-names" : false, "suffix" : "" }, { "dropping-particle" : "", "family" : "McPherron", "given" : "Alexandra C", "non-dropping-particle" : "", "parse-names" : false, "suffix" : "" } ], "container-title" : "Proceedings of the National Academy of Sciences of the United States of America", "id" : "ITEM-1", "issue" : "16", "issued" : { "date-parts" : [ [ "2001", "7", "31" ] ] }, "page" : "9306-11", "title" : "Regulation of myostatin activity and muscle growth.", "type" : "article-journal", "volume" : "98" }, "uris" : [ "http://www.mendeley.com/documents/?uuid=4f093b3b-f380-46e9-8fd5-6515b9168705" ] } ], "mendeley" : { "formattedCitation" : "(337)", "plainTextFormattedCitation" : "(337)", "previouslyFormattedCitation" : "&lt;sup&gt;337&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337)</w:t>
            </w:r>
            <w:r w:rsidRPr="00E901D6">
              <w:rPr>
                <w:rFonts w:ascii="Times New Roman" w:eastAsia="Times New Roman" w:hAnsi="Times New Roman" w:cs="Times New Roman"/>
                <w:color w:val="000000"/>
                <w:lang w:eastAsia="en-IN"/>
              </w:rPr>
              <w:fldChar w:fldCharType="end"/>
            </w:r>
            <w:r w:rsidRPr="00E901D6">
              <w:rPr>
                <w:rFonts w:ascii="Times New Roman" w:eastAsia="Times New Roman" w:hAnsi="Times New Roman" w:cs="Times New Roman"/>
                <w:color w:val="000000"/>
                <w:lang w:eastAsia="en-IN"/>
              </w:rPr>
              <w:t xml:space="preserve">; Mice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DOI" : "10.1371/journal.pone.0000789", "ISSN" : "1932-6203", "PMID" : "17726519", "abstract" : "Myostatin is a transforming growth factor-beta family member that normally acts to limit skeletal muscle growth. Mice genetically engineered to lack myostatin activity have about twice the amount of muscle mass throughout the body, and similar effects are seen in cattle, sheep, dogs, and a human with naturally occurring loss-of-function mutations in the myostatin gene. Hence, there is considerable interest in developing agents capable of inhibiting myostatin activity for both agricultural and human therapeutic applications. We previously showed that the myostatin binding protein, follistatin, can induce dramatic increases in muscle mass when overexpressed as a transgene in mice. In order to determine whether this effect of follistatin results solely from inhibition of myostatin activity, I analyzed the effect of this transgene in myostatin-null mice. Mstn(-/-) mice carrying a follistatin transgene had about four times the muscle mass of wild type mice, demonstrating the existence of other regulators of muscle mass with similar activity to myostatin. The greatest effect on muscle mass was observed in offspring of mothers homozygous for the Mstn mutation, raising the possibility that either myostatin itself or a downstream regulator may normally be transferred from the maternal to fetal circulations. These findings demonstrate that the capacity for increasing muscle growth by manipulating TGF-beta signaling pathways is much more extensive than previously appreciated and suggest that muscle mass may be controlled at least in part by a systemic mode of action of myostatin.", "author" : [ { "dropping-particle" : "", "family" : "Lee", "given" : "Se-Jin", "non-dropping-particle" : "", "parse-names" : false, "suffix" : "" } ], "container-title" : "PloS one", "id" : "ITEM-1", "issue" : "8", "issued" : { "date-parts" : [ [ "2007", "1" ] ] }, "page" : "e789", "title" : "Quadrupling muscle mass in mice by targeting TGF-beta signaling pathways.", "type" : "article-journal", "volume" : "2" }, "uris" : [ "http://www.mendeley.com/documents/?uuid=045ecbfc-0b32-45c1-8d9f-0ff8d7f32026" ] } ], "mendeley" : { "formattedCitation" : "(338)", "plainTextFormattedCitation" : "(338)", "previouslyFormattedCitation" : "&lt;sup&gt;338&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338)</w:t>
            </w:r>
            <w:r w:rsidRPr="00E901D6">
              <w:rPr>
                <w:rFonts w:ascii="Times New Roman" w:eastAsia="Times New Roman" w:hAnsi="Times New Roman" w:cs="Times New Roman"/>
                <w:color w:val="000000"/>
                <w:lang w:eastAsia="en-IN"/>
              </w:rPr>
              <w:fldChar w:fldCharType="end"/>
            </w:r>
            <w:r w:rsidRPr="00E901D6">
              <w:rPr>
                <w:rFonts w:ascii="Times New Roman" w:eastAsia="Times New Roman" w:hAnsi="Times New Roman" w:cs="Times New Roman"/>
                <w:color w:val="000000"/>
                <w:lang w:eastAsia="en-IN"/>
              </w:rPr>
              <w:t xml:space="preserve">; Mice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DOI" : "10.1371/journal.pone.0004937", "ISSN" : "1932-6203", "PMID" : "19295913", "abstract" : "Myostatin (Mstn) is a secreted growth factor expressed in skeletal muscle and adipose tissue that negatively regulates skeletal muscle mass. Mstn(-/-) mice have a dramatic increase in muscle mass, reduction in fat mass, and resistance to diet-induced and genetic obesity. To determine how Mstn deletion causes reduced adiposity and resistance to obesity, we analyzed substrate utilization and insulin sensitivity in Mstn(-/-) mice fed a standard chow. Despite reduced lipid oxidation in skeletal muscle, Mstn(-/-) mice had no change in the rate of whole body lipid oxidation. In contrast, Mstn(-/-) mice had increased glucose utilization and insulin sensitivity as measured by indirect calorimetry, glucose and insulin tolerance tests, and hyperinsulinemic-euglycemic clamp. To determine whether these metabolic effects were due primarily to the loss of myostatin signaling in muscle or adipose tissue, we compared two transgenic mouse lines carrying a dominant negative activin IIB receptor expressed specifically in adipocytes or skeletal muscle. We found that inhibition of myostatin signaling in adipose tissue had no effect on body composition, weight gain, or glucose and insulin tolerance in mice fed a standard diet or a high-fat diet. In contrast, inhibition of myostatin signaling in skeletal muscle, like Mstn deletion, resulted in increased lean mass, decreased fat mass, improved glucose metabolism on standard and high-fat diets, and resistance to diet-induced obesity. Our results demonstrate that Mstn(-/-) mice have an increase in insulin sensitivity and glucose uptake, and that the reduction in adipose tissue mass in Mstn(-/-) mice is an indirect result of metabolic changes in skeletal muscle. These data suggest that increasing muscle mass by administration of myostatin antagonists may be a promising therapeutic target for treating patients with obesity or diabetes.", "author" : [ { "dropping-particle" : "", "family" : "Guo", "given" : "Tingqing", "non-dropping-particle" : "", "parse-names" : false, "suffix" : "" }, { "dropping-particle" : "", "family" : "Jou", "given" : "William", "non-dropping-particle" : "", "parse-names" : false, "suffix" : "" }, { "dropping-particle" : "", "family" : "Chanturiya", "given" : "Tatyana", "non-dropping-particle" : "", "parse-names" : false, "suffix" : "" }, { "dropping-particle" : "", "family" : "Portas", "given" : "Jennifer", "non-dropping-particle" : "", "parse-names" : false, "suffix" : "" }, { "dropping-particle" : "", "family" : "Gavrilova", "given" : "Oksana", "non-dropping-particle" : "", "parse-names" : false, "suffix" : "" }, { "dropping-particle" : "", "family" : "McPherron", "given" : "Alexandra C", "non-dropping-particle" : "", "parse-names" : false, "suffix" : "" } ], "container-title" : "PloS one", "id" : "ITEM-1", "issue" : "3", "issued" : { "date-parts" : [ [ "2009", "1" ] ] }, "page" : "e4937", "title" : "Myostatin inhibition in muscle, but not adipose tissue, decreases fat mass and improves insulin sensitivity.", "type" : "article-journal", "volume" : "4" }, "uris" : [ "http://www.mendeley.com/documents/?uuid=057fb75e-7b98-4d31-8627-e398697d37c9" ] } ], "mendeley" : { "formattedCitation" : "(339)", "plainTextFormattedCitation" : "(339)", "previouslyFormattedCitation" : "&lt;sup&gt;339&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339)</w:t>
            </w:r>
            <w:r w:rsidRPr="00E901D6">
              <w:rPr>
                <w:rFonts w:ascii="Times New Roman" w:eastAsia="Times New Roman" w:hAnsi="Times New Roman" w:cs="Times New Roman"/>
                <w:color w:val="000000"/>
                <w:lang w:eastAsia="en-IN"/>
              </w:rPr>
              <w:fldChar w:fldCharType="end"/>
            </w:r>
            <w:r w:rsidRPr="00E901D6">
              <w:rPr>
                <w:rFonts w:ascii="Times New Roman" w:eastAsia="Times New Roman" w:hAnsi="Times New Roman" w:cs="Times New Roman"/>
                <w:color w:val="000000"/>
                <w:lang w:eastAsia="en-IN"/>
              </w:rPr>
              <w:t>; Sprague-</w:t>
            </w:r>
            <w:proofErr w:type="spellStart"/>
            <w:r w:rsidRPr="00E901D6">
              <w:rPr>
                <w:rFonts w:ascii="Times New Roman" w:eastAsia="Times New Roman" w:hAnsi="Times New Roman" w:cs="Times New Roman"/>
                <w:color w:val="000000"/>
                <w:lang w:eastAsia="en-IN"/>
              </w:rPr>
              <w:t>Dawley</w:t>
            </w:r>
            <w:proofErr w:type="spellEnd"/>
            <w:r w:rsidRPr="00E901D6">
              <w:rPr>
                <w:rFonts w:ascii="Times New Roman" w:eastAsia="Times New Roman" w:hAnsi="Times New Roman" w:cs="Times New Roman"/>
                <w:color w:val="000000"/>
                <w:lang w:eastAsia="en-IN"/>
              </w:rPr>
              <w:t xml:space="preserve"> rat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DOI" : "10.1210/en.2008-0959", "ISSN" : "0013-7227", "PMID" : "18801898", "abstract" : "Myostatin, a member of the TGF-beta family, has been identified as a master regulator of embryonic myogenesis and early postnatal skeletal muscle growth. However, cumulative evidence also suggests that alterations in skeletal muscle mass are associated with dysregulation in myostatin expression and that myostatin may contribute to muscle mass loss in adulthood. Two major branches of the Akt pathway are relevant for the regulation of skeletal muscle mass, the Akt/mammalian target of rapamycin (mTOR) pathway, which controls protein synthesis, and the Akt/forkhead box O (FOXO) pathway, which controls protein degradation. Here, we provide further insights into the mechanisms by which myostatin regulates skeletal muscle mass by showing that myostatin negatively regulates Akt/mTOR signaling pathway. Electrotransfer of a myostatin expression vector into the tibialis anterior muscle of Sprague Dawley male rats increased myostatin protein level and decreased skeletal muscle mass 7 d after gene electrotransfer. Using RT-PCR and immunoblot analyses, we showed that myostatin overexpression was ineffective to alter the ubiquitin-proteasome pathway. By contrast, myostatin acted as a negative regulator of Akt/mTOR pathway. This was supported by data showing that the phosphorylation of Akt on Thr308, tuberous sclerosis complex 2 on Thr1462, ribosomal protein S6 on Ser235/236, and 4E-BP1 on Thr37/46 was attenuated 7 d after myostatin gene electrotransfer. The data support the conclusion that Akt/mTOR signaling is a key target that accounts for myostatin function during muscle atrophy, uncovering a novel role for myostatin in protein metabolism and more specifically in the regulation of translation in skeletal muscle.", "author" : [ { "dropping-particle" : "", "family" : "Amirouche", "given" : "Adel", "non-dropping-particle" : "", "parse-names" : false, "suffix" : "" }, { "dropping-particle" : "", "family" : "Durieux", "given" : "Anne-C\u00e9cile", "non-dropping-particle" : "", "parse-names" : false, "suffix" : "" }, { "dropping-particle" : "", "family" : "Banzet", "given" : "S\u00e9bastien", "non-dropping-particle" : "", "parse-names" : false, "suffix" : "" }, { "dropping-particle" : "", "family" : "Koulmann", "given" : "Nathalie", "non-dropping-particle" : "", "parse-names" : false, "suffix" : "" }, { "dropping-particle" : "", "family" : "Bonnefoy", "given" : "R\u00e9gis", "non-dropping-particle" : "", "parse-names" : false, "suffix" : "" }, { "dropping-particle" : "", "family" : "Mouret", "given" : "Catherine", "non-dropping-particle" : "", "parse-names" : false, "suffix" : "" }, { "dropping-particle" : "", "family" : "Bigard", "given" : "Xavier", "non-dropping-particle" : "", "parse-names" : false, "suffix" : "" }, { "dropping-particle" : "", "family" : "Peinnequin", "given" : "Andr\u00e9", "non-dropping-particle" : "", "parse-names" : false, "suffix" : "" }, { "dropping-particle" : "", "family" : "Freyssenet", "given" : "Damien", "non-dropping-particle" : "", "parse-names" : false, "suffix" : "" } ], "container-title" : "Endocrinology", "id" : "ITEM-1", "issue" : "1", "issued" : { "date-parts" : [ [ "2009", "1" ] ] }, "page" : "286-94", "title" : "Down-regulation of Akt/mammalian target of rapamycin signaling pathway in response to myostatin overexpression in skeletal muscle.", "type" : "article-journal", "volume" : "150" }, "uris" : [ "http://www.mendeley.com/documents/?uuid=c6ba1bda-9f2e-42f2-8e43-b6034c6ee1f9" ] } ], "mendeley" : { "formattedCitation" : "(340)", "plainTextFormattedCitation" : "(340)", "previouslyFormattedCitation" : "&lt;sup&gt;340&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340)</w:t>
            </w:r>
            <w:r w:rsidRPr="00E901D6">
              <w:rPr>
                <w:rFonts w:ascii="Times New Roman" w:eastAsia="Times New Roman" w:hAnsi="Times New Roman" w:cs="Times New Roman"/>
                <w:color w:val="000000"/>
                <w:lang w:eastAsia="en-IN"/>
              </w:rPr>
              <w:fldChar w:fldCharType="end"/>
            </w:r>
            <w:r w:rsidRPr="00E901D6">
              <w:rPr>
                <w:rFonts w:ascii="Times New Roman" w:eastAsia="Times New Roman" w:hAnsi="Times New Roman" w:cs="Times New Roman"/>
                <w:color w:val="000000"/>
                <w:lang w:eastAsia="en-IN"/>
              </w:rPr>
              <w:t xml:space="preserve">; Mice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DOI" : "10.1172/JCI200213562.Introduction", "abstract" : "Myostatin is a TGF-beta family member that acts as a negative regulator of muscle growth. Mice lacking the myostatin gene (Mstn) have a widespread increase in skeletal muscle mass resulting from a combination of muscle fiber hypertrophy and hyperplasia. Here we show that Mstn-null mice have a significant reduction in fat accumulation with increasing age compared with wild-type littermates, even in the setting of normal food intake (relative to body weight), normal body temperature, and a slightly decreased resting metabolic rate. To investigate whether myostatin might be an effective target for suppressing the development of obesity in settings of abnormal fat accumulation, we analyzed the effect of the Mstn mutation in two genetic models of obesity, agouti lethal yellow (A(y)) and obese (Lep(ob/ob)). In each case, loss of Mstn led to a partial suppression of fat accumulation and of abnormal glucose metabolism. Our findings raise the possibility that pharmacological agents that block myostatin function may be useful not only for enhancing muscle growth, but also for slowing or preventing the development of obesity and type 2 diabetes.", "author" : [ { "dropping-particle" : "", "family" : "Mcpherron", "given" : "Alexandra C", "non-dropping-particle" : "", "parse-names" : false, "suffix" : "" }, { "dropping-particle" : "", "family" : "Lee", "given" : "Se-jin", "non-dropping-particle" : "", "parse-names" : false, "suffix" : "" } ], "container-title" : "Journal of Clinical Investigation", "id" : "ITEM-1", "issue" : "5", "issued" : { "date-parts" : [ [ "2002" ] ] }, "page" : "595-601", "title" : "Suppression of body fat accumulation in myostatin-deficient mice", "type" : "article-journal", "volume" : "109" }, "uris" : [ "http://www.mendeley.com/documents/?uuid=85a20fc5-3cc0-4dce-862c-dceaadcef6fe" ] } ], "mendeley" : { "formattedCitation" : "(341)", "plainTextFormattedCitation" : "(341)", "previouslyFormattedCitation" : "&lt;sup&gt;341&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341)</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myostatin</w:t>
            </w:r>
            <w:proofErr w:type="spellEnd"/>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myo</w:t>
            </w:r>
            <w:proofErr w:type="spellEnd"/>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ina0</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 xml:space="preserve">C57BL/6 mice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DOI" : "10.1007/s00125-011-2079-7", "ISSN" : "1432-0428", "PMID" : "21347623", "abstract" : "AIMS/HYPOTHESIS: Myostatin-null mice (Mstn(-/-)) have reduced body fat and increased tolerance to glucose. To date the molecular mechanisms through which myostatin regulates body fat content and insulin sensitivity are not known. Therefore, the aim of the current study was to identify signalling pathways through which myostatin regulates insulin sensitivity. METHODS: Wild-type (WT) mice and Mstn(-/-) mice were fed either a control chow diet or a high fat diet (HFD) for 12 weeks. Glucose tolerance testing and insulin stimulated glucose uptake by M. extensor digitorum longus (EDL) were used as variables to determine insulin sensitivity. Quantitative PCR, Western blotting and enzyme assays were used to monitor AMP-activated protein kinase (AMPK) levels and activity. RESULTS: Mstn(-/-) mice exhibited reduced fat accumulation and peripheral insulin resistance when compared with WT mice, even when they were fed an HFD. Furthermore, treatment with a myostatin antagonist also increased insulin sensitivity during HFD. Consistent with increased insulin sensitivity, we also detected elevated levels of GLUT4, AKT, p-AKT and insulin receptor substrate-1 in Mstn(-/-) muscles. Molecular analysis showed that there is increased expression and activity of AMPK in Mstn(-/-) muscles. Furthermore, we also observed an increase in the AMPK downstream target genes, Sirt1 and Pgc-1\u03b1 (also known as Ppargc1a), in skeletal muscle of Mstn(-/-) mice. CONCLUSIONS/INTERPRETATION: We conclude that myostatin inactivation leads to increased AMPK levels and activity resulting in increased insulin sensitivity of skeletal muscle. We propose that, by regulating AMPK in skeletal muscle and adipose tissues, myostatin plays a major role in regulating insulin signalling.", "author" : [ { "dropping-particle" : "", "family" : "Zhang", "given" : "C", "non-dropping-particle" : "", "parse-names" : false, "suffix" : "" }, { "dropping-particle" : "", "family" : "McFarlane", "given" : "C", "non-dropping-particle" : "", "parse-names" : false, "suffix" : "" }, { "dropping-particle" : "", "family" : "Lokireddy", "given" : "S", "non-dropping-particle" : "", "parse-names" : false, "suffix" : "" }, { "dropping-particle" : "", "family" : "Bonala", "given" : "S", "non-dropping-particle" : "", "parse-names" : false, "suffix" : "" }, { "dropping-particle" : "", "family" : "Ge", "given" : "X", "non-dropping-particle" : "", "parse-names" : false, "suffix" : "" }, { "dropping-particle" : "", "family" : "Masuda", "given" : "S", "non-dropping-particle" : "", "parse-names" : false, "suffix" : "" }, { "dropping-particle" : "", "family" : "Gluckman", "given" : "P D", "non-dropping-particle" : "", "parse-names" : false, "suffix" : "" }, { "dropping-particle" : "", "family" : "Sharma", "given" : "M", "non-dropping-particle" : "", "parse-names" : false, "suffix" : "" }, { "dropping-particle" : "", "family" : "Kambadur", "given" : "R", "non-dropping-particle" : "", "parse-names" : false, "suffix" : "" } ], "container-title" : "Diabetologia", "id" : "ITEM-1", "issue" : "6", "issued" : { "date-parts" : [ [ "2011", "6" ] ] }, "page" : "1491-501", "title" : "Myostatin-deficient mice exhibit reduced insulin resistance through activating the AMP-activated protein kinase signalling pathway.", "type" : "article-journal", "volume" : "54" }, "uris" : [ "http://www.mendeley.com/documents/?uuid=98a435be-b4e8-460a-80de-42af72939777" ] } ], "mendeley" : { "formattedCitation" : "(342)", "plainTextFormattedCitation" : "(342)", "previouslyFormattedCitation" : "&lt;sup&gt;342&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342)</w:t>
            </w:r>
            <w:r w:rsidRPr="00E901D6">
              <w:rPr>
                <w:rFonts w:ascii="Times New Roman" w:eastAsia="Times New Roman" w:hAnsi="Times New Roman" w:cs="Times New Roman"/>
                <w:color w:val="000000"/>
                <w:lang w:eastAsia="en-IN"/>
              </w:rPr>
              <w:fldChar w:fldCharType="end"/>
            </w:r>
            <w:r w:rsidRPr="00E901D6">
              <w:rPr>
                <w:rFonts w:ascii="Times New Roman" w:eastAsia="Times New Roman" w:hAnsi="Times New Roman" w:cs="Times New Roman"/>
                <w:color w:val="000000"/>
                <w:lang w:eastAsia="en-IN"/>
              </w:rPr>
              <w:t xml:space="preserve">; Human subject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DOI" : "10.1249/MSS.0b013e3181e0b9a8.Myostatin", "abstract" : "PURPOSE: There is mounting evidence that skeletal muscle produces and secretes biologically active proteins or \"myokines\" that facilitate metabolic cross talk between organ systems. The increased expression of myostatin, a secreted anabolic inhibitor of muscle growth and development, has been associated with obesity and insulin resistance. Despite these intriguing findings, there have been few studies linking myostatin and insulin resistance. METHODS: To explore this relationship in more detail, we quantified myostatin protein in muscle and plasma from 10 insulin-resistant, middle-aged (53.1 \u00b1 5.5 yr) men before and after 6 months of moderate aerobic exercise training (1200 kcal\u00b7wk\u2212\u00b9 at 40%-55% VO2peak). To establish a cause-effect relationship, we also injected C57/Bl6 male mice with high physiological levels of recombinant myostatin protein. RESULTS: Myostatin protein levels were shown to decrease in muscle (37%, P = 0.042, n = 10) and matching plasma samples (from 28.7 ng\u00b7mL\u2212\u00b9 pretraining to 22.8 ng\u00b7mL\u2212\u00b9 posttraining, P = 0.003, n = 9) with aerobic exercise. Furthermore, the strong correlation between plasma myostatin levels and insulin sensitivity (R\u00b2 = 0.82, P &lt; 0.001, n = 9) suggested a cause-effect relationship that was subsequently confirmed by inducing insulin resistance in myostatin-injected mice. A modest increase (44%) in plasma myostatin levels was also associated with significant reductions in the insulin-stimulated phosphorylation of Akt (Thr308) in both muscle and liver of myostatin-treated animals. CONCLUSIONS: These findings indicate that both muscle and plasma myostatin protein levels are regulated by aerobic exercise and, furthermore, that myostatin is in the causal pathway of acquired insulin resistance with physical inactivity.", "author" : [ { "dropping-particle" : "", "family" : "Hittel", "given" : "Dustin S", "non-dropping-particle" : "", "parse-names" : false, "suffix" : "" }, { "dropping-particle" : "", "family" : "Axelson", "given" : "Michelle", "non-dropping-particle" : "", "parse-names" : false, "suffix" : "" }, { "dropping-particle" : "", "family" : "Sarna", "given" : "Neha", "non-dropping-particle" : "", "parse-names" : false, "suffix" : "" }, { "dropping-particle" : "", "family" : "Shearer", "given" : "Jane", "non-dropping-particle" : "", "parse-names" : false, "suffix" : "" }, { "dropping-particle" : "", "family" : "Huffman", "given" : "Kim M", "non-dropping-particle" : "", "parse-names" : false, "suffix" : "" }, { "dropping-particle" : "", "family" : "Kraus", "given" : "William E", "non-dropping-particle" : "", "parse-names" : false, "suffix" : "" } ], "container-title" : "Medicine and Science in Sports and Exercise", "id" : "ITEM-1", "issue" : "11", "issued" : { "date-parts" : [ [ "2010" ] ] }, "page" : "2023-2029", "title" : "Myostatin Decreases with Aerobic Exercise and Associates with Insulin Resistance", "type" : "article-journal", "volume" : "42" }, "uris" : [ "http://www.mendeley.com/documents/?uuid=da8e3ae7-4069-4888-b9b7-3790dc2ceb79" ] } ], "mendeley" : { "formattedCitation" : "(343)", "plainTextFormattedCitation" : "(343)", "previouslyFormattedCitation" : "&lt;sup&gt;343&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343)</w:t>
            </w:r>
            <w:r w:rsidRPr="00E901D6">
              <w:rPr>
                <w:rFonts w:ascii="Times New Roman" w:eastAsia="Times New Roman" w:hAnsi="Times New Roman" w:cs="Times New Roman"/>
                <w:color w:val="000000"/>
                <w:lang w:eastAsia="en-IN"/>
              </w:rPr>
              <w:fldChar w:fldCharType="end"/>
            </w:r>
            <w:r w:rsidRPr="00E901D6">
              <w:rPr>
                <w:rFonts w:ascii="Times New Roman" w:eastAsia="Times New Roman" w:hAnsi="Times New Roman" w:cs="Times New Roman"/>
                <w:color w:val="000000"/>
                <w:lang w:eastAsia="en-IN"/>
              </w:rPr>
              <w:t xml:space="preserve">; Mice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DOI" : "10.1371/journal.pone.0004937", "ISSN" : "1932-6203", "PMID" : "19295913", "abstract" : "Myostatin (Mstn) is a secreted growth factor expressed in skeletal muscle and adipose tissue that negatively regulates skeletal muscle mass. Mstn(-/-) mice have a dramatic increase in muscle mass, reduction in fat mass, and resistance to diet-induced and genetic obesity. To determine how Mstn deletion causes reduced adiposity and resistance to obesity, we analyzed substrate utilization and insulin sensitivity in Mstn(-/-) mice fed a standard chow. Despite reduced lipid oxidation in skeletal muscle, Mstn(-/-) mice had no change in the rate of whole body lipid oxidation. In contrast, Mstn(-/-) mice had increased glucose utilization and insulin sensitivity as measured by indirect calorimetry, glucose and insulin tolerance tests, and hyperinsulinemic-euglycemic clamp. To determine whether these metabolic effects were due primarily to the loss of myostatin signaling in muscle or adipose tissue, we compared two transgenic mouse lines carrying a dominant negative activin IIB receptor expressed specifically in adipocytes or skeletal muscle. We found that inhibition of myostatin signaling in adipose tissue had no effect on body composition, weight gain, or glucose and insulin tolerance in mice fed a standard diet or a high-fat diet. In contrast, inhibition of myostatin signaling in skeletal muscle, like Mstn deletion, resulted in increased lean mass, decreased fat mass, improved glucose metabolism on standard and high-fat diets, and resistance to diet-induced obesity. Our results demonstrate that Mstn(-/-) mice have an increase in insulin sensitivity and glucose uptake, and that the reduction in adipose tissue mass in Mstn(-/-) mice is an indirect result of metabolic changes in skeletal muscle. These data suggest that increasing muscle mass by administration of myostatin antagonists may be a promising therapeutic target for treating patients with obesity or diabetes.", "author" : [ { "dropping-particle" : "", "family" : "Guo", "given" : "Tingqing", "non-dropping-particle" : "", "parse-names" : false, "suffix" : "" }, { "dropping-particle" : "", "family" : "Jou", "given" : "William", "non-dropping-particle" : "", "parse-names" : false, "suffix" : "" }, { "dropping-particle" : "", "family" : "Chanturiya", "given" : "Tatyana", "non-dropping-particle" : "", "parse-names" : false, "suffix" : "" }, { "dropping-particle" : "", "family" : "Portas", "given" : "Jennifer", "non-dropping-particle" : "", "parse-names" : false, "suffix" : "" }, { "dropping-particle" : "", "family" : "Gavrilova", "given" : "Oksana", "non-dropping-particle" : "", "parse-names" : false, "suffix" : "" }, { "dropping-particle" : "", "family" : "McPherron", "given" : "Alexandra C", "non-dropping-particle" : "", "parse-names" : false, "suffix" : "" } ], "container-title" : "PloS one", "id" : "ITEM-1", "issue" : "3", "issued" : { "date-parts" : [ [ "2009", "1" ] ] }, "page" : "e4937", "title" : "Myostatin inhibition in muscle, but not adipose tissue, decreases fat mass and improves insulin sensitivity.", "type" : "article-journal", "volume" : "4" }, "uris" : [ "http://www.mendeley.com/documents/?uuid=057fb75e-7b98-4d31-8627-e398697d37c9" ] } ], "mendeley" : { "formattedCitation" : "(339)", "plainTextFormattedCitation" : "(339)", "previouslyFormattedCitation" : "&lt;sup&gt;339&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339)</w:t>
            </w:r>
            <w:r w:rsidRPr="00E901D6">
              <w:rPr>
                <w:rFonts w:ascii="Times New Roman" w:eastAsia="Times New Roman" w:hAnsi="Times New Roman" w:cs="Times New Roman"/>
                <w:color w:val="000000"/>
                <w:lang w:eastAsia="en-IN"/>
              </w:rPr>
              <w:fldChar w:fldCharType="end"/>
            </w:r>
            <w:r w:rsidRPr="00E901D6">
              <w:rPr>
                <w:rFonts w:ascii="Times New Roman" w:eastAsia="Times New Roman" w:hAnsi="Times New Roman" w:cs="Times New Roman"/>
                <w:color w:val="000000"/>
                <w:lang w:eastAsia="en-IN"/>
              </w:rPr>
              <w:t xml:space="preserve">; C57BL/6 (B6) mice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DOI" : "10.2337/db08-0245.", "abstract" : "OBJECTIVE: Insulin resistance develops in tandem with obesity. Ablating myostatin (Mstn) prevents obesity, so we investigated if Mstn deficiency could improve insulin sensitivity. A loss-of-function mutation (Mstn(Ln)) in either one or both alleles of the Mstn gene shows how Mstn deficiency protects whole-body insulin sensitivity. RESEARCH DESIGN AND METHODS: Mstn(Ln/Ln) mice were weaned onto a high-fat diet (HFD) or standard diet. HFD-fed Mstn(Ln/Ln) mice exhibited high lean, low-fat body compositions compared with wild types. Wild-type and heterozygous and homozygous mutant mice were bled to determine basal levels of insulin, glucose, and homeostasis model assessment of insulin resistance. To evaluate postprandial insulin sensitivity between animals of a similar size, glucose and insulin tolerance tests and hyperinsulinemic-euglycemic clamp studies were performed with heterozygous and homozygous mutant mice. Quantitative RT-PCR quantified TNF proportional, variant, IL-6, IL-1beta, F4/80, GPR43, and CD36 expression in muscle, fat, and liver. Histological analysis measured hepatosteatosis. RESULTS: Homozygous mutants were glucose tolerant and protected against overall insulin resistance compared with heterozygous mice. Hyperinsulinemic-euglycemic clamp studies revealed a dramatically improved glucose infusion rate, glucose disposal rate, and hepatic glucose production in 11-month-old Mstn(Ln/Ln) mice on an HFD. Improvements to muscle and liver insulin sensitivity (approximately 200-400%) correlated with 50-75% decreased tumor necrosis factor (TNF)alpha production and coincided with severe Mstn deficiency. Hepatosteatosis appeared to be ameliorated. Short-term treatment of Mstn(Ln/Ln) mice with recombinant Mstn led to increased plasma TNFalpha and insulin resistance. CONCLUSIONS: We find that severe Mstn deficiency caused by Ln (lean) mutations in HFD-fed mice protects muscle and liver against obesity-induced insulin resistance.", "author" : [ { "dropping-particle" : "", "family" : "Wilkes", "given" : "Jason J", "non-dropping-particle" : "", "parse-names" : false, "suffix" : "" }, { "dropping-particle" : "", "family" : "Lloyd", "given" : "David J", "non-dropping-particle" : "", "parse-names" : false, "suffix" : "" }, { "dropping-particle" : "", "family" : "Gekakis", "given" : "Nick", "non-dropping-particle" : "", "parse-names" : false, "suffix" : "" } ], "container-title" : "Diabetes", "id" : "ITEM-1", "issue" : "May", "issued" : { "date-parts" : [ [ "2009" ] ] }, "page" : "1133-1143", "title" : "Loss-of-Function Mutation in Myostatin Reduces Tumor Necrosis Factor alpha Production and Protects Liver Against Obesity-Induced Insulin Resistance", "type" : "article-journal", "volume" : "58" }, "uris" : [ "http://www.mendeley.com/documents/?uuid=7db8394d-e91e-4177-9ffe-ba9eccc48a7a" ] } ], "mendeley" : { "formattedCitation" : "(344)", "plainTextFormattedCitation" : "(344)", "previouslyFormattedCitation" : "&lt;sup&gt;344&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344)</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myostatin</w:t>
            </w:r>
            <w:proofErr w:type="spellEnd"/>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myo</w:t>
            </w:r>
            <w:proofErr w:type="spellEnd"/>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tnf1</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 xml:space="preserve">C57BL/6 (B6) mice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DOI" : "10.2337/db08-0245.", "abstract" : "OBJECTIVE: Insulin resistance develops in tandem with obesity. Ablating myostatin (Mstn) prevents obesity, so we investigated if Mstn deficiency could improve insulin sensitivity. A loss-of-function mutation (Mstn(Ln)) in either one or both alleles of the Mstn gene shows how Mstn deficiency protects whole-body insulin sensitivity. RESEARCH DESIGN AND METHODS: Mstn(Ln/Ln) mice were weaned onto a high-fat diet (HFD) or standard diet. HFD-fed Mstn(Ln/Ln) mice exhibited high lean, low-fat body compositions compared with wild types. Wild-type and heterozygous and homozygous mutant mice were bled to determine basal levels of insulin, glucose, and homeostasis model assessment of insulin resistance. To evaluate postprandial insulin sensitivity between animals of a similar size, glucose and insulin tolerance tests and hyperinsulinemic-euglycemic clamp studies were performed with heterozygous and homozygous mutant mice. Quantitative RT-PCR quantified TNF proportional, variant, IL-6, IL-1beta, F4/80, GPR43, and CD36 expression in muscle, fat, and liver. Histological analysis measured hepatosteatosis. RESULTS: Homozygous mutants were glucose tolerant and protected against overall insulin resistance compared with heterozygous mice. Hyperinsulinemic-euglycemic clamp studies revealed a dramatically improved glucose infusion rate, glucose disposal rate, and hepatic glucose production in 11-month-old Mstn(Ln/Ln) mice on an HFD. Improvements to muscle and liver insulin sensitivity (approximately 200-400%) correlated with 50-75% decreased tumor necrosis factor (TNF)alpha production and coincided with severe Mstn deficiency. Hepatosteatosis appeared to be ameliorated. Short-term treatment of Mstn(Ln/Ln) mice with recombinant Mstn led to increased plasma TNFalpha and insulin resistance. CONCLUSIONS: We find that severe Mstn deficiency caused by Ln (lean) mutations in HFD-fed mice protects muscle and liver against obesity-induced insulin resistance.", "author" : [ { "dropping-particle" : "", "family" : "Wilkes", "given" : "Jason J", "non-dropping-particle" : "", "parse-names" : false, "suffix" : "" }, { "dropping-particle" : "", "family" : "Lloyd", "given" : "David J", "non-dropping-particle" : "", "parse-names" : false, "suffix" : "" }, { "dropping-particle" : "", "family" : "Gekakis", "given" : "Nick", "non-dropping-particle" : "", "parse-names" : false, "suffix" : "" } ], "container-title" : "Diabetes", "id" : "ITEM-1", "issue" : "May", "issued" : { "date-parts" : [ [ "2009" ] ] }, "page" : "1133-1143", "title" : "Loss-of-Function Mutation in Myostatin Reduces Tumor Necrosis Factor alpha Production and Protects Liver Against Obesity-Induced Insulin Resistance", "type" : "article-journal", "volume" : "58" }, "uris" : [ "http://www.mendeley.com/documents/?uuid=7db8394d-e91e-4177-9ffe-ba9eccc48a7a" ] } ], "mendeley" : { "formattedCitation" : "(344)", "plainTextFormattedCitation" : "(344)", "previouslyFormattedCitation" : "&lt;sup&gt;344&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344)</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myostatin</w:t>
            </w:r>
            <w:proofErr w:type="spellEnd"/>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myo</w:t>
            </w:r>
            <w:proofErr w:type="spellEnd"/>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adp1</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Mice</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DOI" : "10.1371/journal.pone.0004937", "ISSN" : "1932-6203", "PMID" : "19295913", "abstract" : "Myostatin (Mstn) is a secreted growth factor expressed in skeletal muscle and adipose tissue that negatively regulates skeletal muscle mass. Mstn(-/-) mice have a dramatic increase in muscle mass, reduction in fat mass, and resistance to diet-induced and genetic obesity. To determine how Mstn deletion causes reduced adiposity and resistance to obesity, we analyzed substrate utilization and insulin sensitivity in Mstn(-/-) mice fed a standard chow. Despite reduced lipid oxidation in skeletal muscle, Mstn(-/-) mice had no change in the rate of whole body lipid oxidation. In contrast, Mstn(-/-) mice had increased glucose utilization and insulin sensitivity as measured by indirect calorimetry, glucose and insulin tolerance tests, and hyperinsulinemic-euglycemic clamp. To determine whether these metabolic effects were due primarily to the loss of myostatin signaling in muscle or adipose tissue, we compared two transgenic mouse lines carrying a dominant negative activin IIB receptor expressed specifically in adipocytes or skeletal muscle. We found that inhibition of myostatin signaling in adipose tissue had no effect on body composition, weight gain, or glucose and insulin tolerance in mice fed a standard diet or a high-fat diet. In contrast, inhibition of myostatin signaling in skeletal muscle, like Mstn deletion, resulted in increased lean mass, decreased fat mass, improved glucose metabolism on standard and high-fat diets, and resistance to diet-induced obesity. Our results demonstrate that Mstn(-/-) mice have an increase in insulin sensitivity and glucose uptake, and that the reduction in adipose tissue mass in Mstn(-/-) mice is an indirect result of metabolic changes in skeletal muscle. These data suggest that increasing muscle mass by administration of myostatin antagonists may be a promising therapeutic target for treating patients with obesity or diabetes.", "author" : [ { "dropping-particle" : "", "family" : "Guo", "given" : "Tingqing", "non-dropping-particle" : "", "parse-names" : false, "suffix" : "" }, { "dropping-particle" : "", "family" : "Jou", "given" : "William", "non-dropping-particle" : "", "parse-names" : false, "suffix" : "" }, { "dropping-particle" : "", "family" : "Chanturiya", "given" : "Tatyana", "non-dropping-particle" : "", "parse-names" : false, "suffix" : "" }, { "dropping-particle" : "", "family" : "Portas", "given" : "Jennifer", "non-dropping-particle" : "", "parse-names" : false, "suffix" : "" }, { "dropping-particle" : "", "family" : "Gavrilova", "given" : "Oksana", "non-dropping-particle" : "", "parse-names" : false, "suffix" : "" }, { "dropping-particle" : "", "family" : "McPherron", "given" : "Alexandra C", "non-dropping-particle" : "", "parse-names" : false, "suffix" : "" } ], "container-title" : "PloS one", "id" : "ITEM-1", "issue" : "3", "issued" : { "date-parts" : [ [ "2009", "1" ] ] }, "page" : "e4937", "title" : "Myostatin inhibition in muscle, but not adipose tissue, decreases fat mass and improves insulin sensitivity.", "type" : "article-journal", "volume" : "4" }, "uris" : [ "http://www.mendeley.com/documents/?uuid=057fb75e-7b98-4d31-8627-e398697d37c9" ] } ], "mendeley" : { "formattedCitation" : "(339)", "plainTextFormattedCitation" : "(339)", "previouslyFormattedCitation" : "&lt;sup&gt;339&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339)</w:t>
            </w:r>
            <w:r w:rsidRPr="00E901D6">
              <w:rPr>
                <w:rFonts w:ascii="Times New Roman" w:eastAsia="Times New Roman" w:hAnsi="Times New Roman" w:cs="Times New Roman"/>
                <w:color w:val="000000"/>
                <w:lang w:eastAsia="en-IN"/>
              </w:rPr>
              <w:fldChar w:fldCharType="end"/>
            </w:r>
            <w:r w:rsidRPr="00E901D6">
              <w:rPr>
                <w:rFonts w:ascii="Times New Roman" w:eastAsia="Times New Roman" w:hAnsi="Times New Roman" w:cs="Times New Roman"/>
                <w:color w:val="000000"/>
                <w:lang w:eastAsia="en-IN"/>
              </w:rPr>
              <w:t xml:space="preserve">; Mice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DOI" : "10.1172/JCI200213562.Introduction", "abstract" : "Myostatin is a TGF-beta family member that acts as a negative regulator of muscle growth. Mice lacking the myostatin gene (Mstn) have a widespread increase in skeletal muscle mass resulting from a combination of muscle fiber hypertrophy and hyperplasia. Here we show that Mstn-null mice have a significant reduction in fat accumulation with increasing age compared with wild-type littermates, even in the setting of normal food intake (relative to body weight), normal body temperature, and a slightly decreased resting metabolic rate. To investigate whether myostatin might be an effective target for suppressing the development of obesity in settings of abnormal fat accumulation, we analyzed the effect of the Mstn mutation in two genetic models of obesity, agouti lethal yellow (A(y)) and obese (Lep(ob/ob)). In each case, loss of Mstn led to a partial suppression of fat accumulation and of abnormal glucose metabolism. Our findings raise the possibility that pharmacological agents that block myostatin function may be useful not only for enhancing muscle growth, but also for slowing or preventing the development of obesity and type 2 diabetes.", "author" : [ { "dropping-particle" : "", "family" : "Mcpherron", "given" : "Alexandra C", "non-dropping-particle" : "", "parse-names" : false, "suffix" : "" }, { "dropping-particle" : "", "family" : "Lee", "given" : "Se-jin", "non-dropping-particle" : "", "parse-names" : false, "suffix" : "" } ], "container-title" : "Journal of Clinical Investigation", "id" : "ITEM-1", "issue" : "5", "issued" : { "date-parts" : [ [ "2002" ] ] }, "page" : "595-601", "title" : "Suppression of body fat accumulation in myostatin-deficient mice", "type" : "article-journal", "volume" : "109" }, "uris" : [ "http://www.mendeley.com/documents/?uuid=85a20fc5-3cc0-4dce-862c-dceaadcef6fe" ] } ], "mendeley" : { "formattedCitation" : "(341)", "plainTextFormattedCitation" : "(341)", "previouslyFormattedCitation" : "&lt;sup&gt;341&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341)</w:t>
            </w:r>
            <w:r w:rsidRPr="00E901D6">
              <w:rPr>
                <w:rFonts w:ascii="Times New Roman" w:eastAsia="Times New Roman" w:hAnsi="Times New Roman" w:cs="Times New Roman"/>
                <w:color w:val="000000"/>
                <w:lang w:eastAsia="en-IN"/>
              </w:rPr>
              <w:fldChar w:fldCharType="end"/>
            </w:r>
            <w:r w:rsidRPr="00E901D6">
              <w:rPr>
                <w:rFonts w:ascii="Times New Roman" w:eastAsia="Times New Roman" w:hAnsi="Times New Roman" w:cs="Times New Roman"/>
                <w:color w:val="000000"/>
                <w:lang w:eastAsia="en-IN"/>
              </w:rPr>
              <w:t xml:space="preserve">; C57BL/6 (B6) mice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DOI" : "10.2337/db08-0245.", "abstract" : "OBJECTIVE: Insulin resistance develops in tandem with obesity. Ablating myostatin (Mstn) prevents obesity, so we investigated if Mstn deficiency could improve insulin sensitivity. A loss-of-function mutation (Mstn(Ln)) in either one or both alleles of the Mstn gene shows how Mstn deficiency protects whole-body insulin sensitivity. RESEARCH DESIGN AND METHODS: Mstn(Ln/Ln) mice were weaned onto a high-fat diet (HFD) or standard diet. HFD-fed Mstn(Ln/Ln) mice exhibited high lean, low-fat body compositions compared with wild types. Wild-type and heterozygous and homozygous mutant mice were bled to determine basal levels of insulin, glucose, and homeostasis model assessment of insulin resistance. To evaluate postprandial insulin sensitivity between animals of a similar size, glucose and insulin tolerance tests and hyperinsulinemic-euglycemic clamp studies were performed with heterozygous and homozygous mutant mice. Quantitative RT-PCR quantified TNF proportional, variant, IL-6, IL-1beta, F4/80, GPR43, and CD36 expression in muscle, fat, and liver. Histological analysis measured hepatosteatosis. RESULTS: Homozygous mutants were glucose tolerant and protected against overall insulin resistance compared with heterozygous mice. Hyperinsulinemic-euglycemic clamp studies revealed a dramatically improved glucose infusion rate, glucose disposal rate, and hepatic glucose production in 11-month-old Mstn(Ln/Ln) mice on an HFD. Improvements to muscle and liver insulin sensitivity (approximately 200-400%) correlated with 50-75% decreased tumor necrosis factor (TNF)alpha production and coincided with severe Mstn deficiency. Hepatosteatosis appeared to be ameliorated. Short-term treatment of Mstn(Ln/Ln) mice with recombinant Mstn led to increased plasma TNFalpha and insulin resistance. CONCLUSIONS: We find that severe Mstn deficiency caused by Ln (lean) mutations in HFD-fed mice protects muscle and liver against obesity-induced insulin resistance.", "author" : [ { "dropping-particle" : "", "family" : "Wilkes", "given" : "Jason J", "non-dropping-particle" : "", "parse-names" : false, "suffix" : "" }, { "dropping-particle" : "", "family" : "Lloyd", "given" : "David J", "non-dropping-particle" : "", "parse-names" : false, "suffix" : "" }, { "dropping-particle" : "", "family" : "Gekakis", "given" : "Nick", "non-dropping-particle" : "", "parse-names" : false, "suffix" : "" } ], "container-title" : "Diabetes", "id" : "ITEM-1", "issue" : "May", "issued" : { "date-parts" : [ [ "2009" ] ] }, "page" : "1133-1143", "title" : "Loss-of-Function Mutation in Myostatin Reduces Tumor Necrosis Factor alpha Production and Protects Liver Against Obesity-Induced Insulin Resistance", "type" : "article-journal", "volume" : "58" }, "uris" : [ "http://www.mendeley.com/documents/?uuid=7db8394d-e91e-4177-9ffe-ba9eccc48a7a" ] } ], "mendeley" : { "formattedCitation" : "(344)", "plainTextFormattedCitation" : "(344)", "previouslyFormattedCitation" : "&lt;sup&gt;344&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344)</w:t>
            </w:r>
            <w:r w:rsidRPr="00E901D6">
              <w:rPr>
                <w:rFonts w:ascii="Times New Roman" w:eastAsia="Times New Roman" w:hAnsi="Times New Roman" w:cs="Times New Roman"/>
                <w:color w:val="000000"/>
                <w:lang w:eastAsia="en-IN"/>
              </w:rPr>
              <w:fldChar w:fldCharType="end"/>
            </w:r>
            <w:r w:rsidRPr="00E901D6">
              <w:rPr>
                <w:rFonts w:ascii="Times New Roman" w:eastAsia="Times New Roman" w:hAnsi="Times New Roman" w:cs="Times New Roman"/>
                <w:color w:val="000000"/>
                <w:lang w:eastAsia="en-IN"/>
              </w:rPr>
              <w:t xml:space="preserve">; C57BL/6 mice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DOI" : "10.1007/s00125-011-2079-7", "ISSN" : "1432-0428", "PMID" : "21347623", "abstract" : "AIMS/HYPOTHESIS: Myostatin-null mice (Mstn(-/-)) have reduced body fat and increased tolerance to glucose. To date the molecular mechanisms through which myostatin regulates body fat content and insulin sensitivity are not known. Therefore, the aim of the current study was to identify signalling pathways through which myostatin regulates insulin sensitivity. METHODS: Wild-type (WT) mice and Mstn(-/-) mice were fed either a control chow diet or a high fat diet (HFD) for 12 weeks. Glucose tolerance testing and insulin stimulated glucose uptake by M. extensor digitorum longus (EDL) were used as variables to determine insulin sensitivity. Quantitative PCR, Western blotting and enzyme assays were used to monitor AMP-activated protein kinase (AMPK) levels and activity. RESULTS: Mstn(-/-) mice exhibited reduced fat accumulation and peripheral insulin resistance when compared with WT mice, even when they were fed an HFD. Furthermore, treatment with a myostatin antagonist also increased insulin sensitivity during HFD. Consistent with increased insulin sensitivity, we also detected elevated levels of GLUT4, AKT, p-AKT and insulin receptor substrate-1 in Mstn(-/-) muscles. Molecular analysis showed that there is increased expression and activity of AMPK in Mstn(-/-) muscles. Furthermore, we also observed an increase in the AMPK downstream target genes, Sirt1 and Pgc-1\u03b1 (also known as Ppargc1a), in skeletal muscle of Mstn(-/-) mice. CONCLUSIONS/INTERPRETATION: We conclude that myostatin inactivation leads to increased AMPK levels and activity resulting in increased insulin sensitivity of skeletal muscle. We propose that, by regulating AMPK in skeletal muscle and adipose tissues, myostatin plays a major role in regulating insulin signalling.", "author" : [ { "dropping-particle" : "", "family" : "Zhang", "given" : "C", "non-dropping-particle" : "", "parse-names" : false, "suffix" : "" }, { "dropping-particle" : "", "family" : "McFarlane", "given" : "C", "non-dropping-particle" : "", "parse-names" : false, "suffix" : "" }, { "dropping-particle" : "", "family" : "Lokireddy", "given" : "S", "non-dropping-particle" : "", "parse-names" : false, "suffix" : "" }, { "dropping-particle" : "", "family" : "Bonala", "given" : "S", "non-dropping-particle" : "", "parse-names" : false, "suffix" : "" }, { "dropping-particle" : "", "family" : "Ge", "given" : "X", "non-dropping-particle" : "", "parse-names" : false, "suffix" : "" }, { "dropping-particle" : "", "family" : "Masuda", "given" : "S", "non-dropping-particle" : "", "parse-names" : false, "suffix" : "" }, { "dropping-particle" : "", "family" : "Gluckman", "given" : "P D", "non-dropping-particle" : "", "parse-names" : false, "suffix" : "" }, { "dropping-particle" : "", "family" : "Sharma", "given" : "M", "non-dropping-particle" : "", "parse-names" : false, "suffix" : "" }, { "dropping-particle" : "", "family" : "Kambadur", "given" : "R", "non-dropping-particle" : "", "parse-names" : false, "suffix" : "" } ], "container-title" : "Diabetologia", "id" : "ITEM-1", "issue" : "6", "issued" : { "date-parts" : [ [ "2011", "6" ] ] }, "page" : "1491-501", "title" : "Myostatin-deficient mice exhibit reduced insulin resistance through activating the AMP-activated protein kinase signalling pathway.", "type" : "article-journal", "volume" : "54" }, "uris" : [ "http://www.mendeley.com/documents/?uuid=98a435be-b4e8-460a-80de-42af72939777" ] } ], "mendeley" : { "formattedCitation" : "(342)", "plainTextFormattedCitation" : "(342)", "previouslyFormattedCitation" : "&lt;sup&gt;342&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342)</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NGF</w:t>
            </w:r>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ngf</w:t>
            </w:r>
            <w:proofErr w:type="spellEnd"/>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bdn1</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 xml:space="preserve">Human and rat pancreatic islet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ISSN" : "0270-6474", "PMID" : "9334420", "abstract" : "Using immunocytochemistry and in situ hybridization, we have examined the expression of brain-derived neurotrophic factor (BDNF) and of neurotrophin receptors in dorsal root ganglion cells. In the adult rat, BDNF mRNA and protein were found mainly in the subpopulation of cells that express the nerve growth factor (NGF) receptor trkA and the neuropeptide calcitonin gene-related peptide (CGRP). NGF increased BDNF within the trkA/CGRP cells to the extent that almost 90% of trkA cells contained BDNF mRNA after intrathecal NGF treatment, and 80-90% of BDNF-expressing cells contained trkA. Non-trkA cells that expressed BDNF included some trkC cells and some small cells that labeled with the lectin Griffonia simplicifolia IB4, a marker for cells that do not express trks. However, very few trkB cells expressed either BDNF mRNA or protein, and NGF did not increase BDNF expression in non-trkA cells. BDNF protein was anterogradely transported both peripherally and centrally. The central transport resulted in BDNF immunoreactivity in CGRP containing terminal arbors in the dorsal horn of the spinal cord, and this immunoreactivity was increased by NGF treatment. Electron microscopic analysis revealed that the BDNF immunoreactivity was present in finely myelinated and unmyelinated axons and in axon terminals, where it was most concentrated over dense-cored vesicles. Our data do not support an autocrine or paracrine role for BDNF within normal dorsal root ganglia, but indicate that BDNF may act as an anterograde trophic messenger. NGF levels in the periphery could influence dorsal horn neurons via release of BDNF from primary afferents.", "author" : [ { "dropping-particle" : "", "family" : "Michael", "given" : "G J", "non-dropping-particle" : "", "parse-names" : false, "suffix" : "" }, { "dropping-particle" : "", "family" : "Averill", "given" : "S", "non-dropping-particle" : "", "parse-names" : false, "suffix" : "" }, { "dropping-particle" : "", "family" : "Nitkunan", "given" : "A", "non-dropping-particle" : "", "parse-names" : false, "suffix" : "" }, { "dropping-particle" : "", "family" : "Rattray", "given" : "M", "non-dropping-particle" : "", "parse-names" : false, "suffix" : "" }, { "dropping-particle" : "", "family" : "Bennett", "given" : "D L H", "non-dropping-particle" : "", "parse-names" : false, "suffix" : "" }, { "dropping-particle" : "", "family" : "Yan", "given" : "Q", "non-dropping-particle" : "", "parse-names" : false, "suffix" : "" }, { "dropping-particle" : "V", "family" : "Priestley", "given" : "J", "non-dropping-particle" : "", "parse-names" : false, "suffix" : "" } ], "container-title" : "The Journal of neuroscience : the official journal of the Society for Neuroscience", "id" : "ITEM-1", "issue" : "21", "issued" : { "date-parts" : [ [ "1997", "11", "1" ] ] }, "page" : "8476-90", "title" : "Nerve growth factor treatment increases brain-derived neurotrophic factor selectively in TrkA-expressing dorsal root ganglion cells and in their central terminations within the spinal cord.", "type" : "article-journal", "volume" : "17" }, "uris" : [ "http://www.mendeley.com/documents/?uuid=c55d1966-17ea-41ff-8d59-36dfdf13fb78" ] } ], "mendeley" : { "formattedCitation" : "(345)", "plainTextFormattedCitation" : "(345)", "previouslyFormattedCitation" : "&lt;sup&gt;345&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345)</w:t>
            </w:r>
            <w:r w:rsidRPr="00E901D6">
              <w:rPr>
                <w:rFonts w:ascii="Times New Roman" w:eastAsia="Times New Roman" w:hAnsi="Times New Roman" w:cs="Times New Roman"/>
                <w:color w:val="000000"/>
                <w:lang w:eastAsia="en-IN"/>
              </w:rPr>
              <w:fldChar w:fldCharType="end"/>
            </w:r>
            <w:r w:rsidRPr="00E901D6">
              <w:rPr>
                <w:rFonts w:ascii="Times New Roman" w:eastAsia="Times New Roman" w:hAnsi="Times New Roman" w:cs="Times New Roman"/>
                <w:color w:val="000000"/>
                <w:lang w:eastAsia="en-IN"/>
              </w:rPr>
              <w:t xml:space="preserve">; CD-1 mice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The response of cells localized in the brain subventricular zone (SVZ) to growth factor stimulation has been largely described for development and adult life, whereas no information on their behavior during aging is available. To address the question of whether the cells in the SVZ of old mice respond to the intracerebroventricular administration of epidermal growth factor (EGF) and nerve growth factor (NGF), we studied the distribution of proliferating cells and the effects on ChAT and brain-derived neurotrophic factor (BDNF) synthesis in forebrain and SVZ. It was found that the conjoint administration of EGF + NGF produced a major increase in ChAT expression in both forebrain and SVZ. The ChAT mRNA levels and the number of ChAT positive cells localized in the ventricular border and in the parenchyma of SVZ area were also increased significantly in the mice receiving EGF + NGF. Enhanced numbers of SVZ cells expressing proliferative markers were also discovered in EGF + NGF treated mice and some of these cells expressed cholinergic markers, as demonstrated by double immunostaining. In addition, EGF and NGF treatments significantly upregulate BDNF protein and mRNA levels in this brain region. The present study demonstrates that cells localized in SVZ of aged mouse brain retain the capacity to respond to EGF and NGF and that after stimulation with these two growth factors, the synthesis of ChAT and BDNF also increases. The implication that cells of the SVZ remain a reservoir of cholinergic and BDNF-positive neurons in aged brain opens a new perspective for understanding the role of growth factors during neurodegenerative disorders associated with aging.", "author" : [ { "dropping-particle" : "", "family" : "Tirassa", "given" : "P", "non-dropping-particle" : "", "parse-names" : false, "suffix" : "" }, { "dropping-particle" : "", "family" : "Triaca", "given" : "V", "non-dropping-particle" : "", "parse-names" : false, "suffix" : "" }, { "dropping-particle" : "", "family" : "Amendola", "given" : "T", "non-dropping-particle" : "", "parse-names" : false, "suffix" : "" }, { "dropping-particle" : "", "family" : "Fiore", "given" : "M", "non-dropping-particle" : "", "parse-names" : false, "suffix" : "" }, { "dropping-particle" : "", "family" : "Aloe", "given" : "L", "non-dropping-particle" : "", "parse-names" : false, "suffix" : "" } ], "container-title" : "Journal of Neuroscience Research", "id" : "ITEM-1", "issue" : "5", "issued" : { "date-parts" : [ [ "2003" ] ] }, "page" : "557-64", "title" : "EGF and NGF injected into the brain of old mice enhance BDNF and ChAT in proliferating subventricular zone.", "type" : "article-journal", "volume" : "72" }, "uris" : [ "http://www.mendeley.com/documents/?uuid=c947b013-e91c-4d6a-a2b1-32dcc8dfcabc" ] } ], "mendeley" : { "formattedCitation" : "(141)", "plainTextFormattedCitation" : "(141)", "previouslyFormattedCitation" : "&lt;sup&gt;141&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141)</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NGF</w:t>
            </w:r>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ngf</w:t>
            </w:r>
            <w:proofErr w:type="spellEnd"/>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noc1</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 xml:space="preserve">Dog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BACKGROUND: Monoclonal antibodies are a major class of biological therapies in human medicine but have not yet been successfully applied to veterinary species. We have developed a novel approach, PETisation, to rapidly convert antibodies for use in veterinary species. As an example, anti-nerve growth factor (anti-NGF) monoclonal antibodies (mAbs) which are effective in reducing acute and chronic pain in rodents and man are potentially useful for treating pain in dogs but a fully caninised mAb is required in order to avoid an immune response. The aim of this study was to determine the optimal properties of a caninised anti-NGF mAb for safe, repeated administration to dogs, to determine its pharmacokinetic properties and to evaluate its efficacy in a model of inflammatory pain in vivo. RESULTS: Starting with a rat anti-NGF mAb, we used a novel algorithm based on expressed canine immunoglobulin sequences to design and characterise recombinant caninised anti-NGF mAbs. Construction with only 2 of the 4 canine IgG heavy chain isotypes (A and D) resulted in stable antibodies which bound and inhibited NGF with high-affinity and potency but did not bind complement C1q or the high-affinity Fc receptor gamma R1 (CD64). One of the mAbs (NV-01) was selected for scale-up manufacture, purification and pre-clinical evaluation. When administered to dogs, NV-01 was well tolerated, had a long serum half-life of 9 days, was not overtly immunogenic following repeated dosing in the dog and reduced signs of lameness in a kaolin model of inflammatory pain. CONCLUSIONS: The combination of stability, high affinity and potency, no effector activity and long half-life, combined with safety and activity in the model of inflammatory pain in vivo suggests that further development of the caninised anti-NGF mAb NV-01 as a therapeutic agent for the treatment of chronic pain in dogs is warranted.", "author" : [ { "dropping-particle" : "", "family" : "Gearing", "given" : "David P", "non-dropping-particle" : "", "parse-names" : false, "suffix" : "" }, { "dropping-particle" : "", "family" : "Virtue", "given" : "Elena R", "non-dropping-particle" : "", "parse-names" : false, "suffix" : "" }, { "dropping-particle" : "", "family" : "Gearing", "given" : "Robert P", "non-dropping-particle" : "", "parse-names" : false, "suffix" : "" }, { "dropping-particle" : "", "family" : "Drew", "given" : "Alexander C", "non-dropping-particle" : "", "parse-names" : false, "suffix" : "" } ], "container-title" : "BMC Veterinary Research", "id" : "ITEM-1", "issue" : "226", "issued" : { "date-parts" : [ [ "2013" ] ] }, "title" : "A fully caninised anti-NGF monoclonal antibody for pain relief in dogs A fully caninised anti-NGF monoclonal antibody for pain relief in dogs", "type" : "article-journal", "volume" : "9" }, "uris" : [ "http://www.mendeley.com/documents/?uuid=1aa7e1f9-7fbc-45b6-86a7-6258eb6b59c3" ] } ], "mendeley" : { "formattedCitation" : "(346)", "plainTextFormattedCitation" : "(346)", "previouslyFormattedCitation" : "&lt;sup&gt;346&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346)</w:t>
            </w:r>
            <w:r w:rsidRPr="00E901D6">
              <w:rPr>
                <w:rFonts w:ascii="Times New Roman" w:eastAsia="Times New Roman" w:hAnsi="Times New Roman" w:cs="Times New Roman"/>
                <w:color w:val="000000"/>
                <w:lang w:eastAsia="en-IN"/>
              </w:rPr>
              <w:fldChar w:fldCharType="end"/>
            </w:r>
            <w:r w:rsidRPr="00E901D6">
              <w:rPr>
                <w:rFonts w:ascii="Times New Roman" w:eastAsia="Times New Roman" w:hAnsi="Times New Roman" w:cs="Times New Roman"/>
                <w:color w:val="000000"/>
                <w:lang w:eastAsia="en-IN"/>
              </w:rPr>
              <w:t xml:space="preserve">; Lewis rat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Pain and cachexia are two of the most debilitating aspects of rheumatoid arthritis. Despite that, the mechanisms by which they are mediated are not well understood. We provide evidence that nerve growth factor (NGF), a secreted regulatory protein that controls neuronal survival during development, is a key mediator of pain and weight loss in auto-immune arthritis. Function blocking antibodies to NGF completely reverse established pain in rats with fully developed arthritis despite continuing joint destruction and inflammation. Likewise, these antibodies reverse weight loss while not having any effect on levels of the pro-cachectic agent tumor necrosis factor (TNF). Taken together, these findings argue that pathological joint pain and joint destruction are mechanistically independent processes and that NGF regulates an alternative cachexia pathway that is independent or downstream of TNF.", "author" : [ { "dropping-particle" : "", "family" : "Shelton", "given" : "DL", "non-dropping-particle" : "", "parse-names" : false, "suffix" : "" }, { "dropping-particle" : "", "family" : "Zeller", "given" : "J", "non-dropping-particle" : "", "parse-names" : false, "suffix" : "" }, { "dropping-particle" : "", "family" : "Ho", "given" : "WH", "non-dropping-particle" : "", "parse-names" : false, "suffix" : "" }, { "dropping-particle" : "", "family" : "Pons", "given" : "J", "non-dropping-particle" : "", "parse-names" : false, "suffix" : "" }, { "dropping-particle" : "", "family" : "Rosenthal", "given" : "A", "non-dropping-particle" : "", "parse-names" : false, "suffix" : "" } ], "container-title" : "Pain", "id" : "ITEM-1", "issue" : "1-2", "issued" : { "date-parts" : [ [ "2005" ] ] }, "page" : "8-16", "title" : "Nerve growth factor mediates hyperalgesia and cachexia in auto-immune arthritis", "type" : "article-journal", "volume" : "116" }, "uris" : [ "http://www.mendeley.com/documents/?uuid=18c5cc48-4832-4828-98a4-1b04b7cb2447" ] } ], "mendeley" : { "formattedCitation" : "(347)", "plainTextFormattedCitation" : "(347)", "previouslyFormattedCitation" : "&lt;sup&gt;347&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347)</w:t>
            </w:r>
            <w:r w:rsidRPr="00E901D6">
              <w:rPr>
                <w:rFonts w:ascii="Times New Roman" w:eastAsia="Times New Roman" w:hAnsi="Times New Roman" w:cs="Times New Roman"/>
                <w:color w:val="000000"/>
                <w:lang w:eastAsia="en-IN"/>
              </w:rPr>
              <w:fldChar w:fldCharType="end"/>
            </w:r>
            <w:r w:rsidRPr="00E901D6">
              <w:rPr>
                <w:rFonts w:ascii="Times New Roman" w:eastAsia="Times New Roman" w:hAnsi="Times New Roman" w:cs="Times New Roman"/>
                <w:color w:val="000000"/>
                <w:lang w:eastAsia="en-IN"/>
              </w:rPr>
              <w:t xml:space="preserve">; Human subject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Nerve growth factor (NGF) is involved in the long-term sensitization of nociceptive processing linked to chronic pain. Functional and structural (\"sprouting\") changes can contribute. Thus, humans report long-lasting hyperalgesia to mechanical and electrical stimulation after intradermal NGF injection and NGF-induced sprouting has been reported to underlie cancer bone pain and visceral pain. Using a human-like animal model we investigated the relationship between the structure and function of unmyelinated porcine nociceptors 3 weeks after intradermal NGF treatment. Axonal and sensory characteristics were studied by in vivo single-fiber electrophysiology and immunohistochemistry. C fibers recorded extracellularly were classified based on mechanical response and activity-dependent slowing (ADS) of conduction velocity. Intraepidermal nerve fiber (IENF) densities were assessed by immunohistochemistry in pigs and in human volunteers using the same NGF model. NGF increased conduction velocity and reduced ADS and propagation failure in mechano-insensitive nociceptors. The proportion of mechano-sensitive C nociceptors within NGF-treated skin areas increased from 45.1% (control) to 71% and their median mechanical thresholds decreased from 40 to 20 mN. After NGF application, the mechanical receptive fields of nociceptors increased from 25 to 43 mm(2). At the structural level, however, IENF density was not increased by NGF. In conclusion, intradermal NGF induces long-lasting axonal and mechanical sensitization in porcine C nociceptors that corresponds to hyperalgesia observed in humans. Sensitization is not accompanied by increased IENF density, suggesting that NGF-induced hyperalgesia might not depend on changes in nerve fiber density but could be linked to the recruitment of previously silent nociceptors.", "author" : [ { "dropping-particle" : "", "family" : "Hirth", "given" : "M", "non-dropping-particle" : "", "parse-names" : false, "suffix" : "" }, { "dropping-particle" : "", "family" : "Rukwied", "given" : "R", "non-dropping-particle" : "", "parse-names" : false, "suffix" : "" }, { "dropping-particle" : "", "family" : "Gromann", "given" : "A", "non-dropping-particle" : "", "parse-names" : false, "suffix" : "" }, { "dropping-particle" : "", "family" : "Turnquist", "given" : "B", "non-dropping-particle" : "", "parse-names" : false, "suffix" : "" }, { "dropping-particle" : "", "family" : "Weinkauf", "given" : "B", "non-dropping-particle" : "", "parse-names" : false, "suffix" : "" }, { "dropping-particle" : "", "family" : "Francke", "given" : "K", "non-dropping-particle" : "", "parse-names" : false, "suffix" : "" }, { "dropping-particle" : "", "family" : "Albrecht", "given" : "P", "non-dropping-particle" : "", "parse-names" : false, "suffix" : "" }, { "dropping-particle" : "", "family" : "Rice", "given" : "F", "non-dropping-particle" : "", "parse-names" : false, "suffix" : "" }, { "dropping-particle" : "", "family" : "H\u00e4ggl\u00f6f", "given" : "B", "non-dropping-particle" : "", "parse-names" : false, "suffix" : "" }, { "dropping-particle" : "", "family" : "Ringkamp", "given" : "M", "non-dropping-particle" : "", "parse-names" : false, "suffix" : "" }, { "dropping-particle" : "", "family" : "Engelhardt", "given" : "M", "non-dropping-particle" : "", "parse-names" : false, "suffix" : "" }, { "dropping-particle" : "", "family" : "Schultz", "given" : "C", "non-dropping-particle" : "", "parse-names" : false, "suffix" : "" }, { "dropping-particle" : "", "family" : "Schmelz", "given" : "M", "non-dropping-particle" : "", "parse-names" : false, "suffix" : "" }, { "dropping-particle" : "", "family" : "Obreja", "given" : "O", "non-dropping-particle" : "", "parse-names" : false, "suffix" : "" } ], "container-title" : "Pain", "id" : "ITEM-1", "issue" : "11", "issued" : { "date-parts" : [ [ "2013" ] ] }, "page" : "2500-11", "title" : "Nerve growth factor induces sensitization of nociceptors without evidence for increased intraepidermal nerve fiber density", "type" : "article-journal", "volume" : "154" }, "uris" : [ "http://www.mendeley.com/documents/?uuid=d950d8f3-9b46-48db-9f0f-26cc3f72dcb0" ] } ], "mendeley" : { "formattedCitation" : "(348)", "plainTextFormattedCitation" : "(348)", "previouslyFormattedCitation" : "&lt;sup&gt;348&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348)</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NO</w:t>
            </w:r>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nox</w:t>
            </w:r>
            <w:proofErr w:type="spellEnd"/>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vdl1</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 xml:space="preserve">Human subject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Background: The vascular endothelium contributes to smooth muscle relaxation by tonic release of nitric oxide. To investigate the contribution of nitric oxide to human coronary epicardial and microvascular dilation during conditions of increasing myocardial oxygen requirements, we studied the effect of inhibiting nitric oxide synthesis with NG-monomethyl-L-arginine (L-NMMA) on the coronary vasodilation during cardiac pacing in patients with angiographically normal coronary arteries with and without multiple risk factors for coronary atherosclerosis. Methods and Results In 26 patients with angiographically normal or near-normal epicardial coronary arteries, metabolic vasodilation was assessed as a change in coronary vascular resistance and diameter during cardiac pacing (mean heart rate, 141 beats per minute). Endothelium-dependent vasodilation was estimated with intracoronary acetylcholine and endothelium-independent dilation with intracoronary sodium nitroprusside and adenosine. These measurements were repeated after 64 \u03bcmol/min intracoronary L-NMMA. At rest, L-NMMA produced a 16\u00b125% (mean\u00b1SD) increase in coronary vascular resistance (P&lt;.05) and an 11% reduction in distal epicardial coronary artery diameter (P&lt;.01), indicating tonic basal release of nitric oxide from human coronary epicardial vessels and microvessels. Significant inhibition of pacing-induced metabolic coronary vascular dilation occurred with L-NMMA, coronary vascular resistance was 38\u00b156% higher (P&lt;.03), and epicardial coronary dilation during control pacing (9\u00b113%) was converted to constriction after L-NMMA and pacing (\u22126\u00b19%, P&lt;.04). L-NMMA specifically inhibited endothelium-dependent vasodilation with acetylcholine (coronary vascular resistance was 72% higher [P&lt;.01]) but did not alter endothelium-independent dilation with sodium nitroprusside and adenosine. Nine patients had no major risk factors for atherosclerosis, defined as serum cholesterol &gt;240 mg/dL, hypertension, or diabetes. The remaining 17 patients with one or more of these risk factors had depressed microvascular vasodilation during cardiac pacing (coronary vascular resistance decreased by 13% versus 36% in those without risk factors, P&lt;.05). The inhibitory effect of L-NMMA on pacing-induced coronary epicardial and microvascular vasodilation was observed only in patients without risk factors, whereas those with risk factors had an insignificant change, indicating that nitric oxide contributes significantly to pacing-indu\u2026", "author" : [ { "dropping-particle" : "", "family" : "Quyyumi", "given" : "Arshed A.", "non-dropping-particle" : "", "parse-names" : false, "suffix" : "" }, { "dropping-particle" : "", "family" : "Dakak", "given" : "Nader", "non-dropping-particle" : "", "parse-names" : false, "suffix" : "" }, { "dropping-particle" : "", "family" : "Andrews", "given" : "Neil P.", "non-dropping-particle" : "", "parse-names" : false, "suffix" : "" }, { "dropping-particle" : "", "family" : "Gilligan", "given" : "David M.", "non-dropping-particle" : "", "parse-names" : false, "suffix" : "" }, { "dropping-particle" : "", "family" : "Panza", "given" : "Julio A.", "non-dropping-particle" : "", "parse-names" : false, "suffix" : "" }, { "dropping-particle" : "", "family" : "Cannon III", "given" : "Richard O. Cannon", "non-dropping-particle" : "", "parse-names" : false, "suffix" : "" } ], "container-title" : "Circulation", "id" : "ITEM-1", "issued" : { "date-parts" : [ [ "1995" ] ] }, "page" : "320-26", "title" : "Contribution of Nitric Oxide to Metabolic Coronary Vasodilation in the Human Heart", "type" : "article-journal", "volume" : "92" }, "uris" : [ "http://www.mendeley.com/documents/?uuid=929b1d9d-a701-40f7-9804-ffaa4589eee0" ] } ], "mendeley" : { "formattedCitation" : "(349)", "plainTextFormattedCitation" : "(349)", "previouslyFormattedCitation" : "&lt;sup&gt;349&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349)</w:t>
            </w:r>
            <w:r w:rsidRPr="00E901D6">
              <w:rPr>
                <w:rFonts w:ascii="Times New Roman" w:eastAsia="Times New Roman" w:hAnsi="Times New Roman" w:cs="Times New Roman"/>
                <w:color w:val="000000"/>
                <w:lang w:eastAsia="en-IN"/>
              </w:rPr>
              <w:fldChar w:fldCharType="end"/>
            </w:r>
            <w:r w:rsidRPr="00E901D6">
              <w:rPr>
                <w:rFonts w:ascii="Times New Roman" w:eastAsia="Times New Roman" w:hAnsi="Times New Roman" w:cs="Times New Roman"/>
                <w:color w:val="000000"/>
                <w:lang w:eastAsia="en-IN"/>
              </w:rPr>
              <w:t xml:space="preserve">; Human subject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DOI" : "10.1172/JCI117433", "ISSN" : "0021-9738", "PMID" : "8083357", "abstract" : "The purpose of this study was to examine whether insulin's effect to vasodilate skeletal muscle vasculature is mediated by endothelium-derived nitric oxide (EDNO). N-monomethyl-L-arginine (L-NMMA), a specific inhibitor of NO synthase, was administered directly into the femoral artery of normal subjects at a dose of 16 mg/min and leg blood flow (LBF) was measured during an infusion of saline (NS) or during a euglycemic hyperinsulinemic clamp (HIC) designed to approximately double LBF. In response to the intrafemoral artery infusion of L-NMMA, LBF decreased from 0.296 +/- 0.032 to 0.235 +/- 0.022 liters/min during NS and from 0.479 +/- 0.118 to 0.266 +/- 0.052 liters/min during HIC, P &lt; 0.03. The proportion of NO-dependent LBF during NS and HIC was approximately 20% and approximately 40%, respectively, P &lt; 0.003 (NS vs. HIC). To elucidate whether insulin increases EDNO synthesis/release or EDNO action, vasodilative responses to graded intrafemoral artery infusions of the endothelium-dependent vasodilator methacholine chloride (MCh) or the endothelium-independent vasodilator sodium nitroprusside (SNP) were studied in normal subjects during either NS or HIC. LBF increments in response to intrafemoral artery infusions of MCh but not SNP were augmented during HIC versus NS, P &lt; 0.03. In summary, insulin-mediated vasodilation is EDNO dependent. Insulin vasodilation of skeletal muscle vasculature most likely occurs via increasing EDNO synthesis/release. Thus, insulin appears to be a novel modulator of the EDNO system.", "author" : [ { "dropping-particle" : "", "family" : "Steinberg", "given" : "H O", "non-dropping-particle" : "", "parse-names" : false, "suffix" : "" }, { "dropping-particle" : "", "family" : "Brechtel", "given" : "G", "non-dropping-particle" : "", "parse-names" : false, "suffix" : "" }, { "dropping-particle" : "", "family" : "Johnson", "given" : "a", "non-dropping-particle" : "", "parse-names" : false, "suffix" : "" }, { "dropping-particle" : "", "family" : "Fineberg", "given" : "N", "non-dropping-particle" : "", "parse-names" : false, "suffix" : "" }, { "dropping-particle" : "", "family" : "Baron", "given" : "a D", "non-dropping-particle" : "", "parse-names" : false, "suffix" : "" } ], "container-title" : "The Journal of clinical investigation", "id" : "ITEM-1", "issue" : "3", "issued" : { "date-parts" : [ [ "1994", "9" ] ] }, "page" : "1172-9", "title" : "Insulin-mediated skeletal muscle vasodilation is nitric oxide dependent. A novel action of insulin to increase nitric oxide release.", "type" : "article-journal", "volume" : "94" }, "uris" : [ "http://www.mendeley.com/documents/?uuid=8de62f48-5ef9-4508-8d51-15cf8689da2e" ] } ], "mendeley" : { "formattedCitation" : "(277)", "plainTextFormattedCitation" : "(277)", "previouslyFormattedCitation" : "&lt;sup&gt;277&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277)</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NO</w:t>
            </w:r>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nox</w:t>
            </w:r>
            <w:proofErr w:type="spellEnd"/>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ang1</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 xml:space="preserve">Mice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A role for nitric oxide (NO) in wound healing has been proposed; however, the absolute requirement of NO for wound healing in vivo and the contribution of endothelial NO synthase (eNOS) have not been determined. Experiments were carried out using eNOS gene knockout (KO) mice to determine the requirement for eNOS on wound closure and wound strength. Excisional wound closure was signi\ufb01cantly delayed in the eNOS KO mice (29.4 6 2.2 days) compared with wild-type (WT) controls (20.2 6 0.4 days). At 10 days, incisional wound tensile strength demonstrated a 38% reduction in the eNOS KO mice. Because effective wound repair requires growth factor-stimulated angiogenesis, in vitro and in vivo angiogen- esis assays were performed in the mice to assess the effects of eNOS de\ufb01ciency on angiogenesis. Endothelial cell sprouting assays con\ufb01rmed in vitro that eNOS is required for proper endothelial cell migration, proliferation, and differentiation. Aortic segments harvested fromeNOS KOmice cultured with Matrigel demonstrated a signi\ufb01cant reduction in endothelial cell sprouting and [3H]thymidine incorporation compared with WT mice at 5 days. Capillary ingrowth into subcutane- ously implanted Matrigel plugs was signi\ufb01cantly reduced in eNOS KO mice (2.67 6 0.33 vessels/plug) compared with WT mice (10.17 6 0.79 vessels/plug). These results clearly show that eNOS plays a signi\ufb01cant role in facilitating wound repair and growth factor-stimulated angiogenesis", "author" : [ { "dropping-particle" : "", "family" : "Lee", "given" : "Paul C", "non-dropping-particle" : "", "parse-names" : false, "suffix" : "" }, { "dropping-particle" : "", "family" : "Salyapongse", "given" : "A Neil", "non-dropping-particle" : "", "parse-names" : false, "suffix" : "" }, { "dropping-particle" : "", "family" : "Bragdon", "given" : "Gwynne A", "non-dropping-particle" : "", "parse-names" : false, "suffix" : "" }, { "dropping-particle" : "", "family" : "Shears II", "given" : "Larry L", "non-dropping-particle" : "", "parse-names" : false, "suffix" : "" }, { "dropping-particle" : "", "family" : "Watkins", "given" : "Simon C", "non-dropping-particle" : "", "parse-names" : false, "suffix" : "" }, { "dropping-particle" : "", "family" : "Edington", "given" : "Howard D J", "non-dropping-particle" : "", "parse-names" : false, "suffix" : "" }, { "dropping-particle" : "", "family" : "Billiar", "given" : "Timothy R", "non-dropping-particle" : "", "parse-names" : false, "suffix" : "" } ], "container-title" : "American Journal of Physiology - Heart and Circulatory Physiology", "id" : "ITEM-1", "issued" : { "date-parts" : [ [ "1999" ] ] }, "page" : "H1600-08", "title" : "Impaired wound healing and angiogenesis in eNOS-deficient mice", "type" : "article-journal", "volume" : "277" }, "uris" : [ "http://www.mendeley.com/documents/?uuid=c7d184f7-5008-4bc7-99a2-404b31115c4a" ] } ], "mendeley" : { "formattedCitation" : "(350)", "plainTextFormattedCitation" : "(350)", "previouslyFormattedCitation" : "&lt;sup&gt;350&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350)</w:t>
            </w:r>
            <w:r w:rsidRPr="00E901D6">
              <w:rPr>
                <w:rFonts w:ascii="Times New Roman" w:eastAsia="Times New Roman" w:hAnsi="Times New Roman" w:cs="Times New Roman"/>
                <w:color w:val="000000"/>
                <w:lang w:eastAsia="en-IN"/>
              </w:rPr>
              <w:fldChar w:fldCharType="end"/>
            </w:r>
            <w:r w:rsidRPr="00E901D6">
              <w:rPr>
                <w:rFonts w:ascii="Times New Roman" w:eastAsia="Times New Roman" w:hAnsi="Times New Roman" w:cs="Times New Roman"/>
                <w:color w:val="000000"/>
                <w:lang w:eastAsia="en-IN"/>
              </w:rPr>
              <w:t xml:space="preserve">; Mice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Nitric oxide (NO) plays a critical role in vascular endothelial growth factor (VEGF)-induced angiogenesis and vascular hyperpermeability. However, the relative contribution of different NO synthase (NOS) isoforms to these processes is not known. Here, we evaluated the relative contributions of endothelial and inducible NOS (eNOS and iNOS, respectively) to angiogenesis and permeability of VEGF-induced angiogenic vessels. The contribution of eNOS was assessed by using an eNOS-de\ufb01cient mouse, and iNOS contribution was assessed by using a selective inhibitor [L-N6 -(1-iminoethyl) lysine, L-NIL] and an iNOS-de\ufb01cient mouse. Angiogenesis was induced by VEGF in type I collagen gels placed in the mouse cranial window. Angiogenesis, vessel diameter, blood \ufb02ow rate, and vascular permeability were proportional to NO levels measured with microelectrodes: Wild-type (WT) &gt; WT with L-NIL or iNOS2/2 &gt; eNOS2/2 &gt; eNOS2/2 with L-NIL. The role of NOS in VEGF-induced acute vascular permeability increase in quiescent vessels also was determined by using eNOS- and iNOS-de\ufb01cient mice. VEGF superfusion signi\ufb01cantly increased permeability in both WT and iNOS2/2 mice but not in eNOS2/2 mice. These \ufb01ndings suggest that eNOS plays a predominant role in VEGF-induced angiogenesis and vascular permeability. Thus, selective modulation of eNOS activity is a promising strategy for altering angiogenesis and vascular permeability in vivo.", "author" : [ { "dropping-particle" : "", "family" : "Fukumura", "given" : "Dai", "non-dropping-particle" : "", "parse-names" : false, "suffix" : "" }, { "dropping-particle" : "", "family" : "Gohongi", "given" : "Takeshi", "non-dropping-particle" : "", "parse-names" : false, "suffix" : "" }, { "dropping-particle" : "", "family" : "Kadambi", "given" : "Ananth", "non-dropping-particle" : "", "parse-names" : false, "suffix" : "" }, { "dropping-particle" : "", "family" : "Izumi", "given" : "Yotaro", "non-dropping-particle" : "", "parse-names" : false, "suffix" : "" }, { "dropping-particle" : "", "family" : "Ang", "given" : "Jennifer", "non-dropping-particle" : "", "parse-names" : false, "suffix" : "" }, { "dropping-particle" : "", "family" : "Yun", "given" : "Chae-ok", "non-dropping-particle" : "", "parse-names" : false, "suffix" : "" }, { "dropping-particle" : "", "family" : "Buerk", "given" : "Donald G", "non-dropping-particle" : "", "parse-names" : false, "suffix" : "" }, { "dropping-particle" : "", "family" : "Huang", "given" : "Paul L", "non-dropping-particle" : "", "parse-names" : false, "suffix" : "" }, { "dropping-particle" : "", "family" : "Jain", "given" : "Rakesh K", "non-dropping-particle" : "", "parse-names" : false, "suffix" : "" } ], "container-title" : "Proceedings of the National Academy of Sciences of the United States of America", "id" : "ITEM-1", "issue" : "5", "issued" : { "date-parts" : [ [ "2001" ] ] }, "page" : "2604-9", "title" : "Predominant role of endothelial nitric oxide synthase in vascular endothelial growth factor-induced angiogenesis and vascular permeability", "type" : "article-journal", "volume" : "98" }, "uris" : [ "http://www.mendeley.com/documents/?uuid=32880410-28ba-40a4-b6e8-66394190d139" ] } ], "mendeley" : { "formattedCitation" : "(262)", "plainTextFormattedCitation" : "(262)", "previouslyFormattedCitation" : "&lt;sup&gt;262&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262)</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NO</w:t>
            </w:r>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nox</w:t>
            </w:r>
            <w:proofErr w:type="spellEnd"/>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nep0</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Wistar</w:t>
            </w:r>
            <w:proofErr w:type="spellEnd"/>
            <w:r w:rsidRPr="00E901D6">
              <w:rPr>
                <w:rFonts w:ascii="Times New Roman" w:eastAsia="Times New Roman" w:hAnsi="Times New Roman" w:cs="Times New Roman"/>
                <w:color w:val="000000"/>
                <w:lang w:eastAsia="en-IN"/>
              </w:rPr>
              <w:t xml:space="preserve"> rat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ISSN" : "0027-8424", "PMID" : "7479983", "abstract" : "Previous research indicates that norepinephrine and dopamine stimulate release of luteinizing hormone (LH)-releasing hormone (LHRH), which then reaches the adenohypophysis via the hypophyseal portal vessels to release LH. Norepinephrine exerts its effect via alpha 1-adrenergic receptors, which stimulate the release of nitric oxide (NO) from nitricoxidergic (NOergic) neurons in the medial basal hypothalamus (MBH). The NO activates guanylate cyclase and cyclooxygenase, thereby inducing release of LHRH into the hypophyseal portal vessels. We tested the hypothesis that these two catecholamines modulate NO release by local feedback. MBH explants were incubated in the presence of sodium nitroprusside (NP), a releaser of NO, and the effect on release of catecholamines was determined. NP inhibited release of norepinephrine. Basal release was increased by incubation of the tissue with the NO scavenger hemoglobin (20 micrograms/ml). Hemoglobin also blocked the inhibitory effect of NP. In the presence of high-potassium (40 mM) medium to depolarize cell membranes, norepinephrine release was increased by a factor of 3, and this was significantly inhibited by NP. Hemoglobin again produced a further increase in norepinephrine release and also blocked the action of NP. When constitutive NO synthase was inhibited by the competitive inhibitor NG-monomethyl-L-arginine (NMMA) at 300 microM, basal release of norepinephrine was increased, as was potassium-evoked release, and this was associated in the latter instance with a decrease in tissue concentration, presumably because synthesis did not keep up with the increased release in the presence of NMMA. The results were very similar with dopamine, except that reduction of potassium-evoked dopamine release by NP was not significant. However, the increase following incubation with hemoglobin was significant, and hemoglobin, when incubated with NP, caused a significant elevation in dopamine release above that with NP alone. In this case, NP increased tissue concentration of dopamine along with inhibiting release, suggesting that synthesis continued, thereby raising the tissue concentration in the face of diminished release. When the tissue was incubated with NP plus hemoglobin, which caused an increase in release above that obtained with NP alone, the tissue concentration decreased significantly compared with that in the absence of hemoglobin, indicating that, with increased release, release exceeded synthesis, causing a fall in\u2026", "author" : [ { "dropping-particle" : "", "family" : "Seilicovich", "given" : "Adriana", "non-dropping-particle" : "", "parse-names" : false, "suffix" : "" }, { "dropping-particle" : "", "family" : "Lasaga", "given" : "Mercedes", "non-dropping-particle" : "", "parse-names" : false, "suffix" : "" }, { "dropping-particle" : "", "family" : "Befumo", "given" : "Marcelo", "non-dropping-particle" : "", "parse-names" : false, "suffix" : "" }, { "dropping-particle" : "", "family" : "Duvilanski", "given" : "Beatriz H.", "non-dropping-particle" : "", "parse-names" : false, "suffix" : "" }, { "dropping-particle" : "", "family" : "Carmen Diaz", "given" : "Maria", "non-dropping-particle" : "del", "parse-names" : false, "suffix" : "" }, { "dropping-particle" : "", "family" : "Rettori", "given" : "Valeria", "non-dropping-particle" : "", "parse-names" : false, "suffix" : "" }, { "dropping-particle" : "", "family" : "McCann", "given" : "S. M.", "non-dropping-particle" : "", "parse-names" : false, "suffix" : "" } ], "container-title" : "Proceedings of the National Academy of Sciences of the United States of America", "id" : "ITEM-1", "issue" : "24", "issued" : { "date-parts" : [ [ "1995", "11", "21" ] ] }, "page" : "11299-302", "title" : "Nitric oxide inhibits the release of norepinephrine and dopamine from the medial basal hypothalamus of the rat.", "type" : "article-journal", "volume" : "92" }, "uris" : [ "http://www.mendeley.com/documents/?uuid=e7f5b981-0eaf-421f-af5f-9c8b59ef1b51" ] } ], "mendeley" : { "formattedCitation" : "(351)", "plainTextFormattedCitation" : "(351)", "previouslyFormattedCitation" : "&lt;sup&gt;351&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351)</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NO</w:t>
            </w:r>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nox</w:t>
            </w:r>
            <w:proofErr w:type="spellEnd"/>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dop0</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Wistar</w:t>
            </w:r>
            <w:proofErr w:type="spellEnd"/>
            <w:r w:rsidRPr="00E901D6">
              <w:rPr>
                <w:rFonts w:ascii="Times New Roman" w:eastAsia="Times New Roman" w:hAnsi="Times New Roman" w:cs="Times New Roman"/>
                <w:color w:val="000000"/>
                <w:lang w:eastAsia="en-IN"/>
              </w:rPr>
              <w:t xml:space="preserve"> rat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ISSN" : "0027-8424", "PMID" : "7479983", "abstract" : "Previous research indicates that norepinephrine and dopamine stimulate release of luteinizing hormone (LH)-releasing hormone (LHRH), which then reaches the adenohypophysis via the hypophyseal portal vessels to release LH. Norepinephrine exerts its effect via alpha 1-adrenergic receptors, which stimulate the release of nitric oxide (NO) from nitricoxidergic (NOergic) neurons in the medial basal hypothalamus (MBH). The NO activates guanylate cyclase and cyclooxygenase, thereby inducing release of LHRH into the hypophyseal portal vessels. We tested the hypothesis that these two catecholamines modulate NO release by local feedback. MBH explants were incubated in the presence of sodium nitroprusside (NP), a releaser of NO, and the effect on release of catecholamines was determined. NP inhibited release of norepinephrine. Basal release was increased by incubation of the tissue with the NO scavenger hemoglobin (20 micrograms/ml). Hemoglobin also blocked the inhibitory effect of NP. In the presence of high-potassium (40 mM) medium to depolarize cell membranes, norepinephrine release was increased by a factor of 3, and this was significantly inhibited by NP. Hemoglobin again produced a further increase in norepinephrine release and also blocked the action of NP. When constitutive NO synthase was inhibited by the competitive inhibitor NG-monomethyl-L-arginine (NMMA) at 300 microM, basal release of norepinephrine was increased, as was potassium-evoked release, and this was associated in the latter instance with a decrease in tissue concentration, presumably because synthesis did not keep up with the increased release in the presence of NMMA. The results were very similar with dopamine, except that reduction of potassium-evoked dopamine release by NP was not significant. However, the increase following incubation with hemoglobin was significant, and hemoglobin, when incubated with NP, caused a significant elevation in dopamine release above that with NP alone. In this case, NP increased tissue concentration of dopamine along with inhibiting release, suggesting that synthesis continued, thereby raising the tissue concentration in the face of diminished release. When the tissue was incubated with NP plus hemoglobin, which caused an increase in release above that obtained with NP alone, the tissue concentration decreased significantly compared with that in the absence of hemoglobin, indicating that, with increased release, release exceeded synthesis, causing a fall in\u2026", "author" : [ { "dropping-particle" : "", "family" : "Seilicovich", "given" : "Adriana", "non-dropping-particle" : "", "parse-names" : false, "suffix" : "" }, { "dropping-particle" : "", "family" : "Lasaga", "given" : "Mercedes", "non-dropping-particle" : "", "parse-names" : false, "suffix" : "" }, { "dropping-particle" : "", "family" : "Befumo", "given" : "Marcelo", "non-dropping-particle" : "", "parse-names" : false, "suffix" : "" }, { "dropping-particle" : "", "family" : "Duvilanski", "given" : "Beatriz H.", "non-dropping-particle" : "", "parse-names" : false, "suffix" : "" }, { "dropping-particle" : "", "family" : "Carmen Diaz", "given" : "Maria", "non-dropping-particle" : "del", "parse-names" : false, "suffix" : "" }, { "dropping-particle" : "", "family" : "Rettori", "given" : "Valeria", "non-dropping-particle" : "", "parse-names" : false, "suffix" : "" }, { "dropping-particle" : "", "family" : "McCann", "given" : "S. M.", "non-dropping-particle" : "", "parse-names" : false, "suffix" : "" } ], "container-title" : "Proceedings of the National Academy of Sciences of the United States of America", "id" : "ITEM-1", "issue" : "24", "issued" : { "date-parts" : [ [ "1995", "11", "21" ] ] }, "page" : "11299-302", "title" : "Nitric oxide inhibits the release of norepinephrine and dopamine from the medial basal hypothalamus of the rat.", "type" : "article-journal", "volume" : "92" }, "uris" : [ "http://www.mendeley.com/documents/?uuid=e7f5b981-0eaf-421f-af5f-9c8b59ef1b51" ] } ], "mendeley" : { "formattedCitation" : "(351)", "plainTextFormattedCitation" : "(351)", "previouslyFormattedCitation" : "&lt;sup&gt;351&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351)</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NO</w:t>
            </w:r>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nox</w:t>
            </w:r>
            <w:proofErr w:type="spellEnd"/>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agr1</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w:t>
            </w: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 xml:space="preserve">Mice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Male mice with targeted deletion of the gene encoding the neuronal isoform of nitric oxide synthase (nNOS(-/-)) display increased aggressive behavior compared with wild-type (WT) mice. Specific pharmacological inhibition of nNOS with 7-nitroindazole also augments aggressive behavior. We report here that male mice with targeted deletion of the gene encoding endothelial NOS (eNOS(-/-)) display dramatic reductions in aggression. The effects are selective, because an extensive battery of behavioral tests reveals no other deficits. In the resident-intruder model of aggression, resident eNOS(-/-) males show virtually no aggression. Latency for aggression onset is 25-30 times longer in eNOS(-/-) males compared with WT males in the rare instances of aggressive behaviors. Similarly, a striking lack of aggression is noted in tests of aggression among groups of four mice monitored in neutral cages. Although eNOS(-/-) mice are hypertensive ( approximately 14 mmHg blood pressure elevation), hypertension does not appear responsible for the diminished aggression. Reduction of hypertension with hydralazine does not change the prevalence of aggression in eNOS(-/-) mice. Extensive examination of brains from eNOS(-/-) male mice reveals no obvious neural damage from chronic hypertension. In situ hybridization in WT animals reveals eNOS mRNA in the brain associated exclusively with blood vessels and no neuronal localizations. Accordingly, vascular eNOS in the brain appears capable of influencing behavior with considerable selectivity.", "author" : [ { "dropping-particle" : "", "family" : "Demas", "given" : "Gregory E", "non-dropping-particle" : "", "parse-names" : false, "suffix" : "" }, { "dropping-particle" : "", "family" : "Kriegsfeld", "given" : "Lance J", "non-dropping-particle" : "", "parse-names" : false, "suffix" : "" }, { "dropping-particle" : "", "family" : "Blackshaw", "given" : "Seth", "non-dropping-particle" : "", "parse-names" : false, "suffix" : "" }, { "dropping-particle" : "", "family" : "Huang", "given" : "Paul", "non-dropping-particle" : "", "parse-names" : false, "suffix" : "" }, { "dropping-particle" : "", "family" : "Gammie", "given" : "Stephen C", "non-dropping-particle" : "", "parse-names" : false, "suffix" : "" }, { "dropping-particle" : "", "family" : "Nelson", "given" : "Randy J", "non-dropping-particle" : "", "parse-names" : false, "suffix" : "" }, { "dropping-particle" : "", "family" : "Snyder", "given" : "Solomon H", "non-dropping-particle" : "", "parse-names" : false, "suffix" : "" } ], "container-title" : "The Journal of Neuroscience", "id" : "ITEM-1", "issue" : "19", "issued" : { "date-parts" : [ [ "1999" ] ] }, "page" : "2-6", "title" : "Elimination of Aggressive Behavior in Male Mice Lacking Endothelial Nitric Oxide Synthase", "type" : "article-journal", "volume" : "19" }, "uris" : [ "http://www.mendeley.com/documents/?uuid=0c421e4c-f282-4f23-9ca6-52be1ab96ef3" ] } ], "mendeley" : { "formattedCitation" : "(352)", "plainTextFormattedCitation" : "(352)", "previouslyFormattedCitation" : "&lt;sup&gt;352&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352)</w:t>
            </w:r>
            <w:r w:rsidRPr="00E901D6">
              <w:rPr>
                <w:rFonts w:ascii="Times New Roman" w:eastAsia="Times New Roman" w:hAnsi="Times New Roman" w:cs="Times New Roman"/>
                <w:color w:val="000000"/>
                <w:lang w:eastAsia="en-IN"/>
              </w:rPr>
              <w:fldChar w:fldCharType="end"/>
            </w:r>
            <w:r w:rsidRPr="00E901D6">
              <w:rPr>
                <w:rFonts w:ascii="Times New Roman" w:eastAsia="Times New Roman" w:hAnsi="Times New Roman" w:cs="Times New Roman"/>
                <w:color w:val="000000"/>
                <w:lang w:eastAsia="en-IN"/>
              </w:rPr>
              <w:t xml:space="preserve">; Mice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ISSN" : "1529-2401", "PMID" : "10479702", "abstract" : "Lactating females express rapid extremes in behavior, ranging from gentle nurturance toward offspring to fiercely protective aggression against intruders. Although males often behave aggressively against intruders, female rodents usually express aggression only when rearing and protecting pups. Nitric oxide (NO) inhibits male aggression; however, its role in maternal aggression is unknown. In the present study, female mice with targeted disruption of the neuronal nitric oxide synthase gene (nNOS-/-) displayed significant deficits in maternal aggression relative to wild-type (WT) mice in terms of percentage displaying aggression, the average number of attacks against a male intruder, and the total time spent attacking the male intruder. The nNOS-/- mice displayed normal pup retrieval behavior. Because the specific deficits in maternal aggression in the nNOS-/- mice suggested a possible role for NO in maternal aggression, we combined behavioral testing of WT mice with immunohistochemistry for citrulline, an indirect marker of NO synthesis, to examine indirectly NO synthesis during maternal aggression. A significant increase in the number of citrulline-positive cells was identified in the medial preoptic nucleus, the suprachiasmatic nucleus, and the subparaventricular zone regions of the hypothalamus in aggressive lactating females relative to control mice. In other regions of the brain, no changes in the number of citrulline-positive cells were observed across either groups or treatments. These results provide two indirect lines of evidence that NO release is associated with maternal aggression.", "author" : [ { "dropping-particle" : "", "family" : "Gammie", "given" : "S C", "non-dropping-particle" : "", "parse-names" : false, "suffix" : "" }, { "dropping-particle" : "", "family" : "Nelson", "given" : "R J", "non-dropping-particle" : "", "parse-names" : false, "suffix" : "" } ], "container-title" : "The Journal of neuroscience : the official journal of the Society for Neuroscience", "id" : "ITEM-1", "issue" : "18", "issued" : { "date-parts" : [ [ "1999", "9", "15" ] ] }, "page" : "8027-35", "title" : "Maternal aggression is reduced in neuronal nitric oxide synthase-deficient mice.", "type" : "article-journal", "volume" : "19" }, "uris" : [ "http://www.mendeley.com/documents/?uuid=75976027-8c70-4adc-a1f2-c6cd5f1f06c6" ] } ], "mendeley" : { "formattedCitation" : "(353)", "plainTextFormattedCitation" : "(353)", "previouslyFormattedCitation" : "&lt;sup&gt;353&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353)</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NO</w:t>
            </w:r>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nox</w:t>
            </w:r>
            <w:proofErr w:type="spellEnd"/>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agr0</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w:t>
            </w: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 xml:space="preserve">Mice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DOI" : "10.1073/pnas.031487198", "ISSN" : "0027-8424", "PMID" : "11158630", "abstract" : "Genetically engineered mice with targeted disruption of the neuronal nitric oxide synthase (nNOS) gene established the inhibitory role of nitric oxide (NO) in male impulsive aggressive behavior. This was later confirmed by using selective nNOS inhibitors in male wild-type mice. The molecular mechanisms accounting for the aggressive behavior caused by the lack of neuronally derived NO is not known. Recent studies suggest that central serotonergic neuronal circuits and particularly 5-HT(1A) and 5-HT(1B) receptors play a prominent role in the regulation of aggression. Accordingly, we investigated whether the aggressiveness caused by the lack of nNOS might be because of alterations in serotonergic function. We now demonstrate that the excessive aggressiveness and impulsiveness of nNOS knockout mice is caused by selective decrements in serotonin (5-HT) turnover and deficient 5-HT(1A) and 5-HT(1B) receptor function in brain regions regulating emotion. These results indicate an important role for NO in normal brain 5-HT function and may have significant implications for the treatment of psychiatric disorders characterized by aggressiveness and impulsivity.", "author" : [ { "dropping-particle" : "", "family" : "Chiavegatto", "given" : "Silvana", "non-dropping-particle" : "", "parse-names" : false, "suffix" : "" }, { "dropping-particle" : "", "family" : "Dawson", "given" : "Valina L.", "non-dropping-particle" : "", "parse-names" : false, "suffix" : "" }, { "dropping-particle" : "", "family" : "Mamounas", "given" : "Laura A.", "non-dropping-particle" : "", "parse-names" : false, "suffix" : "" }, { "dropping-particle" : "", "family" : "Koliatsos", "given" : "Vassilis E.", "non-dropping-particle" : "", "parse-names" : false, "suffix" : "" }, { "dropping-particle" : "", "family" : "Dawson", "given" : "Ted M.", "non-dropping-particle" : "", "parse-names" : false, "suffix" : "" }, { "dropping-particle" : "", "family" : "Nelson", "given" : "Randy J.", "non-dropping-particle" : "", "parse-names" : false, "suffix" : "" } ], "container-title" : "Proceedings of the National Academy of Sciences of the United States of America", "id" : "ITEM-1", "issue" : "3", "issued" : { "date-parts" : [ [ "2001", "1", "30" ] ] }, "page" : "1277-81", "title" : "Brain serotonin dysfunction accounts for aggression in male mice lacking neuronal nitric oxide synthase.", "type" : "article-journal", "volume" : "98" }, "uris" : [ "http://www.mendeley.com/documents/?uuid=ae98fc65-7b16-41e3-9440-022e25f8a506" ] } ], "mendeley" : { "formattedCitation" : "(354)", "plainTextFormattedCitation" : "(354)", "previouslyFormattedCitation" : "&lt;sup&gt;354&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354)</w:t>
            </w:r>
            <w:r w:rsidRPr="00E901D6">
              <w:rPr>
                <w:rFonts w:ascii="Times New Roman" w:eastAsia="Times New Roman" w:hAnsi="Times New Roman" w:cs="Times New Roman"/>
                <w:color w:val="000000"/>
                <w:lang w:eastAsia="en-IN"/>
              </w:rPr>
              <w:fldChar w:fldCharType="end"/>
            </w:r>
            <w:r w:rsidRPr="00E901D6">
              <w:rPr>
                <w:rFonts w:ascii="Times New Roman" w:eastAsia="Times New Roman" w:hAnsi="Times New Roman" w:cs="Times New Roman"/>
                <w:color w:val="000000"/>
                <w:lang w:eastAsia="en-IN"/>
              </w:rPr>
              <w:t xml:space="preserve">; Mice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Nitric oxide acts as a neural messenger in both the central and peripheral nervous systems. Mice with targeted disruption of the neuronal isoform of nitric oxide synthase (nNOS - / -) are extremely aggressive relative to wild-type (WT) mice. Male nNOS - / - mice exhibit an increase in the number and duration of aggressive encounters compared to WT animals when tested in a variety of paradigms used to test rodent aggression. This inappropriate aggressive behavior has only been observed in male nNOS - /- mice; nNOS - /- females, like female WT mice, exhibit little or no aggression. The present study sought to test the dependence of increased aggressive behavior in nNOS - / - males on testosterone. Intact nNOS - / - males exhibited elevated levels of aggression relative to intact WT males. Castration reduced aggression in both WT and nNOS - /- males to equivalent low levels. Testosterone replacement restored aggression to precastration levels in both genotypes. These data provide evidence that increased aggressive behavior of nNOS - /- mice, like aggression in WT mice, is testosterone-dependent.", "author" : [ { "dropping-particle" : "", "family" : "Kriegsfeld", "given" : "Lance J", "non-dropping-particle" : "", "parse-names" : false, "suffix" : "" }, { "dropping-particle" : "", "family" : "Dawson", "given" : "Ted M", "non-dropping-particle" : "", "parse-names" : false, "suffix" : "" }, { "dropping-particle" : "", "family" : "Dawson", "given" : "Valina L", "non-dropping-particle" : "", "parse-names" : false, "suffix" : "" }, { "dropping-particle" : "", "family" : "Nelson", "given" : "Randy J", "non-dropping-particle" : "", "parse-names" : false, "suffix" : "" }, { "dropping-particle" : "", "family" : "Snyder", "given" : "Solomon H", "non-dropping-particle" : "", "parse-names" : false, "suffix" : "" } ], "container-title" : "Brain Research", "id" : "ITEM-1", "issue" : "1", "issued" : { "date-parts" : [ [ "1997" ] ] }, "page" : "66-70", "title" : "Aggressive behavior in male mice lacking the gene for neuronal nitric oxide synthase requires testosterone.", "type" : "article-journal", "volume" : "769" }, "uris" : [ "http://www.mendeley.com/documents/?uuid=03f6f903-2594-4e55-a2d0-738c3fd2e763" ] } ], "mendeley" : { "formattedCitation" : "(355)", "plainTextFormattedCitation" : "(355)", "previouslyFormattedCitation" : "&lt;sup&gt;355&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355)</w:t>
            </w:r>
            <w:r w:rsidRPr="00E901D6">
              <w:rPr>
                <w:rFonts w:ascii="Times New Roman" w:eastAsia="Times New Roman" w:hAnsi="Times New Roman" w:cs="Times New Roman"/>
                <w:color w:val="000000"/>
                <w:lang w:eastAsia="en-IN"/>
              </w:rPr>
              <w:fldChar w:fldCharType="end"/>
            </w:r>
            <w:r w:rsidRPr="00E901D6">
              <w:rPr>
                <w:rFonts w:ascii="Times New Roman" w:eastAsia="Times New Roman" w:hAnsi="Times New Roman" w:cs="Times New Roman"/>
                <w:color w:val="000000"/>
                <w:lang w:eastAsia="en-IN"/>
              </w:rPr>
              <w:t xml:space="preserve">; Mice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ISBN" : "4109553024", "ISSN" : "1076-1551", "PMID" : "9323712", "abstract" : "BACKGROUND: Mice with targeted disruption of the gene for the neuronal isoform of nitric oxide synthase (nNOS) display exaggerated aggression. Behavioral studies of mice with targeted gene deletions suffer from the criticism that the gene product is missing not only during the assessment period but also throughout development when critical processes, including activation of compensatory mechanisms, may be affected. To address this criticism, we have assessed aggressive behavior in mice treated with a specific pharmacological inhibitor of nNOS. MATERIALS AND METHODS: Aggressive behavior, as well as brain citrulline levels, were monitored in adult male mice after treatment with a specific nNOS inhibitor, 7-nitroindazole (7-NI) (50 mg/kg i.p.), which is known to reduce NOS activity in brain homogenates by &gt; 90%. As controls, animals were treated with a related indazole, 3-indazolinone (3-I) (50 mg/kg i.p.) that does not affect nNOS or with on oil vehicle. RESULTS: Mice treated with 7-NI displayed substantially increased aggression as compared with oil- or 3-I-injected animals when tested in two different models of aggression. Drug treatment did not affect nonspecific locomotor activities or body temperature. Immunohistochemical staining for citrulline in the brain revealed a dramatic reduction in 7-NI-treated animals. CONCLUSIONS: 7-NI augmented aggression in WT mice to levels displayed by nNOS- mice, strongly implying that nNOS is a major mediator of aggression. NOS inhibitors may have therapeutic roles in inflammatory, cardiovascular, and neurologic diseases. The substantial aggressive behavior soon after administration of an nNOS inhibitor raises concerns about adverse behavioral sequelae of such pharmacological agents.", "author" : [ { "dropping-particle" : "", "family" : "Demas", "given" : "G E", "non-dropping-particle" : "", "parse-names" : false, "suffix" : "" }, { "dropping-particle" : "", "family" : "Eliasson", "given" : "M J", "non-dropping-particle" : "", "parse-names" : false, "suffix" : "" }, { "dropping-particle" : "", "family" : "Dawson", "given" : "T M", "non-dropping-particle" : "", "parse-names" : false, "suffix" : "" }, { "dropping-particle" : "", "family" : "Dawson", "given" : "V L", "non-dropping-particle" : "", "parse-names" : false, "suffix" : "" }, { "dropping-particle" : "", "family" : "Kriegsfeld", "given" : "L J", "non-dropping-particle" : "", "parse-names" : false, "suffix" : "" }, { "dropping-particle" : "", "family" : "Nelson", "given" : "R J", "non-dropping-particle" : "", "parse-names" : false, "suffix" : "" }, { "dropping-particle" : "", "family" : "Snyder", "given" : "S H", "non-dropping-particle" : "", "parse-names" : false, "suffix" : "" } ], "container-title" : "Molecular medicine (Cambridge, Mass.)", "id" : "ITEM-1", "issue" : "9", "issued" : { "date-parts" : [ [ "1997", "9" ] ] }, "page" : "610-6", "title" : "Inhibition of neuronal nitric oxide synthase increases aggressive behavior in mice.", "type" : "article-journal", "volume" : "3" }, "uris" : [ "http://www.mendeley.com/documents/?uuid=6d788b39-89fc-469e-91df-9563717d8578" ] } ], "mendeley" : { "formattedCitation" : "(356)", "plainTextFormattedCitation" : "(356)", "previouslyFormattedCitation" : "&lt;sup&gt;356&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356)</w:t>
            </w:r>
            <w:r w:rsidRPr="00E901D6">
              <w:rPr>
                <w:rFonts w:ascii="Times New Roman" w:eastAsia="Times New Roman" w:hAnsi="Times New Roman" w:cs="Times New Roman"/>
                <w:color w:val="000000"/>
                <w:lang w:eastAsia="en-IN"/>
              </w:rPr>
              <w:fldChar w:fldCharType="end"/>
            </w:r>
            <w:r w:rsidRPr="00E901D6">
              <w:rPr>
                <w:rFonts w:ascii="Times New Roman" w:eastAsia="Times New Roman" w:hAnsi="Times New Roman" w:cs="Times New Roman"/>
                <w:color w:val="000000"/>
                <w:lang w:eastAsia="en-IN"/>
              </w:rPr>
              <w:t xml:space="preserve">; Mice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In addition to its role in blood vessel and macrophage function, nitric oxide (NO) is a neurotransmitter found in high densities in emotion-regulating brain regions. Mice with targeted disruption of neuronal NO synthase (nNOS) display grossly normal appearance, locomotor activity, breeding, long-term potentiation and long-term depression. The nNOS- mice are resistant to neural stroke damage following middle cerebral artery ligation. Although CO2-induced cerebral vasodilatation in wild-type mice is NO-dependent, in nNOS- mice this vasodilation is unaffected by NOS inhibitors. Establishing a behavioural role for NO has, until now, not been feasible, as NOS inhibitor drugs can only be administered acutely and because their pronounced effects on blood pressure and other body functions obfuscate behavioural interpretations. We now report a large increase in aggressive behaviour and excess, inappropriate sexual behaviour in nNOS- mice.", "author" : [ { "dropping-particle" : "", "family" : "Nelson", "given" : "RJ", "non-dropping-particle" : "", "parse-names" : false, "suffix" : "" }, { "dropping-particle" : "", "family" : "Demas", "given" : "GE", "non-dropping-particle" : "", "parse-names" : false, "suffix" : "" }, { "dropping-particle" : "", "family" : "Huang", "given" : "PL", "non-dropping-particle" : "", "parse-names" : false, "suffix" : "" }, { "dropping-particle" : "", "family" : "Fishman", "given" : "MC", "non-dropping-particle" : "", "parse-names" : false, "suffix" : "" }, { "dropping-particle" : "", "family" : "Dawson", "given" : "VL", "non-dropping-particle" : "", "parse-names" : false, "suffix" : "" }, { "dropping-particle" : "", "family" : "Dawson", "given" : "TM", "non-dropping-particle" : "", "parse-names" : false, "suffix" : "" }, { "dropping-particle" : "", "family" : "Snyder", "given" : "SH", "non-dropping-particle" : "", "parse-names" : false, "suffix" : "" } ], "container-title" : "Nature", "id" : "ITEM-1", "issue" : "6555", "issued" : { "date-parts" : [ [ "1995" ] ] }, "page" : "383-6", "title" : "Behavioural abnormalities in male mice lacking neuronal nitric oxide synthase", "type" : "article-journal", "volume" : "378" }, "uris" : [ "http://www.mendeley.com/documents/?uuid=d230ee80-fa34-4337-aa1e-84bc7c25dcbd" ] } ], "mendeley" : { "formattedCitation" : "(357)", "plainTextFormattedCitation" : "(357)", "previouslyFormattedCitation" : "&lt;sup&gt;357&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357)</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norepinephrine</w:t>
            </w:r>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nep</w:t>
            </w:r>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agr0</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Sprague-</w:t>
            </w:r>
            <w:proofErr w:type="spellStart"/>
            <w:r w:rsidRPr="00E901D6">
              <w:rPr>
                <w:rFonts w:ascii="Times New Roman" w:eastAsia="Times New Roman" w:hAnsi="Times New Roman" w:cs="Times New Roman"/>
                <w:color w:val="000000"/>
                <w:lang w:eastAsia="en-IN"/>
              </w:rPr>
              <w:t>Dawley</w:t>
            </w:r>
            <w:proofErr w:type="spellEnd"/>
            <w:r w:rsidRPr="00E901D6">
              <w:rPr>
                <w:rFonts w:ascii="Times New Roman" w:eastAsia="Times New Roman" w:hAnsi="Times New Roman" w:cs="Times New Roman"/>
                <w:color w:val="000000"/>
                <w:lang w:eastAsia="en-IN"/>
              </w:rPr>
              <w:t xml:space="preserve"> rat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A significant increase in shock-induced aggression occurs in the rat 4 days after an intraventricular injection of 90 micrograms of 6-hydroxydopa. Both fluorescent histology and biochemical assay demonstrate that brain norepinephrine is reduced by 90 micrograms of 6-hydroxydopa, while brain dopamine remains unaltered. This suggests that one form of aggressive behavior (shock-induced aggression) is modulated through a central noradrenergic system.", "author" : [ { "dropping-particle" : "", "family" : "Thoa", "given" : "NB", "non-dropping-particle" : "", "parse-names" : false, "suffix" : "" }, { "dropping-particle" : "", "family" : "Eichelman", "given" : "B", "non-dropping-particle" : "", "parse-names" : false, "suffix" : "" }, { "dropping-particle" : "", "family" : "Richardson", "given" : "JS", "non-dropping-particle" : "", "parse-names" : false, "suffix" : "" }, { "dropping-particle" : "", "family" : "Jacobowitz", "given" : "D", "non-dropping-particle" : "", "parse-names" : false, "suffix" : "" } ], "container-title" : "Science", "id" : "ITEM-1", "issue" : "4056", "issued" : { "date-parts" : [ [ "1972" ] ] }, "page" : "75-7", "title" : "6-Hydroxydopa depletion of brain norepinephrine and the function of aggressive behavior.", "type" : "article-journal", "volume" : "178" }, "uris" : [ "http://www.mendeley.com/documents/?uuid=015fc3e5-efbd-4926-b1ae-4f6d9f037a3e" ] } ], "mendeley" : { "formattedCitation" : "(128)", "plainTextFormattedCitation" : "(128)", "previouslyFormattedCitation" : "&lt;sup&gt;128&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128)</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norepinephrine</w:t>
            </w:r>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nep</w:t>
            </w:r>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ina0</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 xml:space="preserve">Hamster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The ventromedial hypothalamus (VMH) is involved in the regulation of peripheral metabolism. We and others have shown that activities, or extracellular metabolites of norepinephrine (NE) and serotonin (5-HT) are elevated in the VMH of both genetically and seasonally insulin-resistant and glucose-intolerant animals. This study examined whether chronic increases in VMH NE and 5-HT concentration of normal animals might lead to insulin-resistant and glucose-intolerant conditions in hamsters. Euinsulinemic, glucose-tolerant hamsters were infused continuously for 5 weeks into the right VMH with either vehicle, NE (5 or 25 nmol/h), 5-HT (2.5 nmol/h), or NE (5 or 25 nmol/h) plus 5-HT (2.5 nmol/h) through osmotic minipumps. Compared to vehicle, NE (25 nmol/h) significantly increased the glucose total area under the curve (TAUC) by 32% during glucose tolerance tests (GTT) conducted after 5 weeks' infusion. 5-HT alone significantly increased the GTT insulin TAUC (131%) and basal plasma insulin level (116%) but not glucose TAUC. NE (5 nmol/h) plus 5-HT infusion significantly increased insulin TAUC (129%) and basal plasma insulin (120%), whereas NE (25 nmol/h) plus 5-HT infusion significantly increased both the GTT glucose and insulin TAUC (43 and 113%, respectively), as well as basal plasma insulin level (158%), relative to vehicle infusion. Our findings demonstrate for the first time the differential and, more importantly, interactive effects of increased VMH NE and 5-HT in producing hyperinsulinemia, insulin resistance and glucose intolerance.", "author" : [ { "dropping-particle" : "", "family" : "Luo", "given" : "S", "non-dropping-particle" : "", "parse-names" : false, "suffix" : "" }, { "dropping-particle" : "", "family" : "Luo", "given" : "J", "non-dropping-particle" : "", "parse-names" : false, "suffix" : "" }, { "dropping-particle" : "", "family" : "Cincotta", "given" : "AH", "non-dropping-particle" : "", "parse-names" : false, "suffix" : "" } ], "container-title" : "Neuroendocrinology", "id" : "ITEM-1", "issue" : "6", "issued" : { "date-parts" : [ [ "1999" ] ] }, "page" : "460-5", "title" : "Chronic ventromedial hypothalamic infusion of norepinephrine and serotonin promotes insulin resistance and glucose intolerance.", "type" : "article-journal", "volume" : "70" }, "uris" : [ "http://www.mendeley.com/documents/?uuid=77ca5df2-6370-47cd-b95d-faba40ef7459" ] } ], "mendeley" : { "formattedCitation" : "(358)", "plainTextFormattedCitation" : "(358)", "previouslyFormattedCitation" : "&lt;sup&gt;358&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358)</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norepinephrine</w:t>
            </w:r>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nep</w:t>
            </w:r>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crh1</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 xml:space="preserve">Rat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To examine the physiological effects of norepinephrine (NE) in the paraventricular nucleus of the hypothalamus (PVH) on CRF gene expression and CRF release, NE was microinjected bilaterally into the PVH of conscious rats, and kinetic studies were performed on the levels of POMC messenger RNA (mRNA) in the anterior pituitary (AP), CRF mRNA in the PVH-containing hypothalamic fragment, and plasma ACTH. Plasma ACTH levels were increased dose dependently by NE (5-50 nmol/side) injection into the PVH. They reached their peaks after 30 min and returned to the basal values after 90 min. The POMC mRNA level in the AP and hypothalamic CRF mRNA level increased significantly 90 min after NE injection and increased further after 120 min. The POMC mRNA level in the AP and hypothalamic CRF mRNA level were increased dose dependently by NE (5-50 nmol/side) after 120 min. Intracerebroventricular pretreatment with prazosin abolished completely the increase in plasma ACTH levels after intrahypothalamic NE injection, whereas pretreatment with propranolol was without significant effect. These results suggest that NE stimulates CRF gene expression in the PVH and CRF secretion into the portal circulation, thus regulating positively the hypothalamic-pituitary-adrenal axis. alpha 1-Adrenergic receptors may mediate the action of NE on CRF neurons.", "author" : [ { "dropping-particle" : "", "family" : "Itoi", "given" : "K", "non-dropping-particle" : "", "parse-names" : false, "suffix" : "" }, { "dropping-particle" : "", "family" : "Suda", "given" : "T", "non-dropping-particle" : "", "parse-names" : false, "suffix" : "" }, { "dropping-particle" : "", "family" : "Tozawa", "given" : "F", "non-dropping-particle" : "", "parse-names" : false, "suffix" : "" }, { "dropping-particle" : "", "family" : "Dobashi", "given" : "I", "non-dropping-particle" : "", "parse-names" : false, "suffix" : "" }, { "dropping-particle" : "", "family" : "Ohmori", "given" : "N", "non-dropping-particle" : "", "parse-names" : false, "suffix" : "" }, { "dropping-particle" : "", "family" : "Sakai", "given" : "Y", "non-dropping-particle" : "", "parse-names" : false, "suffix" : "" }, { "dropping-particle" : "", "family" : "Abe", "given" : "K", "non-dropping-particle" : "", "parse-names" : false, "suffix" : "" }, { "dropping-particle" : "", "family" : "Demura", "given" : "H", "non-dropping-particle" : "", "parse-names" : false, "suffix" : "" } ], "container-title" : "Endocrinology", "id" : "ITEM-1", "issue" : "5", "issued" : { "date-parts" : [ [ "1994" ] ] }, "page" : "2177-82", "title" : "Microinjection of norepinephrine into the paraventricular nucleus of the hypothalamus stimulates corticotropin-releasing factor gene expression in conscious rats.", "type" : "article-journal", "volume" : "135" }, "uris" : [ "http://www.mendeley.com/documents/?uuid=578941dd-3e97-43c6-9108-79da927d896c" ] } ], "mendeley" : { "formattedCitation" : "(359)", "plainTextFormattedCitation" : "(359)", "previouslyFormattedCitation" : "&lt;sup&gt;359&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359)</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lastRenderedPageBreak/>
              <w:t>oestrogen</w:t>
            </w:r>
            <w:proofErr w:type="spellEnd"/>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otg</w:t>
            </w:r>
            <w:proofErr w:type="spellEnd"/>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hgh1</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 xml:space="preserve">Human subject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DOI" : "10.1210/jc.2003-030410", "ISSN" : "0021-972X", "abstract" : "To test the clinical hypothesis that an estrogen-enriched mi- lieu enhancesGHRHaction,we administered placebo (Pl) and estradiol-17 (E2) orally for 23 d to six postmenopausalwomen in a prospectively randomized, double-masked, within-sub- ject crossover design with 6 wk intervening. The GHRH stim- ulation protocol entailed consecutive iv infusion of L-arginine and a single iv pulse of saline or one of five randomly ordered doses of recombinant human GHRH-1,44-amide (0.03, 0.1, 0.3, 1.0, or 3.0 g/kg) in a total of 12 separate morning, fasting sessions. GH secretion was monitored by sampling blood ev- ery 10 min for 6 h; chemiluminescence assay of GH concen- trations; deconvolutionanalysis of stimulatedGHrelease; and nonlinear dose-response reconstruction. Supplementation with E2, compared with Pl: 1) increased (mean  SEM)E2 con- centrations from 18  3 (Pl) to 164  12 pg/ml (to convert to picomoles per liter, multiply by 3.57) (P &lt; 0.001); 2) decreased IGF-I concentrations from 181  14 to 120  11 g/liter (P &lt; 0.01); 3) elevated mean GH concentrations from 0.27  0.06 to 0.59  0.08 g/liter (P  0.014); 4) potentiated GH secretion stimulated by L-arginine alone by 1.43-fold (P  0.012); 5) re- duced the ED50 of GHRH from 0.27  0.02 to 0.13  0.01 g/kg (P &lt; 0.01), denoting enhanced GHRH potency; and 6) height- ened the maximal slope of the dose-response function from 1.1  0.1 to 1.4  0.05 [(g/liter) (g/kg) 1 ](P &lt; 0.05), signifying augmented pituitary sensitivity. The foregoing facilitative mechanisms were specific because E2 replacement did alter maximal L-arginine/GHRH-induced GH secretion, indicating unchanged secretagogue efficacy. In conclusion, inasmuch as E2 also attenuates inhibition of GH secretion by infused so- matostatin and potentiates stimulation of GH secretion by GH-releasing peptide-2, we postulate that estrogenic steroids drive pulsatile GH production in part via mechanisms that include all three of GHRH, somatostatin, and putatively GH- releasing peptide/ghrelin signaling.", "author" : [ { "dropping-particle" : "", "family" : "Veldhuis", "given" : "Johannes D.", "non-dropping-particle" : "", "parse-names" : false, "suffix" : "" }, { "dropping-particle" : "", "family" : "Evans", "given" : "William S.", "non-dropping-particle" : "", "parse-names" : false, "suffix" : "" }, { "dropping-particle" : "", "family" : "Bowers", "given" : "Cyril Y.", "non-dropping-particle" : "", "parse-names" : false, "suffix" : "" } ], "container-title" : "Journal of Clinical Endocrinology &amp; Metabolism", "id" : "ITEM-1", "issue" : "11", "issued" : { "date-parts" : [ [ "2003", "11", "1" ] ] }, "page" : "5484-5489", "title" : "Estradiol Supplementation Enhances Submaximal Feed-Forward Drive of Growth Hormone (GH) Secretion by Recombinant Human GH-Releasing Hormone-1,44-Amide in a Putatively Somatostatin-Withdrawn Milieu", "type" : "article-journal", "volume" : "88" }, "uris" : [ "http://www.mendeley.com/documents/?uuid=9bca6c66-6802-46c7-b5fa-37311f59fc4f" ] } ], "mendeley" : { "formattedCitation" : "(360)", "plainTextFormattedCitation" : "(360)", "previouslyFormattedCitation" : "&lt;sup&gt;360&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360)</w:t>
            </w:r>
            <w:r w:rsidRPr="00E901D6">
              <w:rPr>
                <w:rFonts w:ascii="Times New Roman" w:eastAsia="Times New Roman" w:hAnsi="Times New Roman" w:cs="Times New Roman"/>
                <w:color w:val="000000"/>
                <w:lang w:eastAsia="en-IN"/>
              </w:rPr>
              <w:fldChar w:fldCharType="end"/>
            </w:r>
            <w:r w:rsidRPr="00E901D6">
              <w:rPr>
                <w:rFonts w:ascii="Times New Roman" w:eastAsia="Times New Roman" w:hAnsi="Times New Roman" w:cs="Times New Roman"/>
                <w:color w:val="000000"/>
                <w:lang w:eastAsia="en-IN"/>
              </w:rPr>
              <w:t xml:space="preserve">; Rat osteosarcoma cells (UMR 106.01)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ISSN" : "0022-0795", "PMID" : "9390018", "abstract" : "Postmenopausal bone loss is primarily due to estrogen deficiency. Recent clinical observation demonstrate that GH increases bone mass in GH deficient patients. The present study investigates whether estrogen regulates GH action and GH receptor expression in osteoblasts. 17 beta-estradiol or GH added to the culture medium as single substances did not influence rat osteosarcoma cell proliferation nor human osteoblast-like (hOB) cell proliferation. However, together they synergistically induced osteoblast proliferation (rat osteosarcoma cells 160.1 +/- 15.5% of control cells; human osteoblast-like cells 159.6 +/- 5.1% of control cells). 17 beta-estradiol stimulated 125I-GH binding and GH receptor (GHR) mRNA levels in rat osteosarcoma cells. The stimulatory effect of estradiol was time dependent, reaching a peak after 8 h of incubation with 17 beta-estradiol (binding 216.9 +/- 27.8% and mRNA 374.6 +/- 30.8% of control). The finding that estradiol stimulated 125I-GH binding was confirmed in human osteoblast-like cells. In these cells, 17 beta-estradiol (10(-12) M) increased 125I-GH binding to 203.8 +/- 3.6% of control levels. We conclude that estrogen stimulates GH activity as well as GH binding and GHR mRNA levels in osteoblasts. These findings indicate that estrogen potentiates the effect of GH at the receptor level.", "author" : [ { "dropping-particle" : "", "family" : "Slootweg", "given" : "M C", "non-dropping-particle" : "", "parse-names" : false, "suffix" : "" }, { "dropping-particle" : "", "family" : "Swolin", "given" : "D", "non-dropping-particle" : "", "parse-names" : false, "suffix" : "" }, { "dropping-particle" : "", "family" : "Netelenbos", "given" : "J C", "non-dropping-particle" : "", "parse-names" : false, "suffix" : "" }, { "dropping-particle" : "", "family" : "Isaksson", "given" : "O G P", "non-dropping-particle" : "", "parse-names" : false, "suffix" : "" }, { "dropping-particle" : "", "family" : "Ohlsson", "given" : "C", "non-dropping-particle" : "", "parse-names" : false, "suffix" : "" } ], "container-title" : "The Journal of endocrinology", "id" : "ITEM-1", "issue" : "1", "issued" : { "date-parts" : [ [ "1997", "10" ] ] }, "page" : "159-64", "title" : "Estrogen enhances growth hormone receptor expression and growth hormone action in rat osteosarcoma cells and human osteoblast-like cells.", "type" : "article-journal", "volume" : "155" }, "uris" : [ "http://www.mendeley.com/documents/?uuid=f25aaa77-2631-47b8-8300-6bf905d2d46d" ] } ], "mendeley" : { "formattedCitation" : "(361)", "plainTextFormattedCitation" : "(361)", "previouslyFormattedCitation" : "&lt;sup&gt;361&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361)</w:t>
            </w:r>
            <w:r w:rsidRPr="00E901D6">
              <w:rPr>
                <w:rFonts w:ascii="Times New Roman" w:eastAsia="Times New Roman" w:hAnsi="Times New Roman" w:cs="Times New Roman"/>
                <w:color w:val="000000"/>
                <w:lang w:eastAsia="en-IN"/>
              </w:rPr>
              <w:fldChar w:fldCharType="end"/>
            </w:r>
            <w:r w:rsidRPr="00E901D6">
              <w:rPr>
                <w:rFonts w:ascii="Times New Roman" w:eastAsia="Times New Roman" w:hAnsi="Times New Roman" w:cs="Times New Roman"/>
                <w:color w:val="000000"/>
                <w:lang w:eastAsia="en-IN"/>
              </w:rPr>
              <w:t xml:space="preserve">; Human subject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We tested the concept that estrogen directly stimulates growth hormone (GH) production by determining whether low-dose treatment with ethinyl estradiol increases the GH reserve, as assessed by levodopa administration, without inhibiting somatomedin-C (Sm-C) levels. Twenty-three prepubertal short normal children underwent levodopa tests before and after being treated with ethinyl estradiol. One bedtime dose of ethinyl estradiol (20 to 40 micrograms/sq m, n = 8) resulted in a significant increase in GH levels during levodopa testing, with no significant change in Sm-C levels (0.27 +/- 0.03 vs 0.36 +/- 0.1 units/mL). Two days of a comparable ethinyl estradiol dose (n = 12) raised the mean basal GH level (2.4 +/- 0.4 vs 9 +/- 3 ng/mL) and had a similar effect on peak GH response, without affecting the mean Sm-C level. Eighteen of the 23 patients responded (maximum GH level, greater than or equal to 7 ng/mL) to levodopa before estrogen; all 20 children who received ethinyl estradiol priming in a dose of 20 micrograms/sq m or more also responded. We conclude that low-dose estrogen therapy rapidly stimulates GH production without decreasing Sm-C plasma levels. These results support the concept that the estrogen effect is direct. This action may be important for the stimulation of growth by estrogen. This effect can be conveniently employed to enhance the specificity of the levodopa test for profound GH deficiency.", "author" : [ { "dropping-particle" : "", "family" : "Moll", "given" : "GW Jr", "non-dropping-particle" : "", "parse-names" : false, "suffix" : "" }, { "dropping-particle" : "", "family" : "Rosenfield", "given" : "RL", "non-dropping-particle" : "", "parse-names" : false, "suffix" : "" }, { "dropping-particle" : "", "family" : "Fang", "given" : "VS", "non-dropping-particle" : "", "parse-names" : false, "suffix" : "" } ], "container-title" : "American Journal of Diseases of Children", "id" : "ITEM-1", "issue" : "2", "issued" : { "date-parts" : [ [ "1986" ] ] }, "page" : "124-7", "title" : "Administration of low-dose estrogen rapidly and directly stimulates growth hormone production", "type" : "article-journal", "volume" : "140" }, "uris" : [ "http://www.mendeley.com/documents/?uuid=4dadecb3-a63b-49c4-b11a-a06cfb2dc71a" ] } ], "mendeley" : { "formattedCitation" : "(362)", "plainTextFormattedCitation" : "(362)", "previouslyFormattedCitation" : "&lt;sup&gt;362&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362)</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oestrogen</w:t>
            </w:r>
            <w:proofErr w:type="spellEnd"/>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otg</w:t>
            </w:r>
            <w:proofErr w:type="spellEnd"/>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ina1</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w:t>
            </w: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 xml:space="preserve">Human subject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Hyperandrogenicity in women is closely associated with insulin resistance and a risk factor for cardiovascular disease and noninsulin-dependent diabetes mellitus (NIDDM). Therefore, 25 postmenopausal women with NIDDM and sex hormone-binding globulin values less than 60 nmol/L, as an indicator of a moderate hyperandrogenicity, were treated with 2 mg 17-beta-estradiol orally for 3 months in a double-blind, cross-over, placebo-controlled trial. During the last 16 days of active treatment, 1 mg norethisterone acetate was added for 10 days for endometrial protection. Blood glucose, glycosylated hemoglobin, insulin, c-peptide, lipoprotein profile, sex steroid hormones, GH, and insulin-like growth factor I (IGF-I) were measured, and insulin sensitivity was determined by the euglycemic hyperinsulinemic clamp method. All metabolic measurements were taken at baseline and after 68 days of active or placebo treatment. Estradiol treatment, compared with the placebo period, was followed by a marked increase of sex hormone-binding globulin and a decrease of free testosterone. Blood glucose, glycosylated hemoglobin, c-peptide, total cholesterol, low-density lipoprotein cholesterol, and IGF-I decreased significantly (P &lt; 0.01-P &lt; 0.001), whereas high-density lipoprotein cholesterol rose (P &lt; 0.001). In conclusion, estrogen replacement therapy in postmenopausal women with NIDDM ameliorated hyperandrogenicity, and this was accompanied by marked improvements in glucose homeostasis and lipoprotein profile.", "author" : [ { "dropping-particle" : "", "family" : "Andersson", "given" : "Bj\u00f6rn", "non-dropping-particle" : "", "parse-names" : false, "suffix" : "" }, { "dropping-particle" : "", "family" : "Mattsson", "given" : "Lars-\u00c5ke", "non-dropping-particle" : "", "parse-names" : false, "suffix" : "" }, { "dropping-particle" : "", "family" : "Hahn", "given" : "Lennart", "non-dropping-particle" : "", "parse-names" : false, "suffix" : "" }, { "dropping-particle" : "", "family" : "M\u00c5rin", "given" : "Per", "non-dropping-particle" : "", "parse-names" : false, "suffix" : "" }, { "dropping-particle" : "", "family" : "Lapidus", "given" : "Leif", "non-dropping-particle" : "", "parse-names" : false, "suffix" : "" }, { "dropping-particle" : "", "family" : "Holm", "given" : "G\u00f6ran", "non-dropping-particle" : "", "parse-names" : false, "suffix" : "" }, { "dropping-particle" : "", "family" : "Bengtsson", "given" : "Bengt-\u00c5ke", "non-dropping-particle" : "", "parse-names" : false, "suffix" : "" }, { "dropping-particle" : "", "family" : "Bj\u00f6rntorp", "given" : "Per", "non-dropping-particle" : "", "parse-names" : false, "suffix" : "" } ], "container-title" : "Journal of Clinical Endocrinology &amp; Metabolism", "id" : "ITEM-1", "issue" : "2", "issued" : { "date-parts" : [ [ "1997" ] ] }, "page" : "638-643", "title" : "Estrogen replacement therapy decreases hyperandrogenicity and improves glucose homeostasis and plasma lipids in postmenopausal women with noninsulin-dependent diabetes mellitus.", "type" : "article-journal", "volume" : "82" }, "uris" : [ "http://www.mendeley.com/documents/?uuid=148ae06c-7ef8-4bf3-80fc-7eff5db35970" ] } ], "mendeley" : { "formattedCitation" : "(363)", "plainTextFormattedCitation" : "(363)", "previouslyFormattedCitation" : "&lt;sup&gt;363&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363)</w:t>
            </w:r>
            <w:r w:rsidRPr="00E901D6">
              <w:rPr>
                <w:rFonts w:ascii="Times New Roman" w:eastAsia="Times New Roman" w:hAnsi="Times New Roman" w:cs="Times New Roman"/>
                <w:color w:val="000000"/>
                <w:lang w:eastAsia="en-IN"/>
              </w:rPr>
              <w:fldChar w:fldCharType="end"/>
            </w:r>
            <w:r w:rsidRPr="00E901D6">
              <w:rPr>
                <w:rFonts w:ascii="Times New Roman" w:eastAsia="Times New Roman" w:hAnsi="Times New Roman" w:cs="Times New Roman"/>
                <w:color w:val="000000"/>
                <w:lang w:eastAsia="en-IN"/>
              </w:rPr>
              <w:t xml:space="preserve">; Rat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The effects of 17-beta-oestradiol (E2) and progesterone (P) on insulin sensitivity were determined in oophorectomized (OVX) rats by the euglycaemic hyperinsulinaemic clamp technique combined with measurements of insulin-stimulated 2-deoxy-D-glucose (2-DOG) transport and glycogen synthesis in white and red parts of the gastrocnemius, the extensor digitorum longus and soleus muscles as well as in the liver (only glycogen synthesis). OVX was followed by insulin resistance in the clamp measurements. This was paralleled by a decreased insulin-stimulated content of 2-DOG in muscles, an index of glucose transport. Glycogen synthesis in muscle was also decreased, although to less extent. E2, alone or in combination with P, restored this to values of intact controls, while P alone was followed by insulin resistance. Liver glycogen synthesis was also decreased by OVX but this required combination of E2 and P to be fully restored. It was concluded that particularly E2 plays an important role in the maintenance of normal insulin sensitivity while P alone seems to be followed by insulin resistance, both effects apparently mainly by regulation of glucose uptake in muscle. E2 + P may be of importance for maintenance of normal glycogen synthesis in the liver.", "author" : [ { "dropping-particle" : "", "family" : "Kumagai", "given" : "S", "non-dropping-particle" : "", "parse-names" : false, "suffix" : "" }, { "dropping-particle" : "", "family" : "Holm\u00e4ng", "given" : "A", "non-dropping-particle" : "", "parse-names" : false, "suffix" : "" }, { "dropping-particle" : "", "family" : "Bj\u00f6rntorp", "given" : "P", "non-dropping-particle" : "", "parse-names" : false, "suffix" : "" } ], "container-title" : "Acta Physiologica Scandinavica", "id" : "ITEM-1", "issue" : "1", "issued" : { "date-parts" : [ [ "1993" ] ] }, "page" : "91-7", "title" : "The effects of oestrogen and progesterone on insulin sensitivity in female rats", "type" : "article-journal", "volume" : "149" }, "uris" : [ "http://www.mendeley.com/documents/?uuid=1183fdf3-0a6a-46bc-b61d-81578f1faa1f" ] } ], "mendeley" : { "formattedCitation" : "(364)", "plainTextFormattedCitation" : "(364)", "previouslyFormattedCitation" : "&lt;sup&gt;364&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364)</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oestrogen</w:t>
            </w:r>
            <w:proofErr w:type="spellEnd"/>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otg</w:t>
            </w:r>
            <w:proofErr w:type="spellEnd"/>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ina0</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w:t>
            </w: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 xml:space="preserve">Human subject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Studies of insulin employing the oral glucose tolerance test demonstrate marked differences between the effects of different oral contraceptives, but provide little insight into the underlying disturbances. We investigated the metabolic basis of these disturbances by computer modelling of iv glucose tolerance test glucose, insulin, and C-peptide concentration profiles. Insulin resistance, secretion, and metabolism were evaluated in 296 oral contraceptive users and 95 nonusers. Four estrogen/progestin combinations, with similar estrogen but differing progestin contents, and 1 progestin-only formulation were studied. Effects on iv glucose tolerance test glucose, insulin, and C-peptide concentrations varied according to progestin content, with levonorgestrel-containing combinations having the greatest effect, followed by desogestrel and norethindrone. However, these formulations increased insulin resistance to a similar extent. The progestin-only formulation did not affect insulin resistance. Levonorgestrel combinations increased second phase pancreatic insulin secretion by 60-90%, but did not affect the insulin half-life. The desogestrel combination increased the insulin half-life by 28%, but did not affect insulin secretion. The effects of different combined oral contraceptives on glucose tolerance test glucose, insulin, and C-peptide concentration profiles appears to be due to a combination of estrogen-induced insulin resistance and progestin-associated changes in insulin half-life.", "author" : [ { "dropping-particle" : "", "family" : "Godsland", "given" : "IF", "non-dropping-particle" : "", "parse-names" : false, "suffix" : "" }, { "dropping-particle" : "", "family" : "Walton", "given" : "C", "non-dropping-particle" : "", "parse-names" : false, "suffix" : "" }, { "dropping-particle" : "", "family" : "Felton", "given" : "C", "non-dropping-particle" : "", "parse-names" : false, "suffix" : "" }, { "dropping-particle" : "", "family" : "Proudler", "given" : "A", "non-dropping-particle" : "", "parse-names" : false, "suffix" : "" }, { "dropping-particle" : "", "family" : "Patel", "given" : "A", "non-dropping-particle" : "", "parse-names" : false, "suffix" : "" }, { "dropping-particle" : "", "family" : "Wynn", "given" : "V", "non-dropping-particle" : "", "parse-names" : false, "suffix" : "" } ], "container-title" : "Journal of Clinical Endocrinology &amp; Metabolism", "id" : "ITEM-1", "issue" : "1", "issued" : { "date-parts" : [ [ "1992" ] ] }, "page" : "64-70", "title" : "Insulin resistance, secretion, and metabolism in users of oral contraceptives", "type" : "article-journal", "volume" : "74" }, "uris" : [ "http://www.mendeley.com/documents/?uuid=aad8e9c6-b71a-4471-8411-6d9c1728305e" ] } ], "mendeley" : { "formattedCitation" : "(365)", "plainTextFormattedCitation" : "(365)", "previouslyFormattedCitation" : "&lt;sup&gt;365&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365)</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oestrogen</w:t>
            </w:r>
            <w:proofErr w:type="spellEnd"/>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otg</w:t>
            </w:r>
            <w:proofErr w:type="spellEnd"/>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fdi0</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 xml:space="preserve">C57BL/6J and Swiss Webster mice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Estrogen receptor \u03b1 (ER\u03b1) plays a pivotal role in the regulation of food intake and energy expenditure by estrogens. Although it is well documented that a disruption of ER\u03b1 signaling in ER\u03b1 knockout (ERKO) mice leads to an obese phenotype, the sites of estrogen action and mechanisms underlying this phenomenon are still largely unknown. In the present study, we exploited RNA interference mediated by adeno-associated viral vectors to achieve focused silencing of ER\u03b1 in the ventromedial nucleus of the hypothalamus, a key center of energy homeostasis. After suppression of ER\u03b1 expression in this nucleus, female mice and rats developed a phenotype characteristic for metabolic syndrome and marked by obesity, hyperphagia, impaired tolerance to glucose, and reduced energy expenditure. This phenotype persisted despite normal ER\u03b1 levels elsewhere in the brain. Although an increase in food intake preceded weight gain, our data suggest that a leading factor of obesity in this model is likely a decline in energy expenditure with all three major constituents being affected, including voluntary activity, basal metabolic rate, and diet-induced thermogenesis. Together, these findings indicate that ER\u03b1 in the ventromedial nucleus of the hypothalamus neurons plays an essential role in the control of energy balance and the maintenance of normal body weight.", "author" : [ { "dropping-particle" : "", "family" : "Musatov", "given" : "Sergei", "non-dropping-particle" : "", "parse-names" : false, "suffix" : "" }, { "dropping-particle" : "", "family" : "Chen", "given" : "Walter", "non-dropping-particle" : "", "parse-names" : false, "suffix" : "" }, { "dropping-particle" : "", "family" : "Pfaff", "given" : "Donald W", "non-dropping-particle" : "", "parse-names" : false, "suffix" : "" }, { "dropping-particle" : "V", "family" : "Mobbs", "given" : "Charles", "non-dropping-particle" : "", "parse-names" : false, "suffix" : "" }, { "dropping-particle" : "", "family" : "Yang", "given" : "Xue-jun", "non-dropping-particle" : "", "parse-names" : false, "suffix" : "" }, { "dropping-particle" : "", "family" : "Clegg", "given" : "Deborah J", "non-dropping-particle" : "", "parse-names" : false, "suffix" : "" }, { "dropping-particle" : "", "family" : "Kaplitt", "given" : "Michael G", "non-dropping-particle" : "", "parse-names" : false, "suffix" : "" }, { "dropping-particle" : "", "family" : "Ogawa", "given" : "Sonoko", "non-dropping-particle" : "", "parse-names" : false, "suffix" : "" } ], "container-title" : "Proceedings of the National Academy of Sciences of the United States of America", "id" : "ITEM-1", "issue" : "7", "issued" : { "date-parts" : [ [ "2007" ] ] }, "page" : "2501-2506", "title" : "Silencing of estrogen receptor \u03b1 in the ventromedial nucleus of hypothalamus leads to metabolic syndrome", "type" : "article-journal", "volume" : "104" }, "uris" : [ "http://www.mendeley.com/documents/?uuid=c4ae57e1-5028-43f8-8982-7a48304cb830" ] } ], "mendeley" : { "formattedCitation" : "(366)", "plainTextFormattedCitation" : "(366)", "previouslyFormattedCitation" : "&lt;sup&gt;366&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366)</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oestrogen</w:t>
            </w:r>
            <w:proofErr w:type="spellEnd"/>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otg</w:t>
            </w:r>
            <w:proofErr w:type="spellEnd"/>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agr1</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 xml:space="preserve">Rat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Female rats that had become aggressive as a result of cohabiting with a sterile male were ovariectomized and implanted with Silastic tubes of estradiol, testosterone, and progesterone, estradiol and testosterone alone, or with empty tubes. The implants were designed to model serum concentrations present during the last week of pregnancy (estradiol, 0.06 ng/ml; testosterone, 2.6 ng/ml; progesterone, 70 ng/ml). Following a test of aggression 1 week postoperatively, estradiol and testosterone implants were replaced with ones designed to maintain the lower hormone levels present following parturition (0.02 ng/ml; 0.6 ng/ml, respectively). Progesterone was not replaced. At the first aggression test, females with estradiol and testosterone alone displayed significantly more aggression than females with these hormones plus progesterone. Both groups were more aggressive than females without hormone replacement. Following the exchange of large implants for small ones, females that previously had progesterone increased in aggression while females that previously had only estradiol and testosterone decreased in aggression. Both groups continued to be more aggressive than the group without hormone replacement. High serum progesterone present near the end of pregnancy appears to moderate the expression of aggression supported by estradiol and testosterone. Conversely, progesterone's decline at parturition appears to produce a rebound facilitation of aggression even though serum estradiol and testosterone simultaneously decline.", "author" : [ { "dropping-particle" : "", "family" : "Albert", "given" : "DJ", "non-dropping-particle" : "", "parse-names" : false, "suffix" : "" }, { "dropping-particle" : "", "family" : "Jonik", "given" : "RH", "non-dropping-particle" : "", "parse-names" : false, "suffix" : "" }, { "dropping-particle" : "", "family" : "Walsh", "given" : "ML", "non-dropping-particle" : "", "parse-names" : false, "suffix" : "" } ], "container-title" : "Physiology and Behaviour", "id" : "ITEM-1", "issue" : "4", "issued" : { "date-parts" : [ [ "1992" ] ] }, "page" : "773-9", "title" : "Interaction of estradiol, testosterone, and progesterone in the modulation of hormone-dependent aggression in the female rat.", "type" : "article-journal", "volume" : "52" }, "uris" : [ "http://www.mendeley.com/documents/?uuid=173bc281-2f49-4e18-a863-c8cb0f6f02d6" ] } ], "mendeley" : { "formattedCitation" : "(367)", "plainTextFormattedCitation" : "(367)", "previouslyFormattedCitation" : "&lt;sup&gt;367&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367)</w:t>
            </w:r>
            <w:r w:rsidRPr="00E901D6">
              <w:rPr>
                <w:rFonts w:ascii="Times New Roman" w:eastAsia="Times New Roman" w:hAnsi="Times New Roman" w:cs="Times New Roman"/>
                <w:color w:val="000000"/>
                <w:lang w:eastAsia="en-IN"/>
              </w:rPr>
              <w:fldChar w:fldCharType="end"/>
            </w:r>
            <w:r w:rsidRPr="00E901D6">
              <w:rPr>
                <w:rFonts w:ascii="Times New Roman" w:eastAsia="Times New Roman" w:hAnsi="Times New Roman" w:cs="Times New Roman"/>
                <w:color w:val="000000"/>
                <w:lang w:eastAsia="en-IN"/>
              </w:rPr>
              <w:t xml:space="preserve">; Rat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Female rats were individually housed with a sterile male for the duration of the experiment. Beginning 7 to 10 weeks after the start of cohabitation, each female was tested for aggression toward an unfamiliar female at weekly intervals for 3 weeks. Females that displayed consistent and substantial aggression were given one of the following treatments: ovariectomy followed by both testosterone and estradiol implants, ovariectomy followed by 2 empty implants, or sham ovariectomy followed by 2 empty implants. The implants were subcutaneously placed hormone-filled Silastic capsules. They were expected to produce a serum testosterone concentration of 0.5 ng/ml and an estradiol concentration of 15 pg/ml. Postoperatively, the aggression of each female continued to be assessed on a weekly basis for 3 weeks. Ovariectomized females with hormone implants displayed a level of aggression postoperatively similar to that of sham-ovariectomized females and significantly greater than that of ovariectomized females with empty implants. These results, together with others, suggest that estradiol and testosterone act together to form the hormonal foundation of hormone-dependent aggression by females cohabiting with a sterile male.", "author" : [ { "dropping-particle" : "", "family" : "Albert", "given" : "DJ", "non-dropping-particle" : "", "parse-names" : false, "suffix" : "" }, { "dropping-particle" : "", "family" : "Jonik", "given" : "RH", "non-dropping-particle" : "", "parse-names" : false, "suffix" : "" }, { "dropping-particle" : "", "family" : "Walsh", "given" : "ML", "non-dropping-particle" : "", "parse-names" : false, "suffix" : "" } ], "container-title" : "Physiology and Behaviour", "id" : "ITEM-1", "issue" : "4", "issued" : { "date-parts" : [ [ "1991" ] ] }, "page" : "673-7", "title" : "Hormone-dependent aggression in the female rat: testosterone plus estradiol implants prevent the decline in aggression following ovariectomy.", "type" : "article-journal", "volume" : "49" }, "uris" : [ "http://www.mendeley.com/documents/?uuid=5d978d0f-bb3b-4bc5-b510-4327e1adbf23" ] } ], "mendeley" : { "formattedCitation" : "(368)", "plainTextFormattedCitation" : "(368)", "previouslyFormattedCitation" : "&lt;sup&gt;368&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368)</w:t>
            </w:r>
            <w:r w:rsidRPr="00E901D6">
              <w:rPr>
                <w:rFonts w:ascii="Times New Roman" w:eastAsia="Times New Roman" w:hAnsi="Times New Roman" w:cs="Times New Roman"/>
                <w:color w:val="000000"/>
                <w:lang w:eastAsia="en-IN"/>
              </w:rPr>
              <w:fldChar w:fldCharType="end"/>
            </w:r>
            <w:r w:rsidRPr="00E901D6">
              <w:rPr>
                <w:rFonts w:ascii="Times New Roman" w:eastAsia="Times New Roman" w:hAnsi="Times New Roman" w:cs="Times New Roman"/>
                <w:color w:val="000000"/>
                <w:lang w:eastAsia="en-IN"/>
              </w:rPr>
              <w:t xml:space="preserve">; California mice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In three genuses and four species of rodents, housing in winter-like short days (8L:16D) increases male aggressive behavior. In all of these species, males undergo short-day induced regression of the reproductive system. Some studies, however, suggest that the effect of photoperiod on aggression may be independent of reproductive responses. We examined the effects of photoperiod on aggressive behavior in California mice (Peromyscus californicus), which do not display reproductive responsiveness to short days. As expected, short days had no effect on plasma testosterone. Estrogen receptor alpha and estrogen receptor beta immunostaining did not differ in the lateral septum, medial preoptic area, bed nucleus of the stria terminalis, or medial amygdala. However, males housed in short days were significantly more aggressive than males housed in long days. Similar to previous work in beach mice (Peromyscus polionotus), estradiol rapidly increased aggression when male California mice were housed in short days but not when housed in long days. These data suggest that the effects of photoperiod on aggression and estrogen signaling are independent of reproductive responses. The rapid action of estradiol on aggression in short-day mice also suggests that nongenomic mechanisms mediate the effects of estrogens in short days.", "author" : [ { "dropping-particle" : "", "family" : "Trainor", "given" : "Brian C.", "non-dropping-particle" : "", "parse-names" : false, "suffix" : "" }, { "dropping-particle" : "", "family" : "Finy", "given" : "M. Sima", "non-dropping-particle" : "", "parse-names" : false, "suffix" : "" }, { "dropping-particle" : "", "family" : "Nelson", "given" : "Randy J.", "non-dropping-particle" : "", "parse-names" : false, "suffix" : "" } ], "container-title" : "Hormones and Behavior", "id" : "ITEM-1", "issue" : "1", "issued" : { "date-parts" : [ [ "2008" ] ] }, "page" : "192-199", "title" : "Rapid effects of estradiol on male aggression depend on photoperiod in reproductively non-responsive mice", "type" : "article-journal", "volume" : "53" }, "uris" : [ "http://www.mendeley.com/documents/?uuid=fc1fe715-a138-4e3c-abd4-e0118f492d44" ] } ], "mendeley" : { "formattedCitation" : "(369)", "plainTextFormattedCitation" : "(369)", "previouslyFormattedCitation" : "&lt;sup&gt;369&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369)</w:t>
            </w:r>
            <w:r w:rsidRPr="00E901D6">
              <w:rPr>
                <w:rFonts w:ascii="Times New Roman" w:eastAsia="Times New Roman" w:hAnsi="Times New Roman" w:cs="Times New Roman"/>
                <w:color w:val="000000"/>
                <w:lang w:eastAsia="en-IN"/>
              </w:rPr>
              <w:fldChar w:fldCharType="end"/>
            </w:r>
            <w:r w:rsidRPr="00E901D6">
              <w:rPr>
                <w:rFonts w:ascii="Times New Roman" w:eastAsia="Times New Roman" w:hAnsi="Times New Roman" w:cs="Times New Roman"/>
                <w:color w:val="000000"/>
                <w:lang w:eastAsia="en-IN"/>
              </w:rPr>
              <w:t xml:space="preserve">; CD-1 mice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Steroid hormones play an important role in modulating social behavior in many species. Estrogens are thought to act on an interconnected network of hypothalamic and limbic brain areas to affect aggressive behavior, although the specific nuclei unknown remain unspecified. We show that individual variation in estrogen receptor alpha (ER\u03b1) immunoreactivity in the lateral septum (LS), ventral bed nucleus of the stria terminalis (vBNST), and anterior hypothalamus (AHA) of CD-1 mice is positively correlated with aggressive behavior. When males were treated with fadrozole (an aromatase inhibitor), aggressive behavior was reduced, although castration did not reduce aggression. These results suggest that estrogens modulate aggressive behavior by acting on a circuit that includes the LS, vBNST, and AHA and that the source of estrogens is nongonadal. Fadrozole also decreased c-fos expression in the lateral septum following aggressive encounters. Although the effects of estrogen on aggression appear to involve regulation of neuronal activity in the LS, additional processes are likely involved. These results suggest that estrogen acts in a specific subset of a complex network of nuclei to affect aggressive behavior.", "author" : [ { "dropping-particle" : "", "family" : "Trainor", "given" : "Brian C", "non-dropping-particle" : "", "parse-names" : false, "suffix" : "" }, { "dropping-particle" : "", "family" : "Greiwe", "given" : "Kelly M", "non-dropping-particle" : "", "parse-names" : false, "suffix" : "" }, { "dropping-particle" : "", "family" : "Nelson", "given" : "Randy J", "non-dropping-particle" : "", "parse-names" : false, "suffix" : "" } ], "container-title" : "Hormones and Behavior", "id" : "ITEM-1", "issue" : "2", "issued" : { "date-parts" : [ [ "2006" ] ] }, "page" : "338-345", "title" : "Individual differences in estrogen receptor \u03b1 in select brain nuclei are associated with individual differences in aggression", "type" : "article-journal", "volume" : "50" }, "uris" : [ "http://www.mendeley.com/documents/?uuid=117b3560-8719-4beb-8907-e9cb3ca9e552" ] } ], "mendeley" : { "formattedCitation" : "(370)", "plainTextFormattedCitation" : "(370)", "previouslyFormattedCitation" : "&lt;sup&gt;370&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370)</w:t>
            </w:r>
            <w:r w:rsidRPr="00E901D6">
              <w:rPr>
                <w:rFonts w:ascii="Times New Roman" w:eastAsia="Times New Roman" w:hAnsi="Times New Roman" w:cs="Times New Roman"/>
                <w:color w:val="000000"/>
                <w:lang w:eastAsia="en-IN"/>
              </w:rPr>
              <w:fldChar w:fldCharType="end"/>
            </w:r>
            <w:r w:rsidRPr="00E901D6">
              <w:rPr>
                <w:rFonts w:ascii="Times New Roman" w:eastAsia="Times New Roman" w:hAnsi="Times New Roman" w:cs="Times New Roman"/>
                <w:color w:val="000000"/>
                <w:lang w:eastAsia="en-IN"/>
              </w:rPr>
              <w:t xml:space="preserve">; C57BL/6J  mice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The role of gene expression of the estrogen receptor-alpha form (ER alpha) in the regulation of female reproductive behavior was investigated in estrogen receptor knockout (ERKO) mice, deficient specifically for the ER alpha, but not the ER beta, gene. Estrogen- or estrogen- plus progesterone-treated gonadectomized ERKO mice did not show any lordosis response. Detailed behavioral analysis revealed that ERKO females were also deficient in sexual behavioral interactions preceding the lordosis response. They were extremely rejective toward attempted mounts by stud male mice, which could not show any intromissions. During resident-intruder aggression tests, gonadally intact ERKO females were more aggressive toward female intruder mice than wild-type (WT) mice. Gonadectomy did not influence the levels of aggressive behavior, and their genotype differences when mice were tested both before and after gonadectomy. However, when mice were tested after gonadectomy for the first time, very few ERKO mice showed aggression. In contrast to aggression, male-type sexual behavior shown by resident mice toward female intruder mice during aggression tests was not different between ERKO and WT mice and was completely abolished after gonadectomy of the resident mice. Finally, it was also found that ERKO females showed greatly reduced levels of parental behavior toward newborn pups placed in their home cage. These changes in parental behavior were not influenced by gonadectomy. ERKO females retrieved significantly fewer numbers of pups with longer latencies compared with wild-type (WT) or heterozygous (HZ) littermates when they were tested as gonadally intact or 20-65 days after gonadectomy. In addition, during parental behavior tests, a significantly higher percentage of ERKO mice exhibited infanticide compared with WT and HZ mice, which rarely showed infanticide. Taken together, these findings suggest that ER alpha gene expression plays a key role in female mice, not only for sexual behavior but also for other interrelated behaviors, such as parental and aggressive behaviors. In addition, persistence of genotype differences in parental and aggressive behavior after gonadectomy indicates that ER alpha activation during neural developmental processes may also be involved in the regulation of these behaviors.", "author" : [ { "dropping-particle" : "", "family" : "Ogawa", "given" : "Sonoko", "non-dropping-particle" : "", "parse-names" : false, "suffix" : "" }, { "dropping-particle" : "", "family" : "Eng", "given" : "Vincent", "non-dropping-particle" : "", "parse-names" : false, "suffix" : "" }, { "dropping-particle" : "", "family" : "Taylor", "given" : "Julia", "non-dropping-particle" : "", "parse-names" : false, "suffix" : "" }, { "dropping-particle" : "", "family" : "Lubahn", "given" : "Dennis B", "non-dropping-particle" : "", "parse-names" : false, "suffix" : "" }, { "dropping-particle" : "", "family" : "Korach", "given" : "Kenneth S", "non-dropping-particle" : "", "parse-names" : false, "suffix" : "" }, { "dropping-particle" : "", "family" : "Pfaff", "given" : "Donald W", "non-dropping-particle" : "", "parse-names" : false, "suffix" : "" } ], "container-title" : "Endocrinology", "id" : "ITEM-1", "issue" : "12", "issued" : { "date-parts" : [ [ "1998" ] ] }, "note" : "More aggression in ERKO mice is seen due to higher level of otg in the blood in ERKO. Hence, otg - agr1.", "page" : "5070-5081", "title" : "Roles of Estrogen Receptor-alpha Gene Expression in Reproduction-Related Behaviors in Female Mice", "type" : "article-journal", "volume" : "139" }, "uris" : [ "http://www.mendeley.com/documents/?uuid=56f43247-c809-4c8f-af05-35d6eb85c35a" ] } ], "mendeley" : { "formattedCitation" : "(371)", "plainTextFormattedCitation" : "(371)", "previouslyFormattedCitation" : "&lt;sup&gt;371&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371)</w:t>
            </w:r>
            <w:r w:rsidRPr="00E901D6">
              <w:rPr>
                <w:rFonts w:ascii="Times New Roman" w:eastAsia="Times New Roman" w:hAnsi="Times New Roman" w:cs="Times New Roman"/>
                <w:color w:val="000000"/>
                <w:lang w:eastAsia="en-IN"/>
              </w:rPr>
              <w:fldChar w:fldCharType="end"/>
            </w:r>
            <w:r w:rsidRPr="00E901D6">
              <w:rPr>
                <w:rFonts w:ascii="Times New Roman" w:eastAsia="Times New Roman" w:hAnsi="Times New Roman" w:cs="Times New Roman"/>
                <w:color w:val="000000"/>
                <w:lang w:eastAsia="en-IN"/>
              </w:rPr>
              <w:t xml:space="preserve">; C57BL/6J  mice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Gonadal steroid hormones regulate sexually dimorphic development of brain functions and behaviors. Their nuclear receptors offer the opportunity to relate molecular events in neurons to simple instinctive mammalian behaviors. We have determined the role of estrogen receptor (ER) activation by endogenous estrogen in the development of male-typical behaviors by the use of transgenic estrogenreceptor-deficient (ERKO) mice. Surprisingly, in spite of the fact that they are infertile, ERKO mice showed normal motivation to mount females but they achieved less intromissions and virtually no ejaculations. Aggressive behaviors were dramatically reduced and male-typical offensive attacks were rarely displayed by ERKO males. Moreover, ER gene disruption demasculinized open-field behaviors. In the brain, despite the evident loss of functional ER protein, the androgendependent system appears to be normally present in ERKO mice. Together, these findings indicate that ER gene expression during development plays a major role in the organization of male-typical aggressive and emotional behaviors in addition to simple sexual behaviors.", "author" : [ { "dropping-particle" : "", "family" : "Ogawa", "given" : "Sonoko", "non-dropping-particle" : "", "parse-names" : false, "suffix" : "" }, { "dropping-particle" : "", "family" : "Lubahn", "given" : "Dennis B", "non-dropping-particle" : "", "parse-names" : false, "suffix" : "" }, { "dropping-particle" : "", "family" : "Korach", "given" : "Kenneth S", "non-dropping-particle" : "", "parse-names" : false, "suffix" : "" }, { "dropping-particle" : "", "family" : "Pfaff", "given" : "Donald W", "non-dropping-particle" : "", "parse-names" : false, "suffix" : "" } ], "container-title" : "Proceedings of the National Academy of Sciences of the United States of America", "id" : "ITEM-1", "issue" : "February", "issued" : { "date-parts" : [ [ "1997" ] ] }, "page" : "1476-1481", "title" : "Behavioral effects of estrogen receptor gene disruption in male mice", "type" : "article-journal", "volume" : "94" }, "uris" : [ "http://www.mendeley.com/documents/?uuid=73dcae83-8510-4174-8253-203acdf893e5" ] } ], "mendeley" : { "formattedCitation" : "(372)", "plainTextFormattedCitation" : "(372)", "previouslyFormattedCitation" : "&lt;sup&gt;372&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372)</w:t>
            </w:r>
            <w:r w:rsidRPr="00E901D6">
              <w:rPr>
                <w:rFonts w:ascii="Times New Roman" w:eastAsia="Times New Roman" w:hAnsi="Times New Roman" w:cs="Times New Roman"/>
                <w:color w:val="000000"/>
                <w:lang w:eastAsia="en-IN"/>
              </w:rPr>
              <w:fldChar w:fldCharType="end"/>
            </w:r>
            <w:r w:rsidRPr="00E901D6">
              <w:rPr>
                <w:rFonts w:ascii="Times New Roman" w:eastAsia="Times New Roman" w:hAnsi="Times New Roman" w:cs="Times New Roman"/>
                <w:color w:val="000000"/>
                <w:lang w:eastAsia="en-IN"/>
              </w:rPr>
              <w:t xml:space="preserve">; C57BL/6J  mice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Male mice with a knockout of the estrogen receptor (ER)-a gene, a ligand-activated transcription factor, showed reduced levels of intromissions and no ejaculations whereas simple mounting behavior was not affected. In contrast, all components of sexual behaviors were intact in male mice lacking the novel ER-b gene. Here we measure the extent of phenotype in mice that lack both ER-a and ER-b genes (abERKO). abERKO male mice did not show any components of sexual behaviors, including simple mounting behavior. Nor did they show ultrasonic vocalizations during behavioral tests with receptive female mice. On the other hand, reduced aggressive behaviors of abERKO mice mimicked those of single knockout mice of ER-agene (aERKO). They showed reduced levels of lunge and bite aggression, but rarely showed offensive attacks. Thus, either one of the ERs is suf\ufb01cient for the expression of simple mounting in male mice, indicating a redundancy in function. Offensive attacks, on the other hand, depend speci\ufb01cally on the ER-a gene. Different patterns of natural behaviors require different patterns of functions by ER genes.", "author" : [ { "dropping-particle" : "", "family" : "Ogawa", "given" : "Sonoko", "non-dropping-particle" : "", "parse-names" : false, "suffix" : "" }, { "dropping-particle" : "", "family" : "Chester", "given" : "April E", "non-dropping-particle" : "", "parse-names" : false, "suffix" : "" }, { "dropping-particle" : "", "family" : "Hewitt", "given" : "Sylvia Curtis", "non-dropping-particle" : "", "parse-names" : false, "suffix" : "" }, { "dropping-particle" : "", "family" : "Walker", "given" : "Vickie R", "non-dropping-particle" : "", "parse-names" : false, "suffix" : "" }, { "dropping-particle" : "", "family" : "Gustafsson", "given" : "Jan-\u00e5ke", "non-dropping-particle" : "", "parse-names" : false, "suffix" : "" }, { "dropping-particle" : "", "family" : "Smithies", "given" : "Oliver", "non-dropping-particle" : "", "parse-names" : false, "suffix" : "" }, { "dropping-particle" : "", "family" : "Korach", "given" : "Kenneth S", "non-dropping-particle" : "", "parse-names" : false, "suffix" : "" }, { "dropping-particle" : "", "family" : "Pfaff", "given" : "Donald W", "non-dropping-particle" : "", "parse-names" : false, "suffix" : "" } ], "container-title" : "Proceedings of the National Academy of Sciences of the United States of America", "id" : "ITEM-1", "issue" : "26", "issued" : { "date-parts" : [ [ "2000" ] ] }, "page" : "14737-41", "title" : "Abolition of male sexual behaviors in mice lacking estrogen receptors \u03b1 and \u03b2 (\u03b1\u03b2ERKO )", "type" : "article-journal", "volume" : "97" }, "uris" : [ "http://www.mendeley.com/documents/?uuid=84523c57-82fe-40b7-8e3c-273050927ba8" ] } ], "mendeley" : { "formattedCitation" : "(373)", "plainTextFormattedCitation" : "(373)", "previouslyFormattedCitation" : "&lt;sup&gt;373&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373)</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oestrogen</w:t>
            </w:r>
            <w:proofErr w:type="spellEnd"/>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otg</w:t>
            </w:r>
            <w:proofErr w:type="spellEnd"/>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ang1</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 xml:space="preserve">Human endometrial cells and HMMEC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DOI" : "10.1093/humrep/deg415", "ISSN" : "1460-2350", "author" : [ { "dropping-particle" : "", "family" : "Albrecht", "given" : "Eugene D.", "non-dropping-particle" : "", "parse-names" : false, "suffix" : "" }, { "dropping-particle" : "", "family" : "Babischkin", "given" : "Jeffery S.", "non-dropping-particle" : "", "parse-names" : false, "suffix" : "" }, { "dropping-particle" : "", "family" : "Yaron", "given" : "Lidor", "non-dropping-particle" : "", "parse-names" : false, "suffix" : "" }, { "dropping-particle" : "", "family" : "Anderson", "given" : "Larry D.", "non-dropping-particle" : "", "parse-names" : false, "suffix" : "" }, { "dropping-particle" : "", "family" : "Udoff", "given" : "Lawrence C.", "non-dropping-particle" : "", "parse-names" : false, "suffix" : "" }, { "dropping-particle" : "", "family" : "Pepe", "given" : "Gerald J.", "non-dropping-particle" : "", "parse-names" : false, "suffix" : "" } ], "container-title" : "Human Reproduction", "id" : "ITEM-1", "issue" : "10", "issued" : { "date-parts" : [ [ "2003", "10", "1" ] ] }, "page" : "2039-2047", "title" : "Effect of estrogen on angiogenesis in co-cultures of human endometrial cells and microvascular endothelial cells", "type" : "article-journal", "volume" : "18" }, "uris" : [ "http://www.mendeley.com/documents/?uuid=2361a514-d8f0-4521-a8a3-72feaca81976" ] } ], "mendeley" : { "formattedCitation" : "(374)", "plainTextFormattedCitation" : "(374)", "previouslyFormattedCitation" : "&lt;sup&gt;374&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374)</w:t>
            </w:r>
            <w:r w:rsidRPr="00E901D6">
              <w:rPr>
                <w:rFonts w:ascii="Times New Roman" w:eastAsia="Times New Roman" w:hAnsi="Times New Roman" w:cs="Times New Roman"/>
                <w:color w:val="000000"/>
                <w:lang w:eastAsia="en-IN"/>
              </w:rPr>
              <w:fldChar w:fldCharType="end"/>
            </w:r>
            <w:r w:rsidRPr="00E901D6">
              <w:rPr>
                <w:rFonts w:ascii="Times New Roman" w:eastAsia="Times New Roman" w:hAnsi="Times New Roman" w:cs="Times New Roman"/>
                <w:color w:val="000000"/>
                <w:lang w:eastAsia="en-IN"/>
              </w:rPr>
              <w:t xml:space="preserve">; BALB/c mice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DOI" : "10.1158/0008-5472.CAN-03-2774", "ISSN" : "0008-5472", "PMID" : "15374958", "abstract" : "In this study, we investigated the molecular events involved in estrogen-induced angiogenesis. Treatment of the human endometrial adenocarcinoma cells, HEC-1A, with estrogen up-regulated mRNA expression and protein synthesis of various angiogenic factors such as tumor necrosis factor-alpha, interleukin-1, basic fibroblast growth factor, and vascular endothelial growth factor. The estrogen-dependent induction of the expression was blocked by the platelet-activating factor (PAF) antagonists, WEB 2170. Estrogen treatment caused the activation of nuclear factor (NF)-kappaB in HEC-1A cells and was also blocked by PAF antagonist. Inhibitors of NF-kappaB activation inhibited estrogen-induced mRNA expression and protein synthesis of the angiogenic factors. Estrogen led to a pronounced angiogenesis as assessed by a mouse Matrigel model in vivo and endothelial cell sprouting in vitro. PAF antagonists or NF-kappaB inhibitors significantly inhibited this estrogen-dependent angiogenesis. Estrogen caused phospholipase A2 (PLA2) gene and protein expression. Estrogen-induced vascular endothelial growth factor mRNA expression and sprouting were significantly inhibited by PLA2 inhibitors, suggesting PLA2 expression is the upstream pathway in the estrogen-induced angiogenesis. Taken together, these results suggest that estrogen induces the production of angiogenic factors via a mechanism involving PAF-mediated NF-kappaB activation.", "author" : [ { "dropping-particle" : "", "family" : "Seo", "given" : "Kook Heon", "non-dropping-particle" : "", "parse-names" : false, "suffix" : "" }, { "dropping-particle" : "", "family" : "Lee", "given" : "Hyun-Suk", "non-dropping-particle" : "", "parse-names" : false, "suffix" : "" }, { "dropping-particle" : "", "family" : "Jung", "given" : "Bongnam", "non-dropping-particle" : "", "parse-names" : false, "suffix" : "" }, { "dropping-particle" : "", "family" : "Ko", "given" : "Hyun-Mi", "non-dropping-particle" : "", "parse-names" : false, "suffix" : "" }, { "dropping-particle" : "", "family" : "Choi", "given" : "Jung-Hwa", "non-dropping-particle" : "", "parse-names" : false, "suffix" : "" }, { "dropping-particle" : "", "family" : "Park", "given" : "Sung Jun", "non-dropping-particle" : "", "parse-names" : false, "suffix" : "" }, { "dropping-particle" : "", "family" : "Choi", "given" : "Il-Hwan", "non-dropping-particle" : "", "parse-names" : false, "suffix" : "" }, { "dropping-particle" : "", "family" : "Lee", "given" : "Hern-Ku", "non-dropping-particle" : "", "parse-names" : false, "suffix" : "" }, { "dropping-particle" : "", "family" : "Im", "given" : "Suhn-Young", "non-dropping-particle" : "", "parse-names" : false, "suffix" : "" } ], "container-title" : "Cancer research", "id" : "ITEM-1", "issue" : "18", "issued" : { "date-parts" : [ [ "2004", "9", "15" ] ] }, "page" : "6482-8", "title" : "Estrogen enhances angiogenesis through a pathway involving platelet-activating factor-mediated nuclear factor-kappaB activation.", "type" : "article-journal", "volume" : "64" }, "uris" : [ "http://www.mendeley.com/documents/?uuid=d9cf54c9-ee05-4fd5-a719-7401ac8904f7" ] } ], "mendeley" : { "formattedCitation" : "(375)", "plainTextFormattedCitation" : "(375)", "previouslyFormattedCitation" : "&lt;sup&gt;375&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375)</w:t>
            </w:r>
            <w:r w:rsidRPr="00E901D6">
              <w:rPr>
                <w:rFonts w:ascii="Times New Roman" w:eastAsia="Times New Roman" w:hAnsi="Times New Roman" w:cs="Times New Roman"/>
                <w:color w:val="000000"/>
                <w:lang w:eastAsia="en-IN"/>
              </w:rPr>
              <w:fldChar w:fldCharType="end"/>
            </w:r>
            <w:r w:rsidRPr="00E901D6">
              <w:rPr>
                <w:rFonts w:ascii="Times New Roman" w:eastAsia="Times New Roman" w:hAnsi="Times New Roman" w:cs="Times New Roman"/>
                <w:color w:val="000000"/>
                <w:lang w:eastAsia="en-IN"/>
              </w:rPr>
              <w:t xml:space="preserve">; Mouse mammary </w:t>
            </w:r>
            <w:proofErr w:type="spellStart"/>
            <w:r w:rsidRPr="00E901D6">
              <w:rPr>
                <w:rFonts w:ascii="Times New Roman" w:eastAsia="Times New Roman" w:hAnsi="Times New Roman" w:cs="Times New Roman"/>
                <w:color w:val="000000"/>
                <w:lang w:eastAsia="en-IN"/>
              </w:rPr>
              <w:t>tumour</w:t>
            </w:r>
            <w:proofErr w:type="spellEnd"/>
            <w:r w:rsidRPr="00E901D6">
              <w:rPr>
                <w:rFonts w:ascii="Times New Roman" w:eastAsia="Times New Roman" w:hAnsi="Times New Roman" w:cs="Times New Roman"/>
                <w:color w:val="000000"/>
                <w:lang w:eastAsia="en-IN"/>
              </w:rPr>
              <w:t xml:space="preserve"> explant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Estrogen is important for breast carcinogenesis and the majority of breast cancers maintain hormone dependency. Estrogen has the ability to stimulate both breast epithelial cell growth and angiogenesis, and a well-characterized in vivo cancer model where these functional interactions can be studied is lacking. We demonstrate estrogen dependent angiogenesis, growth in vivo, and proliferation in vitro, in explants from polyoma middle T transgenic mouse mammary tumors. Thus, in addition to genetic similarities, this model also exerts a sex hormone, and angiogenic phenotype similar to human breast cancer. This immune-competent animal model offers the opportunity to study molecular events in estrogen dependent breast cancer.", "author" : [ { "dropping-particle" : "", "family" : "Dabrosin", "given" : "C", "non-dropping-particle" : "", "parse-names" : false, "suffix" : "" }, { "dropping-particle" : "", "family" : "Palmer", "given" : "K", "non-dropping-particle" : "", "parse-names" : false, "suffix" : "" }, { "dropping-particle" : "", "family" : "Muller", "given" : "WJ", "non-dropping-particle" : "", "parse-names" : false, "suffix" : "" }, { "dropping-particle" : "", "family" : "Gauldie", "given" : "J", "non-dropping-particle" : "", "parse-names" : false, "suffix" : "" } ], "container-title" : "Breast cancer research and treatment", "id" : "ITEM-1", "issue" : "1", "issued" : { "date-parts" : [ [ "2003" ] ] }, "page" : "1-6", "title" : "Estradiol promotes growth and angiogenesis in polyoma middle T transgenic mouse mammary tumor explants.", "type" : "article-journal", "volume" : "78" }, "uris" : [ "http://www.mendeley.com/documents/?uuid=7c3a562a-c6e5-446f-bf33-9f70f72d18ef" ] } ], "mendeley" : { "formattedCitation" : "(376)", "plainTextFormattedCitation" : "(376)", "previouslyFormattedCitation" : "&lt;sup&gt;376&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376)</w:t>
            </w:r>
            <w:r w:rsidRPr="00E901D6">
              <w:rPr>
                <w:rFonts w:ascii="Times New Roman" w:eastAsia="Times New Roman" w:hAnsi="Times New Roman" w:cs="Times New Roman"/>
                <w:color w:val="000000"/>
                <w:lang w:eastAsia="en-IN"/>
              </w:rPr>
              <w:fldChar w:fldCharType="end"/>
            </w:r>
            <w:r w:rsidRPr="00E901D6">
              <w:rPr>
                <w:rFonts w:ascii="Times New Roman" w:eastAsia="Times New Roman" w:hAnsi="Times New Roman" w:cs="Times New Roman"/>
                <w:color w:val="000000"/>
                <w:lang w:eastAsia="en-IN"/>
              </w:rPr>
              <w:t xml:space="preserve">; HUVECs and murine model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Background Angiogenesis is a critical event in wound healing, tumor growth, and the inflammatory vasculitides. Since women have a higher incidence of many vasculitic diseases, we examined the effects of female sex steroids, particularly estradiol, on human umbilical vein endothelial cell (HUVEC) behavior in vitro and on angiogenesis in vivo. Methods and Results HUVECs were grown in estrogen-free medium before each assay. Exogenous 17\u03b2-estradiol (1 to 5 nmol/L) increased cell attachment to laminin, types I and IV collagen, and fibronectin, as well as to tissue culture plastic. After a confluent monolayer of cells was \u201cwounded\u201d by scraping, estradiol-treated (10\u22128 mol/L) cells migrated into the wound three times faster than untreated cells. Cell proliferation on plastic and on laminin increased threefold to fivefold, respectively, in the presence of estradiol. Estradiol also enhanced the ability of HUVECs to organize into tubular networks when plated on a reconstituted basement membrane, Matrigel. Estradiol effects on both the \u201cwounding\u201d assay and tube formation were blocked by the specific estrogen receptor antagonist ICI 182,780. Ovariectomy markedly decreased in vivo vascularization of Matrigel plugs coinjected with basic fibroblast growth factor in mice. With estrogen replacement, angiogenesis was increased to the levels observed in nonovariectomized mice. Conclusions These studies demonstrate that, in vitro and in vivo, estradiol enhances endothelial cell activities important in neovascularization and suggest a promoting influence of estrogens on angiogenesis", "author" : [ { "dropping-particle" : "", "family" : "Morales", "given" : "David E.", "non-dropping-particle" : "", "parse-names" : false, "suffix" : "" }, { "dropping-particle" : "", "family" : "McGowan", "given" : "Kelly A.", "non-dropping-particle" : "", "parse-names" : false, "suffix" : "" }, { "dropping-particle" : "", "family" : "Grant", "given" : "Derrick S.", "non-dropping-particle" : "", "parse-names" : false, "suffix" : "" }, { "dropping-particle" : "", "family" : "Maheshwari", "given" : "Shailendra", "non-dropping-particle" : "", "parse-names" : false, "suffix" : "" }, { "dropping-particle" : "", "family" : "Bhartiya", "given" : "Deepa", "non-dropping-particle" : "", "parse-names" : false, "suffix" : "" }, { "dropping-particle" : "", "family" : "Cid", "given" : "Maria C.", "non-dropping-particle" : "", "parse-names" : false, "suffix" : "" }, { "dropping-particle" : "", "family" : "Kleinman", "given" : "Hynda K", "non-dropping-particle" : "", "parse-names" : false, "suffix" : "" }, { "dropping-particle" : "", "family" : "H. William Schnaper", "given" : "", "non-dropping-particle" : "", "parse-names" : false, "suffix" : "" } ], "container-title" : "Circulation", "id" : "ITEM-1", "issued" : { "date-parts" : [ [ "1995" ] ] }, "page" : "755-63", "title" : "Estrogen Promotes Angiogenic Activity in Human Umbilical Vein Endothelial Cells In Vitro and in a Murine Model", "type" : "article-journal", "volume" : "91" }, "uris" : [ "http://www.mendeley.com/documents/?uuid=d534cf6f-ee4d-4ee4-b83b-b6a67aec9111" ] } ], "mendeley" : { "formattedCitation" : "(377)", "plainTextFormattedCitation" : "(377)", "previouslyFormattedCitation" : "&lt;sup&gt;377&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377)</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oestrogen</w:t>
            </w:r>
            <w:proofErr w:type="spellEnd"/>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otg</w:t>
            </w:r>
            <w:proofErr w:type="spellEnd"/>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inr0</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w:t>
            </w: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 xml:space="preserve">In vitro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To determine the relative ranking of antioxidative potential of various steroids the effect of 14 steroid compounds on the fluorescence of phycoerythrin was monitored over time following the addition of a peroxy radical generator 2,2'-azo-bis (2-amidino-propane) dihydrochloride. The rate of decay of fluorescence in the presence of a 200 nM of 17 beta-estradiol, 17 alpha-estradiol and estriol expressed as percentages of the rate of decay in the absence of these compounds (control curve), were 74.1 +/- 6.3, 84.0 +/- 5.42 and 64.2 +/- 2.53%, respectively (P &lt; 0.005). Cortisone and corticosterone appeared to have very mild pro-oxidant properties. Other steroids tested such as estrone, testosterone, progesterone, androstenedione, dehydroepiandrosterone, cortisol, tetrahydrocortisone, deoxycorticosterone and aldosterone had no significant antioxidant properties. It is concluded that estrogens especially estriol and 17 beta-estradiol are naturally occurring antioxidants.", "author" : [ { "dropping-particle" : "", "family" : "Mooradian", "given" : "AD", "non-dropping-particle" : "", "parse-names" : false, "suffix" : "" } ], "container-title" : "The Journal of Steroid Biochemistry and Molecular Biology", "id" : "ITEM-1", "issue" : "6", "issued" : { "date-parts" : [ [ "1993" ] ] }, "page" : "509-11", "title" : "Antioxidant properties of steroids.", "type" : "article-journal", "volume" : "45" }, "uris" : [ "http://www.mendeley.com/documents/?uuid=bed48e25-8bce-4788-b4d9-5ed385e648d8" ] } ], "mendeley" : { "formattedCitation" : "(378)", "plainTextFormattedCitation" : "(378)", "previouslyFormattedCitation" : "&lt;sup&gt;378&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378)</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oestrogen</w:t>
            </w:r>
            <w:proofErr w:type="spellEnd"/>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otg</w:t>
            </w:r>
            <w:proofErr w:type="spellEnd"/>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inr1</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w:t>
            </w: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 xml:space="preserve">BALB/c mice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DOI" : "10.1158/0008-5472.CAN-03-2774", "ISSN" : "0008-5472", "PMID" : "15374958", "abstract" : "In this study, we investigated the molecular events involved in estrogen-induced angiogenesis. Treatment of the human endometrial adenocarcinoma cells, HEC-1A, with estrogen up-regulated mRNA expression and protein synthesis of various angiogenic factors such as tumor necrosis factor-alpha, interleukin-1, basic fibroblast growth factor, and vascular endothelial growth factor. The estrogen-dependent induction of the expression was blocked by the platelet-activating factor (PAF) antagonists, WEB 2170. Estrogen treatment caused the activation of nuclear factor (NF)-kappaB in HEC-1A cells and was also blocked by PAF antagonist. Inhibitors of NF-kappaB activation inhibited estrogen-induced mRNA expression and protein synthesis of the angiogenic factors. Estrogen led to a pronounced angiogenesis as assessed by a mouse Matrigel model in vivo and endothelial cell sprouting in vitro. PAF antagonists or NF-kappaB inhibitors significantly inhibited this estrogen-dependent angiogenesis. Estrogen caused phospholipase A2 (PLA2) gene and protein expression. Estrogen-induced vascular endothelial growth factor mRNA expression and sprouting were significantly inhibited by PLA2 inhibitors, suggesting PLA2 expression is the upstream pathway in the estrogen-induced angiogenesis. Taken together, these results suggest that estrogen induces the production of angiogenic factors via a mechanism involving PAF-mediated NF-kappaB activation.", "author" : [ { "dropping-particle" : "", "family" : "Seo", "given" : "Kook Heon", "non-dropping-particle" : "", "parse-names" : false, "suffix" : "" }, { "dropping-particle" : "", "family" : "Lee", "given" : "Hyun-Suk", "non-dropping-particle" : "", "parse-names" : false, "suffix" : "" }, { "dropping-particle" : "", "family" : "Jung", "given" : "Bongnam", "non-dropping-particle" : "", "parse-names" : false, "suffix" : "" }, { "dropping-particle" : "", "family" : "Ko", "given" : "Hyun-Mi", "non-dropping-particle" : "", "parse-names" : false, "suffix" : "" }, { "dropping-particle" : "", "family" : "Choi", "given" : "Jung-Hwa", "non-dropping-particle" : "", "parse-names" : false, "suffix" : "" }, { "dropping-particle" : "", "family" : "Park", "given" : "Sung Jun", "non-dropping-particle" : "", "parse-names" : false, "suffix" : "" }, { "dropping-particle" : "", "family" : "Choi", "given" : "Il-Hwan", "non-dropping-particle" : "", "parse-names" : false, "suffix" : "" }, { "dropping-particle" : "", "family" : "Lee", "given" : "Hern-Ku", "non-dropping-particle" : "", "parse-names" : false, "suffix" : "" }, { "dropping-particle" : "", "family" : "Im", "given" : "Suhn-Young", "non-dropping-particle" : "", "parse-names" : false, "suffix" : "" } ], "container-title" : "Cancer research", "id" : "ITEM-1", "issue" : "18", "issued" : { "date-parts" : [ [ "2004", "9", "15" ] ] }, "page" : "6482-8", "title" : "Estrogen enhances angiogenesis through a pathway involving platelet-activating factor-mediated nuclear factor-kappaB activation.", "type" : "article-journal", "volume" : "64" }, "uris" : [ "http://www.mendeley.com/documents/?uuid=d9cf54c9-ee05-4fd5-a719-7401ac8904f7" ] } ], "mendeley" : { "formattedCitation" : "(375)", "plainTextFormattedCitation" : "(375)", "previouslyFormattedCitation" : "&lt;sup&gt;375&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375)</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oestrogen</w:t>
            </w:r>
            <w:proofErr w:type="spellEnd"/>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otg</w:t>
            </w:r>
            <w:proofErr w:type="spellEnd"/>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gmo0</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 xml:space="preserve">Colon muscle cell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Background: Classical effects of oestrogen involve activation of target genes after binding nuclear receptors. Oestrogenic effects too rapid for DNA transcription (non-genomic) are known to occur. The effect of oestrogen on colonic motility is unknown despite the prevalence of gastrointestinal symptoms in pregnant and premenopausal women. Methods: Histologically normal colon was obtained from proximal resection margins of colorectal carcinoma specimens. Circular smooth muscle strips were microdissected and suspended in organ baths under 1 g of tension. After equilibration, they were exposed to 17\u03b2-oestradiol (n = 8) or bovine serum albumin (BSA)-conjugated 17\u03b2-oestradiol (n = 8). Fulvestrant, an oestrogen receptor antagonist, was added to some baths (n = 8). Other strips were exposed to calphostin C or cycloheximide. Carbachol was added in increasing concentrations and contractile activity was recorded isometrically. Results: Oestrogen inhibited colonic contractility (mean difference 19\u00b77 per cent; n = 8, P &lt; 0\u00b7001). In keeping with non-genomic, rapid-onset steroid action, the effect was apparent within minutes and reversible. It was observed with both 17\u03b2-oestradiol and BSA-conjugated oestrogen, and was not altered by cycloheximide. Effects were inhibited by fulvestrant, suggesting receptor mediation. Conclusion: Oestrogen decreases contractility in human colonic smooth muscle by a non-genomic mechanism involving cell membrane coupling.", "author" : [ { "dropping-particle" : "", "family" : "Hogan", "given" : "A. M.", "non-dropping-particle" : "", "parse-names" : false, "suffix" : "" }, { "dropping-particle" : "", "family" : "Kennelly", "given" : "R.", "non-dropping-particle" : "", "parse-names" : false, "suffix" : "" }, { "dropping-particle" : "", "family" : "Collins", "given" : "D.", "non-dropping-particle" : "", "parse-names" : false, "suffix" : "" }, { "dropping-particle" : "", "family" : "Baird", "given" : "A. W.", "non-dropping-particle" : "", "parse-names" : false, "suffix" : "" }, { "dropping-particle" : "", "family" : "Winter", "given" : "D. C.", "non-dropping-particle" : "", "parse-names" : false, "suffix" : "" } ], "container-title" : "British Journal of Surgery", "id" : "ITEM-1", "issue" : "7", "issued" : { "date-parts" : [ [ "2009" ] ] }, "page" : "817-822", "title" : "Oestrogen inhibits human colonic motility by a non-genomic cell membrane receptor-dependent mechanism", "type" : "article-journal", "volume" : "96" }, "uris" : [ "http://www.mendeley.com/documents/?uuid=18635592-e858-4cdc-bf46-b4e2bac7f269" ] } ], "mendeley" : { "formattedCitation" : "(379)", "plainTextFormattedCitation" : "(379)", "previouslyFormattedCitation" : "&lt;sup&gt;379&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379)</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oestrogen</w:t>
            </w:r>
            <w:proofErr w:type="spellEnd"/>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otg</w:t>
            </w:r>
            <w:proofErr w:type="spellEnd"/>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ocl1</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 xml:space="preserve">Human subject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Young adult males who cannot produce or respond to estrogen (E) are osteopenic, suggesting that E may regulate bone turnover in men, as well as in women. Both bioavailable E and testosterone (T) decrease substantially in aging men, but it is unclear which deficiency is the more important factor contributing to the increased bone resorption and impaired bone formation that leads to their bone loss. Thus, we addressed this issue directly by eliminating endogenous T and E production in 59 elderly men (mean age 68 years), studying them first under conditions of physiologic T and E replacement and then assessing the impact on bone turnover of withdrawing both T and E, withdrawing only T, or only E, or continuing both. Bone resorption markers increased significantly in the absence of both hormones and were unchanged in men receiving both hormones. By two-factor ANOVA, E played the major role in preventing the increase in the bone resorption markers, whereas T had no significant effect. By contrast, serum osteocalcin, a bone formation marker, decreased in the absence of both hormones, and both E and T maintained osteocalcin levels. We conclude that in aging men, E is the dominant sex steroid regulating bone resorption, whereas both E and T are important in maintaining bone formation.", "author" : [ { "dropping-particle" : "", "family" : "Falahati-nini", "given" : "Alireza", "non-dropping-particle" : "", "parse-names" : false, "suffix" : "" }, { "dropping-particle" : "", "family" : "Riggs", "given" : "B Lawrence", "non-dropping-particle" : "", "parse-names" : false, "suffix" : "" }, { "dropping-particle" : "", "family" : "Atkinson", "given" : "Elizabeth J", "non-dropping-particle" : "", "parse-names" : false, "suffix" : "" }, { "dropping-particle" : "", "family" : "Fallon", "given" : "W Michael O", "non-dropping-particle" : "", "parse-names" : false, "suffix" : "" }, { "dropping-particle" : "", "family" : "Eastell", "given" : "Richard", "non-dropping-particle" : "", "parse-names" : false, "suffix" : "" }, { "dropping-particle" : "", "family" : "Khosla", "given" : "Sundeep", "non-dropping-particle" : "", "parse-names" : false, "suffix" : "" } ], "container-title" : "Journal of Clinical Investigation", "id" : "ITEM-1", "issue" : "12", "issued" : { "date-parts" : [ [ "2000" ] ] }, "page" : "1553-1560", "title" : "Relative contributions of testosterone and estrogen in regulating bone resorption and formation in normal elderly men", "type" : "article-journal", "volume" : "106" }, "uris" : [ "http://www.mendeley.com/documents/?uuid=b8d5f3b6-690b-4601-9ae4-0eba00dd7b05" ] } ], "mendeley" : { "formattedCitation" : "(380)", "plainTextFormattedCitation" : "(380)", "previouslyFormattedCitation" : "&lt;sup&gt;380&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380)</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oestrogen</w:t>
            </w:r>
            <w:proofErr w:type="spellEnd"/>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otg</w:t>
            </w:r>
            <w:proofErr w:type="spellEnd"/>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fty1</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Holtzman</w:t>
            </w:r>
            <w:proofErr w:type="spellEnd"/>
            <w:r w:rsidRPr="00E901D6">
              <w:rPr>
                <w:rFonts w:ascii="Times New Roman" w:eastAsia="Times New Roman" w:hAnsi="Times New Roman" w:cs="Times New Roman"/>
                <w:color w:val="000000"/>
                <w:lang w:eastAsia="en-IN"/>
              </w:rPr>
              <w:t xml:space="preserve"> strain rat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The effects of oral administration of tamoxifen (a synthetic non-steroidal anti-oestrogen) at doses of 40, 200 or 400 \\g=m\\gkg\\m=-\\1day\\m=-\\1on the circulating concentrations of LH, FSH, prolactin, testosterone and oestradiol, weights of pituitary, testes, secondary sex organs and the fertility of adult male rats were determined. The drug was administered per os daily, for up to 90 days. The fertility of rats treated with tamoxifen for 60, 70, 80 or 90 days was assessed by allowing them to mate with normal female rats of proven fertility. Tamoxifen at 40 \\g=m\\gkg\\m=-\\1day\\m=-\\1reduced concentrations of testosterone in plasma but had no affect on LH, FSH, prolactin and oestradiol concentrations, and the weights of pituitary, testes, epi- didymides, ventral prostate and seminal vesicles. Tamoxifen at 40 \\g=m\\gkg\\m=-\\1day\\m=-\\1 reduced potency, fecundity, the number of implantation sites, the fertility index and litter size. Tamoxifen at 200 and 400 \\g=m\\gkg\\m=-\\1day\\m=-\\1reduced the concentrations of LH and testosterone in plasma and the weights of testes and secondary sex organs compared with controls. Tamoxifen at 400 \\g=m\\gkg\\m=-\\1day\\m=-\\1 was most effective in reducing the number of viable pups, the litter size ( \\m=le\\1) and the fecundity (20%). The potency of treated rats (a measure of the presence of an ejaculate) was significantly decreased when compared with controls, but copulation was apparently not affected as mated female rats showed a constant dioestrous phase. Histology of the testes revealed disorganization of the cytoarchitecture of the tubules with obliterated lumen. All the parameters affected by tamoxifen at 200 \\g=m\\gkg\\m=-\\1day\\m=-\\1returned to normal values when tamoxifen was withdrawn for 90 days. Introduction", "author" : [ { "dropping-particle" : "", "family" : "Gill-Sharm", "given" : "M K", "non-dropping-particle" : "", "parse-names" : false, "suffix" : "" }, { "dropping-particle" : "", "family" : "Gopalkrishnan", "given" : "K", "non-dropping-particle" : "", "parse-names" : false, "suffix" : "" }, { "dropping-particle" : "", "family" : "Balasinor", "given" : "N", "non-dropping-particle" : "", "parse-names" : false, "suffix" : "" }, { "dropping-particle" : "", "family" : "Parte", "given" : "P", "non-dropping-particle" : "", "parse-names" : false, "suffix" : "" }, { "dropping-particle" : "", "family" : "Jayaraman", "given" : "S", "non-dropping-particle" : "", "parse-names" : false, "suffix" : "" }, { "dropping-particle" : "", "family" : "Juneja", "given" : "H S", "non-dropping-particle" : "", "parse-names" : false, "suffix" : "" } ], "container-title" : "Journal of Reproduction and Fertility", "id" : "ITEM-1", "issued" : { "date-parts" : [ [ "1993" ] ] }, "page" : "395-402", "title" : "Effects of tamoxifen the fertility of male rats", "type" : "article-journal", "volume" : "99" }, "uris" : [ "http://www.mendeley.com/documents/?uuid=0bdc6597-d2e0-4fb0-84b1-f43a33df9e15" ] } ], "mendeley" : { "formattedCitation" : "(381)", "plainTextFormattedCitation" : "(381)", "previouslyFormattedCitation" : "&lt;sup&gt;381&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381)</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bone strength</w:t>
            </w:r>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ost</w:t>
            </w:r>
            <w:proofErr w:type="spellEnd"/>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ocl1</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 xml:space="preserve">Normal human bone cell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We have generated and characterized an antibody that recognizes the C-terminal sequence of the propeptide of human bone GLA protein (BGP/osteocalcin)(amino acid -26 to -1, with +1 being the amino terminus of the mature protein). The range of sensitivity of the antibody, as determined by enzyme-linked immunosorbent assay (ELISA), was 0.5-250 ng/ml. The antibody effectively recognized pro-BGP in cell layer extracts of transformed cells (KT-005), but did not recognize mature, propeptide-less BGP in the medium from the same cultures. Strong labelling was obtained using this antibody in immunoperoxidase staining or immunofluorescence of both transformed and normal human bone cells in vitro. Monensin significantly altered the intracellular pattern of labelling in immunofluorescence studies, indicating that the recognized antigen was associated with the cellular secretory pathway. We also obtained a specific and strong staining of cells in tissue sections of human fetal bone. Antibodies against the mature protein strongly stained the mineralization front, but did not stain cells to any appreciable level. Newly embedded osteocytes were the predominant cell type stained in such material, suggesting that they may represent the major of BGP in the intact tissue. These observations indicate that BGP synthesis is a late event in osteoblastic development and that antibodies generated against the propeptide sequence are a potentially powerful tool in the analysis of bone tumors and evaluation of osteoblastic differentiation.", "author" : [ { "dropping-particle" : "", "family" : "Kasai", "given" : "R", "non-dropping-particle" : "", "parse-names" : false, "suffix" : "" }, { "dropping-particle" : "", "family" : "Bianco", "given" : "P", "non-dropping-particle" : "", "parse-names" : false, "suffix" : "" }, { "dropping-particle" : "", "family" : "Robey", "given" : "PG", "non-dropping-particle" : "", "parse-names" : false, "suffix" : "" }, { "dropping-particle" : "", "family" : "Kahn", "given" : "AJ", "non-dropping-particle" : "", "parse-names" : false, "suffix" : "" } ], "container-title" : "Journal of Bone and Mineral Research", "id" : "ITEM-1", "issue" : "3", "issued" : { "date-parts" : [ [ "1994" ] ] }, "page" : "167-82", "title" : "Production and characterization of an antibody against the human bone GLA protein (BGP/osteocalcin) propeptide and its use in immunocytochemistry of bone cells.", "type" : "article-journal", "volume" : "25" }, "uris" : [ "http://www.mendeley.com/documents/?uuid=f156162e-e0e3-4ef3-a7d4-515bb75e3f65" ] } ], "mendeley" : { "formattedCitation" : "(382)", "plainTextFormattedCitation" : "(382)", "previouslyFormattedCitation" : "&lt;sup&gt;382&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382)</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osteocalcin</w:t>
            </w:r>
            <w:proofErr w:type="spellEnd"/>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ocl</w:t>
            </w:r>
            <w:proofErr w:type="spellEnd"/>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ina1</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 xml:space="preserve">Mice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DOI" : "10.1016/j.cell.2007.05.047", "ISSN" : "0092-8674", "PMID" : "17693256", "abstract" : "The regulation of bone remodeling by an adipocyte-derived hormone implies that bone may exert a feedback control of energy homeostasis. To test this hypothesis we looked for genes expressed in osteoblasts, encoding signaling molecules and affecting energy metabolism. We show here that mice lacking the protein tyrosine phosphatase OST-PTP are hypoglycemic and are protected from obesity and glucose intolerance because of an increase in beta-cell proliferation, insulin secretion, and insulin sensitivity. In contrast, mice lacking the osteoblast-secreted molecule osteocalcin display decreased beta-cell proliferation, glucose intolerance, and insulin resistance. Removing one Osteocalcin allele from OST-PTP-deficient mice corrects their metabolic phenotype. Ex vivo, osteocalcin can stimulate CyclinD1 and Insulin expression in beta-cells and Adiponectin, an insulin-sensitizing adipokine, in adipocytes; in vivo osteocalcin can improve glucose tolerance. By revealing that the skeleton exerts an endocrine regulation of sugar homeostasis this study expands the biological importance of this organ and our understanding of energy metabolism.", "author" : [ { "dropping-particle" : "", "family" : "Lee", "given" : "Na Kyung", "non-dropping-particle" : "", "parse-names" : false, "suffix" : "" }, { "dropping-particle" : "", "family" : "Sowa", "given" : "Hideaki", "non-dropping-particle" : "", "parse-names" : false, "suffix" : "" }, { "dropping-particle" : "", "family" : "Hinoi", "given" : "Eiichi", "non-dropping-particle" : "", "parse-names" : false, "suffix" : "" }, { "dropping-particle" : "", "family" : "Ferron", "given" : "Mathieu", "non-dropping-particle" : "", "parse-names" : false, "suffix" : "" }, { "dropping-particle" : "", "family" : "Ahn", "given" : "Jong Deok", "non-dropping-particle" : "", "parse-names" : false, "suffix" : "" }, { "dropping-particle" : "", "family" : "Confavreux", "given" : "Cyrille", "non-dropping-particle" : "", "parse-names" : false, "suffix" : "" }, { "dropping-particle" : "", "family" : "Dacquin", "given" : "Romain", "non-dropping-particle" : "", "parse-names" : false, "suffix" : "" }, { "dropping-particle" : "", "family" : "Mee", "given" : "Patrick J", "non-dropping-particle" : "", "parse-names" : false, "suffix" : "" }, { "dropping-particle" : "", "family" : "McKee", "given" : "Marc D", "non-dropping-particle" : "", "parse-names" : false, "suffix" : "" }, { "dropping-particle" : "", "family" : "Jung", "given" : "Dae Young", "non-dropping-particle" : "", "parse-names" : false, "suffix" : "" }, { "dropping-particle" : "", "family" : "Zhang", "given" : "Zhiyou", "non-dropping-particle" : "", "parse-names" : false, "suffix" : "" }, { "dropping-particle" : "", "family" : "Kim", "given" : "Jason K", "non-dropping-particle" : "", "parse-names" : false, "suffix" : "" }, { "dropping-particle" : "", "family" : "Mauvais-Jarvis", "given" : "Franck", "non-dropping-particle" : "", "parse-names" : false, "suffix" : "" }, { "dropping-particle" : "", "family" : "Ducy", "given" : "Patricia", "non-dropping-particle" : "", "parse-names" : false, "suffix" : "" }, { "dropping-particle" : "", "family" : "Karsenty", "given" : "Gerard", "non-dropping-particle" : "", "parse-names" : false, "suffix" : "" } ], "container-title" : "Cell", "id" : "ITEM-1", "issue" : "3", "issued" : { "date-parts" : [ [ "2007", "8", "10" ] ] }, "page" : "456-69", "title" : "Endocrine regulation of energy metabolism by the skeleton.", "type" : "article-journal", "volume" : "130" }, "uris" : [ "http://www.mendeley.com/documents/?uuid=06c3f749-8e8e-4c51-a2f9-ec0285278ec0" ] } ], "mendeley" : { "formattedCitation" : "(383)", "plainTextFormattedCitation" : "(383)", "previouslyFormattedCitation" : "&lt;sup&gt;383&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383)</w:t>
            </w:r>
            <w:r w:rsidRPr="00E901D6">
              <w:rPr>
                <w:rFonts w:ascii="Times New Roman" w:eastAsia="Times New Roman" w:hAnsi="Times New Roman" w:cs="Times New Roman"/>
                <w:color w:val="000000"/>
                <w:lang w:eastAsia="en-IN"/>
              </w:rPr>
              <w:fldChar w:fldCharType="end"/>
            </w:r>
            <w:r w:rsidRPr="00E901D6">
              <w:rPr>
                <w:rFonts w:ascii="Times New Roman" w:eastAsia="Times New Roman" w:hAnsi="Times New Roman" w:cs="Times New Roman"/>
                <w:color w:val="000000"/>
                <w:lang w:eastAsia="en-IN"/>
              </w:rPr>
              <w:t xml:space="preserve">; C57BL/6J mice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DOI" : "10.1073/pnas.0711119105", "ISSN" : "1091-6490", "PMID" : "18362359", "abstract" : "The osteoblast-specific secreted molecule osteocalcin behaves as a hormone regulating glucose metabolism and fat mass in two mutant mouse strains. Here, we ask two questions: is the action of osteocalcin on beta cells and adipocytes elicited by the same concentrations of the molecule, and more importantly, does osteocalcin regulate energy metabolism in WT mice? Cell-based assays using isolated pancreatic islets, a beta cell line, and primary adipocytes showed that picomolar amounts of osteocalcin are sufficient to regulate the expression of the insulin genes and beta cell proliferation markers, whereas nanomolar amounts affect adiponectin and Pgc1alpha expression in white and brown adipocytes, respectively. In vivo the same difference exists in osteocalcin's ability to regulate glucose metabolism on the one hand and affect insulin sensitivity and fat mass on the other hand. Furthermore, we show that long-term treatment of WT mice with osteocalcin can significantly weaken the deleterious effect on body mass and glucose metabolism of gold thioglucose-induced hyperphagia and high-fat diet. These results establish in WT mice the importance of this novel molecular player in the regulation of glucose metabolism and fat mass and suggest that osteocalcin may be of value in the treatment of metabolic diseases.", "author" : [ { "dropping-particle" : "", "family" : "Ferron", "given" : "Mathieu", "non-dropping-particle" : "", "parse-names" : false, "suffix" : "" }, { "dropping-particle" : "", "family" : "Hinoi", "given" : "Eiichi", "non-dropping-particle" : "", "parse-names" : false, "suffix" : "" }, { "dropping-particle" : "", "family" : "Karsenty", "given" : "Gerard", "non-dropping-particle" : "", "parse-names" : false, "suffix" : "" }, { "dropping-particle" : "", "family" : "Ducy", "given" : "Patricia", "non-dropping-particle" : "", "parse-names" : false, "suffix" : "" } ], "container-title" : "Proceedings of the National Academy of Sciences of the United States of America", "id" : "ITEM-1", "issue" : "13", "issued" : { "date-parts" : [ [ "2008", "4", "1" ] ] }, "page" : "5266-70", "title" : "Osteocalcin differentially regulates beta cell and adipocyte gene expression and affects the development of metabolic diseases in wild-type mice.", "type" : "article-journal", "volume" : "105" }, "uris" : [ "http://www.mendeley.com/documents/?uuid=0d8008e8-e2ca-4577-8432-5eb28d740b69" ] } ], "mendeley" : { "formattedCitation" : "(384)", "plainTextFormattedCitation" : "(384)", "previouslyFormattedCitation" : "&lt;sup&gt;384&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384)</w:t>
            </w:r>
            <w:r w:rsidRPr="00E901D6">
              <w:rPr>
                <w:rFonts w:ascii="Times New Roman" w:eastAsia="Times New Roman" w:hAnsi="Times New Roman" w:cs="Times New Roman"/>
                <w:color w:val="000000"/>
                <w:lang w:eastAsia="en-IN"/>
              </w:rPr>
              <w:fldChar w:fldCharType="end"/>
            </w:r>
            <w:r w:rsidRPr="00E901D6">
              <w:rPr>
                <w:rFonts w:ascii="Times New Roman" w:eastAsia="Times New Roman" w:hAnsi="Times New Roman" w:cs="Times New Roman"/>
                <w:color w:val="000000"/>
                <w:lang w:eastAsia="en-IN"/>
              </w:rPr>
              <w:t xml:space="preserve">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DOI" : "10.1172/JCI39901DS1", "abstract" : "Osteoblasts have recently been found to play a role in regulating glucose metabolism through secretion of osteocalcin. It is unknown, however, how this osteoblast function is regulated transcriptionally. As FoxO1 is a forkhead family transcription factor known to regulate several key aspects of glucose homeostasis, we investigated whether its expression in osteoblasts may contribute to its metabolic functions. Here we show that mice lacking Foxo1 only in osteoblasts had increased pancreatic \u03b2 cell proliferation, insulin secretion, and insulin sensitivity. The ability of osteoblast-specific FoxO1 deficiency to affect metabolic homeostasis was due to increased osteocalcin expression and decreased expression of Esp, a gene that encodes a protein responsible for decreasing the bioactivity of osteocalcin. These results indicate that FoxO1 expression in osteoblasts contributes to FoxO1 control of glucose homeostasis and identify FoxO1 as a key modulator of the ability of the skeleton to function as an endocrine organ regulating glucose metabolism.", "author" : [ { "dropping-particle" : "", "family" : "Rached", "given" : "Marie-therese", "non-dropping-particle" : "", "parse-names" : false, "suffix" : "" }, { "dropping-particle" : "", "family" : "Kode", "given" : "Aruna", "non-dropping-particle" : "", "parse-names" : false, "suffix" : "" }, { "dropping-particle" : "", "family" : "Silva", "given" : "Barbara C", "non-dropping-particle" : "", "parse-names" : false, "suffix" : "" }, { "dropping-particle" : "", "family" : "Jung", "given" : "Dae Young", "non-dropping-particle" : "", "parse-names" : false, "suffix" : "" }, { "dropping-particle" : "", "family" : "Gray", "given" : "Susan", "non-dropping-particle" : "", "parse-names" : false, "suffix" : "" }, { "dropping-particle" : "", "family" : "Ong", "given" : "Helena", "non-dropping-particle" : "", "parse-names" : false, "suffix" : "" }, { "dropping-particle" : "", "family" : "Paik", "given" : "Ji-hye", "non-dropping-particle" : "", "parse-names" : false, "suffix" : "" }, { "dropping-particle" : "", "family" : "Depinho", "given" : "Ronald A", "non-dropping-particle" : "", "parse-names" : false, "suffix" : "" }, { "dropping-particle" : "", "family" : "Kim", "given" : "Jason K", "non-dropping-particle" : "", "parse-names" : false, "suffix" : "" }, { "dropping-particle" : "", "family" : "Karsenty", "given" : "Gerard", "non-dropping-particle" : "", "parse-names" : false, "suffix" : "" }, { "dropping-particle" : "", "family" : "Kousteni", "given" : "Stavroula", "non-dropping-particle" : "", "parse-names" : false, "suffix" : "" } ], "container-title" : "The Journal of Clinical Investigation", "id" : "ITEM-1", "issue" : "1", "issued" : { "date-parts" : [ [ "2010" ] ] }, "page" : "357-368", "title" : "FoxO1 expression in osteoblasts regulates glucose homeostasis through regulation of osteocalcin in mice", "type" : "article-journal", "volume" : "120" }, "uris" : [ "http://www.mendeley.com/documents/?uuid=930779d0-1541-4238-a302-9ec3496de59b" ] } ], "mendeley" : { "formattedCitation" : "(385)", "plainTextFormattedCitation" : "(385)", "previouslyFormattedCitation" : "&lt;sup&gt;385&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385)</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osteocalcin</w:t>
            </w:r>
            <w:proofErr w:type="spellEnd"/>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ocl</w:t>
            </w:r>
            <w:proofErr w:type="spellEnd"/>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ins1</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 xml:space="preserve">Mice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DOI" : "10.1016/j.cell.2007.05.047", "ISSN" : "0092-8674", "PMID" : "17693256", "abstract" : "The regulation of bone remodeling by an adipocyte-derived hormone implies that bone may exert a feedback control of energy homeostasis. To test this hypothesis we looked for genes expressed in osteoblasts, encoding signaling molecules and affecting energy metabolism. We show here that mice lacking the protein tyrosine phosphatase OST-PTP are hypoglycemic and are protected from obesity and glucose intolerance because of an increase in beta-cell proliferation, insulin secretion, and insulin sensitivity. In contrast, mice lacking the osteoblast-secreted molecule osteocalcin display decreased beta-cell proliferation, glucose intolerance, and insulin resistance. Removing one Osteocalcin allele from OST-PTP-deficient mice corrects their metabolic phenotype. Ex vivo, osteocalcin can stimulate CyclinD1 and Insulin expression in beta-cells and Adiponectin, an insulin-sensitizing adipokine, in adipocytes; in vivo osteocalcin can improve glucose tolerance. By revealing that the skeleton exerts an endocrine regulation of sugar homeostasis this study expands the biological importance of this organ and our understanding of energy metabolism.", "author" : [ { "dropping-particle" : "", "family" : "Lee", "given" : "Na Kyung", "non-dropping-particle" : "", "parse-names" : false, "suffix" : "" }, { "dropping-particle" : "", "family" : "Sowa", "given" : "Hideaki", "non-dropping-particle" : "", "parse-names" : false, "suffix" : "" }, { "dropping-particle" : "", "family" : "Hinoi", "given" : "Eiichi", "non-dropping-particle" : "", "parse-names" : false, "suffix" : "" }, { "dropping-particle" : "", "family" : "Ferron", "given" : "Mathieu", "non-dropping-particle" : "", "parse-names" : false, "suffix" : "" }, { "dropping-particle" : "", "family" : "Ahn", "given" : "Jong Deok", "non-dropping-particle" : "", "parse-names" : false, "suffix" : "" }, { "dropping-particle" : "", "family" : "Confavreux", "given" : "Cyrille", "non-dropping-particle" : "", "parse-names" : false, "suffix" : "" }, { "dropping-particle" : "", "family" : "Dacquin", "given" : "Romain", "non-dropping-particle" : "", "parse-names" : false, "suffix" : "" }, { "dropping-particle" : "", "family" : "Mee", "given" : "Patrick J", "non-dropping-particle" : "", "parse-names" : false, "suffix" : "" }, { "dropping-particle" : "", "family" : "McKee", "given" : "Marc D", "non-dropping-particle" : "", "parse-names" : false, "suffix" : "" }, { "dropping-particle" : "", "family" : "Jung", "given" : "Dae Young", "non-dropping-particle" : "", "parse-names" : false, "suffix" : "" }, { "dropping-particle" : "", "family" : "Zhang", "given" : "Zhiyou", "non-dropping-particle" : "", "parse-names" : false, "suffix" : "" }, { "dropping-particle" : "", "family" : "Kim", "given" : "Jason K", "non-dropping-particle" : "", "parse-names" : false, "suffix" : "" }, { "dropping-particle" : "", "family" : "Mauvais-Jarvis", "given" : "Franck", "non-dropping-particle" : "", "parse-names" : false, "suffix" : "" }, { "dropping-particle" : "", "family" : "Ducy", "given" : "Patricia", "non-dropping-particle" : "", "parse-names" : false, "suffix" : "" }, { "dropping-particle" : "", "family" : "Karsenty", "given" : "Gerard", "non-dropping-particle" : "", "parse-names" : false, "suffix" : "" } ], "container-title" : "Cell", "id" : "ITEM-1", "issue" : "3", "issued" : { "date-parts" : [ [ "2007", "8", "10" ] ] }, "page" : "456-69", "title" : "Endocrine regulation of energy metabolism by the skeleton.", "type" : "article-journal", "volume" : "130" }, "uris" : [ "http://www.mendeley.com/documents/?uuid=06c3f749-8e8e-4c51-a2f9-ec0285278ec0" ] } ], "mendeley" : { "formattedCitation" : "(383)", "plainTextFormattedCitation" : "(383)", "previouslyFormattedCitation" : "&lt;sup&gt;383&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383)</w:t>
            </w:r>
            <w:r w:rsidRPr="00E901D6">
              <w:rPr>
                <w:rFonts w:ascii="Times New Roman" w:eastAsia="Times New Roman" w:hAnsi="Times New Roman" w:cs="Times New Roman"/>
                <w:color w:val="000000"/>
                <w:lang w:eastAsia="en-IN"/>
              </w:rPr>
              <w:fldChar w:fldCharType="end"/>
            </w:r>
            <w:r w:rsidRPr="00E901D6">
              <w:rPr>
                <w:rFonts w:ascii="Times New Roman" w:eastAsia="Times New Roman" w:hAnsi="Times New Roman" w:cs="Times New Roman"/>
                <w:color w:val="000000"/>
                <w:lang w:eastAsia="en-IN"/>
              </w:rPr>
              <w:t xml:space="preserve">; C57BL/6J mice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DOI" : "10.1073/pnas.0711119105", "ISSN" : "1091-6490", "PMID" : "18362359", "abstract" : "The osteoblast-specific secreted molecule osteocalcin behaves as a hormone regulating glucose metabolism and fat mass in two mutant mouse strains. Here, we ask two questions: is the action of osteocalcin on beta cells and adipocytes elicited by the same concentrations of the molecule, and more importantly, does osteocalcin regulate energy metabolism in WT mice? Cell-based assays using isolated pancreatic islets, a beta cell line, and primary adipocytes showed that picomolar amounts of osteocalcin are sufficient to regulate the expression of the insulin genes and beta cell proliferation markers, whereas nanomolar amounts affect adiponectin and Pgc1alpha expression in white and brown adipocytes, respectively. In vivo the same difference exists in osteocalcin's ability to regulate glucose metabolism on the one hand and affect insulin sensitivity and fat mass on the other hand. Furthermore, we show that long-term treatment of WT mice with osteocalcin can significantly weaken the deleterious effect on body mass and glucose metabolism of gold thioglucose-induced hyperphagia and high-fat diet. These results establish in WT mice the importance of this novel molecular player in the regulation of glucose metabolism and fat mass and suggest that osteocalcin may be of value in the treatment of metabolic diseases.", "author" : [ { "dropping-particle" : "", "family" : "Ferron", "given" : "Mathieu", "non-dropping-particle" : "", "parse-names" : false, "suffix" : "" }, { "dropping-particle" : "", "family" : "Hinoi", "given" : "Eiichi", "non-dropping-particle" : "", "parse-names" : false, "suffix" : "" }, { "dropping-particle" : "", "family" : "Karsenty", "given" : "Gerard", "non-dropping-particle" : "", "parse-names" : false, "suffix" : "" }, { "dropping-particle" : "", "family" : "Ducy", "given" : "Patricia", "non-dropping-particle" : "", "parse-names" : false, "suffix" : "" } ], "container-title" : "Proceedings of the National Academy of Sciences of the United States of America", "id" : "ITEM-1", "issue" : "13", "issued" : { "date-parts" : [ [ "2008", "4", "1" ] ] }, "page" : "5266-70", "title" : "Osteocalcin differentially regulates beta cell and adipocyte gene expression and affects the development of metabolic diseases in wild-type mice.", "type" : "article-journal", "volume" : "105" }, "uris" : [ "http://www.mendeley.com/documents/?uuid=0d8008e8-e2ca-4577-8432-5eb28d740b69" ] } ], "mendeley" : { "formattedCitation" : "(384)", "plainTextFormattedCitation" : "(384)", "previouslyFormattedCitation" : "&lt;sup&gt;384&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384)</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osteocalcin</w:t>
            </w:r>
            <w:proofErr w:type="spellEnd"/>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ocl</w:t>
            </w:r>
            <w:proofErr w:type="spellEnd"/>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and1</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 xml:space="preserve">Mice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DOI" : "10.1016/j.cell.2007.05.047", "ISSN" : "0092-8674", "PMID" : "17693256", "abstract" : "The regulation of bone remodeling by an adipocyte-derived hormone implies that bone may exert a feedback control of energy homeostasis. To test this hypothesis we looked for genes expressed in osteoblasts, encoding signaling molecules and affecting energy metabolism. We show here that mice lacking the protein tyrosine phosphatase OST-PTP are hypoglycemic and are protected from obesity and glucose intolerance because of an increase in beta-cell proliferation, insulin secretion, and insulin sensitivity. In contrast, mice lacking the osteoblast-secreted molecule osteocalcin display decreased beta-cell proliferation, glucose intolerance, and insulin resistance. Removing one Osteocalcin allele from OST-PTP-deficient mice corrects their metabolic phenotype. Ex vivo, osteocalcin can stimulate CyclinD1 and Insulin expression in beta-cells and Adiponectin, an insulin-sensitizing adipokine, in adipocytes; in vivo osteocalcin can improve glucose tolerance. By revealing that the skeleton exerts an endocrine regulation of sugar homeostasis this study expands the biological importance of this organ and our understanding of energy metabolism.", "author" : [ { "dropping-particle" : "", "family" : "Lee", "given" : "Na Kyung", "non-dropping-particle" : "", "parse-names" : false, "suffix" : "" }, { "dropping-particle" : "", "family" : "Sowa", "given" : "Hideaki", "non-dropping-particle" : "", "parse-names" : false, "suffix" : "" }, { "dropping-particle" : "", "family" : "Hinoi", "given" : "Eiichi", "non-dropping-particle" : "", "parse-names" : false, "suffix" : "" }, { "dropping-particle" : "", "family" : "Ferron", "given" : "Mathieu", "non-dropping-particle" : "", "parse-names" : false, "suffix" : "" }, { "dropping-particle" : "", "family" : "Ahn", "given" : "Jong Deok", "non-dropping-particle" : "", "parse-names" : false, "suffix" : "" }, { "dropping-particle" : "", "family" : "Confavreux", "given" : "Cyrille", "non-dropping-particle" : "", "parse-names" : false, "suffix" : "" }, { "dropping-particle" : "", "family" : "Dacquin", "given" : "Romain", "non-dropping-particle" : "", "parse-names" : false, "suffix" : "" }, { "dropping-particle" : "", "family" : "Mee", "given" : "Patrick J", "non-dropping-particle" : "", "parse-names" : false, "suffix" : "" }, { "dropping-particle" : "", "family" : "McKee", "given" : "Marc D", "non-dropping-particle" : "", "parse-names" : false, "suffix" : "" }, { "dropping-particle" : "", "family" : "Jung", "given" : "Dae Young", "non-dropping-particle" : "", "parse-names" : false, "suffix" : "" }, { "dropping-particle" : "", "family" : "Zhang", "given" : "Zhiyou", "non-dropping-particle" : "", "parse-names" : false, "suffix" : "" }, { "dropping-particle" : "", "family" : "Kim", "given" : "Jason K", "non-dropping-particle" : "", "parse-names" : false, "suffix" : "" }, { "dropping-particle" : "", "family" : "Mauvais-Jarvis", "given" : "Franck", "non-dropping-particle" : "", "parse-names" : false, "suffix" : "" }, { "dropping-particle" : "", "family" : "Ducy", "given" : "Patricia", "non-dropping-particle" : "", "parse-names" : false, "suffix" : "" }, { "dropping-particle" : "", "family" : "Karsenty", "given" : "Gerard", "non-dropping-particle" : "", "parse-names" : false, "suffix" : "" } ], "container-title" : "Cell", "id" : "ITEM-1", "issue" : "3", "issued" : { "date-parts" : [ [ "2007", "8", "10" ] ] }, "page" : "456-69", "title" : "Endocrine regulation of energy metabolism by the skeleton.", "type" : "article-journal", "volume" : "130" }, "uris" : [ "http://www.mendeley.com/documents/?uuid=06c3f749-8e8e-4c51-a2f9-ec0285278ec0" ] } ], "mendeley" : { "formattedCitation" : "(383)", "plainTextFormattedCitation" : "(383)", "previouslyFormattedCitation" : "&lt;sup&gt;383&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383)</w:t>
            </w:r>
            <w:r w:rsidRPr="00E901D6">
              <w:rPr>
                <w:rFonts w:ascii="Times New Roman" w:eastAsia="Times New Roman" w:hAnsi="Times New Roman" w:cs="Times New Roman"/>
                <w:color w:val="000000"/>
                <w:lang w:eastAsia="en-IN"/>
              </w:rPr>
              <w:fldChar w:fldCharType="end"/>
            </w:r>
            <w:r w:rsidRPr="00E901D6">
              <w:rPr>
                <w:rFonts w:ascii="Times New Roman" w:eastAsia="Times New Roman" w:hAnsi="Times New Roman" w:cs="Times New Roman"/>
                <w:color w:val="000000"/>
                <w:lang w:eastAsia="en-IN"/>
              </w:rPr>
              <w:t xml:space="preserve">; C57BL/6J mice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DOI" : "10.1073/pnas.0711119105", "ISSN" : "1091-6490", "PMID" : "18362359", "abstract" : "The osteoblast-specific secreted molecule osteocalcin behaves as a hormone regulating glucose metabolism and fat mass in two mutant mouse strains. Here, we ask two questions: is the action of osteocalcin on beta cells and adipocytes elicited by the same concentrations of the molecule, and more importantly, does osteocalcin regulate energy metabolism in WT mice? Cell-based assays using isolated pancreatic islets, a beta cell line, and primary adipocytes showed that picomolar amounts of osteocalcin are sufficient to regulate the expression of the insulin genes and beta cell proliferation markers, whereas nanomolar amounts affect adiponectin and Pgc1alpha expression in white and brown adipocytes, respectively. In vivo the same difference exists in osteocalcin's ability to regulate glucose metabolism on the one hand and affect insulin sensitivity and fat mass on the other hand. Furthermore, we show that long-term treatment of WT mice with osteocalcin can significantly weaken the deleterious effect on body mass and glucose metabolism of gold thioglucose-induced hyperphagia and high-fat diet. These results establish in WT mice the importance of this novel molecular player in the regulation of glucose metabolism and fat mass and suggest that osteocalcin may be of value in the treatment of metabolic diseases.", "author" : [ { "dropping-particle" : "", "family" : "Ferron", "given" : "Mathieu", "non-dropping-particle" : "", "parse-names" : false, "suffix" : "" }, { "dropping-particle" : "", "family" : "Hinoi", "given" : "Eiichi", "non-dropping-particle" : "", "parse-names" : false, "suffix" : "" }, { "dropping-particle" : "", "family" : "Karsenty", "given" : "Gerard", "non-dropping-particle" : "", "parse-names" : false, "suffix" : "" }, { "dropping-particle" : "", "family" : "Ducy", "given" : "Patricia", "non-dropping-particle" : "", "parse-names" : false, "suffix" : "" } ], "container-title" : "Proceedings of the National Academy of Sciences of the United States of America", "id" : "ITEM-1", "issue" : "13", "issued" : { "date-parts" : [ [ "2008", "4", "1" ] ] }, "page" : "5266-70", "title" : "Osteocalcin differentially regulates beta cell and adipocyte gene expression and affects the development of metabolic diseases in wild-type mice.", "type" : "article-journal", "volume" : "105" }, "uris" : [ "http://www.mendeley.com/documents/?uuid=0d8008e8-e2ca-4577-8432-5eb28d740b69" ] } ], "mendeley" : { "formattedCitation" : "(384)", "plainTextFormattedCitation" : "(384)", "previouslyFormattedCitation" : "&lt;sup&gt;384&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384)</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osteocalcin</w:t>
            </w:r>
            <w:proofErr w:type="spellEnd"/>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ocl</w:t>
            </w:r>
            <w:proofErr w:type="spellEnd"/>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tet1</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 xml:space="preserve">129-Sv mice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DOI" : "10.1016/j.cell.2011.02.004", "ISSN" : "1097-4172", "PMID" : "21333348", "abstract" : "Interactions between bone and the reproductive system have until now been thought to be limited to the regulation of bone remodeling by the gonads. We now show that, in males, bone acts as a regulator of fertility. Using coculture assays, we demonstrate that osteoblasts are able to induce testosterone production by the testes, though they fail to influence estrogen production by the ovaries. Analyses of cell-specific loss- and gain-of-function models reveal that the osteoblast-derived hormone osteocalcin performs this endocrine function. By binding to a G protein-coupled receptor expressed in the Leydig cells of the testes, osteocalcin regulates in a CREB-dependent manner the expression of enzymes that is required for testosterone synthesis, promoting germ cell survival. This study expands the physiological repertoire of osteocalcin and provides the first evidence that the skeleton is an endocrine regulator of reproduction.", "author" : [ { "dropping-particle" : "", "family" : "Oury", "given" : "Franck", "non-dropping-particle" : "", "parse-names" : false, "suffix" : "" }, { "dropping-particle" : "", "family" : "Sumara", "given" : "Grzegorz", "non-dropping-particle" : "", "parse-names" : false, "suffix" : "" }, { "dropping-particle" : "", "family" : "Sumara", "given" : "Olga", "non-dropping-particle" : "", "parse-names" : false, "suffix" : "" }, { "dropping-particle" : "", "family" : "Ferron", "given" : "Mathieu", "non-dropping-particle" : "", "parse-names" : false, "suffix" : "" }, { "dropping-particle" : "", "family" : "Chang", "given" : "Haixin", "non-dropping-particle" : "", "parse-names" : false, "suffix" : "" }, { "dropping-particle" : "", "family" : "Smith", "given" : "Charles E", "non-dropping-particle" : "", "parse-names" : false, "suffix" : "" }, { "dropping-particle" : "", "family" : "Hermo", "given" : "Louis", "non-dropping-particle" : "", "parse-names" : false, "suffix" : "" }, { "dropping-particle" : "", "family" : "Suarez", "given" : "Susan", "non-dropping-particle" : "", "parse-names" : false, "suffix" : "" }, { "dropping-particle" : "", "family" : "Roth", "given" : "Bryan L", "non-dropping-particle" : "", "parse-names" : false, "suffix" : "" }, { "dropping-particle" : "", "family" : "Ducy", "given" : "Patricia", "non-dropping-particle" : "", "parse-names" : false, "suffix" : "" }, { "dropping-particle" : "", "family" : "Karsenty", "given" : "Gerard", "non-dropping-particle" : "", "parse-names" : false, "suffix" : "" } ], "container-title" : "Cell", "id" : "ITEM-1", "issue" : "5", "issued" : { "date-parts" : [ [ "2011", "3", "4" ] ] }, "page" : "796-809", "publisher" : "Elsevier Inc.", "title" : "Endocrine regulation of male fertility by the skeleton.", "type" : "article-journal", "volume" : "144" }, "uris" : [ "http://www.mendeley.com/documents/?uuid=3e3f3321-6e54-4655-a111-1ead63c054be" ] } ], "mendeley" : { "formattedCitation" : "(386)", "plainTextFormattedCitation" : "(386)", "previouslyFormattedCitation" : "&lt;sup&gt;386&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386)</w:t>
            </w:r>
            <w:r w:rsidRPr="00E901D6">
              <w:rPr>
                <w:rFonts w:ascii="Times New Roman" w:eastAsia="Times New Roman" w:hAnsi="Times New Roman" w:cs="Times New Roman"/>
                <w:color w:val="000000"/>
                <w:lang w:eastAsia="en-IN"/>
              </w:rPr>
              <w:fldChar w:fldCharType="end"/>
            </w:r>
            <w:r w:rsidRPr="00E901D6">
              <w:rPr>
                <w:rFonts w:ascii="Times New Roman" w:eastAsia="Times New Roman" w:hAnsi="Times New Roman" w:cs="Times New Roman"/>
                <w:color w:val="000000"/>
                <w:lang w:eastAsia="en-IN"/>
              </w:rPr>
              <w:t xml:space="preserve">; Mice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DOI" : "10.1172/JCI65952.The", "abstract" : "The osteoblast-derived hormone osteocalcin promotes testosterone biosynthesis in the mouse testis by binding to GPRC6A in Leydig cells. Interestingly, Osteocalcin-deficient mice exhibit increased levels of luteinizing hormone (LH), a pituitary hormone that regulates sex steroid synthesis in the testes. These observations raise the question of whether LH regulates osteocalcin\u2019s reproductive effects. Additionally, there is growing evidence that osteocalcin levels are a reliable marker of insulin secretion and sensitivity and circulating levels of testosterone in humans, but the endocrine function of osteocalcin is unclear. Using mouse models, we found that osteocalcin and LH act in 2 parallel pathways and that osteocalcin-stimulated testosterone synthesis is positively regulated by bone resorption and insulin signaling in osteoblasts. To determine the importance of osteocalcin in humans, we analyzed a cohort of patients with primary testicular failure and identified 2 individuals harboring the same heterozygous missense variant in one of the transmembrane domains of GPRC6A, which prevented the receptor from localizing to the cell membrane. This study uncovers the existence of a second endocrine axis that is necessary for optimal male fertility in the mouse and suggests that osteocalcin modulates reproductive function in humans.", "author" : [ { "dropping-particle" : "", "family" : "Oury", "given" : "Franck", "non-dropping-particle" : "", "parse-names" : false, "suffix" : "" }, { "dropping-particle" : "", "family" : "Ferron", "given" : "Mathieu", "non-dropping-particle" : "", "parse-names" : false, "suffix" : "" }, { "dropping-particle" : "", "family" : "Huizhen", "given" : "Wang", "non-dropping-particle" : "", "parse-names" : false, "suffix" : "" }, { "dropping-particle" : "", "family" : "Confavreux", "given" : "Cyrille", "non-dropping-particle" : "", "parse-names" : false, "suffix" : "" }, { "dropping-particle" : "", "family" : "Xu", "given" : "Lin", "non-dropping-particle" : "", "parse-names" : false, "suffix" : "" }, { "dropping-particle" : "", "family" : "Lacombe", "given" : "Julie", "non-dropping-particle" : "", "parse-names" : false, "suffix" : "" }, { "dropping-particle" : "", "family" : "Srinivas", "given" : "Prashanth", "non-dropping-particle" : "", "parse-names" : false, "suffix" : "" }, { "dropping-particle" : "", "family" : "Chamouni", "given" : "Alexandre", "non-dropping-particle" : "", "parse-names" : false, "suffix" : "" }, { "dropping-particle" : "", "family" : "Lugani", "given" : "Francesca", "non-dropping-particle" : "", "parse-names" : false, "suffix" : "" }, { "dropping-particle" : "", "family" : "Lejeune", "given" : "Herve", "non-dropping-particle" : "", "parse-names" : false, "suffix" : "" }, { "dropping-particle" : "", "family" : "Kumar", "given" : "T Rajendra", "non-dropping-particle" : "", "parse-names" : false, "suffix" : "" }, { "dropping-particle" : "", "family" : "Plotton", "given" : "Ingrid", "non-dropping-particle" : "", "parse-names" : false, "suffix" : "" }, { "dropping-particle" : "", "family" : "Karsenty", "given" : "Gerard", "non-dropping-particle" : "", "parse-names" : false, "suffix" : "" } ], "container-title" : "The Journal of Clinical Investigation", "id" : "ITEM-1", "issue" : "6", "issued" : { "date-parts" : [ [ "2013" ] ] }, "page" : "2421-2433", "title" : "Osteocalcin regulates murine and human fertility through a pancreas-bone-testis axis", "type" : "article-journal", "volume" : "123" }, "uris" : [ "http://www.mendeley.com/documents/?uuid=f55e3b60-51cf-4f6b-a199-76e5df794407" ] } ], "mendeley" : { "formattedCitation" : "(387)", "plainTextFormattedCitation" : "(387)", "previouslyFormattedCitation" : "&lt;sup&gt;387&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387)</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osteocalcin</w:t>
            </w:r>
            <w:proofErr w:type="spellEnd"/>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ocl</w:t>
            </w:r>
            <w:proofErr w:type="spellEnd"/>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glp1</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 xml:space="preserve">STC-1 cells and C57BL/6J mice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DOI" : "10.1371/journal.pone.0057375", "abstract" : "The uncarboxylated form (ucOC), but not the \u03b3-carboxylated form (GlaOC), of the bone-derived protein osteocalcin stimulates insulin secretion and regulates energy metabolism in insulin target tissues. Glucagon-like peptide-1 (GLP-1) is an insulin secretagogue that is released from the gut in response to food intake. We have now found that Gprc6a, a putative ucOC receptor, is expressed in epithelial cells of the mouse small intestine as well as in STC-1 enteroendocrine cells. Secretion of GLP-1 by STC-1 cells was stimulated by ucOC but not by GlaOC. The serum GLP-1 concentration in mice was increased by intraperitoneal or oral administration of ucOC, whereas GlaOC was effective in this regard only after oral application. Serum insulin levels were also increased by ucOC, and this effect was potentiated by an inhibitor of dipeptidyl peptidase IV and blocked by a GLP-1 receptor antagonist. Intravenous injection of ucOC in mice increased the serum GLP-1 concentration, and also increased the serum level of insulin. Our results suggest that ucOC acts via Gprc6a to induce GLP-1 release from the gut, and that the stimulatory effect of ucOC on insulin secretion is largely mediated by GLP-1.", "author" : [ { "dropping-particle" : "", "family" : "Mizokami", "given" : "Akiko", "non-dropping-particle" : "", "parse-names" : false, "suffix" : "" }, { "dropping-particle" : "", "family" : "Yasutake", "given" : "Yu", "non-dropping-particle" : "", "parse-names" : false, "suffix" : "" }, { "dropping-particle" : "", "family" : "Gao", "given" : "Jing", "non-dropping-particle" : "", "parse-names" : false, "suffix" : "" }, { "dropping-particle" : "", "family" : "Matsuda", "given" : "Miho", "non-dropping-particle" : "", "parse-names" : false, "suffix" : "" }, { "dropping-particle" : "", "family" : "Takahashi", "given" : "Ichiro", "non-dropping-particle" : "", "parse-names" : false, "suffix" : "" }, { "dropping-particle" : "", "family" : "Takeuchi", "given" : "Hiroshi", "non-dropping-particle" : "", "parse-names" : false, "suffix" : "" } ], "container-title" : "PloS One", "id" : "ITEM-1", "issue" : "2", "issued" : { "date-parts" : [ [ "2013" ] ] }, "page" : "1-8", "title" : "Osteocalcin Induces Release of Glucagon-Like Peptide-1 and Thereby Stimulates Insulin Secretion in Mice", "type" : "article-journal", "volume" : "8" }, "uris" : [ "http://www.mendeley.com/documents/?uuid=9a9e551c-47f7-46b1-8848-c43cbd4bb5ea" ] } ], "mendeley" : { "formattedCitation" : "(388)", "plainTextFormattedCitation" : "(388)", "previouslyFormattedCitation" : "&lt;sup&gt;388&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388)</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oxytocin</w:t>
            </w:r>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oxy</w:t>
            </w:r>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agr1</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w:t>
            </w: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Wistar</w:t>
            </w:r>
            <w:proofErr w:type="spellEnd"/>
            <w:r w:rsidRPr="00E901D6">
              <w:rPr>
                <w:rFonts w:ascii="Times New Roman" w:eastAsia="Times New Roman" w:hAnsi="Times New Roman" w:cs="Times New Roman"/>
                <w:color w:val="000000"/>
                <w:lang w:eastAsia="en-IN"/>
              </w:rPr>
              <w:t xml:space="preserve"> rat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DOI" : "10.1523/JNEUROSCI.1342-05.2005", "ISSN" : "1529-2401", "PMID" : "16033890", "abstract" : "The oxytocinergic system is critically involved in the regulation of maternal behavior, which includes maternal aggression. Because aggression has been linked to anxiety, we investigated the maternal aggression and the role of brain oxytocin in lactating Wistar rats selectively bred for high anxiety-related behavior (HAB) or low anxiety-related behavior (LAB) during the 10 min maternal defense test. HAB dams displayed more maternal aggression against a virgin intruder compared with LAB dams, resulting in more defensive behavior and higher anxiety of HAB-defeated virgins. The different levels of aggression were accompanied by opposite oxytocin release patterns within the paraventricular nucleus (PVN; HAB, increase; LAB, decrease). Furthermore, oxytocin release was higher within the central nucleus of the amygdala (CeA) of HAB dams compared with LABs. A direct correlation between the offensive behavior displayed during the maternal defense test and local oxytocin release was found in both the PVN and CeA. Using retrodialysis, blockade of endogenous oxytocin action by infusion of an oxytocin receptor antagonist (des-Gly-NH2,d(CH2)5[Tyr(Me)2,Thr4]OVT) into the PVN or CeA reduced maternal aggression of HAB dams, whereas infusion of synthetic oxytocin into the PVN tended to increase aggression toward the intruder in LAB dams. There were no significant differences in oxytocin receptor mRNA expression or oxytocin receptor binding between lactating HAB and LAB dams. Therefore, differences in intracerebral release patterns of oxytocin, rather than differences at the level of oxytocin receptors, are critical for the regulation of maternal aggressive behavior.", "author" : [ { "dropping-particle" : "", "family" : "Bosch", "given" : "Oliver J", "non-dropping-particle" : "", "parse-names" : false, "suffix" : "" }, { "dropping-particle" : "", "family" : "Meddle", "given" : "Simone L", "non-dropping-particle" : "", "parse-names" : false, "suffix" : "" }, { "dropping-particle" : "", "family" : "Beiderbeck", "given" : "Daniela I", "non-dropping-particle" : "", "parse-names" : false, "suffix" : "" }, { "dropping-particle" : "", "family" : "Douglas", "given" : "Alison J", "non-dropping-particle" : "", "parse-names" : false, "suffix" : "" }, { "dropping-particle" : "", "family" : "Neumann", "given" : "Inga D", "non-dropping-particle" : "", "parse-names" : false, "suffix" : "" } ], "container-title" : "The Journal of Neuroscience", "id" : "ITEM-1", "issue" : "29", "issued" : { "date-parts" : [ [ "2005", "7", "20" ] ] }, "page" : "6807-15", "title" : "Brain oxytocin correlates with maternal aggression: link to anxiety.", "type" : "article-journal", "volume" : "25" }, "uris" : [ "http://www.mendeley.com/documents/?uuid=9f918b13-5f6a-4498-86db-ac937b4ad117" ] } ], "mendeley" : { "formattedCitation" : "(389)", "plainTextFormattedCitation" : "(389)", "previouslyFormattedCitation" : "&lt;sup&gt;389&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389)</w:t>
            </w:r>
            <w:r w:rsidRPr="00E901D6">
              <w:rPr>
                <w:rFonts w:ascii="Times New Roman" w:eastAsia="Times New Roman" w:hAnsi="Times New Roman" w:cs="Times New Roman"/>
                <w:color w:val="000000"/>
                <w:lang w:eastAsia="en-IN"/>
              </w:rPr>
              <w:fldChar w:fldCharType="end"/>
            </w:r>
            <w:r w:rsidRPr="00E901D6">
              <w:rPr>
                <w:rFonts w:ascii="Times New Roman" w:eastAsia="Times New Roman" w:hAnsi="Times New Roman" w:cs="Times New Roman"/>
                <w:color w:val="000000"/>
                <w:lang w:eastAsia="en-IN"/>
              </w:rPr>
              <w:t xml:space="preserve">; Mice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Oxytocin (OT) has been reported to mediate aggressive and affiliative behaviours in several species. The behavioural role of OT has been established with physiological manipulations that potentially affected blood pressure, which may have indirectly affected the behaviours under study. To provide converging evidence of the physiological role of OT in aggressive behavior, wild type (WT), heterozygous (OT-/+), and homozygous (OT-/-) mutant mice were tested in two aggression paradigms. In general, there was no significant difference in aggressiveness between WT and OT-/+ mice. However, there were significant reductions in the duration of aggressive behaviors among OT-/- animals, especially in agonistic encounters within neutral arenas. The OT-/- mice did not exhibit any sensorimotor deficits or display any altered general anxiety levels that may have accounted for the observed reduction in aggressive behavior. These data indicate that aggression is mediated in part by OT in mice and that increased aggressiveness is not an obligatory phenotypic result of targeted genetic disruption of any gene.", "author" : [ { "dropping-particle" : "", "family" : "Vries", "given" : "AC", "non-dropping-particle" : "De", "parse-names" : false, "suffix" : "" }, { "dropping-particle" : "", "family" : "Young 3rd", "given" : "WS", "non-dropping-particle" : "", "parse-names" : false, "suffix" : "" }, { "dropping-particle" : "", "family" : "Nelson", "given" : "RJ", "non-dropping-particle" : "", "parse-names" : false, "suffix" : "" } ], "container-title" : "Journal of Neuroendocrinology", "id" : "ITEM-1", "issue" : "5", "issued" : { "date-parts" : [ [ "1997" ] ] }, "page" : "363-8", "title" : "Reduced aggressive behaviour in mice with targeted disruption of the oxytocin gene.", "type" : "article-journal", "volume" : "9" }, "uris" : [ "http://www.mendeley.com/documents/?uuid=17bf8a2a-2e58-41ee-a023-b4c7ecabc233" ] } ], "mendeley" : { "formattedCitation" : "(390)", "plainTextFormattedCitation" : "(390)", "previouslyFormattedCitation" : "&lt;sup&gt;390&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390)</w:t>
            </w:r>
            <w:r w:rsidRPr="00E901D6">
              <w:rPr>
                <w:rFonts w:ascii="Times New Roman" w:eastAsia="Times New Roman" w:hAnsi="Times New Roman" w:cs="Times New Roman"/>
                <w:color w:val="000000"/>
                <w:lang w:eastAsia="en-IN"/>
              </w:rPr>
              <w:fldChar w:fldCharType="end"/>
            </w:r>
            <w:r w:rsidRPr="00E901D6">
              <w:rPr>
                <w:rFonts w:ascii="Times New Roman" w:eastAsia="Times New Roman" w:hAnsi="Times New Roman" w:cs="Times New Roman"/>
                <w:color w:val="000000"/>
                <w:lang w:eastAsia="en-IN"/>
              </w:rPr>
              <w:t xml:space="preserve"> Prairie vole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DOI" : "10.1016/S0018-506X(03)00154-5", "ISBN" : "1312996765", "ISSN" : "0018506X", "abstract" : "Various hormones, including sex steroids and neuropeptides, have been implicated in aggression. In this study we examined (1) sex differences in intrasexual aggression in na\u00efve prairie voles; (2) the effects of developmental manipulations of oxytocin on intrasexual aggression; and (3) changes in patterns of intrasexual aggression after brief exposure to an animal of the opposite sex. Within 24 h of birth, infants were randomly assigned to receive either an injection of oxytocin (OT) or oxytocin antagonist (OTA) or to one of two control (CTL) groups receiving either isotonic saline or handling without injection. As adults, animals were tested twice in a neutral arena; before (Test 1) and 24 h after (Test 2) a 4-h exposure to an animal of the opposite sex. In Test 1, CTL males were more likely to show aggressive and less likely to show social behavior than CTL females. No significant treatment differences were observed within either sex in Test 1. In Test 2, after brief exposure to a male, females treated with OT became more aggressive and less social than OTA or CTL females. Male aggressive behavior did not change after exposure to a female. An increase in aggression and decline in social behavior toward other females, seen here in OT-treated females, is typically observed only following several days of female\u2013male cohabitation. These findings demonstrate a sex difference in intrasexual aggression and suggest that neonatal exposure to OT may facilitate the onset of the mate-guarding component of pair bonding in female prairie voles.", "author" : [ { "dropping-particle" : "", "family" : "Bales", "given" : "Karen L.", "non-dropping-particle" : "", "parse-names" : false, "suffix" : "" }, { "dropping-particle" : "", "family" : "Carter", "given" : "C. Sue", "non-dropping-particle" : "", "parse-names" : false, "suffix" : "" } ], "container-title" : "Hormones and Behavior", "id" : "ITEM-1", "issue" : "3", "issued" : { "date-parts" : [ [ "2003", "9" ] ] }, "page" : "178-184", "title" : "Sex differences and developmental effects of oxytocin on aggression and social behavior in prairie voles (Microtus ochrogaster)", "type" : "article-journal", "volume" : "44" }, "uris" : [ "http://www.mendeley.com/documents/?uuid=dd6fe594-688e-4348-803b-a0364705c7fc" ] } ], "mendeley" : { "formattedCitation" : "(391)", "plainTextFormattedCitation" : "(391)", "previouslyFormattedCitation" : "&lt;sup&gt;391&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391)</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oxytocin</w:t>
            </w:r>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oxy</w:t>
            </w:r>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agr0</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w:t>
            </w: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 xml:space="preserve">Wild type Groningen rat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DOI" : "10.1007/s00213-013-3124-7", "abstract" : "RATIONALE: A substantial body of research suggests that the neuropeptide oxytocin promotes social affiliative behaviors in a wide range of animals including humans. However, its antiaggressive action has not been unequivocally demonstrated in male laboratory rodents. OBJECTIVE: Our primary goal was to examine the putative serenic effect of oxytocin in a feral strain (wild type Groningen, WTG) of rats that generally show a much broader variation and higher levels of intermale aggression than commonly used laboratory strains of rats. METHODS: Resident animals were intracerebroventricularly (icv) administered with different doses of synthetic oxytocin and oxytocin receptor antagonist, alone and in combination, in order to manipulate brain oxytocin functioning and to assess their behavioral response to an intruder. RESULTS: Our data clearly demonstrate that acute icv administered oxytocin produces dose-dependent and receptor-selective changes in social behavior, reducing aggression and potentiating social exploration. These antiaggressive effects are stronger in the more offensive rats. On the other hand, administration of an oxytocin receptor antagonist tends to increase (nonsignificantly) aggression only in low-medium aggressive animals. CONCLUSIONS: These results suggest that transiently enhancing brain oxytocin function has potent antiaggressive effects, whereas its attenuation tends to enhance aggressiveness. In addition, a possible inverse relationship between trait aggression and endogenous oxytocinergic signaling is revealed. Overall, this study emphasizes the importance of brain oxytocinergic signaling for regulating intermale offensive aggression. This study supports the suggestion that oxytocin receptor agonists could clinically be useful for curbing heightened aggression seen in a range of neuropsychiatric disorders like antisocial personality disorder, autism, and addiction.", "author" : [ { "dropping-particle" : "", "family" : "Calcagnoli", "given" : "Federica", "non-dropping-particle" : "", "parse-names" : false, "suffix" : "" }, { "dropping-particle" : "De", "family" : "Boer", "given" : "Sietse F", "non-dropping-particle" : "", "parse-names" : false, "suffix" : "" }, { "dropping-particle" : "", "family" : "Althaus", "given" : "Monika", "non-dropping-particle" : "", "parse-names" : false, "suffix" : "" }, { "dropping-particle" : "den", "family" : "Boer", "given" : "Johan A.", "non-dropping-particle" : "", "parse-names" : false, "suffix" : "" }, { "dropping-particle" : "", "family" : "Koolhaas", "given" : "Jaap M.", "non-dropping-particle" : "", "parse-names" : false, "suffix" : "" } ], "container-title" : "Psychopharmacology", "id" : "ITEM-1", "issue" : "4", "issued" : { "date-parts" : [ [ "2013" ] ] }, "page" : "639-51", "title" : "Antiaggressive activity of central oxytocin in male rats", "type" : "article-journal", "volume" : "229" }, "uris" : [ "http://www.mendeley.com/documents/?uuid=d2864c1f-193d-44de-a11e-9ca3d1c56945" ] } ], "mendeley" : { "formattedCitation" : "(392)", "plainTextFormattedCitation" : "(392)", "previouslyFormattedCitation" : "&lt;sup&gt;392&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392)</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oxytocin</w:t>
            </w:r>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oxy</w:t>
            </w:r>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cts1</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w:t>
            </w: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Wistar</w:t>
            </w:r>
            <w:proofErr w:type="spellEnd"/>
            <w:r w:rsidRPr="00E901D6">
              <w:rPr>
                <w:rFonts w:ascii="Times New Roman" w:eastAsia="Times New Roman" w:hAnsi="Times New Roman" w:cs="Times New Roman"/>
                <w:color w:val="000000"/>
                <w:lang w:eastAsia="en-IN"/>
              </w:rPr>
              <w:t xml:space="preserve"> rat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Prolactin along with corticosterone is a stress responsive hormone. Evidence suggests that oxytocin (OXT) modulates not only ACTH secretion but also prolactin release. The present study was therefore designed to examine the possible role of oxytocin in the corticosterone and prolactin response to predictable and unpredictable novelty stress. Repeated stress and oxytocin treatment produced a substantial increase in corticosterone. A greater increase was obtained for the larger OXT dose (11.6 IU/kg) than for the smaller dose (5.8 IU/kg). In addition, for the smaller oxytocin dose only, unpredictable exposure to the novelty apparatus produced a more substantial increase in corticosterone than predictable exposure to the same stressor. In contrast, oxytocin produced a significant suppression of the prolactin response in all OXT treated animals. No significant interaction between stress and oxytocin was obtained. It was concluded that an important role exists for oxytocin in the modulation of both corticosterone and prolactin secretion.", "author" : [ { "dropping-particle" : "", "family" : "Muir", "given" : "JL", "non-dropping-particle" : "", "parse-names" : false, "suffix" : "" }, { "dropping-particle" : "", "family" : "Pfister", "given" : "HP", "non-dropping-particle" : "", "parse-names" : false, "suffix" : "" } ], "container-title" : "Pharmacology Biochemistry and Behaviour", "id" : "ITEM-1", "issue" : "4", "issued" : { "date-parts" : [ [ "1988" ] ] }, "page" : "699-703", "title" : "Influence of exogenously administered oxytocin on the corticosterone and prolactin response to psychological stress", "type" : "article-journal", "volume" : "29" }, "uris" : [ "http://www.mendeley.com/documents/?uuid=50600e5a-a7d3-4761-8b28-69eb724fc563" ] } ], "mendeley" : { "formattedCitation" : "(393)", "plainTextFormattedCitation" : "(393)", "previouslyFormattedCitation" : "&lt;sup&gt;393&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393)</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oxytocin</w:t>
            </w:r>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oxy</w:t>
            </w:r>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cts0</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w:t>
            </w: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Sprague-</w:t>
            </w:r>
            <w:proofErr w:type="spellStart"/>
            <w:r w:rsidRPr="00E901D6">
              <w:rPr>
                <w:rFonts w:ascii="Times New Roman" w:eastAsia="Times New Roman" w:hAnsi="Times New Roman" w:cs="Times New Roman"/>
                <w:color w:val="000000"/>
                <w:lang w:eastAsia="en-IN"/>
              </w:rPr>
              <w:t>Dawley</w:t>
            </w:r>
            <w:proofErr w:type="spellEnd"/>
            <w:r w:rsidRPr="00E901D6">
              <w:rPr>
                <w:rFonts w:ascii="Times New Roman" w:eastAsia="Times New Roman" w:hAnsi="Times New Roman" w:cs="Times New Roman"/>
                <w:color w:val="000000"/>
                <w:lang w:eastAsia="en-IN"/>
              </w:rPr>
              <w:t xml:space="preserve"> rat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Endocrine responses to noise stress and anxiety-related behaviors were measured in groups of ovariectomized, estradiol-treated female rats given central infusions of oxytocin. Control animals receiving isotonic saline showed a large increase in plasma corticosterone con- centrations in response to 10minof white noise. This response to noise stress was significantly and dose dependently decreased by oxytocin administered intracerebroventricularly at 10 or 100 ng/h for 5 days. Oxytocin also significantly decreased rearing behavior during this stress. When a second noise stress was given 3 days after cessation of oxytocin infusion, corticosterone responses did not differ between the control and previously oxytocin-infused animals. Administration of vasopressin had no significant effect on either the corticosterone or behavioral responses to noise stress. Anxiety-related behaviors were measured on the elevated plus-maze. No significant differences were seen in maze exploration between saline- and oxytocin-treated ani- mals when housed and tested in the same environment. However, when animals were mildly stressed by testing in an unfamiliar en- vironment, oxytocin-treated animals showed a higher proportion of open arm entries and spent significantly more time in the open arms of the maze. Thus, oxytocin exerts a central anxiolytic-like effect on both endocrine and behavioral systems and could play a role in mod- erating behavioral and physiological responses to stress.", "author" : [ { "dropping-particle" : "", "family" : "Windle", "given" : "R J", "non-dropping-particle" : "", "parse-names" : false, "suffix" : "" }, { "dropping-particle" : "", "family" : "Shanks", "given" : "N", "non-dropping-particle" : "", "parse-names" : false, "suffix" : "" }, { "dropping-particle" : "", "family" : "Lightman", "given" : "S L", "non-dropping-particle" : "", "parse-names" : false, "suffix" : "" }, { "dropping-particle" : "", "family" : "Ingram", "given" : "C D", "non-dropping-particle" : "", "parse-names" : false, "suffix" : "" } ], "container-title" : "Endocrinology", "id" : "ITEM-1", "issue" : "7", "issued" : { "date-parts" : [ [ "1997" ] ] }, "page" : "2829-2834", "title" : "Central Oxytocin Administration Reduces Stress- Induced Corticosterone Release and Anxiety Behavior in Rats", "type" : "article-journal", "volume" : "138" }, "uris" : [ "http://www.mendeley.com/documents/?uuid=ddaff114-8e5e-4108-925d-2a69756203b6" ] } ], "mendeley" : { "formattedCitation" : "(394)", "plainTextFormattedCitation" : "(394)", "previouslyFormattedCitation" : "&lt;sup&gt;394&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394)</w:t>
            </w:r>
            <w:r w:rsidRPr="00E901D6">
              <w:rPr>
                <w:rFonts w:ascii="Times New Roman" w:eastAsia="Times New Roman" w:hAnsi="Times New Roman" w:cs="Times New Roman"/>
                <w:color w:val="000000"/>
                <w:lang w:eastAsia="en-IN"/>
              </w:rPr>
              <w:fldChar w:fldCharType="end"/>
            </w:r>
            <w:r w:rsidRPr="00E901D6">
              <w:rPr>
                <w:rFonts w:ascii="Times New Roman" w:eastAsia="Times New Roman" w:hAnsi="Times New Roman" w:cs="Times New Roman"/>
                <w:color w:val="000000"/>
                <w:lang w:eastAsia="en-IN"/>
              </w:rPr>
              <w:t xml:space="preserve">; Human subject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BACKGROUND: In nonhuman mammals, the neuropeptide oxytocin has repeatedly been shown to increase social approach behavior and pair bonding. In particular, central nervous oxytocin reduces behavioral and neuroendocrine responses to social stress and is suggested to mediate the rewarding aspects of attachment in highly social species. However, to date there have been no studies investigating the effects of central oxytocin mechanisms on behavior and physiology in human couple interaction. METHODS: In a double-blind placebo-controlled design, 47 heterosexual couples (total n = 94) received oxytocin or placebo intranasally before a standard instructed couple conflict discussion in the laboratory. The conflict session was videotaped and coded for verbal and nonverbal interaction behavior (e.g., eye contact, nonverbal positive behavior, and self-disclosure). Salivary cortisol was repeatedly measured during the experiment. RESULTS: Oxytocin significantly increased positive communication behavior in relation to negative behavior during the couple conflict discussion (F = 4.18, p = .047) and significantly reduced salivary cortisol levels after the conflict compared with placebo (F = 7.14, p = .011). CONCLUSIONS: These results are in line with animal studies indicating that central oxytocin facilitates approach and pair bonding behavior. Our findings imply an involvement of oxytocin in couple interaction and close relationships in humans.", "author" : [ { "dropping-particle" : "", "family" : "Ditzen", "given" : "B", "non-dropping-particle" : "", "parse-names" : false, "suffix" : "" }, { "dropping-particle" : "", "family" : "Schaer", "given" : "M", "non-dropping-particle" : "", "parse-names" : false, "suffix" : "" }, { "dropping-particle" : "", "family" : "Gabriel", "given" : "B", "non-dropping-particle" : "", "parse-names" : false, "suffix" : "" }, { "dropping-particle" : "", "family" : "Bodenmann", "given" : "G", "non-dropping-particle" : "", "parse-names" : false, "suffix" : "" }, { "dropping-particle" : "", "family" : "Ehlert", "given" : "U", "non-dropping-particle" : "", "parse-names" : false, "suffix" : "" }, { "dropping-particle" : "", "family" : "Heinrichs", "given" : "M", "non-dropping-particle" : "", "parse-names" : false, "suffix" : "" } ], "container-title" : "Biological Psychiatry", "id" : "ITEM-1", "issue" : "9", "issued" : { "date-parts" : [ [ "2009" ] ] }, "page" : "728-31", "title" : "Intranasal oxytocin increases positive communication and reduces cortisol levels during couple conflict", "type" : "article-journal", "volume" : "65" }, "uris" : [ "http://www.mendeley.com/documents/?uuid=f5120680-407a-49c3-b556-1618029fa69a" ] } ], "mendeley" : { "formattedCitation" : "(395)", "plainTextFormattedCitation" : "(395)", "previouslyFormattedCitation" : "&lt;sup&gt;395&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395)</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oxytocin</w:t>
            </w:r>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oxy</w:t>
            </w:r>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adp0</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 xml:space="preserve">Mice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The oxytocin receptor has been suggested to be involved in energy metabolism, such as food intake and energy consumption. Here, we demonstrate that oxytocin receptor-deficient (Oxtr-/-) male mice exhibited late-onset obesity with increases in abdominal fat pads and fasting plasma triglycerides. Daily food intake and spontaneous motor activity of Oxtr-/- mice were not significantly different as compared with wild-type mice. In contrast, brown adipose tissue in Oxtr-/- mice contained large lipid droplets and cold-induced thermogenesis was impaired. This study demonstrates that oxytocin receptor plays essential roles in the regulation of energy homeostasis.", "author" : [ { "dropping-particle" : "", "family" : "Takayanagi", "given" : "Y", "non-dropping-particle" : "", "parse-names" : false, "suffix" : "" }, { "dropping-particle" : "", "family" : "Kasahara", "given" : "Y", "non-dropping-particle" : "", "parse-names" : false, "suffix" : "" }, { "dropping-particle" : "", "family" : "Onaka", "given" : "T", "non-dropping-particle" : "", "parse-names" : false, "suffix" : "" }, { "dropping-particle" : "", "family" : "Takahashi", "given" : "N", "non-dropping-particle" : "", "parse-names" : false, "suffix" : "" }, { "dropping-particle" : "", "family" : "Kawada", "given" : "T", "non-dropping-particle" : "", "parse-names" : false, "suffix" : "" }, { "dropping-particle" : "", "family" : "Nishimori", "given" : "K", "non-dropping-particle" : "", "parse-names" : false, "suffix" : "" } ], "container-title" : "Neuroreport", "id" : "ITEM-1", "issue" : "9", "issued" : { "date-parts" : [ [ "2008" ] ] }, "page" : "951-5", "title" : "Oxytocin receptor-deficient mice developed late-onset obesity.", "type" : "article-journal", "volume" : "19" }, "uris" : [ "http://www.mendeley.com/documents/?uuid=027dc808-a891-44dc-bd4e-8063d0e31109" ] } ], "mendeley" : { "formattedCitation" : "(396)", "plainTextFormattedCitation" : "(396)", "previouslyFormattedCitation" : "&lt;sup&gt;396&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396)</w:t>
            </w:r>
            <w:r w:rsidRPr="00E901D6">
              <w:rPr>
                <w:rFonts w:ascii="Times New Roman" w:eastAsia="Times New Roman" w:hAnsi="Times New Roman" w:cs="Times New Roman"/>
                <w:color w:val="000000"/>
                <w:lang w:eastAsia="en-IN"/>
              </w:rPr>
              <w:fldChar w:fldCharType="end"/>
            </w:r>
            <w:r w:rsidRPr="00E901D6">
              <w:rPr>
                <w:rFonts w:ascii="Times New Roman" w:eastAsia="Times New Roman" w:hAnsi="Times New Roman" w:cs="Times New Roman"/>
                <w:color w:val="000000"/>
                <w:lang w:eastAsia="en-IN"/>
              </w:rPr>
              <w:t xml:space="preserve">; Mice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Oxytocin (Oxt) is secreted both peripherally and centrally and is involved in several functions including parturition, milk let-down reflex, social behavior, and food intake. Recently, it has been shown that mice deficient in Oxt receptor develop late-onset obesity. In this study, we characterized a murin model deficient in Oxt peptide (Oxt(-/-)) to evaluate food intake and body weight, glucose tolerance and insulin tolerance, leptin and adrenaline levels. We found that Oxt(-/-) mice develop late-onset obesity and hyperleptinemia without any alterations in food intake in addition to having a decreased insulin sensitivity and glucose intolerance. The lack of Oxt in our murin model also results in lower adrenalin levels which led us to hypothesize that the metabolic changes observed are associated with a decreased sympathetic nervous tone. It has been shown that Oxt neurons in the paraventricular nucleus (PVN) are a component of a leptin-sensitive signaling circuit between the hypothalamus and caudal brain stem for the regulation of food intake and energy homeostasis. Nevertheless, the lack of Oxt in these mice does not have a direct impact on feeding behavior whose regulation is probably dependent on the complex interplay of several factors. The lack of hyperphagia evident in the Oxt(-/-) mice may, in part, be attributed to the developmental compensation of other satiety factors such as cholecystokinin or bombesin-related peptides which merits further investigation. These findings identify Oxt as an important central regulator of energy homeostasis.", "author" : [ { "dropping-particle" : "", "family" : "Camerino", "given" : "C", "non-dropping-particle" : "", "parse-names" : false, "suffix" : "" } ], "container-title" : "Obesity (Silver Spring)", "id" : "ITEM-1", "issue" : "5", "issued" : { "date-parts" : [ [ "2009" ] ] }, "page" : "980-4", "title" : "Low sympathetic tone and obese phenotype in oxytocin-deficient mice.", "type" : "article-journal", "volume" : "17" }, "uris" : [ "http://www.mendeley.com/documents/?uuid=df69e17f-3cb2-421f-9aba-0f131c4d89af" ] } ], "mendeley" : { "formattedCitation" : "(397)", "plainTextFormattedCitation" : "(397)", "previouslyFormattedCitation" : "&lt;sup&gt;397&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397)</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oxytocin</w:t>
            </w:r>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oxy</w:t>
            </w:r>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fdi0</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 xml:space="preserve">C57BL6 mice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DOI" : "10.1210/me.2008-0067", "ISSN" : "0888-8809", "PMID" : "18451093", "abstract" : "Single-minded 1 (Sim1) encodes a transcription factor essential for formation of the hypothalamic paraventricular nucleus (PVN). Sim1 haploinsufficiency is associated with hyperphagic obesity and increased linear growth in humans and mice, similar to the phenotype of melanocortin 4 receptor (Mc4r) mutations. PVN neurons in Sim1(+/-) mice are hyporesponsive to the melanocortin agonist melanotan II. PVN neuropeptides oxytocin (Oxt), TRH and CRH inhibit feeding when administered centrally. Consequently, we hypothesized that altered PVN neuropeptide expression mediates the hyperphagia of Sim1(+/-) mice. To test this hypothesis, we measured hypothalamic expression of PVN neuropeptides in Sim1(+/-) and wild-type mice. Oxt mRNA and peptide were decreased by 80% in Sim1(+/-) mice, whereas TRH, CRH, arginine vasopressin (Avp), and somatostatin mRNAs were decreased by 20-40%. Sim1(+/-) mice also showed abnormal regulation of Oxt but not CRH mRNA in response to feeding state. A selective Mc4r agonist activated PVN Oxt neurons in wild-type mice, supporting involvement of these neurons in melanocortin feeding circuits. To test whether Oxt itself regulates feeding, we measured the effects of central administration of an Oxt receptor antagonist or repeated doses of Oxt on food intake of Sim1(+/-) and wild-type mice. Sim1(+/-) mice were hypersensitive to the orexigenic effect of the Oxt receptor antagonist. Oxt decreased the food intake and weight gain of Sim1(+/-) mice at a dose that did not affect wild-type mice. Our results support the importance of Oxt neurons in feeding regulation and suggest that reduced Oxt neuropeptide is one mechanism mediating the hyperphagic obesity of Sim1(+/-) mice.", "author" : [ { "dropping-particle" : "", "family" : "Kublaoui", "given" : "Bassil M", "non-dropping-particle" : "", "parse-names" : false, "suffix" : "" }, { "dropping-particle" : "", "family" : "Gemelli", "given" : "Terry", "non-dropping-particle" : "", "parse-names" : false, "suffix" : "" }, { "dropping-particle" : "", "family" : "Tolson", "given" : "Kristen P", "non-dropping-particle" : "", "parse-names" : false, "suffix" : "" }, { "dropping-particle" : "", "family" : "Wang", "given" : "Yu", "non-dropping-particle" : "", "parse-names" : false, "suffix" : "" }, { "dropping-particle" : "", "family" : "Zinn", "given" : "Andrew R", "non-dropping-particle" : "", "parse-names" : false, "suffix" : "" } ], "container-title" : "Molecular endocrinology", "id" : "ITEM-1", "issue" : "7", "issued" : { "date-parts" : [ [ "2008", "7" ] ] }, "page" : "1723-34", "title" : "Oxytocin deficiency mediates hyperphagic obesity of Sim1 haploinsufficient mice.", "type" : "article-journal", "volume" : "22" }, "uris" : [ "http://www.mendeley.com/documents/?uuid=4d34e7d3-84d6-48be-91b3-ea5e32cd768d" ] } ], "mendeley" : { "formattedCitation" : "(398)", "plainTextFormattedCitation" : "(398)", "previouslyFormattedCitation" : "&lt;sup&gt;398&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398)</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oxytocin</w:t>
            </w:r>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oxy</w:t>
            </w:r>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gng1</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 xml:space="preserve">Rat hepatocyte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1. In hepatocytes from starved rats, vasopressin, angiotensin (angiotensin II) and oxytocin stimulated gluconeogenesis from lactate by 25--50%; minimal effective concentrations were about 0.02pM, 1 nM and 0.2 nM respectively. 2. Vasopressin and angiotensin also stimulated gluconeogenesis from alanine, pyruvate, serine and glycerol. EGTA decreased gluconeogenesis from these substrates. 3. Hormonal stimulation of gluconeogenesis from lactate was abolished in the absence of extracellular Ca2+. 4. Insulin did not prevent stimulation of gluconeogenesis by vasopressin or angiotensin. 5. The potency of the stimulatory effects of vasopressin and angiotensin on hepatic gluconeogenesis suggests they are operative in vivo. Also, the data suggest that Ca2+ plays a role in the stimulation by these hormones.", "author" : [ { "dropping-particle" : "", "family" : "Whitton", "given" : "Patricia D", "non-dropping-particle" : "", "parse-names" : false, "suffix" : "" }, { "dropping-particle" : "", "family" : "Rodrigues", "given" : "Loreta M", "non-dropping-particle" : "", "parse-names" : false, "suffix" : "" }, { "dropping-particle" : "", "family" : "Hems", "given" : "Douglas A", "non-dropping-particle" : "", "parse-names" : false, "suffix" : "" } ], "container-title" : "Biochemical Journal", "id" : "ITEM-1", "issue" : "3", "issued" : { "date-parts" : [ [ "1978" ] ] }, "page" : "893-898", "title" : "Stimulation by vasopressin, angiotensin and oxytocin of Gluconeogenesis in Hepatocyte Suspensions", "type" : "article-journal", "volume" : "176" }, "uris" : [ "http://www.mendeley.com/documents/?uuid=94048a81-94d9-4b97-affe-a6dd07c30ab8" ] } ], "mendeley" : { "formattedCitation" : "(57)", "plainTextFormattedCitation" : "(57)", "previouslyFormattedCitation" : "&lt;sup&gt;57&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57)</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oxytocin</w:t>
            </w:r>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oxy</w:t>
            </w:r>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glg1</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 xml:space="preserve">Dog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Infusion of oxytocin (50--500 microU/kg/min) into normal conscious dogs produces a rise in plasma glucose, insulin, and glucagon levels. These changes are accompanied by a prompt increase in glucose production followed by an increase in overall glucose uptake, as determined using 6-3H-glucose infusion.", "author" : [ { "dropping-particle" : "", "family" : "Altszuler", "given" : "N", "non-dropping-particle" : "", "parse-names" : false, "suffix" : "" }, { "dropping-particle" : "", "family" : "Hampshire", "given" : "J", "non-dropping-particle" : "", "parse-names" : false, "suffix" : "" } ], "container-title" : "Diabetes", "id" : "ITEM-1", "issue" : "2", "issued" : { "date-parts" : [ [ "1981" ] ] }, "page" : "112-4", "title" : "Oxytocin infusion increases plasma insulin and glucagon levels and glucose production and uptake in the normal dog.", "type" : "article-journal", "volume" : "30" }, "uris" : [ "http://www.mendeley.com/documents/?uuid=ac9a26a0-f845-4e4a-93a0-34809cef1225" ] } ], "mendeley" : { "formattedCitation" : "(399)", "plainTextFormattedCitation" : "(399)", "previouslyFormattedCitation" : "&lt;sup&gt;399&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399)</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oxytocin</w:t>
            </w:r>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oxy</w:t>
            </w:r>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noc0</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Sprague-</w:t>
            </w:r>
            <w:proofErr w:type="spellStart"/>
            <w:r w:rsidRPr="00E901D6">
              <w:rPr>
                <w:rFonts w:ascii="Times New Roman" w:eastAsia="Times New Roman" w:hAnsi="Times New Roman" w:cs="Times New Roman"/>
                <w:color w:val="000000"/>
                <w:lang w:eastAsia="en-IN"/>
              </w:rPr>
              <w:t>Dawley</w:t>
            </w:r>
            <w:proofErr w:type="spellEnd"/>
            <w:r w:rsidRPr="00E901D6">
              <w:rPr>
                <w:rFonts w:ascii="Times New Roman" w:eastAsia="Times New Roman" w:hAnsi="Times New Roman" w:cs="Times New Roman"/>
                <w:color w:val="000000"/>
                <w:lang w:eastAsia="en-IN"/>
              </w:rPr>
              <w:t xml:space="preserve"> rat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DOI" : "10.1016/j.maturitas.2004.10.005", "ISBN" : "0378-5122 (Print)\\r0378-5122 (Linking)", "ISSN" : "03785122", "PMID" : "16039417", "abstract" : "Objectives: In the present study the effects of oxytocin administered subcutaneously (s.c.) or intravaginally (i.vag.) on spontaneous motor activity, nociceptive thresholds and plasma corticosterone levels were examined in female ovariectomized (OVX) rats. Methods: Oxytocin (1 mg/kg s.c. or 100 \u03bcg i.vag.) was administered once a day for 10 days to OVX rats. Controls received saline s.c. or cellulose gel i.vag. Spontaneous motor activity was observed in an open-field arena, nociceptive thresholds were investigated by the tail-flick test, and corticosterone and oxytocin plasma levels were measured by radioimmunassay, 3, 4 and 5 days respectively, after the end of the treatment period. Results: Both oxytocin administered s.c. and i.vag. increased forward locomotion (p &lt; 0.05) and nociceptive thresholds (p &lt; 0.05) significantly. In addition, oxytocin s.c. increased the amount of locomotor activity (p &lt; 0.05). Plasma corticosterone levels were decreased (p &lt; 0.05) and oxytocin levels were unchanged when measured 5 days after the last administration of oxytocin s.c. or i.vag. Conclusion: The present data indicate that oxytocin induces a spectrum of long-lasting effects in OVX rats, including an increase in spontaneous motor activity, elevation of nociceptive thresholds and decrease of corticosterone levels. Similar effects may be induced by estrogens. In addition, these data indicate that i.vag. administration of oxytocin may be used to induce oxytocin-mediated effects. \u00a9 2004 Elsevier Ireland Ltd. All rights reserved.", "author" : [ { "dropping-particle" : "", "family" : "Petersson", "given" : "Maria", "non-dropping-particle" : "", "parse-names" : false, "suffix" : "" }, { "dropping-particle" : "", "family" : "Eklund", "given" : "Malin", "non-dropping-particle" : "", "parse-names" : false, "suffix" : "" }, { "dropping-particle" : "", "family" : "Uvn\u00e4s-Moberg", "given" : "Kerstin", "non-dropping-particle" : "", "parse-names" : false, "suffix" : "" } ], "container-title" : "Maturitas", "id" : "ITEM-1", "issue" : "4", "issued" : { "date-parts" : [ [ "2005" ] ] }, "page" : "426-433", "title" : "Oxytocin decreases corticosterone and nociception and increases motor activity in OVX rats", "type" : "article-journal", "volume" : "51" }, "uris" : [ "http://www.mendeley.com/documents/?uuid=c56d95c8-44f1-44f2-907f-238ca92d77b5" ] } ], "mendeley" : { "formattedCitation" : "(400)", "plainTextFormattedCitation" : "(400)", "previouslyFormattedCitation" : "&lt;sup&gt;400&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400)</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plasma glucose</w:t>
            </w:r>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pgl</w:t>
            </w:r>
            <w:proofErr w:type="spellEnd"/>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ins1</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 xml:space="preserve">Human subject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Total forearm glucose utilization (FGU) was determined during 100 gm. oral glucose tolerance tests (GTT) in twenty-five normal volunteers. In addition, the concomitant balance of insulin, growth hormone, and lactate across the forearm was studied in thirteen subjects. The increment in FGU during the three hours following glucose ingestion amounted to 74 mg./100 ml. forearm; it may be calculated that increased peripheral glucose utilization accounted for the disposal of 42 per cent of the 100 gm. load and that during the GTT some 58 gm. of extra glucose reached the peripheral circulation. Serum insulin concentrations in mixed venous (MY) blood rose steeply after glucose loading, while growth hormone levels were reduced. Additional observations in thirteen subjects showed that MV insulin levels remained significantly lower than corresponding arterialized venous (AV) concentrations between thirty and 150 minutes, suggesting that insulin was being continually removed bythe forearm tissues during this time. Significant AV-MV differences were not detected in growth hormone levels. Plasma lactate concentrations rose immediately after glucose loading, reaching a peak at sixty minutes and declining thereafter. The initial elevation was associated with lactate uptake by the forearm and the subsequent fall with lactate release, suggesting that peripheral lactate metabolism has little or no influence on the shape of the lactate response curve. It is suggested thatthis early rise in lactate concentrations is the result of increased hepatic lactate production and that the timing and height of the lactate peak reflect the pattern of enhanced hepatic glucoseutilization after oral glucose loading. Our results suggest that the disposition of a 100 gm. oral glucose load is accounted for mainly by hepatic glucose conservation rather than peripheral uptake and, therefore, that the former is the major determinant of the shape of the oral glucose tolerance curve.", "author" : [ { "dropping-particle" : "", "family" : "Jackson", "given" : "R A", "non-dropping-particle" : "", "parse-names" : false, "suffix" : "" }, { "dropping-particle" : "", "family" : "Peters", "given" : "N", "non-dropping-particle" : "", "parse-names" : false, "suffix" : "" }, { "dropping-particle" : "", "family" : "Advani", "given" : "Usha", "non-dropping-particle" : "", "parse-names" : false, "suffix" : "" }, { "dropping-particle" : "", "family" : "Perry", "given" : "Gillian", "non-dropping-particle" : "", "parse-names" : false, "suffix" : "" }, { "dropping-particle" : "", "family" : "Rogers", "given" : "J", "non-dropping-particle" : "", "parse-names" : false, "suffix" : "" }, { "dropping-particle" : "", "family" : "Brough", "given" : "W H", "non-dropping-particle" : "", "parse-names" : false, "suffix" : "" }, { "dropping-particle" : "", "family" : "Pilkington", "given" : "T R E", "non-dropping-particle" : "", "parse-names" : false, "suffix" : "" } ], "container-title" : "Diabetes", "id" : "ITEM-1", "issue" : "6", "issued" : { "date-parts" : [ [ "1973" ] ] }, "page" : "4-5", "title" : "Forearm Glucose Uptake During the Oral Glucose Tolerance Test in Normal Subjects", "type" : "article-journal", "volume" : "2" }, "uris" : [ "http://www.mendeley.com/documents/?uuid=3fc3ad69-882d-451e-a1e7-03a0aac457a5" ] } ], "mendeley" : { "formattedCitation" : "(401)", "plainTextFormattedCitation" : "(401)", "previouslyFormattedCitation" : "&lt;sup&gt;401&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401)</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plasma glucose</w:t>
            </w:r>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pgl</w:t>
            </w:r>
            <w:proofErr w:type="spellEnd"/>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ata1</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 xml:space="preserve">Human subjects  and HUVEC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DOI" : "10.2337/db10-1493", "ISSN" : "1939-327X", "PMID" : "21464440", "abstract" : "On the basis of the role of activin A in inflammation, atherogenesis, and glucose homeostasis, we investigated whether activin A could be related to glucometabolic abnormalities in patients with acute myocardial infarction (MI). RESEARCH DESIGN AND METHODS\u2014Activin A measure- ment and oral glucose tolerance tests (OGTTs) were performed in patients (n = 115) with acute MI, without previously known diabetes, and repeated after 3 months. Release of activin A and potential anti-in\ufb02ammatory effects of activin A were measured in human endothelial cells. Activin A effects on insulin secretion and in\ufb02ammation were tested in human pancreatic islet cells. RESULTS\u20141) In patients with acute MI, serum levels of activin A were signi\ufb01cantly higher in those with abnormal glucose regu- lation (AGR) compared with those with normal glucose regula- tion. Activin A levels were associated with the presence of AGR 3 months later (adjusted odds ratio 5.1 [95% CI 1.73\u201315.17], P = 0.003). 2) In endothelial cells, glucose enhanced the release of activin A, whereas activin A attenuated the release of interleukin (IL)-8 and enhanced the mRNA levels of the antioxidant metallo- thionein. 3) In islet cells, activin A attenuated the suppressive effect of in\ufb02ammatory cytokines on insulin release, counteracted the ability of these in\ufb02ammatory cytokines to induce mRNA ex- pression of IL-8, and induced the expression of transforming growth factor-b. CONCLUSIONS\u2014We found a signi\ufb01cant association between activin A and newly detected AGR in patients with acute MI. Our in vitro \ufb01ndings suggest that this association represents a counter- acting mechanism to protect against in\ufb02ammation, hyperglyce- mia, and oxidative stress.", "author" : [ { "dropping-particle" : "", "family" : "Andersen", "given" : "Geir \u00d8", "non-dropping-particle" : "", "parse-names" : false, "suffix" : "" }, { "dropping-particle" : "", "family" : "Ueland", "given" : "Thor", "non-dropping-particle" : "", "parse-names" : false, "suffix" : "" }, { "dropping-particle" : "", "family" : "Knudsen", "given" : "Eva C", "non-dropping-particle" : "", "parse-names" : false, "suffix" : "" }, { "dropping-particle" : "", "family" : "Scholz", "given" : "Hanne", "non-dropping-particle" : "", "parse-names" : false, "suffix" : "" }, { "dropping-particle" : "", "family" : "Yndestad", "given" : "Arne", "non-dropping-particle" : "", "parse-names" : false, "suffix" : "" }, { "dropping-particle" : "", "family" : "Sahraoui", "given" : "Afaf", "non-dropping-particle" : "", "parse-names" : false, "suffix" : "" }, { "dropping-particle" : "", "family" : "Smith", "given" : "Camilla", "non-dropping-particle" : "", "parse-names" : false, "suffix" : "" }, { "dropping-particle" : "", "family" : "Lekva", "given" : "Tove", "non-dropping-particle" : "", "parse-names" : false, "suffix" : "" }, { "dropping-particle" : "", "family" : "Otterdal", "given" : "Kari", "non-dropping-particle" : "", "parse-names" : false, "suffix" : "" }, { "dropping-particle" : "", "family" : "Halvorsen", "given" : "Bente", "non-dropping-particle" : "", "parse-names" : false, "suffix" : "" }, { "dropping-particle" : "", "family" : "Seljeflot", "given" : "Ingebj\u00f8rg", "non-dropping-particle" : "", "parse-names" : false, "suffix" : "" }, { "dropping-particle" : "", "family" : "Aukrust", "given" : "P\u00e5l", "non-dropping-particle" : "", "parse-names" : false, "suffix" : "" } ], "container-title" : "Diabetes", "id" : "ITEM-1", "issue" : "5", "issued" : { "date-parts" : [ [ "2011", "5" ] ] }, "page" : "1544-51", "title" : "Activin A levels are associated with abnormal glucose regulation in patients with myocardial infarction: potential counteracting effects of activin A on inflammation.", "type" : "article-journal", "volume" : "60" }, "uris" : [ "http://www.mendeley.com/documents/?uuid=21b6ef0a-851b-4f0f-a71c-37a4627e51f2" ] } ], "mendeley" : { "formattedCitation" : "(2)", "plainTextFormattedCitation" : "(2)", "previouslyFormattedCitation" : "&lt;sup&gt;2&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2)</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plasma glucose</w:t>
            </w:r>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pgl</w:t>
            </w:r>
            <w:proofErr w:type="spellEnd"/>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ghr0</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 xml:space="preserve">Human subject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ISSN" : "0021-972X", "PMID" : "11788653", "abstract" : "Ghrelin, a novel GH-releasing peptide isolated from human and rat stomach, stimulates food intake and GH secretion. We determined plasma ghrelin concentrations in patients with simple obesity, anorexia nervosa, and type 2 diabetes mellitus by RIA. We also studied plasma ghrelin responses to glucose load and meal intake and obtained a 24-h profile of circulating ghrelin in humans. Plasma ghrelin concentrations in patients with simple obesity and anorexia nervosa were lower and higher, respectively, than those of healthy subjects with normal body weight. Among those with type 2 diabetes mellitus, obese patients had lower and lean patients higher fasting plasma ghrelin concentrations than normal-weight patients. Fasting plasma ghrelin concentration was negatively correlated with body mass index in both nondiabetic and diabetic patients. Plasma ghrelin concentrations of normal subjects decreased significantly after oral and iv glucose administration; a similar response was also observed in diabetic patients after a meal tolerance test, reaching a nadir of 69% of the basal level after the meal. Circulating plasma ghrelin showed a diurnal pattern with preprandial increases, postprandial decreases, and a maximum peak at 0200 h. This study demonstrates that nutritional state is a determinant of plasma ghrelin in humans. Ghrelin secretion is up-regulated under conditions of negative energy balance and down-regulated in the setting of positive energy balance. These findings suggest the involvement of ghrelin in the regulation of feeding behavior and energy homeostasis.", "author" : [ { "dropping-particle" : "", "family" : "Shiiya", "given" : "Tomomi", "non-dropping-particle" : "", "parse-names" : false, "suffix" : "" }, { "dropping-particle" : "", "family" : "Nakazato", "given" : "Masamitsu", "non-dropping-particle" : "", "parse-names" : false, "suffix" : "" }, { "dropping-particle" : "", "family" : "Mizuta", "given" : "Masanari", "non-dropping-particle" : "", "parse-names" : false, "suffix" : "" }, { "dropping-particle" : "", "family" : "Date", "given" : "Yukari", "non-dropping-particle" : "", "parse-names" : false, "suffix" : "" }, { "dropping-particle" : "", "family" : "Mondal", "given" : "Muhtashan S", "non-dropping-particle" : "", "parse-names" : false, "suffix" : "" }, { "dropping-particle" : "", "family" : "Tanaka", "given" : "Muneki", "non-dropping-particle" : "", "parse-names" : false, "suffix" : "" }, { "dropping-particle" : "", "family" : "Nozoe", "given" : "Shin-Ichi", "non-dropping-particle" : "", "parse-names" : false, "suffix" : "" }, { "dropping-particle" : "", "family" : "Hosoda", "given" : "Hiroshi", "non-dropping-particle" : "", "parse-names" : false, "suffix" : "" }, { "dropping-particle" : "", "family" : "Kangawa", "given" : "Kenji", "non-dropping-particle" : "", "parse-names" : false, "suffix" : "" }, { "dropping-particle" : "", "family" : "Matsukura", "given" : "Shigeru", "non-dropping-particle" : "", "parse-names" : false, "suffix" : "" } ], "container-title" : "The Journal of Clinical Endocrinology and Metabolism", "id" : "ITEM-1", "issue" : "1", "issued" : { "date-parts" : [ [ "2002", "1" ] ] }, "page" : "240-4", "title" : "Plasma ghrelin levels in lean and obese humans and the effect of glucose on ghrelin secretion.", "type" : "article-journal", "volume" : "87" }, "uris" : [ "http://www.mendeley.com/documents/?uuid=1cbddbb0-c888-4a7a-bf1d-da12a63331ae" ] } ], "mendeley" : { "formattedCitation" : "(402)", "plainTextFormattedCitation" : "(402)", "previouslyFormattedCitation" : "&lt;sup&gt;402&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402)</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plasma glucose</w:t>
            </w:r>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pgl</w:t>
            </w:r>
            <w:proofErr w:type="spellEnd"/>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bgl1</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 xml:space="preserve">Human subject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DOI" : "10.2337/db11-1778", "ISSN" : "1939-327X", "PMID" : "22688331", "abstract" : "The objective of this study was to investigate the relationship between plasma and brain glucose levels during euglycemia and hypoglycemia in healthy subjects and patients with type 1 diabetes mellitus (T1DM). Hyperinsulinemic euglycemic (5 mmol/L) and hypoglycemic (3 mmol/L) [1-(13)C]glucose clamps were performed in eight healthy subjects and nine patients with uncomplicated T1DM (HbA(1c) 7.7 \u00b1 1.4%). Brain glucose levels were measured by (13)C magnetic resonance spectroscopy. Linear regression analysis was used to fit the relationship between plasma and brain glucose levels and calculate reversible Michaelis-Menten (MM) kinetic parameters. Brain glucose values during euglycemia (1.1 \u00b1 0.4 \u03bcmol/g vs. 1.1 \u00b1 0.3 \u03bcmol/g; P = 0.95) and hypoglycemia (0.5 \u00b1 0.2 \u03bcmol/g vs. 0.6 \u00b1 0.3 \u03bcmol/g; P = 0.52) were comparable between healthy subjects and T1DM patients. MM kinetic parameters of combined data were calculated to be maximum transport rate/cerebral metabolic rate of glucose (T(max)/CMR(glc)) = 2.25 \u00b1 0.32 and substrate concentration at half maximal transport (K(t)) = 1.53 \u00b1 0.88 mmol/L, which is in line with previously published data obtained under hyperglycemic conditions. In conclusion, the linear MM relationship between plasma and brain glucose can be extended to low plasma glucose levels. We found no evidence that the plasma to brain glucose relationship or the kinetics describing glucose transport over the blood-brain barrier differ between healthy subjects and patients with uncomplicated, reasonably well-controlled T1DM.", "author" : [ { "dropping-particle" : "", "family" : "Ven", "given" : "Kim C C", "non-dropping-particle" : "van de", "parse-names" : false, "suffix" : "" }, { "dropping-particle" : "", "family" : "Graaf", "given" : "Marinette", "non-dropping-particle" : "van der", "parse-names" : false, "suffix" : "" }, { "dropping-particle" : "", "family" : "Tack", "given" : "Cees J", "non-dropping-particle" : "", "parse-names" : false, "suffix" : "" }, { "dropping-particle" : "", "family" : "Heerschap", "given" : "Arend", "non-dropping-particle" : "", "parse-names" : false, "suffix" : "" }, { "dropping-particle" : "", "family" : "Galan", "given" : "Bastiaan E", "non-dropping-particle" : "de", "parse-names" : false, "suffix" : "" } ], "container-title" : "Diabetes", "id" : "ITEM-1", "issue" : "8", "issued" : { "date-parts" : [ [ "2012", "8" ] ] }, "page" : "1974-7", "title" : "Steady-state brain glucose concentrations during hypoglycemia in healthy humans and patients with type 1 diabetes.", "type" : "article-journal", "volume" : "61" }, "uris" : [ "http://www.mendeley.com/documents/?uuid=1ad7f057-dcc8-4424-987b-018be45d5f61" ] } ], "mendeley" : { "formattedCitation" : "(403)", "plainTextFormattedCitation" : "(403)", "previouslyFormattedCitation" : "&lt;sup&gt;403&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403)</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plasma glucose</w:t>
            </w:r>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pgl</w:t>
            </w:r>
            <w:proofErr w:type="spellEnd"/>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glg0</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 xml:space="preserve">Mongrel dog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Recent questions concerning the role of glucagon as a hormone of \u201cglucose need\u201d prompted this evaluation of glucose-glucagon relationships. To obviate certain problems relating to the sensitivity and specificity of the glucagon radioimmunoassay of peripheral venous plasma, glucagon was assayed in pancreatic venous effluent plasma obtained from conscious dogs with indwelling catheters in the pancreaticoduodenal vein. The effect of change in glucose concentration upon the pancreaticoduodenal vein glucagon concentration was determined. Insulin induced hypoglycemia was uniformly associated with a rise in pancreaticoduodenal vein glucagon concentration to a peak of 5.7 m\u03bcg./ml. at thirty minutes. The hyperglucagonemia continued intermittently during the hypoglycemic period but fell promptly during hyperglycemia induced by rapid injection of glucose. Hyperglycemia, induced in fifteen dogs by glucose infusion, was accompanied by a decline of glucagon from 2.7 to 1.8 m\u03bcg./ml. Cataglycemia, induced by rapid termination of a glucose infusion, produced a rise of glucagon in three of six dogs. Stimulation of glucagon secretion by hyperaminoacidemia was blocked by hyperglycemia induced by glucose infusion. The effect of starvation upon twenty-four-hour secretion of glucagon could not be determined in these studies. Wide variations in pancreaticoduodenal vein glucagon concentration made meaningful comparison of day-to-day changes impossible. A statistically significant negative correlation was observed between rapidly induced change in plasma glucose concentration and change in pancreaticoduodenal vein glucagon levels. The findings are compatible with the view that glucagon is a hormone of glucose need, which probably functions in the moment-to-moment regulation of blood glucose homeostasis and the maintenance of the so-called \u201cnormal\u201d blood glucose limits.", "author" : [ { "dropping-particle" : "", "family" : "Ohneda", "given" : "Akira", "non-dropping-particle" : "", "parse-names" : false, "suffix" : "" }, { "dropping-particle" : "", "family" : "Aguilar-Parada", "given" : "E", "non-dropping-particle" : "", "parse-names" : false, "suffix" : "" }, { "dropping-particle" : "", "family" : "Eisentraut", "given" : "Anna M", "non-dropping-particle" : "", "parse-names" : false, "suffix" : "" }, { "dropping-particle" : "", "family" : "Unger", "given" : "Roger H", "non-dropping-particle" : "", "parse-names" : false, "suffix" : "" } ], "container-title" : "Diabetes", "id" : "ITEM-1", "issue" : "1", "issued" : { "date-parts" : [ [ "1969" ] ] }, "page" : "1-10", "title" : "Control of Pancreatic Glucagon Secretion by Glucose", "type" : "article-journal", "volume" : "18" }, "uris" : [ "http://www.mendeley.com/documents/?uuid=57af8097-9460-4441-a8e1-55d0030c7258" ] } ], "mendeley" : { "formattedCitation" : "(404)", "plainTextFormattedCitation" : "(404)", "previouslyFormattedCitation" : "&lt;sup&gt;404&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404)</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plasma glucose</w:t>
            </w:r>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pgl</w:t>
            </w:r>
            <w:proofErr w:type="spellEnd"/>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gt10</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 xml:space="preserve">Large White pig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ISSN" : "0892-6638", "PMID" : "10428764", "abstract" : "The major facilitative glucose transporters in muscle, GLUT1 (insulin-independent) and GLUT4 (insulin-dependent), are essential for normal growth and metabolism, but factors controlling their expression during postnatal development are poorly understood. We have therefore determined the role of energy status in regulating muscle GLUT gene expression and function in young, growing pigs on a high (H) or low (L) food intake (H =2L) at 35 degrees C or 26 degrees C. RNase protection assays revealed selective up-regulation of GLUT1 and GLUT4 by mild undernutrition 20-24 h after feeding: mRNA levels were elevated in longissimus dorsi (P&lt;0.001) and rhomboideus (P&lt;0.05), but not in diaphragm or cardiac muscles. Assessment of 2-deoxy-glucose uptake in a small isolated muscle, flexor carpi radialis, showed that the 26L group, which had suboptimal energy balance and the greatest GLUT4 expression, had the highest insulin-independent glucose uptake but the lowest insulin-dependent increment: 20% compared with 70% in the other groups. These novel findings are directly relevant to an understanding of mechanisms underlying the development of insulin resistance and demonstrate 1) muscle-specific up-regulation of GLUT gene expression by postnatal undernutrition that is not related simply to myofiber type, but to whole-body function; and 2) that the degree of GLUT up-regulation and the subcellular distribution and function of GLUT proteins are dependent on energy status.", "author" : [ { "dropping-particle" : "", "family" : "Katsumata", "given" : "M", "non-dropping-particle" : "", "parse-names" : false, "suffix" : "" }, { "dropping-particle" : "", "family" : "Burton", "given" : "K a", "non-dropping-particle" : "", "parse-names" : false, "suffix" : "" }, { "dropping-particle" : "", "family" : "Li", "given" : "J", "non-dropping-particle" : "", "parse-names" : false, "suffix" : "" }, { "dropping-particle" : "", "family" : "Dauncey", "given" : "M J", "non-dropping-particle" : "", "parse-names" : false, "suffix" : "" } ], "container-title" : "FASEB journal : official publication of the Federation of American Societies for Experimental Biology", "id" : "ITEM-1", "issue" : "11", "issued" : { "date-parts" : [ [ "1999", "8" ] ] }, "note" : "fdi - gt10 would be innapropriate. The appropriate link here is pgl - gt10", "page" : "1405-13", "title" : "Suboptimal energy balance selectively up-regulates muscle GLUT gene expression but reduces insulin-dependent glucose uptake during postnatal development.", "type" : "article-journal", "volume" : "13" }, "uris" : [ "http://www.mendeley.com/documents/?uuid=53ef9b1d-9ae7-4c8f-b320-aecc9d4572cf" ] } ], "mendeley" : { "formattedCitation" : "(405)", "plainTextFormattedCitation" : "(405)", "previouslyFormattedCitation" : "&lt;sup&gt;405&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405)</w:t>
            </w:r>
            <w:r w:rsidRPr="00E901D6">
              <w:rPr>
                <w:rFonts w:ascii="Times New Roman" w:eastAsia="Times New Roman" w:hAnsi="Times New Roman" w:cs="Times New Roman"/>
                <w:color w:val="000000"/>
                <w:lang w:eastAsia="en-IN"/>
              </w:rPr>
              <w:fldChar w:fldCharType="end"/>
            </w:r>
            <w:r w:rsidRPr="00E901D6">
              <w:rPr>
                <w:rFonts w:ascii="Times New Roman" w:eastAsia="Times New Roman" w:hAnsi="Times New Roman" w:cs="Times New Roman"/>
                <w:color w:val="000000"/>
                <w:lang w:eastAsia="en-IN"/>
              </w:rPr>
              <w:t xml:space="preserve">; Rat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DOI" : "10.2337/db11-0120", "ISSN" : "1939-327X", "PMID" : "21562080", "abstract" : "OBJECTIVE\u2014Circulating glucose inhibits glucose production in normal rodents and humans, but this glucose effectiveness is disrupted in diabetes due partly to sustained hyperglycemia. We hypothesize that hyperglycemia in diabetes impairs hypothalamic glucose sensing to lower glucose production, and changes of glucose transporter-1 (GLUT1) in the hypothalamic glial cells are responsible for the deleterious effects of hyperglycemia in vivo. RESEARCH DESIGN AND METHODS\u2014We tested hypothalamic glucose effectiveness to increase hypothalamic glucose concentration and lower glucose production in rats induced with streptozotocin (STZ) uncontrolled diabetes, STZ and phlorizin, and whole-body and hypothalamic sustained hyperglycemia. We next assessed the content of glial GLUT1 in the hypothalamus, generated an adenovirus expressing GLUT1 driven by a glial \ufb01brillary acidic protein (GFAP) promoter (Ad-GFAP-GLUT1), and injected Ad-GFAP-GLUT1 into the hypothalamus of rats induced with hyperglycemia. Pancreatic euglycemic clamp and tracerdilution methodologies were used to assess changes in glucose kinetics in vivo. RESULTS\u2014Sustained hyperglycemia, as seen in the early onset of STZ-induced diabetes, disrupted hypothalamic glucose sensing to increase hypothalamic glucose concentration and lower glucose production in association with reduced GLUT1 levels in the hypothalamic glial cells of rats in vivo. Overexpression of hypothalamic glial GLUT1 in STZ-induced rats with reduced GLUT1 acutely normalized plasma glucose levels and in rats with selectively induced hypothalamic hyperglycemia restored hypothalamic glucose effectiveness. CONCLUSIONS\u2014Sustained hyperglycemia impairs hypothalamic glucose sensing to lower glucose production through changes in hypothalamic glial GLUT1, and these data highlight the critical role of hypothalamic glial GLUT1 in mediating glucose sensing to regulate glucose production.", "author" : [ { "dropping-particle" : "", "family" : "Chari", "given" : "Madhu", "non-dropping-particle" : "", "parse-names" : false, "suffix" : "" }, { "dropping-particle" : "", "family" : "Yang", "given" : "Clair S", "non-dropping-particle" : "", "parse-names" : false, "suffix" : "" }, { "dropping-particle" : "", "family" : "Lam", "given" : "Carol K L", "non-dropping-particle" : "", "parse-names" : false, "suffix" : "" }, { "dropping-particle" : "", "family" : "Lee", "given" : "Katie", "non-dropping-particle" : "", "parse-names" : false, "suffix" : "" }, { "dropping-particle" : "", "family" : "Mighiu", "given" : "Patricia", "non-dropping-particle" : "", "parse-names" : false, "suffix" : "" }, { "dropping-particle" : "", "family" : "Kokorovic", "given" : "Andrea", "non-dropping-particle" : "", "parse-names" : false, "suffix" : "" }, { "dropping-particle" : "", "family" : "Cheung", "given" : "Grace W C", "non-dropping-particle" : "", "parse-names" : false, "suffix" : "" }, { "dropping-particle" : "", "family" : "Lai", "given" : "Teresa Y Y", "non-dropping-particle" : "", "parse-names" : false, "suffix" : "" }, { "dropping-particle" : "", "family" : "Wang", "given" : "Penny Y T", "non-dropping-particle" : "", "parse-names" : false, "suffix" : "" }, { "dropping-particle" : "", "family" : "Lam", "given" : "Tony K T", "non-dropping-particle" : "", "parse-names" : false, "suffix" : "" } ], "container-title" : "Diabetes", "id" : "ITEM-1", "issue" : "7", "issued" : { "date-parts" : [ [ "2011", "7" ] ] }, "page" : "1901-6", "title" : "Glucose transporter-1 in the hypothalamic glial cells mediates glucose sensing to regulate glucose production in vivo.", "type" : "article-journal", "volume" : "60" }, "uris" : [ "http://www.mendeley.com/documents/?uuid=fc4b75b1-4089-49cc-94b3-07c28297eb53" ] } ], "mendeley" : { "formattedCitation" : "(208)", "plainTextFormattedCitation" : "(208)", "previouslyFormattedCitation" : "&lt;sup&gt;208&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208)</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brain glucose</w:t>
            </w:r>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bgl</w:t>
            </w:r>
            <w:proofErr w:type="spellEnd"/>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cfn1</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Logic</w:t>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brain glucose</w:t>
            </w:r>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bgl</w:t>
            </w:r>
            <w:proofErr w:type="spellEnd"/>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fdi0</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 xml:space="preserve">C57BL/6NHsd mice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DOI" : "10.1073/pnas.0809255105", "ISSN" : "1091-6490", "PMID" : "18971329", "abstract" : "The American diet, especially that of adolescents, contains highly palatable foods of high-energy content and large amounts of high-fructose sweeteners. These factors are believed to contribute to the obesity epidemic and insulin resistance. Previous investigations revealed that the central metabolism of glucose suppresses food intake mediated by the hypothalamic AMP-kinase/malonyl-CoA signaling system. Unlike glucose, centrally administered fructose increases food intake. Evidence presented herein indicates that the more rapid initial steps of central fructose metabolism deplete hypothalamic ATP level, whereas the slower regulated steps of glucose metabolism elevate hypothalamic ATP level. Consistent with effects on the [ATP]/[AMP] ratio, fructose increases phosphorylation/activation of hypothalamic AMP kinase causing phosphorylation/inactivation of acetyl-CoA carboxylase, whereas glucose has the inverse effects. The changes provoked by central fructose administration reduce hypothalamic malonyl-CoA level and thereby increase food intake. These findings explain the paradoxical fructose effect on food intake and lend credence to the malonyl-CoA hypothesis.", "author" : [ { "dropping-particle" : "", "family" : "Cha", "given" : "Seung Hun", "non-dropping-particle" : "", "parse-names" : false, "suffix" : "" }, { "dropping-particle" : "", "family" : "Wolfgang", "given" : "Michael", "non-dropping-particle" : "", "parse-names" : false, "suffix" : "" }, { "dropping-particle" : "", "family" : "Tokutake", "given" : "Yuka", "non-dropping-particle" : "", "parse-names" : false, "suffix" : "" }, { "dropping-particle" : "", "family" : "Chohnan", "given" : "Shigeru", "non-dropping-particle" : "", "parse-names" : false, "suffix" : "" }, { "dropping-particle" : "", "family" : "Lane", "given" : "M Daniel", "non-dropping-particle" : "", "parse-names" : false, "suffix" : "" } ], "container-title" : "Proceedings of the National Academy of Sciences of the United States of America", "id" : "ITEM-1", "issue" : "44", "issued" : { "date-parts" : [ [ "2008", "11", "4" ] ] }, "page" : "16871-5", "title" : "Differential effects of central fructose and glucose on hypothalamic malonyl-CoA and food intake.", "type" : "article-journal", "volume" : "105" }, "uris" : [ "http://www.mendeley.com/documents/?uuid=7af56c2f-bc9a-4ed3-b283-51aaa9075096" ] } ], "mendeley" : { "formattedCitation" : "(406)", "plainTextFormattedCitation" : "(406)", "previouslyFormattedCitation" : "&lt;sup&gt;406&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406)</w:t>
            </w:r>
            <w:r w:rsidRPr="00E901D6">
              <w:rPr>
                <w:rFonts w:ascii="Times New Roman" w:eastAsia="Times New Roman" w:hAnsi="Times New Roman" w:cs="Times New Roman"/>
                <w:color w:val="000000"/>
                <w:lang w:eastAsia="en-IN"/>
              </w:rPr>
              <w:fldChar w:fldCharType="end"/>
            </w:r>
            <w:r w:rsidRPr="00E901D6">
              <w:rPr>
                <w:rFonts w:ascii="Times New Roman" w:eastAsia="Times New Roman" w:hAnsi="Times New Roman" w:cs="Times New Roman"/>
                <w:color w:val="000000"/>
                <w:lang w:eastAsia="en-IN"/>
              </w:rPr>
              <w:t xml:space="preserve">; Rat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2-deoxy-D-glucose (2DG) inhibits glycolysis and stimulates food intake. Previous work suggests that fructose may attenuate the hyperglycemic and hypothermic effects of 2DG. The current study examined the effect of intracerebroventricular fructose on 2DG-induced feeding. We found that concentrated fructose injected into the cerebroventricles enhanced food intake both in the presence and absence of 2DG. On the other hand, similar concentrations of glucose suppressed 2DG-induced food intake. These data suggest differences in metabolism of glucose and fructose and may provide insight into the metabolic steps monitored by brain glucoreceptors to control food intake.", "author" : [ { "dropping-particle" : "", "family" : "Miller", "given" : "CC", "non-dropping-particle" : "", "parse-names" : false, "suffix" : "" }, { "dropping-particle" : "", "family" : "Martin", "given" : "RJ", "non-dropping-particle" : "", "parse-names" : false, "suffix" : "" }, { "dropping-particle" : "", "family" : "Whitney", "given" : "ML", "non-dropping-particle" : "", "parse-names" : false, "suffix" : "" }, { "dropping-particle" : "", "family" : "Edwards", "given" : "GL", "non-dropping-particle" : "", "parse-names" : false, "suffix" : "" } ], "container-title" : "Nutritional Neuroscience", "id" : "ITEM-1", "issue" : "5", "issued" : { "date-parts" : [ [ "2002" ] ] }, "page" : "359-62", "title" : "Intracerebroventricular injection of fructose stimulates feeding in rats.", "type" : "article-journal", "volume" : "5" }, "uris" : [ "http://www.mendeley.com/documents/?uuid=582256c6-f8e8-478e-8d68-eae87a99d6fc" ] } ], "mendeley" : { "formattedCitation" : "(407)", "plainTextFormattedCitation" : "(407)", "previouslyFormattedCitation" : "&lt;sup&gt;407&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407)</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sfrp5</w:t>
            </w:r>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sfr</w:t>
            </w:r>
            <w:proofErr w:type="spellEnd"/>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adp0</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w:t>
            </w: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 xml:space="preserve">Mice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Adipose tissue secretes proteins referred to as adipokines, many of which promote inflammation and disrupt glucose homeostasis. Here we show that secreted frizzled-related protein 5 (Sfrp5), a protein previously linked to the Wnt signaling pathway, is an anti-inflammatory adipokine whose expression is perturbed in models of obesity and type 2 diabetes. Sfrp5-deficient mice fed a high-calorie diet developed severe glucose intolerance and hepatic steatosis, and their adipose tissue showed an accumulation of activated macrophages that was associated with activation of the c-Jun N-terminal kinase signaling pathway. Adenovirus-mediated delivery of Sfrp5 to mouse models of obesity ameliorated glucose intolerance and hepatic steatosis. Thus, in the setting of obesity, Sfrp5 secretion by adipocytes exerts salutary effects on metabolic dysfunction by controlling inflammatory cells within adipose tissue.", "author" : [ { "dropping-particle" : "", "family" : "Ouchi", "given" : "Noriyuki", "non-dropping-particle" : "", "parse-names" : false, "suffix" : "" }, { "dropping-particle" : "", "family" : "Higuchi", "given" : "Akiko", "non-dropping-particle" : "", "parse-names" : false, "suffix" : "" }, { "dropping-particle" : "", "family" : "Ohashi", "given" : "Koji", "non-dropping-particle" : "", "parse-names" : false, "suffix" : "" }, { "dropping-particle" : "", "family" : "Oshima", "given" : "Yuichi", "non-dropping-particle" : "", "parse-names" : false, "suffix" : "" }, { "dropping-particle" : "", "family" : "Gokce", "given" : "Noyan", "non-dropping-particle" : "", "parse-names" : false, "suffix" : "" }, { "dropping-particle" : "", "family" : "Shibata", "given" : "Rei", "non-dropping-particle" : "", "parse-names" : false, "suffix" : "" }, { "dropping-particle" : "", "family" : "Akasaki", "given" : "Yuichi", "non-dropping-particle" : "", "parse-names" : false, "suffix" : "" }, { "dropping-particle" : "", "family" : "Shimono", "given" : "Ak", "non-dropping-particle" : "", "parse-names" : false, "suffix" : "" }, { "dropping-particle" : "", "family" : "Walsh", "given" : "Kenneth", "non-dropping-particle" : "", "parse-names" : false, "suffix" : "" } ], "container-title" : "Science", "id" : "ITEM-1", "issue" : "5990", "issued" : { "date-parts" : [ [ "2010" ] ] }, "note" : "Check Supplementary material in &amp;quot;Secondary&amp;quot; folder. It has all the effects mentioned.", "page" : "454-7", "title" : "Sfrp5 is an anti-inflammatory adipokine that modulates metabolic dysfunction in obesity", "type" : "article-journal", "volume" : "329" }, "uris" : [ "http://www.mendeley.com/documents/?uuid=f0f5395d-2f0f-4d2f-ad4d-a125dc21f884" ] } ], "mendeley" : { "formattedCitation" : "(408)", "plainTextFormattedCitation" : "(408)", "previouslyFormattedCitation" : "&lt;sup&gt;408&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408)</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sfrp5</w:t>
            </w:r>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sfr</w:t>
            </w:r>
            <w:proofErr w:type="spellEnd"/>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adp1</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w:t>
            </w: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 xml:space="preserve">Mice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DOI" : "10.1172/JCI63604DS1", "abstract" : "Preadipocytes secrete several WNT family proteins that act through autocrine/paracrine mechanisms to inhib- it adipogenesis. The activity of WNT ligands is often decreased by secreted frizzled-related proteins (SFRPs). Sfrp5 is strongly induced during adipocyte differentiation and increases in adipocytes during obesity, presum- ably to counteract WNT signaling. We tested the hypothesis that obesity-induced Sfrp5 expression promotes the development of new adipocytes by inhibiting endogenous suppressors of adipogenesis. As predicted, mice that lack functional SFRP5 were resistant to diet-induced obesity. However, counter to our hypothesis, we found that adipose tissue of SFRP5-deficient mice had similar numbers of adipocytes, but a reduction in large adipocytes. Transplantation of adipose tissue from SFRP5-deficient mice into leptin receptor\u2013deficient mice indicated that the effects of SFRP5 deficiency are tissue-autonomous. Mitochondrial gene expression was increased in adipose tissue and cultured adipocytes from SFRP5-deficient mice. In adipocytes, lack of SFRP5 stimulated oxidative capacity through increased mitochondrial activity, which was mediated in part by PGC1\u03b1 and mitochondrial transcription factor A. WNT3a also increased oxygen consumption and the expression of mitochondrial genes. Thus, our findings support a model of adipogenesis in which SFRP5 inhibits WNT sig- naling to suppress oxidative metabolism and stimulate adipocyte growth during obesity.", "author" : [ { "dropping-particle" : "", "family" : "Mori", "given" : "Hiroyuki", "non-dropping-particle" : "", "parse-names" : false, "suffix" : "" }, { "dropping-particle" : "", "family" : "Prestwich", "given" : "Tyler C", "non-dropping-particle" : "", "parse-names" : false, "suffix" : "" }, { "dropping-particle" : "", "family" : "Reid", "given" : "Michael A", "non-dropping-particle" : "", "parse-names" : false, "suffix" : "" }, { "dropping-particle" : "", "family" : "Longo", "given" : "Kenneth A", "non-dropping-particle" : "", "parse-names" : false, "suffix" : "" }, { "dropping-particle" : "", "family" : "Gerin", "given" : "Isabelle", "non-dropping-particle" : "", "parse-names" : false, "suffix" : "" }, { "dropping-particle" : "", "family" : "Cawthorn", "given" : "William P", "non-dropping-particle" : "", "parse-names" : false, "suffix" : "" }, { "dropping-particle" : "", "family" : "Susulic", "given" : "Vedrana S", "non-dropping-particle" : "", "parse-names" : false, "suffix" : "" }, { "dropping-particle" : "", "family" : "Krishnan", "given" : "Venkatesh", "non-dropping-particle" : "", "parse-names" : false, "suffix" : "" } ], "container-title" : "The Journal of clinical investigation", "id" : "ITEM-1", "issue" : "7", "issued" : { "date-parts" : [ [ "2012" ] ] }, "page" : "2405-16", "title" : "Secreted frizzled-related protein 5 suppresses adipocyte mitochondrial metabolism through WNT inhibition", "type" : "article-journal", "volume" : "122" }, "uris" : [ "http://www.mendeley.com/documents/?uuid=55da2c9f-8871-4dad-9441-3dc1827a6851" ] } ], "mendeley" : { "formattedCitation" : "(12)", "plainTextFormattedCitation" : "(12)", "previouslyFormattedCitation" : "&lt;sup&gt;12&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12)</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sfrp5</w:t>
            </w:r>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sfr</w:t>
            </w:r>
            <w:proofErr w:type="spellEnd"/>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inr0</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 xml:space="preserve">Mice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Adipose tissue secretes proteins referred to as adipokines, many of which promote inflammation and disrupt glucose homeostasis. Here we show that secreted frizzled-related protein 5 (Sfrp5), a protein previously linked to the Wnt signaling pathway, is an anti-inflammatory adipokine whose expression is perturbed in models of obesity and type 2 diabetes. Sfrp5-deficient mice fed a high-calorie diet developed severe glucose intolerance and hepatic steatosis, and their adipose tissue showed an accumulation of activated macrophages that was associated with activation of the c-Jun N-terminal kinase signaling pathway. Adenovirus-mediated delivery of Sfrp5 to mouse models of obesity ameliorated glucose intolerance and hepatic steatosis. Thus, in the setting of obesity, Sfrp5 secretion by adipocytes exerts salutary effects on metabolic dysfunction by controlling inflammatory cells within adipose tissue.", "author" : [ { "dropping-particle" : "", "family" : "Ouchi", "given" : "Noriyuki", "non-dropping-particle" : "", "parse-names" : false, "suffix" : "" }, { "dropping-particle" : "", "family" : "Higuchi", "given" : "Akiko", "non-dropping-particle" : "", "parse-names" : false, "suffix" : "" }, { "dropping-particle" : "", "family" : "Ohashi", "given" : "Koji", "non-dropping-particle" : "", "parse-names" : false, "suffix" : "" }, { "dropping-particle" : "", "family" : "Oshima", "given" : "Yuichi", "non-dropping-particle" : "", "parse-names" : false, "suffix" : "" }, { "dropping-particle" : "", "family" : "Gokce", "given" : "Noyan", "non-dropping-particle" : "", "parse-names" : false, "suffix" : "" }, { "dropping-particle" : "", "family" : "Shibata", "given" : "Rei", "non-dropping-particle" : "", "parse-names" : false, "suffix" : "" }, { "dropping-particle" : "", "family" : "Akasaki", "given" : "Yuichi", "non-dropping-particle" : "", "parse-names" : false, "suffix" : "" }, { "dropping-particle" : "", "family" : "Shimono", "given" : "Ak", "non-dropping-particle" : "", "parse-names" : false, "suffix" : "" }, { "dropping-particle" : "", "family" : "Walsh", "given" : "Kenneth", "non-dropping-particle" : "", "parse-names" : false, "suffix" : "" } ], "container-title" : "Science", "id" : "ITEM-1", "issue" : "5990", "issued" : { "date-parts" : [ [ "2010" ] ] }, "note" : "Check Supplementary material in &amp;quot;Secondary&amp;quot; folder. It has all the effects mentioned.", "page" : "454-7", "title" : "Sfrp5 is an anti-inflammatory adipokine that modulates metabolic dysfunction in obesity", "type" : "article-journal", "volume" : "329" }, "uris" : [ "http://www.mendeley.com/documents/?uuid=f0f5395d-2f0f-4d2f-ad4d-a125dc21f884" ] } ], "mendeley" : { "formattedCitation" : "(408)", "plainTextFormattedCitation" : "(408)", "previouslyFormattedCitation" : "&lt;sup&gt;408&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408)</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serotonin</w:t>
            </w:r>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ser</w:t>
            </w:r>
            <w:proofErr w:type="spellEnd"/>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cfn1</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 xml:space="preserve">Mice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Accumulating evidence suggests that the serotonin 5-HT1A receptor may play a role in the pathophysiology of schizophrenia. The present study was undertaken to examine the effects of perospirone, an atypical antipsychotic drug with 5-HT1A receptor agonism, on cognitive deficits in mice after repeated administration of the NMDA receptor antagonist phencyclidine (PCP). Subsequent subchronic (14 days) administration of perospirone (1.0, 3.0, or 10 mg/kg) significantly attenuated PCP (10 mg/kg)-induced cognitive deficits in mice, in a dose-dependent manner. The effects of perospirone (10 mg/kg) were significantly antagonized by co-administration of the selective 5-HT1A receptor antagonist WAY100635 (1.0 mg/kg). Furthermore, hypothermia by the 5-HT1A receptor agonist 8-OH DPAT (0.25 mg/kg) was significantly attenuated in mice treated with PCP. Moreover, a receptor binding assay using [3H]WAY100635 revealed that levels of 5-HT1A receptors in the hippocampus, but not in the frontal cortex, of PCP-treated mice were significantly lower than those of saline-treated mice. These findings suggest that repeated PCP administration alters 5-HT1A receptor function in the mouse brain, and that subsequent subchronic administration of perospirone ameliorates PCP-induced cognitive deficits via 5-HT1A receptors. Therefore, perospirone could be a potential therapy for the cognitive deficits observed in schizophrenic patients.", "author" : [ { "dropping-particle" : "", "family" : "Hagiwara", "given" : "Hiroko", "non-dropping-particle" : "", "parse-names" : false, "suffix" : "" }, { "dropping-particle" : "", "family" : "Fujita", "given" : "Yuko", "non-dropping-particle" : "", "parse-names" : false, "suffix" : "" }, { "dropping-particle" : "", "family" : "Ishima", "given" : "Tamaki", "non-dropping-particle" : "", "parse-names" : false, "suffix" : "" }, { "dropping-particle" : "", "family" : "Kunitachi", "given" : "Shinsui", "non-dropping-particle" : "", "parse-names" : false, "suffix" : "" }, { "dropping-particle" : "", "family" : "Shirayama", "given" : "Yukihiko", "non-dropping-particle" : "", "parse-names" : false, "suffix" : "" }, { "dropping-particle" : "", "family" : "Iyo", "given" : "Masaomi", "non-dropping-particle" : "", "parse-names" : false, "suffix" : "" }, { "dropping-particle" : "", "family" : "Hashimoto", "given" : "Kenji", "non-dropping-particle" : "", "parse-names" : false, "suffix" : "" } ], "container-title" : "European Neuropsycopharmacology", "id" : "ITEM-1", "issue" : "6", "issued" : { "date-parts" : [ [ "2008" ] ] }, "page" : "448-54", "title" : "Phencyclidine-induced cognitive deficits in mice are improved by subsequent subchronic administration of the antipsychotic drug perospirone: Role of serotonin 5-HT1A receptors", "type" : "article-journal", "volume" : "18" }, "uris" : [ "http://www.mendeley.com/documents/?uuid=406211c1-5932-4ca6-a78b-d3ebc1232e66" ] } ], "mendeley" : { "formattedCitation" : "(409)", "plainTextFormattedCitation" : "(409)", "previouslyFormattedCitation" : "&lt;sup&gt;409&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409)</w:t>
            </w:r>
            <w:r w:rsidRPr="00E901D6">
              <w:rPr>
                <w:rFonts w:ascii="Times New Roman" w:eastAsia="Times New Roman" w:hAnsi="Times New Roman" w:cs="Times New Roman"/>
                <w:color w:val="000000"/>
                <w:lang w:eastAsia="en-IN"/>
              </w:rPr>
              <w:fldChar w:fldCharType="end"/>
            </w:r>
            <w:r w:rsidRPr="00E901D6">
              <w:rPr>
                <w:rFonts w:ascii="Times New Roman" w:eastAsia="Times New Roman" w:hAnsi="Times New Roman" w:cs="Times New Roman"/>
                <w:color w:val="000000"/>
                <w:lang w:eastAsia="en-IN"/>
              </w:rPr>
              <w:t xml:space="preserve">; Human subject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In previous studies, we demonstrated that tandospirone, a serotonin-5-HT1A partial agonist, added to ongoing treatment with small to moderate doses of typical antipsychotic drugs, improved executive function and verbal learning and memory. However, tandospirone is not available in most countries, and atypical antipsychotic drugs (AAPDs) have largely replaced typical antipsychotic drugs as the primary treatment for schizophrenia. Therefore, the goal of this randomly assigned placebo-controlled double-blind study was to determine if the addition of buspirone, a widely available 5-HT1A partial agonist, would enhance cognitive function, in subjects with schizophrenia treated with AAPDs. Seventy-three patients with schizophrenia, who had been treated with an AAPD for at least three months, were randomly assigned to receive either buspirone, 30 mg/day, or matching placebo. All other medications remained unchanged. Attention, verbal fluency, verbal learning and memory, verbal working memory, and executive function, as well as psychopathology, were assessed at baseline, and 6 weeks, and 3 and 6 months after baseline. A significant Time \u00d7 Group interaction effect was noted on the Digit Symbol Substitution Test, a measure of attention/speeded motor performance, due to better performance of the buspirone group compared to the placebo group at 3 months. No significant interaction effects were noted for other domains of cognition. Scores on the Brief Psychiatric Rating Scale (Total, Positive) were improved during treatment with buspirone but not placebo, but the effects did not reach statistical significance. The results of this study showed a possible benefit of buspirone augmentation of AAPDs to enhance attention. However, we did not replicate the results of the previous study with tandospirone, which may be due to the differences between tandospirone and buspirone, between typical antipsychotics and AAPDs, or a combination of the above. Further study to determine the usefulness of 5-HT1A agonist treatment in schizophrenia is indicated.", "author" : [ { "dropping-particle" : "", "family" : "Sumiyoshi", "given" : "Tomiki", "non-dropping-particle" : "", "parse-names" : false, "suffix" : "" }, { "dropping-particle" : "", "family" : "Park", "given" : "Sohee", "non-dropping-particle" : "", "parse-names" : false, "suffix" : "" }, { "dropping-particle" : "", "family" : "Jayathilake", "given" : "Karu", "non-dropping-particle" : "", "parse-names" : false, "suffix" : "" }, { "dropping-particle" : "", "family" : "Roy", "given" : "Ajanta", "non-dropping-particle" : "", "parse-names" : false, "suffix" : "" }, { "dropping-particle" : "", "family" : "Ertugrul", "given" : "Aygun", "non-dropping-particle" : "", "parse-names" : false, "suffix" : "" }, { "dropping-particle" : "", "family" : "Meltzer", "given" : "Herbert Y.", "non-dropping-particle" : "", "parse-names" : false, "suffix" : "" } ], "container-title" : "Schizophrenia Research", "id" : "ITEM-1", "issue" : "1-3", "issued" : { "date-parts" : [ [ "2007" ] ] }, "page" : "158-68", "title" : "Effect of buspirone, a serotonin1A partial agonist, on cognitive function in schizophrenia: A randomized, double-blind, placebo-controlled study", "type" : "article-journal", "volume" : "95" }, "uris" : [ "http://www.mendeley.com/documents/?uuid=a7eeac8d-1d5a-4af4-8142-5c290a20af43" ] } ], "mendeley" : { "formattedCitation" : "(410)", "plainTextFormattedCitation" : "(410)", "previouslyFormattedCitation" : "&lt;sup&gt;410&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410)</w:t>
            </w:r>
            <w:r w:rsidRPr="00E901D6">
              <w:rPr>
                <w:rFonts w:ascii="Times New Roman" w:eastAsia="Times New Roman" w:hAnsi="Times New Roman" w:cs="Times New Roman"/>
                <w:color w:val="000000"/>
                <w:lang w:eastAsia="en-IN"/>
              </w:rPr>
              <w:fldChar w:fldCharType="end"/>
            </w:r>
            <w:r w:rsidRPr="00E901D6">
              <w:rPr>
                <w:rFonts w:ascii="Times New Roman" w:eastAsia="Times New Roman" w:hAnsi="Times New Roman" w:cs="Times New Roman"/>
                <w:color w:val="000000"/>
                <w:lang w:eastAsia="en-IN"/>
              </w:rPr>
              <w:t xml:space="preserve">; Human subject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Background: The purpose of this study was to test the hypothesis that the addition of tandospirone, a 5-HT1A partial agonist, to ongoing treatment with typical antipsychotic drugs, would improve memory function in patients with schizophrenia. Methods: Eleven outpatients (male/female = 7/4) with schizophrenia who had been on stable doses of haloperidol and biperiden were given tandospirone, 30 mg/day, for 4 weeks. The Wechsler Memory Scale\u2014Revised (WMS-R) was administered at baseline and 4 weeks after the addition of tandospirone. The Brief Psychiatric Rating Scale (BPRS; Total, Positive, and Negative subscale scores) and the Simpson-Angus Scale for Extrapyramidal Symptoms (SAS) were also completed on the two occasions. To exclude the possibility of a practice effect on the WMS-R test, 11 age-matched patients with schizophrenia (M/F = 7/4) were tested at baseline and after a 4-week interval. Results: Repeated measures analysis of variance revealed a significant time by group (patients with or without tandospirone) effect for the Verbal-, but not the Visual Memory composite scores of the WMS-R test; no significant change was observed in patients without tandospirone, whereas improvement in the Verbal Memory score was noted in patients receiving tandospirone. Moreover, there was improvement in the Inclusion score, an index of memory organization as measured by the Logical Memory subtest of WMS-R, only in patients with tandospirone. Scores on the BPRS and SAS were improved during treatment with tandospirone, but the effects did not reach statistical significance. Conclusions: The results suggest that adjunctive treatment with 5-HT1A agonists may improve some types of memory function in schizophrenia.", "author" : [ { "dropping-particle" : "", "family" : "Sumiyoshi", "given" : "Tomiki", "non-dropping-particle" : "", "parse-names" : false, "suffix" : "" }, { "dropping-particle" : "", "family" : "Matsui", "given" : "Mie", "non-dropping-particle" : "", "parse-names" : false, "suffix" : "" }, { "dropping-particle" : "", "family" : "Yamashita", "given" : "Ikiko", "non-dropping-particle" : "", "parse-names" : false, "suffix" : "" }, { "dropping-particle" : "", "family" : "Nohara", "given" : "Shigeru", "non-dropping-particle" : "", "parse-names" : false, "suffix" : "" }, { "dropping-particle" : "", "family" : "Kurachi", "given" : "Masayoshi", "non-dropping-particle" : "", "parse-names" : false, "suffix" : "" }, { "dropping-particle" : "", "family" : "Uehara", "given" : "Takashi", "non-dropping-particle" : "", "parse-names" : false, "suffix" : "" }, { "dropping-particle" : "", "family" : "Sumiyoshi", "given" : "Sawako", "non-dropping-particle" : "", "parse-names" : false, "suffix" : "" }, { "dropping-particle" : "", "family" : "Sumiyoshi", "given" : "Chika", "non-dropping-particle" : "", "parse-names" : false, "suffix" : "" }, { "dropping-particle" : "", "family" : "Meltzer", "given" : "Herbert Y", "non-dropping-particle" : "", "parse-names" : false, "suffix" : "" } ], "container-title" : "Biological Psychiatry", "id" : "ITEM-1", "issue" : "10", "issued" : { "date-parts" : [ [ "2001" ] ] }, "page" : "861-8", "title" : "The effect of tandospirone, a serotonin1A agonist, on memory function in schizophrenia", "type" : "article-journal", "volume" : "49" }, "uris" : [ "http://www.mendeley.com/documents/?uuid=296cee72-da28-4b8a-ab92-b56b50bcb8d9" ] } ], "mendeley" : { "formattedCitation" : "(411)", "plainTextFormattedCitation" : "(411)", "previouslyFormattedCitation" : "&lt;sup&gt;411&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411)</w:t>
            </w:r>
            <w:r w:rsidRPr="00E901D6">
              <w:rPr>
                <w:rFonts w:ascii="Times New Roman" w:eastAsia="Times New Roman" w:hAnsi="Times New Roman" w:cs="Times New Roman"/>
                <w:color w:val="000000"/>
                <w:lang w:eastAsia="en-IN"/>
              </w:rPr>
              <w:fldChar w:fldCharType="end"/>
            </w:r>
            <w:r w:rsidRPr="00E901D6">
              <w:rPr>
                <w:rFonts w:ascii="Times New Roman" w:eastAsia="Times New Roman" w:hAnsi="Times New Roman" w:cs="Times New Roman"/>
                <w:color w:val="000000"/>
                <w:lang w:eastAsia="en-IN"/>
              </w:rPr>
              <w:t xml:space="preserve">; Rat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Brain function can be affected by the availability of dietary precursors of neurotransmitters. The diet induced increase in tryptophan (TRP) availability has been shown to increase brain serotonin synthesis and various related behaviors. Evidence shows that TRP and serotonin (5HT; 5 Hydroxytryptamine) play a significant role in memory function. Enhanced brain serotonin activity has been shown to improve cognitive performance in animals and human whereas decreasing brain 5HT levels by acute TRP depletion has been shown to impair cognition. A number of methods have been used for the assessment of memory in animals. In the present study, the radial arm maze and the passive avoidance was used for the assessment of memory in rats following long-term TRP administration. TRP at doses of 50 and 100 mg/kg body weight was orally administered for 6 weeks. The present study shows a significant improvement in memory of rats following both doses of tryptophan. Plasma TRP, brain TRP, 5HT and 5 hydroxy indol acetic acid (5HIAA) levels were increased significantly following administration of TRP. The results of the present study suggest that increase in brain 5HT metabolism following long term TRP administration may be involved in enhancement of memory.", "author" : [ { "dropping-particle" : "", "family" : "Khaliq", "given" : "S", "non-dropping-particle" : "", "parse-names" : false, "suffix" : "" }, { "dropping-particle" : "", "family" : "Haider", "given" : "S", "non-dropping-particle" : "", "parse-names" : false, "suffix" : "" }, { "dropping-particle" : "", "family" : "Ahmed", "given" : "SP", "non-dropping-particle" : "", "parse-names" : false, "suffix" : "" }, { "dropping-particle" : "", "family" : "Perveen", "given" : "T", "non-dropping-particle" : "", "parse-names" : false, "suffix" : "" }, { "dropping-particle" : "", "family" : "Haleem", "given" : "DJ", "non-dropping-particle" : "", "parse-names" : false, "suffix" : "" } ], "container-title" : "Pakistan Journal of Pharmaceutical Sciences", "id" : "ITEM-1", "issue" : "1", "issued" : { "date-parts" : [ [ "2006" ] ] }, "page" : "11-5", "title" : "Relationship of brain tryptophan and serotonin in improving cognitive performance in rats.", "type" : "article-journal", "volume" : "19" }, "uris" : [ "http://www.mendeley.com/documents/?uuid=55a90101-5904-4f2b-961a-12bc25a41575" ] } ], "mendeley" : { "formattedCitation" : "(412)", "plainTextFormattedCitation" : "(412)", "previouslyFormattedCitation" : "&lt;sup&gt;412&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412)</w:t>
            </w:r>
            <w:r w:rsidRPr="00E901D6">
              <w:rPr>
                <w:rFonts w:ascii="Times New Roman" w:eastAsia="Times New Roman" w:hAnsi="Times New Roman" w:cs="Times New Roman"/>
                <w:color w:val="000000"/>
                <w:lang w:eastAsia="en-IN"/>
              </w:rPr>
              <w:fldChar w:fldCharType="end"/>
            </w:r>
            <w:r w:rsidRPr="00E901D6">
              <w:rPr>
                <w:rFonts w:ascii="Times New Roman" w:eastAsia="Times New Roman" w:hAnsi="Times New Roman" w:cs="Times New Roman"/>
                <w:color w:val="000000"/>
                <w:lang w:eastAsia="en-IN"/>
              </w:rPr>
              <w:t xml:space="preserve">; ICR mice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DOI" : "10.1007/s00213-008-1240-6", "ISSN" : "1432-2072", "PMID" : "18679658", "abstract" : "RATIONALE: Cognitive deficits, including memory impairment, are regarded as a core feature of schizophrenia. Aripiprazole, an atypical antipsychotic drug, has been shown to improve disruption of prepulse inhibition and social interaction in an animal model of schizophrenia induced by phencyclidine (PCP); however, the effects of aripiprazole on recognition memory remain to be investigated. OBJECTIVES: In this study, we examined the effect of aripiprazole on cognitive impairment in mice treated with PCP repeatedly. MATERIALS AND METHODS: Mice were repeatedly administered PCP at a dose of 10 mg/kg for 14 days, and their cognitive function was assessed using a novel-object recognition task. We investigated the therapeutic effects of aripiprazole (0.01-1.0 mg/kg) and haloperidol (0.3 and 1.0 mg/kg) on cognitive impairment in mice treated with PCP repeatedly. RESULTS: Single (1.0 mg/kg) and repeated (0.03 and 0.1 mg/kg, for 7 days) treatment with aripiprazole ameliorated PCP-induced impairment of recognition memory, although single treatment significantly decreased the total exploration time during the training session. In contrast, both single and repeated treatment with haloperidol (0.3 and 1.0 mg/kg) failed to attenuate PCP-induced cognitive impairment. The ameliorating effect of aripiprazole on recognition memory in PCP-treated mice was blocked by co-treatment with a dopamine D1 receptor antagonist, SCH23390, and a serotonin 5-HT1A receptor antagonist, WAY100635; however, co-treatment with a D2 receptor antagonist raclopride had no effect on the ameliorating effect of aripiprazole. CONCLUSIONS: These results suggest that the ameliorative effect of aripiprazole on PCP-induced memory impairment is associated with dopamine D1 and serotonin 5-HT1A receptors.", "author" : [ { "dropping-particle" : "", "family" : "Nagai", "given" : "Taku", "non-dropping-particle" : "", "parse-names" : false, "suffix" : "" }, { "dropping-particle" : "", "family" : "Murai", "given" : "Rina", "non-dropping-particle" : "", "parse-names" : false, "suffix" : "" }, { "dropping-particle" : "", "family" : "Matsui", "given" : "Kanae", "non-dropping-particle" : "", "parse-names" : false, "suffix" : "" }, { "dropping-particle" : "", "family" : "Kamei", "given" : "Hiroyuki", "non-dropping-particle" : "", "parse-names" : false, "suffix" : "" }, { "dropping-particle" : "", "family" : "Noda", "given" : "Yukihiro", "non-dropping-particle" : "", "parse-names" : false, "suffix" : "" }, { "dropping-particle" : "", "family" : "Furukawa", "given" : "Hiroshi", "non-dropping-particle" : "", "parse-names" : false, "suffix" : "" }, { "dropping-particle" : "", "family" : "Nabeshima", "given" : "Toshitaka", "non-dropping-particle" : "", "parse-names" : false, "suffix" : "" } ], "container-title" : "Psychopharmacology", "id" : "ITEM-1", "issue" : "1-3", "issued" : { "date-parts" : [ [ "2009", "1" ] ] }, "note" : "Dopamine function in cfn is not full-proof since only one of the receptors D1 mediates the effect. Hence, only ser - cfn1 is taken.", "page" : "315-28", "title" : "Aripiprazole ameliorates phencyclidine-induced impairment of recognition memory through dopamine D1 and serotonin 5-HT1A receptors.", "type" : "article-journal", "volume" : "202" }, "uris" : [ "http://www.mendeley.com/documents/?uuid=d1442e17-451c-4226-bbf6-11d1981f4d57" ] } ], "mendeley" : { "formattedCitation" : "(413)", "plainTextFormattedCitation" : "(413)", "previouslyFormattedCitation" : "&lt;sup&gt;413&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413)</w:t>
            </w:r>
            <w:r w:rsidRPr="00E901D6">
              <w:rPr>
                <w:rFonts w:ascii="Times New Roman" w:eastAsia="Times New Roman" w:hAnsi="Times New Roman" w:cs="Times New Roman"/>
                <w:color w:val="000000"/>
                <w:lang w:eastAsia="en-IN"/>
              </w:rPr>
              <w:fldChar w:fldCharType="end"/>
            </w:r>
            <w:r w:rsidRPr="00E901D6">
              <w:rPr>
                <w:rFonts w:ascii="Times New Roman" w:eastAsia="Times New Roman" w:hAnsi="Times New Roman" w:cs="Times New Roman"/>
                <w:color w:val="000000"/>
                <w:lang w:eastAsia="en-IN"/>
              </w:rPr>
              <w:t xml:space="preserve">; Marmoset monkey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DOI" : "10.1126/science.1094987", "ISSN" : "1095-9203", "PMID" : "15131308", "abstract" : "Serotonergic dysregulation within the prefrontal cortex (PFC) is implicated in many neuropsychiatric disorders, but the precise role of serotonin within the PFC is poorly understood. Using a serial discrimination reversal paradigm, we showed that upon reversal, selective serotonin depletion of the marmoset PFC produced perseverative responding to the previously rewarded stimulus without any significant effects on either retention of a discrimination learned preoperatively or acquisition of a novel discrimination postoperatively. These results highlight the importance of prefrontal serotonin in behavioral flexibility and are highly relevant to obsessive-compulsive disorder, schizophrenia, and the cognitive sequelae of drug abuse in which perseveration is prominent.", "author" : [ { "dropping-particle" : "", "family" : "Clarke", "given" : "H F", "non-dropping-particle" : "", "parse-names" : false, "suffix" : "" }, { "dropping-particle" : "", "family" : "Dalley", "given" : "J W", "non-dropping-particle" : "", "parse-names" : false, "suffix" : "" }, { "dropping-particle" : "", "family" : "Crofts", "given" : "H S", "non-dropping-particle" : "", "parse-names" : false, "suffix" : "" }, { "dropping-particle" : "", "family" : "Robbins", "given" : "T W", "non-dropping-particle" : "", "parse-names" : false, "suffix" : "" }, { "dropping-particle" : "", "family" : "Roberts", "given" : "A C", "non-dropping-particle" : "", "parse-names" : false, "suffix" : "" } ], "container-title" : "Science", "id" : "ITEM-1", "issue" : "5672", "issued" : { "date-parts" : [ [ "2004", "5", "7" ] ] }, "page" : "878-80", "title" : "Cognitive inflexibility after prefrontal serotonin depletion.", "type" : "article-journal", "volume" : "304" }, "uris" : [ "http://www.mendeley.com/documents/?uuid=9c6200cc-5288-444c-b597-e7892d744364" ] } ], "mendeley" : { "formattedCitation" : "(414)", "plainTextFormattedCitation" : "(414)", "previouslyFormattedCitation" : "&lt;sup&gt;414&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414)</w:t>
            </w:r>
            <w:r w:rsidRPr="00E901D6">
              <w:rPr>
                <w:rFonts w:ascii="Times New Roman" w:eastAsia="Times New Roman" w:hAnsi="Times New Roman" w:cs="Times New Roman"/>
                <w:color w:val="000000"/>
                <w:lang w:eastAsia="en-IN"/>
              </w:rPr>
              <w:fldChar w:fldCharType="end"/>
            </w:r>
            <w:r w:rsidRPr="00E901D6">
              <w:rPr>
                <w:rFonts w:ascii="Times New Roman" w:eastAsia="Times New Roman" w:hAnsi="Times New Roman" w:cs="Times New Roman"/>
                <w:color w:val="000000"/>
                <w:lang w:eastAsia="en-IN"/>
              </w:rPr>
              <w:t xml:space="preserve">; </w:t>
            </w:r>
            <w:proofErr w:type="spellStart"/>
            <w:r w:rsidRPr="00E901D6">
              <w:rPr>
                <w:rFonts w:ascii="Times New Roman" w:eastAsia="Times New Roman" w:hAnsi="Times New Roman" w:cs="Times New Roman"/>
                <w:color w:val="000000"/>
                <w:lang w:eastAsia="en-IN"/>
              </w:rPr>
              <w:lastRenderedPageBreak/>
              <w:t>Wistar</w:t>
            </w:r>
            <w:proofErr w:type="spellEnd"/>
            <w:r w:rsidRPr="00E901D6">
              <w:rPr>
                <w:rFonts w:ascii="Times New Roman" w:eastAsia="Times New Roman" w:hAnsi="Times New Roman" w:cs="Times New Roman"/>
                <w:color w:val="000000"/>
                <w:lang w:eastAsia="en-IN"/>
              </w:rPr>
              <w:t xml:space="preserve"> rat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DOI" : "10.1016/j.bbr.2012.02.001", "ISSN" : "1872-7549", "PMID" : "22342491", "abstract" : "Serotonin (5-hydroxytryptamine, 5HT) is a biologically active amine that regulates the development of 5HT neurons and target tissues during neurogenesis, while later it assumes the function of a neurotransmitter. Serotonin mediates many essential behaviors common to all mammals, and is held responsible for anxiety-like behavior and cognitive rigidity. Proper serotonin levels, controlled through 5HT synthesis and metabolism, are crucial for normal brain development. In this study we investigated anxiety-like behavior and cognitive flexibility in adult animals after exposing their developing brains to increased 5HT concentrations. Wistar rats were treated subcutaneously from gestational day 12 to post-natal day 21 with the immediate 5HT precursor 5-hydroxytryptophan (5HTP, 25mg/kg), a non-selective MAO inhibitor tranylcypromine (TCP, 2mg/kg), or saline. After reaching adulthood, animals were tested for anxiety-like behavior (exploratory behavior, thigmotactic behavior, social contact, and reaction to stressful stimulus) and cognitive flexibility (ability for reversal learning). Results of the behavioral studies corresponded with our previous neurochemical findings. Treatment with 5HTP, which has induced mild reduction in cortical 5HT concentrations, caused reduction in only one aspect of anxiety-like behavior (increased exploratory activity). Treatment with TCP, which lead to drastic reduction in 5HT concentration/function, resulted in a highly anxiolytic phenotype (reduced thigmotaxis, reaction to stress, and social anxiety) with improved cognitive flexibility. Although further neurochemical, anatomical and gene-expression studies are needed to elucidate the mechanisms underlying the observed behavior, we hope that our results will contribute to the understanding of the role of serotonin in anxiety-like behavior and cognitive rigidity.", "author" : [ { "dropping-particle" : "", "family" : "Blazevic", "given" : "Sofia", "non-dropping-particle" : "", "parse-names" : false, "suffix" : "" }, { "dropping-particle" : "", "family" : "Colic", "given" : "Lejla", "non-dropping-particle" : "", "parse-names" : false, "suffix" : "" }, { "dropping-particle" : "", "family" : "Culig", "given" : "Luka", "non-dropping-particle" : "", "parse-names" : false, "suffix" : "" }, { "dropping-particle" : "", "family" : "Hranilovic", "given" : "Dubravka", "non-dropping-particle" : "", "parse-names" : false, "suffix" : "" } ], "container-title" : "Behavioural brain research", "id" : "ITEM-1", "issue" : "1", "issued" : { "date-parts" : [ [ "2012", "4", "21" ] ] }, "page" : "175-81", "publisher" : "Elsevier B.V.", "title" : "Anxiety-like behavior and cognitive flexibility in adult rats perinatally exposed to increased serotonin concentrations.", "type" : "article-journal", "volume" : "230" }, "uris" : [ "http://www.mendeley.com/documents/?uuid=3382e641-0d06-43b4-b0a0-1a6aeb9dcb77" ] } ], "mendeley" : { "formattedCitation" : "(415)", "plainTextFormattedCitation" : "(415)", "previouslyFormattedCitation" : "&lt;sup&gt;415&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415)</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lastRenderedPageBreak/>
              <w:t>serotonin</w:t>
            </w:r>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ser</w:t>
            </w:r>
            <w:proofErr w:type="spellEnd"/>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ina0</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 xml:space="preserve">Hamster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The ventromedial hypothalamus (VMH) is involved in the regulation of peripheral metabolism. We and others have shown that activities, or extracellular metabolites of norepinephrine (NE) and serotonin (5-HT) are elevated in the VMH of both genetically and seasonally insulin-resistant and glucose-intolerant animals. This study examined whether chronic increases in VMH NE and 5-HT concentration of normal animals might lead to insulin-resistant and glucose-intolerant conditions in hamsters. Euinsulinemic, glucose-tolerant hamsters were infused continuously for 5 weeks into the right VMH with either vehicle, NE (5 or 25 nmol/h), 5-HT (2.5 nmol/h), or NE (5 or 25 nmol/h) plus 5-HT (2.5 nmol/h) through osmotic minipumps. Compared to vehicle, NE (25 nmol/h) significantly increased the glucose total area under the curve (TAUC) by 32% during glucose tolerance tests (GTT) conducted after 5 weeks' infusion. 5-HT alone significantly increased the GTT insulin TAUC (131%) and basal plasma insulin level (116%) but not glucose TAUC. NE (5 nmol/h) plus 5-HT infusion significantly increased insulin TAUC (129%) and basal plasma insulin (120%), whereas NE (25 nmol/h) plus 5-HT infusion significantly increased both the GTT glucose and insulin TAUC (43 and 113%, respectively), as well as basal plasma insulin level (158%), relative to vehicle infusion. Our findings demonstrate for the first time the differential and, more importantly, interactive effects of increased VMH NE and 5-HT in producing hyperinsulinemia, insulin resistance and glucose intolerance.", "author" : [ { "dropping-particle" : "", "family" : "Luo", "given" : "S", "non-dropping-particle" : "", "parse-names" : false, "suffix" : "" }, { "dropping-particle" : "", "family" : "Luo", "given" : "J", "non-dropping-particle" : "", "parse-names" : false, "suffix" : "" }, { "dropping-particle" : "", "family" : "Cincotta", "given" : "AH", "non-dropping-particle" : "", "parse-names" : false, "suffix" : "" } ], "container-title" : "Neuroendocrinology", "id" : "ITEM-1", "issue" : "6", "issued" : { "date-parts" : [ [ "1999" ] ] }, "page" : "460-5", "title" : "Chronic ventromedial hypothalamic infusion of norepinephrine and serotonin promotes insulin resistance and glucose intolerance.", "type" : "article-journal", "volume" : "70" }, "uris" : [ "http://www.mendeley.com/documents/?uuid=77ca5df2-6370-47cd-b95d-faba40ef7459" ] } ], "mendeley" : { "formattedCitation" : "(358)", "plainTextFormattedCitation" : "(358)", "previouslyFormattedCitation" : "&lt;sup&gt;358&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358)</w:t>
            </w:r>
            <w:r w:rsidRPr="00E901D6">
              <w:rPr>
                <w:rFonts w:ascii="Times New Roman" w:eastAsia="Times New Roman" w:hAnsi="Times New Roman" w:cs="Times New Roman"/>
                <w:color w:val="000000"/>
                <w:lang w:eastAsia="en-IN"/>
              </w:rPr>
              <w:fldChar w:fldCharType="end"/>
            </w:r>
            <w:r w:rsidRPr="00E901D6">
              <w:rPr>
                <w:rFonts w:ascii="Times New Roman" w:eastAsia="Times New Roman" w:hAnsi="Times New Roman" w:cs="Times New Roman"/>
                <w:color w:val="000000"/>
                <w:lang w:eastAsia="en-IN"/>
              </w:rPr>
              <w:t xml:space="preserve">; C57BL/6 mice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DOI" : "10.1371/journal.pone.0032511", "ISSN" : "19326203", "PMID" : "22412882", "abstract" : "Serotonin reuptake transporter (SERT) is a key regulator of serotonin neurotransmission and a major target of antidepressants. Antidepressants, such as selectively serotonin reuptake inhibitors (SSRIs), that block SERT function are known to affect food intake and body weight. Here, we provide genetic evidence that food intake and metabolism are regulated by separable mechanisms of SERT function. SERT-deficient mice ate less during both normal diet and high fat diet feeding. The reduced food intake was accompanied with markedly elevated plasma leptin levels. Despite reduced food intake, SERT-deficient mice exhibited glucose intolerance and insulin resistance, and progressively developed obesity and hepatic steatosis. Several lines of evidence indicate that the metabolic deficits of SERT-deficient mice are attributable to reduced insulin-sensitivity in peripheral tissues. First, SERT-deficient mice exhibited beta-cell hyperplasia and islet-mass expansion. Second, biochemical analyses revealed constitutively elevated JNK activity and diminished insulin-induced AKT activation in the liver of SERT-deficient mice. SERT-deficient mice exhibited hyper-JNK activity and hyperinsulinemia prior to the development of obesity. Third, enhancing AKT signaling by PTEN deficiency corrected glucose tolerance in SERT-deficient mice. These findings have potential implications for designing selective SERT drugs for weight control and the treatment of metabolic syndromes.", "author" : [ { "dropping-particle" : "", "family" : "Chen", "given" : "Xiaoning", "non-dropping-particle" : "", "parse-names" : false, "suffix" : "" }, { "dropping-particle" : "", "family" : "Margolis", "given" : "Kara J.", "non-dropping-particle" : "", "parse-names" : false, "suffix" : "" }, { "dropping-particle" : "", "family" : "Gershon", "given" : "Michael D.", "non-dropping-particle" : "", "parse-names" : false, "suffix" : "" }, { "dropping-particle" : "", "family" : "Schwartz", "given" : "Gary J.", "non-dropping-particle" : "", "parse-names" : false, "suffix" : "" }, { "dropping-particle" : "", "family" : "Sze", "given" : "Ji Y.", "non-dropping-particle" : "", "parse-names" : false, "suffix" : "" } ], "container-title" : "PLoS ONE", "id" : "ITEM-1", "issue" : "3", "issued" : { "date-parts" : [ [ "2012" ] ] }, "page" : "1-13", "title" : "Reduced serotonin reuptake transporter (SERT) function causes insulin resistance and hepatic steatosis independent of food intake", "type" : "article-journal", "volume" : "7" }, "uris" : [ "http://www.mendeley.com/documents/?uuid=12abf011-8b7e-4198-836e-4ed7dc21bc08" ] } ], "mendeley" : { "formattedCitation" : "(416)", "plainTextFormattedCitation" : "(416)", "previouslyFormattedCitation" : "&lt;sup&gt;416&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416)</w:t>
            </w:r>
            <w:r w:rsidRPr="00E901D6">
              <w:rPr>
                <w:rFonts w:ascii="Times New Roman" w:eastAsia="Times New Roman" w:hAnsi="Times New Roman" w:cs="Times New Roman"/>
                <w:color w:val="000000"/>
                <w:lang w:eastAsia="en-IN"/>
              </w:rPr>
              <w:fldChar w:fldCharType="end"/>
            </w:r>
            <w:r w:rsidRPr="00E901D6">
              <w:rPr>
                <w:rFonts w:ascii="Times New Roman" w:eastAsia="Times New Roman" w:hAnsi="Times New Roman" w:cs="Times New Roman"/>
                <w:color w:val="000000"/>
                <w:lang w:eastAsia="en-IN"/>
              </w:rPr>
              <w:t xml:space="preserve">; Naïve rat </w:t>
            </w:r>
            <w:proofErr w:type="spellStart"/>
            <w:r w:rsidRPr="00E901D6">
              <w:rPr>
                <w:rFonts w:ascii="Times New Roman" w:eastAsia="Times New Roman" w:hAnsi="Times New Roman" w:cs="Times New Roman"/>
                <w:color w:val="000000"/>
                <w:lang w:eastAsia="en-IN"/>
              </w:rPr>
              <w:t>hepatoma</w:t>
            </w:r>
            <w:proofErr w:type="spellEnd"/>
            <w:r w:rsidRPr="00E901D6">
              <w:rPr>
                <w:rFonts w:ascii="Times New Roman" w:eastAsia="Times New Roman" w:hAnsi="Times New Roman" w:cs="Times New Roman"/>
                <w:color w:val="000000"/>
                <w:lang w:eastAsia="en-IN"/>
              </w:rPr>
              <w:t xml:space="preserve"> cell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DOI" : "10.1016/j.mcn.2007.05.009", "ISSN" : "10447431", "PMID" : "17728140", "abstract" : "Certain selective serotonin reuptake inhibitors (SSRIs) induce the clinical and biochemical manifestations of a metabolic syndrome by as yet unknown mechanism. Here we demonstrate that incubation (1??h) of rat hepatoma Fao cells with the SSRIs paroxetine and sertraline, but not with the atypical antipsychotic drug olanzapine, inhibited the insulin-stimulated Tyr phosphorylation of the insulin receptor substrate-1 (IRS-1) with half-maximal effects at ??? 10????M. This inhibition correlated with a rapid phosphorylation and activation of a number of Ser/Thr IRS-1 kinases including JNK, S6K1, ERK and p38 MAPK, but not PKB (Akt). JNK appears as a key player activated by SSRIs because specific JNK inhibitors partially eliminated the effects of these drugs. The SSRIs induced the phosphorylation of IRS-1 on S307 and S408, which inhibits IRS-1 function and insulin signaling. These results implicate selected SSRIs as inhibitors of insulin signaling and as potential inducers of cellular insulin resistance. ?? 2007 Elsevier Inc. All rights reserved.", "author" : [ { "dropping-particle" : "", "family" : "Levkovitz", "given" : "Yechiel", "non-dropping-particle" : "", "parse-names" : false, "suffix" : "" }, { "dropping-particle" : "", "family" : "Ben-shushan", "given" : "Galit", "non-dropping-particle" : "", "parse-names" : false, "suffix" : "" }, { "dropping-particle" : "", "family" : "Hershkovitz", "given" : "Avia", "non-dropping-particle" : "", "parse-names" : false, "suffix" : "" }, { "dropping-particle" : "", "family" : "Isaac", "given" : "Roi", "non-dropping-particle" : "", "parse-names" : false, "suffix" : "" }, { "dropping-particle" : "", "family" : "Gil-Ad", "given" : "Irit", "non-dropping-particle" : "", "parse-names" : false, "suffix" : "" }, { "dropping-particle" : "", "family" : "Shvartsman", "given" : "Dima", "non-dropping-particle" : "", "parse-names" : false, "suffix" : "" }, { "dropping-particle" : "", "family" : "Ronen", "given" : "Denise", "non-dropping-particle" : "", "parse-names" : false, "suffix" : "" }, { "dropping-particle" : "", "family" : "Weizman", "given" : "Abraham", "non-dropping-particle" : "", "parse-names" : false, "suffix" : "" }, { "dropping-particle" : "", "family" : "Zick", "given" : "Yehiel", "non-dropping-particle" : "", "parse-names" : false, "suffix" : "" } ], "container-title" : "Molecular and Cellular Neuroscience", "id" : "ITEM-1", "issue" : "3", "issued" : { "date-parts" : [ [ "2007" ] ] }, "page" : "305-312", "title" : "Antidepressants induce cellular insulin resistance by activation of IRS-1 kinases", "type" : "article-journal", "volume" : "36" }, "uris" : [ "http://www.mendeley.com/documents/?uuid=518cb8c4-0c19-4c86-aa7f-80560d32a1a2" ] } ], "mendeley" : { "formattedCitation" : "(417)", "plainTextFormattedCitation" : "(417)", "previouslyFormattedCitation" : "&lt;sup&gt;417&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417)</w:t>
            </w:r>
            <w:r w:rsidRPr="00E901D6">
              <w:rPr>
                <w:rFonts w:ascii="Times New Roman" w:eastAsia="Times New Roman" w:hAnsi="Times New Roman" w:cs="Times New Roman"/>
                <w:color w:val="000000"/>
                <w:lang w:eastAsia="en-IN"/>
              </w:rPr>
              <w:fldChar w:fldCharType="end"/>
            </w:r>
            <w:r w:rsidRPr="00E901D6">
              <w:rPr>
                <w:rFonts w:ascii="Times New Roman" w:eastAsia="Times New Roman" w:hAnsi="Times New Roman" w:cs="Times New Roman"/>
                <w:color w:val="000000"/>
                <w:lang w:eastAsia="en-IN"/>
              </w:rPr>
              <w:t xml:space="preserve">; Pig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DOI" : "10.1016/j.physbeh.2009.07.001", "ISBN" : "1873-507X (Electronic)\\r0031-9384 (Linking)", "ISSN" : "00319384", "PMID" : "19615391", "abstract" : "Recently we have shown that surplus dietary tryptophan (TRP) reduced the plasma concentrations of cortisol and noradrenaline in pigs. Stress hormones are known to affect insulin sensitivity and metabolism. We now investigated the long-term effects of surplus dietary TRP on 1) plasma and urinary stress hormone kinetics, 2) insulin sensitivity for glucose and amino acid clearance, and 3) whole body nitrogen balance. Pigs were fed for 3 weeks a high (13.2%) vs normal (3.4%) TRP to large neutral amino acids (LNAA) diet, leading to reduced fasting (14 h) plasma cortisol (17.1 \u00b1 3.0 vs 28.9 \u00b1 4.3 ng/mL, p &lt; 0.05) and noradrenaline (138 \u00b1 14 vs 225 \u00b1 21 pg/mL, p &lt; 0.005) concentrations, lower daily urinary noradrenaline (313 \u00b1 32 vs 674 \u00b1 102 ng/kg day, p &lt; 0.001) and adrenaline (124 \u00b1 13 vs 297 \u00b1 42 ng/kg day, p &lt; 0.001) but higher dopamine (5.8 \u00b1 0.5 vs 1.5 \u00b1 0.2 \u03bcg/kg day, p &lt; 0.001) excretions, respectively. Insulin sensitivities for both glucose and amino acid clearance, (as measured by the intraportal hyperinsulinaemic (1 mU/kg min) euglycaemic euaminoacidaemic clamp technique), were lower by 22% in pigs on the high vs normal TRP/LNAA diet (14.8 \u00b1 1.4 vs 18.9 \u00b1 0.9, p &lt; 0.05 and 69.7 \u00b1 4.3 vs 89.7 \u00b1 6.8 mL/kg min, p &lt; 0.05, respectively) without affecting urinary nitrogen excretion (35.5 \u00b1 1.0 vs 36.6 \u00b1 1.0% of dietary nitrogen intake, p = ns). In conclusion, long-term feeding of surplus dietary TRP inhibits both baseline adrenocortical and sympathetic nervous system activity, it induces insulin resistance for both glucose and amino acid clearance but it does not affect whole body protein catabolism. This indicates that the bioactive amino acid TRP contributes to homeostasis in neuroendocrinology and insulin action and that low baseline adrenocortical and sympatho-adrenal axis activity are associated with insulin resistance. \u00a9 2009 Elsevier Inc. All rights reserved.", "author" : [ { "dropping-particle" : "", "family" : "Koopmans", "given" : "Sietse Jan", "non-dropping-particle" : "", "parse-names" : false, "suffix" : "" }, { "dropping-particle" : "", "family" : "Ruis", "given" : "Marko", "non-dropping-particle" : "", "parse-names" : false, "suffix" : "" }, { "dropping-particle" : "", "family" : "Dekker", "given" : "Ruud", "non-dropping-particle" : "", "parse-names" : false, "suffix" : "" }, { "dropping-particle" : "", "family" : "Korte", "given" : "Mechiel", "non-dropping-particle" : "", "parse-names" : false, "suffix" : "" } ], "container-title" : "Physiology and Behavior", "id" : "ITEM-1", "issue" : "4", "issued" : { "date-parts" : [ [ "2009" ] ] }, "page" : "402-410", "publisher" : "Elsevier Inc.", "title" : "Surplus dietary tryptophan inhibits stress hormone kinetics and induces insulin resistance in pigs", "type" : "article-journal", "volume" : "98" }, "uris" : [ "http://www.mendeley.com/documents/?uuid=7ef094b4-301c-497e-ad26-d6daa378a050" ] } ], "mendeley" : { "formattedCitation" : "(418)", "plainTextFormattedCitation" : "(418)", "previouslyFormattedCitation" : "&lt;sup&gt;418&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418)</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serotonin</w:t>
            </w:r>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ser</w:t>
            </w:r>
            <w:proofErr w:type="spellEnd"/>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ost0</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 xml:space="preserve">Mice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DOI" : "10.1016/j.cell.2008.09.059.Lrp5", "abstract" : "Loss- and gain-of-function mutations in the broadly expressed gene Lrp5 affect bone formation causing osteoporosis and high bone mass, respectively. Although Lrp5 is viewed as a Wnt coreceptor osteoblast-specific disruption of \u03b2-Catenin does not affect bone formation. Instead, we show here that Lrp5 inhibits expression of Tph1, the rate-limiting biosynthetic enzyme for serotonin in enterochromaffin cells of the duodenum. Accordingly, decreasing serotonin blood levels normalizes bone formation and bone mass in Lrp5-deficient mice and gut- but not osteoblast-specific Lrp5 inactivation decreases bone formation in a \u03b2-Catenin\u2013independent manner. Moreover, gut-specific activation of Lrp5, or inactivation of Tph1, increases bone mass and prevents ovariectomy-induced bone loss. Serotonin acts on osteoblasts through the Htr1b receptor and CREB to inhibit their proliferation. By identifying duodenum-derived serotonin as a hormone inhibiting bone formation in an Lrp5-dependent manner this study broadens our understanding of bone remodeling and suggests novel therapies to increase bone mass.", "author" : [ { "dropping-particle" : "", "family" : "Yadav", "given" : "Vijay K", "non-dropping-particle" : "", "parse-names" : false, "suffix" : "" }, { "dropping-particle" : "", "family" : "Ryu", "given" : "Je-hwang", "non-dropping-particle" : "", "parse-names" : false, "suffix" : "" }, { "dropping-particle" : "", "family" : "Suda", "given" : "Nina", "non-dropping-particle" : "", "parse-names" : false, "suffix" : "" }, { "dropping-particle" : "", "family" : "Tanaka", "given" : "Kenji", "non-dropping-particle" : "", "parse-names" : false, "suffix" : "" }, { "dropping-particle" : "", "family" : "Gingrich", "given" : "Jay A", "non-dropping-particle" : "", "parse-names" : false, "suffix" : "" }, { "dropping-particle" : "", "family" : "Glorieux", "given" : "Francis H", "non-dropping-particle" : "", "parse-names" : false, "suffix" : "" }, { "dropping-particle" : "", "family" : "Chiang", "given" : "Cherie Y", "non-dropping-particle" : "", "parse-names" : false, "suffix" : "" }, { "dropping-particle" : "", "family" : "Zajac", "given" : "Jeffrey D", "non-dropping-particle" : "", "parse-names" : false, "suffix" : "" }, { "dropping-particle" : "", "family" : "Insogna", "given" : "Karl L", "non-dropping-particle" : "", "parse-names" : false, "suffix" : "" }, { "dropping-particle" : "", "family" : "John", "given" : "J", "non-dropping-particle" : "", "parse-names" : false, "suffix" : "" }, { "dropping-particle" : "", "family" : "Hen", "given" : "Rene", "non-dropping-particle" : "", "parse-names" : false, "suffix" : "" }, { "dropping-particle" : "", "family" : "Ducy", "given" : "Patricia", "non-dropping-particle" : "", "parse-names" : false, "suffix" : "" }, { "dropping-particle" : "", "family" : "Karsenty", "given" : "Gerard", "non-dropping-particle" : "", "parse-names" : false, "suffix" : "" } ], "container-title" : "Cell", "id" : "ITEM-1", "issue" : "5", "issued" : { "date-parts" : [ [ "2009" ] ] }, "page" : "825-837", "title" : "Lrp5 controls bone formation by inhibiting serotonin synthesis in the duodenum: an entero-bone endocrine axis", "type" : "article-journal", "volume" : "135" }, "uris" : [ "http://www.mendeley.com/documents/?uuid=008bc717-90a3-4a53-9efd-d9d9127512f6" ] } ], "mendeley" : { "formattedCitation" : "(419)", "plainTextFormattedCitation" : "(419)", "previouslyFormattedCitation" : "&lt;sup&gt;419&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419)</w:t>
            </w:r>
            <w:r w:rsidRPr="00E901D6">
              <w:rPr>
                <w:rFonts w:ascii="Times New Roman" w:eastAsia="Times New Roman" w:hAnsi="Times New Roman" w:cs="Times New Roman"/>
                <w:color w:val="000000"/>
                <w:lang w:eastAsia="en-IN"/>
              </w:rPr>
              <w:fldChar w:fldCharType="end"/>
            </w:r>
            <w:r w:rsidRPr="00E901D6">
              <w:rPr>
                <w:rFonts w:ascii="Times New Roman" w:eastAsia="Times New Roman" w:hAnsi="Times New Roman" w:cs="Times New Roman"/>
                <w:color w:val="000000"/>
                <w:lang w:eastAsia="en-IN"/>
              </w:rPr>
              <w:t xml:space="preserve">; Human subject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DOI" : "10.1001/archinte.167.12.1246", "ISSN" : "0003-9926", "PMID" : "17592097", "abstract" : "BACKGROUND: Selective serotonin reuptake inhibitors (SSRIs) are a widely used class of antidepressants that block the serotonin transporter. Osteoblasts and osteocytes express functional serotonin transporters; serotonin transporter gene disruption in mice results in osteopenia; and SSRI use has been associated with increased risk of hip fracture. METHODS: To determine whether SSRI use is associated with lower bone mineral density (BMD) in older men and to compare the results for SSRIs with those of other antidepressants, we performed a cross-sectional analysis of data from 5995 men 65 years and older participating in the prospective cohort Osteoporotic Fractures in Men Study. Main outcome measures included medication use; BMD at the femoral neck, greater trochanter, and lumbar spine measured by dual-energy x-ray absorptiometry; and potential covariates. RESULTS: In adjusted analyses, mean BMD among SSRI users (n=160) was 3.9% lower at the total hip and 5.9% lower at the lumbar spine compared with BMD in men reporting no antidepressant use (n=5708 [P=.002 for total hip; P&lt;.001 for lumbar spine]). There was no significant difference among users of trazodone hydrochloride (n=52) or tricyclic antidepressants (n=99) compared with nonusers. Adjusting for variables that could be associated with BMD and/or SSRI use did not significantly alter these results. The observed difference in BMD for SSRIs is similar to that seen with glucocorticoids. CONCLUSIONS: In this population of men, BMD was lower among those reporting current SSRI use, but not among users of other antidepressants. Further research is needed to confirm this finding in light of widespread SSRI use and potentially important clinical implications.", "author" : [ { "dropping-particle" : "", "family" : "Haney", "given" : "Elizabeth M", "non-dropping-particle" : "", "parse-names" : false, "suffix" : "" }, { "dropping-particle" : "", "family" : "Chan", "given" : "Benjamin K S", "non-dropping-particle" : "", "parse-names" : false, "suffix" : "" }, { "dropping-particle" : "", "family" : "Diem", "given" : "Susan J", "non-dropping-particle" : "", "parse-names" : false, "suffix" : "" }, { "dropping-particle" : "", "family" : "Ensrud", "given" : "Kristine E", "non-dropping-particle" : "", "parse-names" : false, "suffix" : "" }, { "dropping-particle" : "", "family" : "Cauley", "given" : "Jane A", "non-dropping-particle" : "", "parse-names" : false, "suffix" : "" }, { "dropping-particle" : "", "family" : "Barrett-Connor", "given" : "Elizabeth", "non-dropping-particle" : "", "parse-names" : false, "suffix" : "" }, { "dropping-particle" : "", "family" : "Orwoll", "given" : "Eric", "non-dropping-particle" : "", "parse-names" : false, "suffix" : "" }, { "dropping-particle" : "", "family" : "Bliziotes", "given" : "M Michael", "non-dropping-particle" : "", "parse-names" : false, "suffix" : "" } ], "container-title" : "Archives of internal medicine", "id" : "ITEM-1", "issue" : "12", "issued" : { "date-parts" : [ [ "2007", "6", "25" ] ] }, "page" : "1246-51", "title" : "Association of low bone mineral density with selective serotonin reuptake inhibitor use by older men.", "type" : "article-journal", "volume" : "167" }, "uris" : [ "http://www.mendeley.com/documents/?uuid=fddb8b2e-7f89-4e2b-be36-f812287d6701" ] } ], "mendeley" : { "formattedCitation" : "(420)", "plainTextFormattedCitation" : "(420)", "previouslyFormattedCitation" : "&lt;sup&gt;420&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420)</w:t>
            </w:r>
            <w:r w:rsidRPr="00E901D6">
              <w:rPr>
                <w:rFonts w:ascii="Times New Roman" w:eastAsia="Times New Roman" w:hAnsi="Times New Roman" w:cs="Times New Roman"/>
                <w:color w:val="000000"/>
                <w:lang w:eastAsia="en-IN"/>
              </w:rPr>
              <w:fldChar w:fldCharType="end"/>
            </w:r>
            <w:r w:rsidRPr="00E901D6">
              <w:rPr>
                <w:rFonts w:ascii="Times New Roman" w:eastAsia="Times New Roman" w:hAnsi="Times New Roman" w:cs="Times New Roman"/>
                <w:color w:val="000000"/>
                <w:lang w:eastAsia="en-IN"/>
              </w:rPr>
              <w:t xml:space="preserve">; Human subject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DOI" : "10.1001/archinte.167.2.188", "ISSN" : "0003-9926", "PMID" : "17242321", "abstract" : "BACKGROUND: Depression and osteoporotic fractures are common ailments among elderly persons. Selective serotonin reuptake inhibitors (SSRIs) are frequently used in the treatment of depression in this population, and the association between daily SSRI use and fragility fractures is unclear. Our objective was to examine the effect of daily SSRI use on the risk of incident clinical fragility fracture. METHODS: A population-based, randomly selected, prospective cohort study of 5008 community-dwelling adults 50 years and older, followed up over 5 years for incident fractures. Clinical fragility fractures were classified as minimal trauma fractures that were clinically reported and radiographically confirmed. The risk of fragility fracture associated with daily SSRI use was determined while controlling for relevant covariates. RESULTS: Daily SSRI use was reported by 137 subjects. After adjustment for many potential covariates, daily SSRI use was associated with substantially increased risk of incident clinical fragility fracture (hazard rate, 2.1; 95% confidence interval, 1.3-3.4). Daily SSRI use was also associated with increased odds of falling (odds ratio, 2.2; 95% confidence interval, 1.4-3.5), lower bone mineral density at the hip, and a trend toward lower bone mineral density at the spine. These effects were dose dependent and were similar for those who reported taking SSRIs at baseline and at 5 years' follow-up. CONCLUSIONS: Daily SSRI use in adults 50 years and older remained associated with a 2-fold increased risk of clinical fragility fracture after adjustment for potential covariates. Depression and fragility fractures are common in this age group, and the elevated risk attributed to daily SSRI use may have important public health consequences.", "author" : [ { "dropping-particle" : "", "family" : "Richards", "given" : "J Brent", "non-dropping-particle" : "", "parse-names" : false, "suffix" : "" }, { "dropping-particle" : "", "family" : "Papaioannou", "given" : "Alexandra", "non-dropping-particle" : "", "parse-names" : false, "suffix" : "" }, { "dropping-particle" : "", "family" : "Adachi", "given" : "Jonathan D", "non-dropping-particle" : "", "parse-names" : false, "suffix" : "" }, { "dropping-particle" : "", "family" : "Joseph", "given" : "Lawrence", "non-dropping-particle" : "", "parse-names" : false, "suffix" : "" }, { "dropping-particle" : "", "family" : "Whitson", "given" : "Heather E", "non-dropping-particle" : "", "parse-names" : false, "suffix" : "" }, { "dropping-particle" : "", "family" : "Prior", "given" : "Jerilynn C", "non-dropping-particle" : "", "parse-names" : false, "suffix" : "" }, { "dropping-particle" : "", "family" : "Goltzman", "given" : "David", "non-dropping-particle" : "", "parse-names" : false, "suffix" : "" } ], "container-title" : "Archives of internal medicine", "id" : "ITEM-1", "issue" : "2", "issued" : { "date-parts" : [ [ "2007", "1", "22" ] ] }, "page" : "188-94", "title" : "Effect of selective serotonin reuptake inhibitors on the risk of fracture.", "type" : "article-journal", "volume" : "167" }, "uris" : [ "http://www.mendeley.com/documents/?uuid=e1e8a1c9-7ea5-49f4-a6fa-7c03ab4aa4af" ] } ], "mendeley" : { "formattedCitation" : "(421)", "plainTextFormattedCitation" : "(421)", "previouslyFormattedCitation" : "&lt;sup&gt;421&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421)</w:t>
            </w:r>
            <w:r w:rsidRPr="00E901D6">
              <w:rPr>
                <w:rFonts w:ascii="Times New Roman" w:eastAsia="Times New Roman" w:hAnsi="Times New Roman" w:cs="Times New Roman"/>
                <w:color w:val="000000"/>
                <w:lang w:eastAsia="en-IN"/>
              </w:rPr>
              <w:fldChar w:fldCharType="end"/>
            </w:r>
            <w:r w:rsidRPr="00E901D6">
              <w:rPr>
                <w:rFonts w:ascii="Times New Roman" w:eastAsia="Times New Roman" w:hAnsi="Times New Roman" w:cs="Times New Roman"/>
                <w:color w:val="000000"/>
                <w:lang w:eastAsia="en-IN"/>
              </w:rPr>
              <w:t xml:space="preserve">; Mice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OBJECTIVE: Selective serotonin reuptake inhibitors (SSRIs) treat depression by antagonizing the serotonin (5-hydroxytryptamine) transporter (5-HTT). These drugs may also have skeletal effects given the presence of functional serotonergic pathways in bone and evidence demonstrating detrimental effects of SSRIs on postmenopausal bone changes. This study aimed to explore the influence of an SSRI (fluoxetine hydrochloride) on the bone changes associated with estrogen deficiency in adult mice. DESIGN: Adult, female, Swiss-Webster mice underwent ovariectomy (OVX) or sham OVX and were treated daily for 4 weeks with either fluoxetine hydrochloride (5 or 20 mg/kg) or a vehicle solution (control). In vivo assessments of hindlimb areal and tibial volumetric bone mineral density were performed at baseline and after 4 weeks of intervention. Femurs and lumbar vertebrae were subsequently removed and assessed ex vivo for bone mineral density and trabecular bone architecture and turnover. RESULTS: In vivo and ex vivo skeletal measures found no interactions between OVX (estrogen deficiency) and 5-HTT inhibition, indicating that the skeletal effects of these interventions were independent. 5-HTT inhibition had detrimental skeletal effects, with the fluoxetine-treated groups having reduced bone mineral density and altered trabecular architecture. These changes resulted from both a decrease in bone formation and increase in bone resorption. CONCLUSIONS: These data indicate that a commonly prescribed SSRI has a negative influence on the adult skeleton, independent of estrogen deficiency. This finding supports clinical data demonstrating SSRI use to be associated with accelerated bone loss after menopause and highlights a need for further research into the skeletal effects of SSRIs.", "author" : [ { "dropping-particle" : "", "family" : "Warden", "given" : "SJ", "non-dropping-particle" : "", "parse-names" : false, "suffix" : "" }, { "dropping-particle" : "", "family" : "Nelson", "given" : "IR", "non-dropping-particle" : "", "parse-names" : false, "suffix" : "" }, { "dropping-particle" : "", "family" : "Fuchs", "given" : "RK", "non-dropping-particle" : "", "parse-names" : false, "suffix" : "" }, { "dropping-particle" : "", "family" : "Bliziotes", "given" : "MM", "non-dropping-particle" : "", "parse-names" : false, "suffix" : "" }, { "dropping-particle" : "", "family" : "Turner", "given" : "CH", "non-dropping-particle" : "", "parse-names" : false, "suffix" : "" } ], "container-title" : "Menopause", "id" : "ITEM-1", "issue" : "6", "issued" : { "date-parts" : [ [ "2008" ] ] }, "page" : "1176-83", "title" : "Serotonin (5-hydroxytryptamine) transporter inhibition causes bone loss in adult mice independently of estrogen deficiency.", "type" : "article-journal", "volume" : "15" }, "uris" : [ "http://www.mendeley.com/documents/?uuid=b649051b-3e54-4385-a4a9-6bdf1f0476d9" ] } ], "mendeley" : { "formattedCitation" : "(422)", "plainTextFormattedCitation" : "(422)", "previouslyFormattedCitation" : "&lt;sup&gt;422&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422)</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serotonin</w:t>
            </w:r>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ser</w:t>
            </w:r>
            <w:proofErr w:type="spellEnd"/>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agr0</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 xml:space="preserve">Human subject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Much research has investigated possible links between serotonergic function and aggression in violent or personality disordered populations, but few studies have looked at healthy subjects. In this study we administered 30 mg of the specific 5-HT releasing agent d-fenfluramine to 35 healthy subjects, along with questionnaire measures of hostility and aggression. Prolactin and cortisol responses were used as indices of central 5-HT function. In males, there were significant inverse correlations between 5-HT mediated cortisol responses and both the Buss-Durkee Hostility Inventory total score and the aggression factor. There were no such relations in female subjects or using prolactin responses. There was also an inverse relation between basal cortisol levels and both prolactin and cortisol responses, but no relation between basal cortisol levels and aggressive measures. These results provide some support for the existence of an inverse relationship between central serotonin function and aggression/hostility in healthy males, similar to that seen in previous studies using violent or highly aggressive populations.", "author" : [ { "dropping-particle" : "", "family" : "Cleare", "given" : "Anthony J.", "non-dropping-particle" : "", "parse-names" : false, "suffix" : "" }, { "dropping-particle" : "", "family" : "Bond", "given" : "Alyson J.", "non-dropping-particle" : "", "parse-names" : false, "suffix" : "" } ], "container-title" : "Psychiatry Research", "id" : "ITEM-1", "issue" : "2-3", "issued" : { "date-parts" : [ [ "1997" ] ] }, "page" : "89-95", "title" : "Does central serotonergic function correlate inversely with aggression? A study using d-fenfluramine in healthy subjects", "type" : "article-journal", "volume" : "69" }, "uris" : [ "http://www.mendeley.com/documents/?uuid=fb3a686c-f9c8-4a75-8315-792e19a40196" ] } ], "mendeley" : { "formattedCitation" : "(423)", "plainTextFormattedCitation" : "(423)", "previouslyFormattedCitation" : "&lt;sup&gt;423&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423)</w:t>
            </w:r>
            <w:r w:rsidRPr="00E901D6">
              <w:rPr>
                <w:rFonts w:ascii="Times New Roman" w:eastAsia="Times New Roman" w:hAnsi="Times New Roman" w:cs="Times New Roman"/>
                <w:color w:val="000000"/>
                <w:lang w:eastAsia="en-IN"/>
              </w:rPr>
              <w:fldChar w:fldCharType="end"/>
            </w:r>
            <w:r w:rsidRPr="00E901D6">
              <w:rPr>
                <w:rFonts w:ascii="Times New Roman" w:eastAsia="Times New Roman" w:hAnsi="Times New Roman" w:cs="Times New Roman"/>
                <w:color w:val="000000"/>
                <w:lang w:eastAsia="en-IN"/>
              </w:rPr>
              <w:t xml:space="preserve">; Rat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Maintaining rats on a tryptophan-free diet for 4--6 days induced mouse killing in non-killer rats, and significantly facilitated killing in killer rats, as indicated by shorter latencies to kill the mice. The killing responses were similar in topography to the natural killing responses. These changes in killing behavior did not appear to be due to generalized changes in irritability. The increased killing after maintenance on a tryptophan-free diet was accompanied by a 26% reduction in brain serotonin (5-HT) and a 29% reduction in brain 5-hydroxyindoleacetic acid (5-HIAA). When the tryptophan-free diet was supplemented with L-tryptophan (0.5 or 2%), brain 5-HT and 5-HIAA were increased above control levels, and the rat's killing response appeared normal both in terms of latency and topography, similar to that seen in control chow fed animals. While rats consumed less of the tryptophan-free and tryptophan supplemented diets, control subjects deprived of chow such that they lost as much weight as rats fed the tryptophan-free diet, did not show changes in killing behavior. These results are consistent with the hypothesis that central serotonergic systems exert inhibitory control over mouse killing behavior in rats.", "author" : [ { "dropping-particle" : "", "family" : "Gibbons", "given" : "JL", "non-dropping-particle" : "", "parse-names" : false, "suffix" : "" }, { "dropping-particle" : "", "family" : "Barr", "given" : "GA", "non-dropping-particle" : "", "parse-names" : false, "suffix" : "" }, { "dropping-particle" : "", "family" : "Bridger", "given" : "WH", "non-dropping-particle" : "", "parse-names" : false, "suffix" : "" }, { "dropping-particle" : "", "family" : "Leibowitz", "given" : "SF", "non-dropping-particle" : "", "parse-names" : false, "suffix" : "" } ], "container-title" : "Brain Research", "id" : "ITEM-1", "issue" : "1", "issued" : { "date-parts" : [ [ "1979" ] ] }, "page" : "139-53", "title" : "Manipulations of dietary tryptophan: effects on mouse killing and brain serotonin in the rat.", "type" : "article-journal", "volume" : "169" }, "uris" : [ "http://www.mendeley.com/documents/?uuid=bf9f0644-71c3-4bb8-a906-7f19f97bbba1" ] } ], "mendeley" : { "formattedCitation" : "(424)", "plainTextFormattedCitation" : "(424)", "previouslyFormattedCitation" : "&lt;sup&gt;424&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424)</w:t>
            </w:r>
            <w:r w:rsidRPr="00E901D6">
              <w:rPr>
                <w:rFonts w:ascii="Times New Roman" w:eastAsia="Times New Roman" w:hAnsi="Times New Roman" w:cs="Times New Roman"/>
                <w:color w:val="000000"/>
                <w:lang w:eastAsia="en-IN"/>
              </w:rPr>
              <w:fldChar w:fldCharType="end"/>
            </w:r>
            <w:r w:rsidRPr="00E901D6">
              <w:rPr>
                <w:rFonts w:ascii="Times New Roman" w:eastAsia="Times New Roman" w:hAnsi="Times New Roman" w:cs="Times New Roman"/>
                <w:color w:val="000000"/>
                <w:lang w:eastAsia="en-IN"/>
              </w:rPr>
              <w:t xml:space="preserve">; Mice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The neuromodulator serotonin (5-hydroxytryptamine, 5-HT) has been associated with mood disorders such as depression, anxiety, and impulsive violence. To define the contribution of 5-HT receptor subtypes to behavior, mutant mice lacking the 5-HT1B receptor were generated by homologous recombination. These mice did not exhibit any obvious developmental or behavioral defects. However, the hyperlocomotor effect of the 5-HT1A/1B agonist RU24969 was absent in mutant mice, indicating that this effect is mediated by 5-HT1B receptors. Moreover, when confronted with an intruder, mutant mice attacked the intruder faster and more intensely than did wild-type mice, suggesting the participation of 5-HT1B receptors in aggressive behavior.", "author" : [ { "dropping-particle" : "", "family" : "Saudou", "given" : "F", "non-dropping-particle" : "", "parse-names" : false, "suffix" : "" }, { "dropping-particle" : "", "family" : "Amara", "given" : "DA", "non-dropping-particle" : "", "parse-names" : false, "suffix" : "" }, { "dropping-particle" : "", "family" : "Dierich", "given" : "A", "non-dropping-particle" : "", "parse-names" : false, "suffix" : "" }, { "dropping-particle" : "", "family" : "LeMeur", "given" : "M", "non-dropping-particle" : "", "parse-names" : false, "suffix" : "" }, { "dropping-particle" : "", "family" : "Ramboz", "given" : "S", "non-dropping-particle" : "", "parse-names" : false, "suffix" : "" }, { "dropping-particle" : "", "family" : "Segu", "given" : "L", "non-dropping-particle" : "", "parse-names" : false, "suffix" : "" }, { "dropping-particle" : "", "family" : "Buhot", "given" : "MC", "non-dropping-particle" : "", "parse-names" : false, "suffix" : "" }, { "dropping-particle" : "", "family" : "Hen", "given" : "R", "non-dropping-particle" : "", "parse-names" : false, "suffix" : "" } ], "container-title" : "Science", "id" : "ITEM-1", "issue" : "5180", "issued" : { "date-parts" : [ [ "1994" ] ] }, "page" : "1875-8", "title" : "Enhanced aggressive behavior in mice lacking 5-HT1B receptor.", "type" : "article-journal", "volume" : "265" }, "uris" : [ "http://www.mendeley.com/documents/?uuid=dce116f9-55e0-4c5f-843a-bf565469f719" ] } ], "mendeley" : { "formattedCitation" : "(425)", "plainTextFormattedCitation" : "(425)", "previouslyFormattedCitation" : "&lt;sup&gt;425&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425)</w:t>
            </w:r>
            <w:r w:rsidRPr="00E901D6">
              <w:rPr>
                <w:rFonts w:ascii="Times New Roman" w:eastAsia="Times New Roman" w:hAnsi="Times New Roman" w:cs="Times New Roman"/>
                <w:color w:val="000000"/>
                <w:lang w:eastAsia="en-IN"/>
              </w:rPr>
              <w:fldChar w:fldCharType="end"/>
            </w:r>
            <w:r w:rsidRPr="00E901D6">
              <w:rPr>
                <w:rFonts w:ascii="Times New Roman" w:eastAsia="Times New Roman" w:hAnsi="Times New Roman" w:cs="Times New Roman"/>
                <w:color w:val="000000"/>
                <w:lang w:eastAsia="en-IN"/>
              </w:rPr>
              <w:t xml:space="preserve">; C57BL/6J mice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DOI" : "10.1073/pnas.031487198", "ISSN" : "0027-8424", "PMID" : "11158630", "abstract" : "Genetically engineered mice with targeted disruption of the neuronal nitric oxide synthase (nNOS) gene established the inhibitory role of nitric oxide (NO) in male impulsive aggressive behavior. This was later confirmed by using selective nNOS inhibitors in male wild-type mice. The molecular mechanisms accounting for the aggressive behavior caused by the lack of neuronally derived NO is not known. Recent studies suggest that central serotonergic neuronal circuits and particularly 5-HT(1A) and 5-HT(1B) receptors play a prominent role in the regulation of aggression. Accordingly, we investigated whether the aggressiveness caused by the lack of nNOS might be because of alterations in serotonergic function. We now demonstrate that the excessive aggressiveness and impulsiveness of nNOS knockout mice is caused by selective decrements in serotonin (5-HT) turnover and deficient 5-HT(1A) and 5-HT(1B) receptor function in brain regions regulating emotion. These results indicate an important role for NO in normal brain 5-HT function and may have significant implications for the treatment of psychiatric disorders characterized by aggressiveness and impulsivity.", "author" : [ { "dropping-particle" : "", "family" : "Chiavegatto", "given" : "Silvana", "non-dropping-particle" : "", "parse-names" : false, "suffix" : "" }, { "dropping-particle" : "", "family" : "Dawson", "given" : "Valina L.", "non-dropping-particle" : "", "parse-names" : false, "suffix" : "" }, { "dropping-particle" : "", "family" : "Mamounas", "given" : "Laura A.", "non-dropping-particle" : "", "parse-names" : false, "suffix" : "" }, { "dropping-particle" : "", "family" : "Koliatsos", "given" : "Vassilis E.", "non-dropping-particle" : "", "parse-names" : false, "suffix" : "" }, { "dropping-particle" : "", "family" : "Dawson", "given" : "Ted M.", "non-dropping-particle" : "", "parse-names" : false, "suffix" : "" }, { "dropping-particle" : "", "family" : "Nelson", "given" : "Randy J.", "non-dropping-particle" : "", "parse-names" : false, "suffix" : "" } ], "container-title" : "Proceedings of the National Academy of Sciences of the United States of America", "id" : "ITEM-1", "issue" : "3", "issued" : { "date-parts" : [ [ "2001", "1", "30" ] ] }, "page" : "1277-81", "title" : "Brain serotonin dysfunction accounts for aggression in male mice lacking neuronal nitric oxide synthase.", "type" : "article-journal", "volume" : "98" }, "uris" : [ "http://www.mendeley.com/documents/?uuid=ae98fc65-7b16-41e3-9440-022e25f8a506" ] } ], "mendeley" : { "formattedCitation" : "(354)", "plainTextFormattedCitation" : "(354)", "previouslyFormattedCitation" : "&lt;sup&gt;354&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354)</w:t>
            </w:r>
            <w:r w:rsidRPr="00E901D6">
              <w:rPr>
                <w:rFonts w:ascii="Times New Roman" w:eastAsia="Times New Roman" w:hAnsi="Times New Roman" w:cs="Times New Roman"/>
                <w:color w:val="000000"/>
                <w:lang w:eastAsia="en-IN"/>
              </w:rPr>
              <w:fldChar w:fldCharType="end"/>
            </w:r>
            <w:r w:rsidRPr="00E901D6">
              <w:rPr>
                <w:rFonts w:ascii="Times New Roman" w:eastAsia="Times New Roman" w:hAnsi="Times New Roman" w:cs="Times New Roman"/>
                <w:color w:val="000000"/>
                <w:lang w:eastAsia="en-IN"/>
              </w:rPr>
              <w:t xml:space="preserve">; Human subject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ISSN" : "0033-3158", "PMID" : "10102779", "abstract" : "Some studies have shown that sharp reduction of L-tryptophan (Trp) concentration in plasma results in increases in laboratory-measured aggression. Conversely, raising plasma Trp has blunted aggression. These effects are presumably due to impaired or enhanced serotonin synthesis and neurotransmission in the brain. In this study, the laboratory-measured aggressive behavior of eight men under both Trp depletion (T-) and Trp loading (T+) conditions was compared to their aggressive behavior under food-restricted control conditions (overnight fast without an amino acid beverage). Subjects were provoked by periodic subtraction of money which was attributed to a fictitious other participant, and aggression was defined as the number of retaliatory responses the subject made ostensibly to reduce the earnings of the (fictitious) other participant. Following ingestion of the T- beverage, aggressive responding was significantly elevated relative to the food-restricted control condition, and this increased aggressive behavior became more pronounced across behavioral testing sessions on a time-course which paralleled previously documented decreases in plasma Trp concentrations. In contrast, no changes were observed in aggressive responding under T+ conditions relative to food-restricted conditions. These within-subject behavioral changes under depleted plasma Trp conditions support earlier indications of a role of serotonin in regulating aggression.", "author" : [ { "dropping-particle" : "", "family" : "Bjork", "given" : "James M", "non-dropping-particle" : "", "parse-names" : false, "suffix" : "" }, { "dropping-particle" : "", "family" : "Dougherty", "given" : "Donald M", "non-dropping-particle" : "", "parse-names" : false, "suffix" : "" }, { "dropping-particle" : "", "family" : "Moeller", "given" : "F Gerard", "non-dropping-particle" : "", "parse-names" : false, "suffix" : "" }, { "dropping-particle" : "", "family" : "Cherek", "given" : "Don R", "non-dropping-particle" : "", "parse-names" : false, "suffix" : "" }, { "dropping-particle" : "", "family" : "Swann", "given" : "Alan C", "non-dropping-particle" : "", "parse-names" : false, "suffix" : "" } ], "container-title" : "Psychopharmacology", "id" : "ITEM-1", "issue" : "1", "issued" : { "date-parts" : [ [ "1999", "2" ] ] }, "page" : "24-30", "title" : "The effects of tryptophan depletion and loading on laboratory aggression in men: time course and a food-restricted control.", "type" : "article-journal", "volume" : "142" }, "uris" : [ "http://www.mendeley.com/documents/?uuid=8277fd8b-bf4c-49d8-958d-dfb2311f276a" ] } ], "mendeley" : { "formattedCitation" : "(426)", "plainTextFormattedCitation" : "(426)", "previouslyFormattedCitation" : "&lt;sup&gt;426&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426)</w:t>
            </w:r>
            <w:r w:rsidRPr="00E901D6">
              <w:rPr>
                <w:rFonts w:ascii="Times New Roman" w:eastAsia="Times New Roman" w:hAnsi="Times New Roman" w:cs="Times New Roman"/>
                <w:color w:val="000000"/>
                <w:lang w:eastAsia="en-IN"/>
              </w:rPr>
              <w:fldChar w:fldCharType="end"/>
            </w:r>
            <w:r w:rsidRPr="00E901D6">
              <w:rPr>
                <w:rFonts w:ascii="Times New Roman" w:eastAsia="Times New Roman" w:hAnsi="Times New Roman" w:cs="Times New Roman"/>
                <w:color w:val="000000"/>
                <w:lang w:eastAsia="en-IN"/>
              </w:rPr>
              <w:t xml:space="preserve">; Human subject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DOI" : "10.1016/S0893-133X(98)00029-3", "ISSN" : "0893-133X", "PMID" : "9718596", "abstract" : "Low serotonin has been associated with aggressive behavior and impulsivity. Executive functions (cognitive abilities involved in the initiation/maintenance of goal attainment) have also been related to aggression. We tested whether dietary depletion of tryptophan, the amino acid precursor of serotonin, would increase disinhibition (impulsivity) in aggressive male adolescents. Cognitive-neuropsychological variables predictive of disinhibition were explored. Stable aggressive and nonaggressive adolescent men received balanced and tryptophan-depleted, amino acid mixtures separately (counterbalanced, double-blind). Commission errors on a go/no-go learning task (i.e., failures to inhibit responding to stimuli associated with punishment/nonreward) measured disinhibition. Aggressive adolescent males made more commission errors as compared to nonaggressives. Lower executive functioning was significantly related to commission errors over and above conventional memory abilities. Tryptophan depletion had no effect on commission errors in the aggressive adolescents, possibly because of a ceiling effect.", "author" : [ { "dropping-particle" : "", "family" : "LeMarquand", "given" : "David G", "non-dropping-particle" : "", "parse-names" : false, "suffix" : "" }, { "dropping-particle" : "", "family" : "Pihl", "given" : "Robert O", "non-dropping-particle" : "", "parse-names" : false, "suffix" : "" }, { "dropping-particle" : "", "family" : "Young", "given" : "Simon N", "non-dropping-particle" : "", "parse-names" : false, "suffix" : "" }, { "dropping-particle" : "", "family" : "Tremblay", "given" : "Richard E", "non-dropping-particle" : "", "parse-names" : false, "suffix" : "" }, { "dropping-particle" : "", "family" : "S\u00e9guin", "given" : "Jean R", "non-dropping-particle" : "", "parse-names" : false, "suffix" : "" }, { "dropping-particle" : "", "family" : "Palmour", "given" : "Roberta M", "non-dropping-particle" : "", "parse-names" : false, "suffix" : "" }, { "dropping-particle" : "", "family" : "Benkelfat", "given" : "Chawki", "non-dropping-particle" : "", "parse-names" : false, "suffix" : "" } ], "container-title" : "Neuropsychopharmacology", "id" : "ITEM-1", "issue" : "4", "issued" : { "date-parts" : [ [ "1998", "10" ] ] }, "page" : "333-41", "title" : "Tryptophan depletion, executive functions, and disinhibition in aggressive, adolescent males.", "type" : "article-journal", "volume" : "19" }, "uris" : [ "http://www.mendeley.com/documents/?uuid=121ad950-4f50-408c-a295-175939e31f12", "http://www.mendeley.com/documents/?uuid=1a3d8a93-1769-4494-b38b-913f2202268e" ] } ], "mendeley" : { "formattedCitation" : "(427)", "plainTextFormattedCitation" : "(427)", "previouslyFormattedCitation" : "&lt;sup&gt;427&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427)</w:t>
            </w:r>
            <w:r w:rsidRPr="00E901D6">
              <w:rPr>
                <w:rFonts w:ascii="Times New Roman" w:eastAsia="Times New Roman" w:hAnsi="Times New Roman" w:cs="Times New Roman"/>
                <w:color w:val="000000"/>
                <w:lang w:eastAsia="en-IN"/>
              </w:rPr>
              <w:fldChar w:fldCharType="end"/>
            </w:r>
            <w:r w:rsidRPr="00E901D6">
              <w:rPr>
                <w:rFonts w:ascii="Times New Roman" w:eastAsia="Times New Roman" w:hAnsi="Times New Roman" w:cs="Times New Roman"/>
                <w:color w:val="000000"/>
                <w:lang w:eastAsia="en-IN"/>
              </w:rPr>
              <w:t xml:space="preserve">; Dog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OBJECTIVE: To evaluate the effect of high- and low-protein diets with or without tryptophan supplementation on behavior of dogs with dominance aggression, territorial aggression, and hyperactivity. DESIGN: Prospective crossover study. ANIMALS: 11 dogs with dominance aggression, 11 dogs with territorial aggression, and 11 dogs with hyperactivity. PROCEDURE: In each group, 4 diets were fed for 1 weeks each in random order with a transition period of not &lt; 3 days between each diet. Two diets had low protein content (approximately 18%), and 2 diets had high protein content (approximately 30%). Two of the diets (1 low-protein and 1 high-protein) were supplemented with tryptophan. Owners scored their dog's behavior daily by use of customized behavioral score sheets. Mean weekly values of 5 behavioral measures and serum concentrations of serotonin and tryptophan were determined at the end of each dietary period. RESULTS: For dominance aggression, behavioral scores were highest in dogs fed unsupplemented high-protein rations. For territorial aggression, [corrected] tryptophan-supplemented low-protein diets were associated with significantly lower behavioral scores than low-protein diets without tryptophan supplements. CONCLUSIONS AND CLINICAL RELEVANCE: For dogs with dominance aggression, the addition of tryptophan to high-protein diets or change to a low-protein diet may reduce aggression. For dogs with territorial aggression, tryptophan supplementation of a low-protein diet may be helpful in reducing aggression.", "author" : [ { "dropping-particle" : "", "family" : "DeNapoli", "given" : "JS", "non-dropping-particle" : "", "parse-names" : false, "suffix" : "" }, { "dropping-particle" : "", "family" : "Dodman", "given" : "NH", "non-dropping-particle" : "", "parse-names" : false, "suffix" : "" }, { "dropping-particle" : "", "family" : "Shuster", "given" : "L", "non-dropping-particle" : "", "parse-names" : false, "suffix" : "" }, { "dropping-particle" : "", "family" : "Rand", "given" : "WM", "non-dropping-particle" : "", "parse-names" : false, "suffix" : "" }, { "dropping-particle" : "", "family" : "Gross", "given" : "KL", "non-dropping-particle" : "", "parse-names" : false, "suffix" : "" } ], "container-title" : "Journal of American Veterinary Medical Association", "id" : "ITEM-1", "issue" : "4", "issued" : { "date-parts" : [ [ "2000" ] ] }, "page" : "504-8", "title" : "Effect of dietary protein content and tryptophan supplementation on dominance aggression, territorial aggression, and hyperactivity in dogs.", "type" : "article-journal", "volume" : "217" }, "uris" : [ "http://www.mendeley.com/documents/?uuid=8de8f3ed-63c6-40ca-afae-17a4b9715f2b" ] } ], "mendeley" : { "formattedCitation" : "(428)", "plainTextFormattedCitation" : "(428)", "previouslyFormattedCitation" : "&lt;sup&gt;428&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428)</w:t>
            </w:r>
            <w:r w:rsidRPr="00E901D6">
              <w:rPr>
                <w:rFonts w:ascii="Times New Roman" w:eastAsia="Times New Roman" w:hAnsi="Times New Roman" w:cs="Times New Roman"/>
                <w:color w:val="000000"/>
                <w:lang w:eastAsia="en-IN"/>
              </w:rPr>
              <w:fldChar w:fldCharType="end"/>
            </w:r>
            <w:r w:rsidRPr="00E901D6">
              <w:rPr>
                <w:rFonts w:ascii="Times New Roman" w:eastAsia="Times New Roman" w:hAnsi="Times New Roman" w:cs="Times New Roman"/>
                <w:color w:val="000000"/>
                <w:lang w:eastAsia="en-IN"/>
              </w:rPr>
              <w:t xml:space="preserve">; </w:t>
            </w:r>
            <w:proofErr w:type="spellStart"/>
            <w:r w:rsidRPr="00E901D6">
              <w:rPr>
                <w:rFonts w:ascii="Times New Roman" w:eastAsia="Times New Roman" w:hAnsi="Times New Roman" w:cs="Times New Roman"/>
                <w:color w:val="000000"/>
                <w:lang w:eastAsia="en-IN"/>
              </w:rPr>
              <w:t>Vervet</w:t>
            </w:r>
            <w:proofErr w:type="spellEnd"/>
            <w:r w:rsidRPr="00E901D6">
              <w:rPr>
                <w:rFonts w:ascii="Times New Roman" w:eastAsia="Times New Roman" w:hAnsi="Times New Roman" w:cs="Times New Roman"/>
                <w:color w:val="000000"/>
                <w:lang w:eastAsia="en-IN"/>
              </w:rPr>
              <w:t xml:space="preserve"> monkey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Social groups of vervet monkeys (Cercopithecus aethiops) were given amino acid mixtures that were tryptophan-free (T-), nutritionally balanced (B), or contained excess tryptophan (T+). The T- mixture caused a marked decrease in plasma tryptophan and the T+ mixture a large increase. Behavioral observations were made on the animals after administration of the amino acid mixtures both during spontaneous activity and while the (fasted) animals were competing for food newly placed in the feeder. The only effect of the biochemical manipulations on spontaneous aggression was an increase in aggression of the male animals with the T- mixture. During competition for the food the T- mixture increased and the T+ mixture decreased aggression in the males, while the T+ mixture decreased aggression in females. These data indicate that brain 5-hydroxytryptamine can influence aggression in a primate and suggest that altered tryptophan levels can influence aggression more reliably at higher levels of arousal.", "author" : [ { "dropping-particle" : "", "family" : "Chamberlain", "given" : "B", "non-dropping-particle" : "", "parse-names" : false, "suffix" : "" }, { "dropping-particle" : "", "family" : "Ervin", "given" : "FR", "non-dropping-particle" : "", "parse-names" : false, "suffix" : "" }, { "dropping-particle" : "", "family" : "Pihl", "given" : "RO", "non-dropping-particle" : "", "parse-names" : false, "suffix" : "" }, { "dropping-particle" : "", "family" : "Young", "given" : "SN", "non-dropping-particle" : "", "parse-names" : false, "suffix" : "" } ], "container-title" : "Pharmacology Biochemistry and Behaviour", "id" : "ITEM-1", "issue" : "4", "issued" : { "date-parts" : [ [ "1987" ] ] }, "page" : "503-10", "title" : "The effect of raising or lowering tryptophan levels on aggression in vervet monkeys.", "type" : "article-journal", "volume" : "28" }, "uris" : [ "http://www.mendeley.com/documents/?uuid=c7cd2f0b-253a-4134-b1b1-a242dbe19f0b" ] } ], "mendeley" : { "formattedCitation" : "(429)", "plainTextFormattedCitation" : "(429)", "previouslyFormattedCitation" : "&lt;sup&gt;429&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429)</w:t>
            </w:r>
            <w:r w:rsidRPr="00E901D6">
              <w:rPr>
                <w:rFonts w:ascii="Times New Roman" w:eastAsia="Times New Roman" w:hAnsi="Times New Roman" w:cs="Times New Roman"/>
                <w:color w:val="000000"/>
                <w:lang w:eastAsia="en-IN"/>
              </w:rPr>
              <w:fldChar w:fldCharType="end"/>
            </w:r>
            <w:r w:rsidRPr="00E901D6">
              <w:rPr>
                <w:rFonts w:ascii="Times New Roman" w:eastAsia="Times New Roman" w:hAnsi="Times New Roman" w:cs="Times New Roman"/>
                <w:color w:val="000000"/>
                <w:lang w:eastAsia="en-IN"/>
              </w:rPr>
              <w:t xml:space="preserve">; Human subject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In order to investigate the link between aggression and 5-HT, we looked at effects of changes in plasma tryptophan on healthy male subjects. Twenty-four with high trait aggression (H) and 24 with low (L) drank an amino acid mixture with (T+) or without (T-) tryptophan. These caused plasma tryptophan enhancement and depletion, respectively, at 4.5 h. Group H subjects given T- became more angry, aggressive, annoyed, hostile and quarrelsome on subjective measures, whereas those given T+ responded in the opposite way. On a behavioural measure of aggression, group H subjects responded more aggressively after T- than T+. In contrast, there was no consistent effect on subjective or behavioural aggression in group L subjects. Feelings of well-being in group H were decreased by T- and increased by T+. In group L, T+ reduced feelings of well-being, possibly due to the sedative effect of tryptophan in this group, which correlated positively with plasma tryptophan concentration. Changes in plasma tryptophan are probably followed by changes in central 5-HT turnover. We conclude that, in those with pre-existing aggressive traits, acute falls in central 5-HT can cause increased subjective and objective aggression, while rises can have the opposite effect. The absence of changes in a low aggressive group suggests that the primary effect may be on impulsivity, possibly mediated by 5-HT1a receptors, expressing underlying aggressive traits. The findings on mood changes provide support for earlier reports of a lowering of mood with tryptophan depletion.", "author" : [ { "dropping-particle" : "", "family" : "Cleare", "given" : "Anthony J.", "non-dropping-particle" : "", "parse-names" : false, "suffix" : "" }, { "dropping-particle" : "", "family" : "Bond", "given" : "Alyson J.", "non-dropping-particle" : "", "parse-names" : false, "suffix" : "" } ], "container-title" : "Psychopharmacology", "id" : "ITEM-1", "issue" : "1", "issued" : { "date-parts" : [ [ "1995" ] ] }, "page" : "72-81", "title" : "The effect of tryptophan depletion and enhancement on subjective and behavioural aggression in normal male subjects.", "type" : "article-journal", "volume" : "118" }, "uris" : [ "http://www.mendeley.com/documents/?uuid=3caf611e-d4b4-4897-b152-c759db70bb0b" ] } ], "mendeley" : { "formattedCitation" : "(430)", "plainTextFormattedCitation" : "(430)", "previouslyFormattedCitation" : "&lt;sup&gt;430&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430)</w:t>
            </w:r>
            <w:r w:rsidRPr="00E901D6">
              <w:rPr>
                <w:rFonts w:ascii="Times New Roman" w:eastAsia="Times New Roman" w:hAnsi="Times New Roman" w:cs="Times New Roman"/>
                <w:color w:val="000000"/>
                <w:lang w:eastAsia="en-IN"/>
              </w:rPr>
              <w:fldChar w:fldCharType="end"/>
            </w:r>
            <w:r w:rsidRPr="00E901D6">
              <w:rPr>
                <w:rFonts w:ascii="Times New Roman" w:eastAsia="Times New Roman" w:hAnsi="Times New Roman" w:cs="Times New Roman"/>
                <w:color w:val="000000"/>
                <w:lang w:eastAsia="en-IN"/>
              </w:rPr>
              <w:t xml:space="preserve">; Dog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DOI" : "10.1007/s00259-005-1772-5", "ISSN" : "1619-7070", "PMID" : "15739093", "abstract" : "PURPOSE: Involvement of the serotonergic system in impulsive aggression has been demonstrated in both human and animal studies. The purpose of the present study was to investigate the effect of citalopram hydrobromide (a selective serotonin re-uptake inhibitor) on the 5-HT(2A) receptor and brain perfusion in impulsive-aggressive dogs by means of single-photon emission computed tomography. METHODS: The binding index of the radioligand (123)I-5-I-R91150 was measured before and after treatment with citalopram hydrobromide in nine impulsive-aggressive dogs. Regional perfusion was measured with (99m)Tc-ethyl cysteinate dimer (ECD). Behaviour was assessed before treatment and again after 6 weeks of treatment. RESULTS: A correlation was found between decreased binding and behavioural improvement in eight out of nine dogs. The 5-HT(2A) receptor binding index was significantly reduced after citalopram hydrobromide treatment in all cortical regions but not in the subcortical area. None of the dogs displayed alterations in perfusion on the post-treatment scans. CONCLUSION: This study supports previous findings regarding the involvement of the serotonergic system in impulsive aggression in dogs in general. More specifically, the effect of treatment on the 5-HT(2A) receptor binding index could be demonstrated and the decreased binding index correlated with behavioural improvement.", "author" : [ { "dropping-particle" : "", "family" : "Peremans", "given" : "K", "non-dropping-particle" : "", "parse-names" : false, "suffix" : "" }, { "dropping-particle" : "", "family" : "Audenaert", "given" : "K", "non-dropping-particle" : "", "parse-names" : false, "suffix" : "" }, { "dropping-particle" : "", "family" : "Hoybergs", "given" : "Y", "non-dropping-particle" : "", "parse-names" : false, "suffix" : "" }, { "dropping-particle" : "", "family" : "Otte", "given" : "A", "non-dropping-particle" : "", "parse-names" : false, "suffix" : "" }, { "dropping-particle" : "", "family" : "Goethals", "given" : "I", "non-dropping-particle" : "", "parse-names" : false, "suffix" : "" }, { "dropping-particle" : "", "family" : "Gielen", "given" : "I", "non-dropping-particle" : "", "parse-names" : false, "suffix" : "" }, { "dropping-particle" : "", "family" : "Blankaert", "given" : "P", "non-dropping-particle" : "", "parse-names" : false, "suffix" : "" }, { "dropping-particle" : "", "family" : "Vervaet", "given" : "M", "non-dropping-particle" : "", "parse-names" : false, "suffix" : "" }, { "dropping-particle" : "", "family" : "Heeringen", "given" : "C", "non-dropping-particle" : "van", "parse-names" : false, "suffix" : "" }, { "dropping-particle" : "", "family" : "Dierckx", "given" : "R", "non-dropping-particle" : "", "parse-names" : false, "suffix" : "" } ], "container-title" : "European journal of nuclear medicine and molecular imaging", "id" : "ITEM-1", "issue" : "6", "issued" : { "date-parts" : [ [ "2005", "6" ] ] }, "page" : "708-16", "title" : "The effect of citalopram hydrobromide on 5-HT2A receptors in the impulsive-aggressive dog, as measured with 123I-5-I-R91150 SPECT.", "type" : "article-journal", "volume" : "32" }, "uris" : [ "http://www.mendeley.com/documents/?uuid=c968e01c-74ae-4c73-be8f-4f208de3788d" ] } ], "mendeley" : { "formattedCitation" : "(431)", "plainTextFormattedCitation" : "(431)", "previouslyFormattedCitation" : "&lt;sup&gt;431&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431)</w:t>
            </w:r>
            <w:r w:rsidRPr="00E901D6">
              <w:rPr>
                <w:rFonts w:ascii="Times New Roman" w:eastAsia="Times New Roman" w:hAnsi="Times New Roman" w:cs="Times New Roman"/>
                <w:color w:val="000000"/>
                <w:lang w:eastAsia="en-IN"/>
              </w:rPr>
              <w:fldChar w:fldCharType="end"/>
            </w:r>
            <w:r w:rsidRPr="00E901D6">
              <w:rPr>
                <w:rFonts w:ascii="Times New Roman" w:eastAsia="Times New Roman" w:hAnsi="Times New Roman" w:cs="Times New Roman"/>
                <w:color w:val="000000"/>
                <w:lang w:eastAsia="en-IN"/>
              </w:rPr>
              <w:t xml:space="preserve">; Mice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Numerous studies link decreased serotonin metabolites with increased impulsive and aggressive traits. However, although pharmacological depletion of serotonin is associated with increased aggression, interventions aimed at directly decreasing serotonin neuron activity have supported the opposite association. Furthermore, it is not clear if altered serotonin activity during development may contribute to some of the observed associations. Here, we used two pharmacogenetic approaches in transgenic mice to selectively and reversibly reduce the firing of serotonin neurons in behaving animals. Conditional overexpression of the serotonin 1A receptor (Htr1a) in serotonin neurons showed that a chronic reduction in serotonin neuron firing was associated with heightened aggression. Overexpression of Htr1a in adulthood, but not during development, was sufficient to increase aggression. Rapid suppression of serotonin neuron firing by agonist treatment of mice expressing Htr1a exclusively in serotonin neurons also led to increased aggression. These data confirm a role of serotonin activity in setting thresholds for aggressive behavior and support a direct association between low levels of serotonin homeostasis and increased aggression.", "author" : [ { "dropping-particle" : "", "family" : "Audero", "given" : "E", "non-dropping-particle" : "", "parse-names" : false, "suffix" : "" }, { "dropping-particle" : "", "family" : "Mlinar", "given" : "B", "non-dropping-particle" : "", "parse-names" : false, "suffix" : "" }, { "dropping-particle" : "", "family" : "Baccini", "given" : "G", "non-dropping-particle" : "", "parse-names" : false, "suffix" : "" }, { "dropping-particle" : "", "family" : "Skachokova", "given" : "ZK", "non-dropping-particle" : "", "parse-names" : false, "suffix" : "" }, { "dropping-particle" : "", "family" : "Corradetti", "given" : "R", "non-dropping-particle" : "", "parse-names" : false, "suffix" : "" }, { "dropping-particle" : "", "family" : "Gross", "given" : "C", "non-dropping-particle" : "", "parse-names" : false, "suffix" : "" } ], "container-title" : "Journal of Neuroscience Research", "id" : "ITEM-1", "issue" : "20", "issued" : { "date-parts" : [ [ "2013" ] ] }, "page" : "8678-88", "title" : "Suppression of serotonin neuron firing increases aggression in mice.", "type" : "article-journal", "volume" : "33" }, "uris" : [ "http://www.mendeley.com/documents/?uuid=caa2f6a4-d60d-47a5-a8aa-4f14d2ff6a20" ] } ], "mendeley" : { "formattedCitation" : "(432)", "plainTextFormattedCitation" : "(432)", "previouslyFormattedCitation" : "&lt;sup&gt;432&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432)</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serotonin</w:t>
            </w:r>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ser</w:t>
            </w:r>
            <w:proofErr w:type="spellEnd"/>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inr1</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 xml:space="preserve">C57BL/6 mice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DOI" : "10.1016/j.ajpath.2010.10.028", "abstract" : "Mucosal inflammation in the gut is characterized by infiltration of innate and adaptive immune cells and by an alteration in serotonin-producing enterochromaffin cells. We investigated the role of serotonin in the function of dendritic cells (DCs) and sequential T-cell activation in relation to generation of gut inflammation. DCs isolated from tryptophan hydroxylase-1-deficient (TPH1(-/-)) mice, which have reduced serotonin in the gut, and wild-type (TPH1(+/+)) mice with or without dextran sulfate sodium (DSS)-induced colitis were stimulated with lipopolysaccharide to assess interleukin-12 (IL-12) production. Isolated DCs from TPH1(+/+) and TPH1(-/-) mice were also cocultured with CD4(+) T cells of naive TPH1(+/+) mice to assess the role of serotonin in priming T cells. In addition, serotonin-pulsed DCs were transferred to TPH1(-/-) mice to assess the effect on DSS-induced colitis. Consistent with a reduced severity of colitis, DCs from DSS-induced TPH1(-/-) mice produced less IL-12 compared with the TPH1(+/+) mice. In vitro serotonin stimulation restored the cytokine production from TPH1(-/-) DCs and adoptive transfer of serotonin-pulsed DCs into TPH1(-/-) up-regulated colitis. Furthermore, CD4(+) T cells primed by TPH1(-/-) DCs produce reduced the levels of IL-17 and interferon-\u03b3. This study provides novel information on serotonin-mediated immune signaling and promotion of interactions between innate and adaptive immune responses in the context of gut inflammation, which may ultimately lead to improved strategies to combat gut inflammatory disorders.", "author" : [ { "dropping-particle" : "", "family" : "Li", "given" : "Nan", "non-dropping-particle" : "", "parse-names" : false, "suffix" : "" }, { "dropping-particle" : "", "family" : "Ghia", "given" : "Jean-Eric", "non-dropping-particle" : "", "parse-names" : false, "suffix" : "" }, { "dropping-particle" : "", "family" : "Wang", "given" : "Huaqing", "non-dropping-particle" : "", "parse-names" : false, "suffix" : "" }, { "dropping-particle" : "", "family" : "McClemens", "given" : "Jessica", "non-dropping-particle" : "", "parse-names" : false, "suffix" : "" }, { "dropping-particle" : "", "family" : "Cote", "given" : "Francine", "non-dropping-particle" : "", "parse-names" : false, "suffix" : "" }, { "dropping-particle" : "", "family" : "Suehiro", "given" : "Youko", "non-dropping-particle" : "", "parse-names" : false, "suffix" : "" }, { "dropping-particle" : "", "family" : "Mallet", "given" : "Jacques", "non-dropping-particle" : "", "parse-names" : false, "suffix" : "" }, { "dropping-particle" : "", "family" : "Khan", "given" : "Waliul I", "non-dropping-particle" : "", "parse-names" : false, "suffix" : "" } ], "container-title" : "The American Journal of Pathology", "id" : "ITEM-1", "issue" : "2", "issued" : { "date-parts" : [ [ "2011" ] ] }, "page" : "662-671", "title" : "Serotonin Activates Dendritic Cell Function in the Context of Gut Inflammation", "type" : "article-journal", "volume" : "178" }, "uris" : [ "http://www.mendeley.com/documents/?uuid=63602286-1eef-4b8b-b976-f2ea8ec9389c" ] } ], "mendeley" : { "formattedCitation" : "(433)", "plainTextFormattedCitation" : "(433)", "previouslyFormattedCitation" : "&lt;sup&gt;433&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433)</w:t>
            </w:r>
            <w:r w:rsidRPr="00E901D6">
              <w:rPr>
                <w:rFonts w:ascii="Times New Roman" w:eastAsia="Times New Roman" w:hAnsi="Times New Roman" w:cs="Times New Roman"/>
                <w:color w:val="000000"/>
                <w:lang w:eastAsia="en-IN"/>
              </w:rPr>
              <w:fldChar w:fldCharType="end"/>
            </w:r>
            <w:r w:rsidRPr="00E901D6">
              <w:rPr>
                <w:rFonts w:ascii="Times New Roman" w:eastAsia="Times New Roman" w:hAnsi="Times New Roman" w:cs="Times New Roman"/>
                <w:color w:val="000000"/>
                <w:lang w:eastAsia="en-IN"/>
              </w:rPr>
              <w:t xml:space="preserve">; Mice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Mucosal changes in inflammatory bowel disease are characterized by ulcerative lesions accompanied by a prominent infiltrate of immune cells as well as alteration in serotonin (5-hydroxytryptamine [5-HT])-producing enterochromaffin cells. We investigated the role of 5-HT in colonic inflammation in mice. METHODS: Colitis was induced with dextran sulfate sodium or dinitrobenzene sulfonic acid in tryptophan hydroxylase 1-deficient (TPH1(-/-)) mice, which have markedly reduced 5-HT in the gastrointestinal tract, and in mice given the 5-HT synthesis inhibitor parachlorophenylalanine. RESULTS: Delayed onset, decreased severity of clinical disease, and significantly lower macroscopic and histologic damage scores were observed in TPH1(-/-) mice, compared with wild-type mice, and in mice given parachlorophenylalanine after induction of colitis by dextran sulfate sodium. This was associated with down-regulation of macrophage infiltration and production of proinflammatory cytokines. 5-HT stimulated production of proinflammatory cytokines from macrophages collected from the peritoneal cavity of wild-type mice; this process was inhibited by a nuclear factor kappaB inhibitor, indicating a critical role for nuclear factor kappaB signaling in 5-HT-mediated activation of immune cells. Restoration of 5-HT levels in TPH1(-/-) mice by the 5-HT precursor 5-hydroxytryptophan increased the severity of DSS-induced colitis. We also observed significant reduction in severity of colitis in TPH1(-/-) mice after induction of dinitrobenzene sulfonic acid-induced colitis. CONCLUSIONS: 5-HT is involved in the pathogenesis of inflammation in experimental colitis. These findings provide insight into the mechanisms of gastrointestinal inflammation and could lead to new therapeutic strategies for inflammatory disorders.", "author" : [ { "dropping-particle" : "", "family" : "Ghia", "given" : "JE", "non-dropping-particle" : "", "parse-names" : false, "suffix" : "" }, { "dropping-particle" : "", "family" : "Li", "given" : "N", "non-dropping-particle" : "", "parse-names" : false, "suffix" : "" }, { "dropping-particle" : "", "family" : "Wang", "given" : "H", "non-dropping-particle" : "", "parse-names" : false, "suffix" : "" }, { "dropping-particle" : "", "family" : "Collins", "given" : "M", "non-dropping-particle" : "", "parse-names" : false, "suffix" : "" }, { "dropping-particle" : "", "family" : "Deng", "given" : "Y", "non-dropping-particle" : "", "parse-names" : false, "suffix" : "" }, { "dropping-particle" : "", "family" : "El-Sharkawy", "given" : "RT", "non-dropping-particle" : "", "parse-names" : false, "suffix" : "" }, { "dropping-particle" : "", "family" : "C\u00f4t\u00e9", "given" : "F", "non-dropping-particle" : "", "parse-names" : false, "suffix" : "" }, { "dropping-particle" : "", "family" : "Mallet", "given" : "J", "non-dropping-particle" : "", "parse-names" : false, "suffix" : "" }, { "dropping-particle" : "", "family" : "Khan", "given" : "WI", "non-dropping-particle" : "", "parse-names" : false, "suffix" : "" } ], "container-title" : "Gastroenterology", "id" : "ITEM-1", "issue" : "5", "issued" : { "date-parts" : [ [ "2009" ] ] }, "page" : "1649-60", "title" : "Serotonin has a key role in pathogenesis of experimental colitis.", "type" : "article-journal", "volume" : "137" }, "uris" : [ "http://www.mendeley.com/documents/?uuid=bc692b22-17a2-4d62-861c-53b5c06eb25b" ] } ], "mendeley" : { "formattedCitation" : "(434)", "plainTextFormattedCitation" : "(434)", "previouslyFormattedCitation" : "&lt;sup&gt;434&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434)</w:t>
            </w:r>
            <w:r w:rsidRPr="00E901D6">
              <w:rPr>
                <w:rFonts w:ascii="Times New Roman" w:eastAsia="Times New Roman" w:hAnsi="Times New Roman" w:cs="Times New Roman"/>
                <w:color w:val="000000"/>
                <w:lang w:eastAsia="en-IN"/>
              </w:rPr>
              <w:fldChar w:fldCharType="end"/>
            </w:r>
            <w:r w:rsidRPr="00E901D6">
              <w:rPr>
                <w:rFonts w:ascii="Times New Roman" w:eastAsia="Times New Roman" w:hAnsi="Times New Roman" w:cs="Times New Roman"/>
                <w:color w:val="000000"/>
                <w:lang w:eastAsia="en-IN"/>
              </w:rPr>
              <w:t xml:space="preserve">; HT-29 colon epithelial cell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Serotonin (5-Hydroxytrytamine, 5-HT) is a major gastrointestinal paracrine hormone and enteric neurotransmitter. Although it has been known that serotonin level is increased in the inflamed gut in patients with inflammatory bowel disease (IBD) which is characterized by an excessive release of several proinflammatory cytokines, its role in the pathogenesis of IBD has not been revealed. In this study, we investigated the molecular mechanism by which serotonin aggravates intestinal inflammation. In in vitro model of intestinal inflammation, serotonin induced adhesion of monocyte to HT-29 colon epithelial cells in a concentration-dependent manner, which was similar to TNF-\u03b1. However, no additive effect was seen in case of co-treatment of the cells with serotonin and TNF-\u03b1. Rectal administration of serotonin into normal colon did not induce inflammatory response. However, exogenous serotonin aggravated the TNBS-induced inflammation by increasing the expressions of chemokines and adhesion molecules. The enhanced expression of IL-8 which is a pro-inflammatory and pro-angiogenic agent correlated to the increased neutrophil infiltration and angiogenesis in the colon tissues co-treated with serotonin and TNBS. In addition, serotonin itself induced angiogenesis using in vivo chick chorioallantoic membrane (CAM) assay. In conclusion, our results indicate that abnormally increased serotonin acts as a pro-inflammatory and pro-angiogenic factor during intestinal inflammation.", "author" : [ { "dropping-particle" : "", "family" : "Regmi", "given" : "Sushil Chandra", "non-dropping-particle" : "", "parse-names" : false, "suffix" : "" }, { "dropping-particle" : "", "family" : "Kang", "given" : "Youra", "non-dropping-particle" : "", "parse-names" : false, "suffix" : "" }, { "dropping-particle" : "", "family" : "Park", "given" : "Sumin", "non-dropping-particle" : "", "parse-names" : false, "suffix" : "" }, { "dropping-particle" : "", "family" : "Park", "given" : "Su-Young", "non-dropping-particle" : "", "parse-names" : false, "suffix" : "" }, { "dropping-particle" : "", "family" : "Kim", "given" : "Jung-Ae", "non-dropping-particle" : "", "parse-names" : false, "suffix" : "" } ], "container-title" : "FASEB journal : official publication of the Federation of American Societies for Experimental Biology", "id" : "ITEM-1", "issue" : "1108", "issued" : { "date-parts" : [ [ "2012" ] ] }, "title" : "Role of serotonin in the pathogenesis of inflammatory bowel disease", "type" : "article-journal", "volume" : "26" }, "uris" : [ "http://www.mendeley.com/documents/?uuid=321346bc-704a-4cdd-8ca9-496858e76b6c" ] } ], "mendeley" : { "formattedCitation" : "(435)", "plainTextFormattedCitation" : "(435)", "previouslyFormattedCitation" : "&lt;sup&gt;435&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435)</w:t>
            </w:r>
            <w:r w:rsidRPr="00E901D6">
              <w:rPr>
                <w:rFonts w:ascii="Times New Roman" w:eastAsia="Times New Roman" w:hAnsi="Times New Roman" w:cs="Times New Roman"/>
                <w:color w:val="000000"/>
                <w:lang w:eastAsia="en-IN"/>
              </w:rPr>
              <w:fldChar w:fldCharType="end"/>
            </w:r>
            <w:r w:rsidRPr="00E901D6">
              <w:rPr>
                <w:rFonts w:ascii="Times New Roman" w:eastAsia="Times New Roman" w:hAnsi="Times New Roman" w:cs="Times New Roman"/>
                <w:color w:val="000000"/>
                <w:lang w:eastAsia="en-IN"/>
              </w:rPr>
              <w:t xml:space="preserve">; Mice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The majority of peripheral serotonin is stored in platelets, which release it upon activation. Serotonin releases Weibel-Palade bodies (WPB) and we asked whether absence of platelet serotonin affects neutrophil recruitment in inflammatory responses. Tryptophan hydroxylase (Tph)1-deficient mice, lacking non-neuronal serotonin, showed mild leukocytosis as compared to wild type (WT), primarily driven by an elevated neutrophil count. Despite this, 50% fewer leukocytes rolled on unstimulated mesenteric venous endothelium of Tph1-/- mice. The velocity of rolling leukocytes was higher in Tph1-/- mice, indicating fewer selectin-mediated interactions with endothelium. Stimulation of endothelium with histamine, a secretagogue of WPB, or injection of serotonin normalized the rolling in Tph1-/- mice. Diminished rolling in Tph1-/- mice resulted in reduced firm adhesion of leukocytes after lipopolysaccharide treatment. Blocking platelet serotonin uptake with fluoxetine in WT mice reduced serum serotonin by &gt;80% and similarly reduced leukocyte rolling and adhesion. Four hours after inflammatory stimulation, neutrophil extravasation into lung, peritoneum, and skin wounds was reduced in Tph1-/- mice, while in vitro neutrophil chemotaxis was independent of serotonin. Survival of lipopolysaccharide-induced endotoxic shock was improved in Tph1-/- mice. In conclusion, platelet serotonin promotes the recruitment of neutrophils in acute inflammation, supporting an important role for platelet serotonin in innate immunity.", "author" : [ { "dropping-particle" : "", "family" : "Duerschmied", "given" : "Daniel", "non-dropping-particle" : "", "parse-names" : false, "suffix" : "" }, { "dropping-particle" : "", "family" : "Suidan", "given" : "Georgette L.", "non-dropping-particle" : "", "parse-names" : false, "suffix" : "" }, { "dropping-particle" : "", "family" : "Demers", "given" : "Melanie", "non-dropping-particle" : "", "parse-names" : false, "suffix" : "" }, { "dropping-particle" : "", "family" : "Herr", "given" : "Nadine", "non-dropping-particle" : "", "parse-names" : false, "suffix" : "" }, { "dropping-particle" : "", "family" : "Carbo", "given" : "Carla", "non-dropping-particle" : "", "parse-names" : false, "suffix" : "" }, { "dropping-particle" : "", "family" : "Brill", "given" : "Alexander", "non-dropping-particle" : "", "parse-names" : false, "suffix" : "" }, { "dropping-particle" : "", "family" : "Cifuni", "given" : "Stephen M.", "non-dropping-particle" : "", "parse-names" : false, "suffix" : "" }, { "dropping-particle" : "", "family" : "Mauler", "given" : "Maximilian", "non-dropping-particle" : "", "parse-names" : false, "suffix" : "" }, { "dropping-particle" : "", "family" : "Cicko", "given" : "Sanja", "non-dropping-particle" : "", "parse-names" : false, "suffix" : "" }, { "dropping-particle" : "", "family" : "Bader", "given" : "Michael", "non-dropping-particle" : "", "parse-names" : false, "suffix" : "" }, { "dropping-particle" : "", "family" : "Idzko", "given" : "Marco", "non-dropping-particle" : "", "parse-names" : false, "suffix" : "" }, { "dropping-particle" : "", "family" : "Bode", "given" : "Christoph", "non-dropping-particle" : "", "parse-names" : false, "suffix" : "" }, { "dropping-particle" : "", "family" : "Wagner", "given" : "Denisa D.", "non-dropping-particle" : "", "parse-names" : false, "suffix" : "" } ], "container-title" : "Blood", "id" : "ITEM-1", "issued" : { "date-parts" : [ [ "2012" ] ] }, "title" : "Platelet serotonin promotes the recruitment of neutrophils to sites of acute inflammation in mice", "type" : "article-journal" }, "uris" : [ "http://www.mendeley.com/documents/?uuid=843a16bc-836d-44d3-bf21-d98443d34ceb" ] } ], "mendeley" : { "formattedCitation" : "(436)", "plainTextFormattedCitation" : "(436)", "previouslyFormattedCitation" : "&lt;sup&gt;436&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436)</w:t>
            </w:r>
            <w:r w:rsidRPr="00E901D6">
              <w:rPr>
                <w:rFonts w:ascii="Times New Roman" w:eastAsia="Times New Roman" w:hAnsi="Times New Roman" w:cs="Times New Roman"/>
                <w:color w:val="000000"/>
                <w:lang w:eastAsia="en-IN"/>
              </w:rPr>
              <w:fldChar w:fldCharType="end"/>
            </w:r>
            <w:r w:rsidRPr="00E901D6">
              <w:rPr>
                <w:rFonts w:ascii="Times New Roman" w:eastAsia="Times New Roman" w:hAnsi="Times New Roman" w:cs="Times New Roman"/>
                <w:color w:val="000000"/>
                <w:lang w:eastAsia="en-IN"/>
              </w:rPr>
              <w:t xml:space="preserve">; C57BL/6J mice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DOI" : "10.1152/ajpgi.90685.2008", "ISSN" : "0193-1857", "PMID" : "19095763", "abstract" : "Serotonin (5-HT) regulates peristaltic and secretory reflexes in the gut. The serotonin reuptake transporter (SERT; SLC6A4), which inactivates 5-HT, is expressed in the intestinal mucosa and the enteric nervous system. Stool water content is increased and colonic motility is irregular in mice with a targeted deletion of SERT. We tested the hypotheses that 5-HT plays a role in regulating intestinal inflammation and that the potentiation of serotonergic signaling that results from SERT deletion is proinflammatory. Rectal installation of 2,4,6-trinitrobenzene sulfonic acid (TNBS) was used to induce an immune-mediated colitis, which was compared in SERT knockout mice and littermate controls. Intestinal myeloperoxidase and histamine levels were significantly increased, whereas the survival rate and state of health were significantly decreased in TNBS-treated mice that lacked SERT. Deletion of SERT thus increases the severity of TNBS colitis. These data suggest that 5-HT and its SERT-mediated termination play roles in intestinal immune/inflammatory responses in mice.", "author" : [ { "dropping-particle" : "", "family" : "Bischoff", "given" : "Stephan C", "non-dropping-particle" : "", "parse-names" : false, "suffix" : "" }, { "dropping-particle" : "", "family" : "Mailer", "given" : "Reiner", "non-dropping-particle" : "", "parse-names" : false, "suffix" : "" }, { "dropping-particle" : "", "family" : "Pabst", "given" : "Oliver", "non-dropping-particle" : "", "parse-names" : false, "suffix" : "" }, { "dropping-particle" : "", "family" : "Weier", "given" : "Gisela", "non-dropping-particle" : "", "parse-names" : false, "suffix" : "" }, { "dropping-particle" : "", "family" : "Sedlik", "given" : "Wanda", "non-dropping-particle" : "", "parse-names" : false, "suffix" : "" }, { "dropping-particle" : "", "family" : "Li", "given" : "Zhishan", "non-dropping-particle" : "", "parse-names" : false, "suffix" : "" }, { "dropping-particle" : "", "family" : "Chen", "given" : "Jason J", "non-dropping-particle" : "", "parse-names" : false, "suffix" : "" }, { "dropping-particle" : "", "family" : "Murphy", "given" : "Dennis L", "non-dropping-particle" : "", "parse-names" : false, "suffix" : "" }, { "dropping-particle" : "", "family" : "Gershon", "given" : "Michael D", "non-dropping-particle" : "", "parse-names" : false, "suffix" : "" } ], "container-title" : "American journal of physiology. Gastrointestinal and liver physiology", "id" : "ITEM-1", "issue" : "3", "issued" : { "date-parts" : [ [ "2009", "3" ] ] }, "page" : "G685-95", "title" : "Role of serotonin in intestinal inflammation: knockout of serotonin reuptake transporter exacerbates 2,4,6-trinitrobenzene sulfonic acid colitis in mice.", "type" : "article-journal", "volume" : "296" }, "uris" : [ "http://www.mendeley.com/documents/?uuid=705f7e32-d845-4685-b101-7642ddf22a4c" ] } ], "mendeley" : { "formattedCitation" : "(437)", "plainTextFormattedCitation" : "(437)", "previouslyFormattedCitation" : "&lt;sup&gt;437&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437)</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serotonin</w:t>
            </w:r>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ser</w:t>
            </w:r>
            <w:proofErr w:type="spellEnd"/>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fdi0</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Wistar</w:t>
            </w:r>
            <w:proofErr w:type="spellEnd"/>
            <w:r w:rsidRPr="00E901D6">
              <w:rPr>
                <w:rFonts w:ascii="Times New Roman" w:eastAsia="Times New Roman" w:hAnsi="Times New Roman" w:cs="Times New Roman"/>
                <w:color w:val="000000"/>
                <w:lang w:eastAsia="en-IN"/>
              </w:rPr>
              <w:t xml:space="preserve"> rat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DOI" : "10.1038/sj.bjp.0704030", "ISBN" : "0007-1188", "ISSN" : "0007-1188", "PMID" : "11309262", "abstract" : "We studied the effects of the novel noradrenaline and serotonin (5-HT) reuptake inhibitor sibutramine on feeding and body weight in a rat model of dietary obesity, and whether it interacts with hypothalamic neuropeptide Y (NPY) neurones. Chow-fed and dietary-obese (DIO) male Wistar rats were given sibutramine (3 mg kg(-1) day(-1) p.o.) or deionized water for 21 days. Sibutramine decreased food intake throughout the treatment period in both dietary-obese rats (P&lt;0.0001) and lean rats (P&lt;0.0001). Weight gain was reduced so that final body weight was 10% lower in dietary-obese (P&lt;0.005) and 8% lower in lean (P&lt;0.05) rats versus their untreated controls. Plasma leptin concentration was lower in sibutramine-treated dietary-obese rats (P&lt;0.05), and in treated lean rats (P&lt;0.05). Using the homeostasis model assessment (HOMA) as a measure of insulin resistance, untreated DIO rats were significantly more insulin resistant than controls (P&lt;0.005), and this was corrected by sibutramine treatment (P&lt;0.05). Neither hypothalamic NPY mRNA nor NPY peptide levels in a number of hypothalamic nuclei were significantly altered by sibutramine compared to untreated controls. The hypophagic and anti-obesity effects of sibutramine in dietary-obese Wistar rats appear not to be mediated by inhibition of ARC NPY neurones.", "author" : [ { "dropping-particle" : "", "family" : "Brown", "given" : "Michael", "non-dropping-particle" : "", "parse-names" : false, "suffix" : "" }, { "dropping-particle" : "", "family" : "Bing", "given" : "Chen", "non-dropping-particle" : "", "parse-names" : false, "suffix" : "" }, { "dropping-particle" : "", "family" : "King", "given" : "Peter", "non-dropping-particle" : "", "parse-names" : false, "suffix" : "" }, { "dropping-particle" : "", "family" : "Pickavance", "given" : "Lucy", "non-dropping-particle" : "", "parse-names" : false, "suffix" : "" }, { "dropping-particle" : "", "family" : "Heal", "given" : "David", "non-dropping-particle" : "", "parse-names" : false, "suffix" : "" }, { "dropping-particle" : "", "family" : "Wilding", "given" : "John", "non-dropping-particle" : "", "parse-names" : false, "suffix" : "" } ], "container-title" : "British journal of pharmacology", "id" : "ITEM-1", "issue" : "8", "issued" : { "date-parts" : [ [ "2001" ] ] }, "page" : "1898-1904", "title" : "Sibutramine reduces feeding, body fat and improves insulin resistance in dietary-obese male Wistar rats independently of hypothalamic neuropeptide Y.", "type" : "article-journal", "volume" : "132" }, "uris" : [ "http://www.mendeley.com/documents/?uuid=9910af39-3bae-435c-9ece-82548301c080" ] } ], "mendeley" : { "formattedCitation" : "(438)", "plainTextFormattedCitation" : "(438)", "previouslyFormattedCitation" : "&lt;sup&gt;438&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438)</w:t>
            </w:r>
            <w:r w:rsidRPr="00E901D6">
              <w:rPr>
                <w:rFonts w:ascii="Times New Roman" w:eastAsia="Times New Roman" w:hAnsi="Times New Roman" w:cs="Times New Roman"/>
                <w:color w:val="000000"/>
                <w:lang w:eastAsia="en-IN"/>
              </w:rPr>
              <w:fldChar w:fldCharType="end"/>
            </w:r>
            <w:r w:rsidRPr="00E901D6">
              <w:rPr>
                <w:rFonts w:ascii="Times New Roman" w:eastAsia="Times New Roman" w:hAnsi="Times New Roman" w:cs="Times New Roman"/>
                <w:color w:val="000000"/>
                <w:lang w:eastAsia="en-IN"/>
              </w:rPr>
              <w:t xml:space="preserve">; Mice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SEROTONIN (5-hydroxytryptamine, 5-HT) is a monoaminergic neurotransmitter that is believed to modulate numerous sensory, motor and behavioural processes in the mammalian nervous system1-3. These diverse responses are elicited through the activation of a large family of receptor subtypes4. The complexity of this signalling system and the paucity of selective drugs have made it difficult to define specific roles for 5-HT receptor subtypes, or to determine how serotonergic drugs modulate mood and behav-iour. To address these issues, we have generated mutant mice lacking functional 5-HT2C receptors (previously termed 5-HT1C), prominent G-protein-coupled receptors that are widely expressed throughout the brain and spinal cord and which have been proposed to mediate numerous central nervous system (CNS) actions of serotonin3,5-8. Here we show that 5-HT2C receptor-deficient mice are overweight as a result of abnormal control of feeding behaviour, establishing a role for this receptor in the serotonergic control of appetite. Mutant animals are also prone to spontaneous death from seizures, suggesting that 5-HT2C receptors mediate tonic inhi-bition of neuronal network excitability.", "author" : [ { "dropping-particle" : "", "family" : "Tecott", "given" : "Laurence H", "non-dropping-particle" : "", "parse-names" : false, "suffix" : "" }, { "dropping-particle" : "", "family" : "Sun", "given" : "linda M.", "non-dropping-particle" : "", "parse-names" : false, "suffix" : "" }, { "dropping-particle" : "", "family" : "Akana", "given" : "Susan F.", "non-dropping-particle" : "", "parse-names" : false, "suffix" : "" }, { "dropping-particle" : "", "family" : "Strack", "given" : "Alison M.", "non-dropping-particle" : "", "parse-names" : false, "suffix" : "" }, { "dropping-particle" : "", "family" : "Lowenstein", "given" : "Daniel H.", "non-dropping-particle" : "", "parse-names" : false, "suffix" : "" }, { "dropping-particle" : "", "family" : "Dallman", "given" : "Mary F.", "non-dropping-particle" : "", "parse-names" : false, "suffix" : "" }, { "dropping-particle" : "", "family" : "Julius", "given" : "David", "non-dropping-particle" : "", "parse-names" : false, "suffix" : "" } ], "container-title" : "Nature", "id" : "ITEM-1", "issued" : { "date-parts" : [ [ "1994" ] ] }, "page" : "542-6", "title" : "Eating disorder and epilepsy in mice lacking 5-HT2C serotonin receptors", "type" : "article-journal", "volume" : "374" }, "uris" : [ "http://www.mendeley.com/documents/?uuid=0407ed13-1dcf-4654-a6ef-010fab3db72e" ] } ], "mendeley" : { "formattedCitation" : "(439)", "plainTextFormattedCitation" : "(439)", "previouslyFormattedCitation" : "&lt;sup&gt;439&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439)</w:t>
            </w:r>
            <w:r w:rsidRPr="00E901D6">
              <w:rPr>
                <w:rFonts w:ascii="Times New Roman" w:eastAsia="Times New Roman" w:hAnsi="Times New Roman" w:cs="Times New Roman"/>
                <w:color w:val="000000"/>
                <w:lang w:eastAsia="en-IN"/>
              </w:rPr>
              <w:fldChar w:fldCharType="end"/>
            </w:r>
            <w:r w:rsidRPr="00E901D6">
              <w:rPr>
                <w:rFonts w:ascii="Times New Roman" w:eastAsia="Times New Roman" w:hAnsi="Times New Roman" w:cs="Times New Roman"/>
                <w:color w:val="000000"/>
                <w:lang w:eastAsia="en-IN"/>
              </w:rPr>
              <w:t xml:space="preserve">; Mice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Serotonin 5-HT2C receptor null mutant mice were generated to assess the contribution of this receptor to the actions of serotonin. Mutant mice displayed both an epilepsy and obesity phenotype. The epilepsy syndrome was characterized by spontaneous seizures, lowered seizure threshold, enhanced seizure propagation and sound-induced seizure susceptibility. These findings implicate 5-HT2C receptors in the regulation of neuronal network excitability. It was also observed that body weight and adipose tissue deposition were elevated in adult mutant mice relative to their wild type littermates. Paired-feeding studies suggest that the obesity syndrome is a result of increased food intake. In addition, mutants displayed reduced sensitivity to the appetite suppressant actions of non-specific serotonergic agonists. These studies establish a role for 5-HT2C receptors in the serotonergic regulation of body weight and food intake.", "author" : [ { "dropping-particle" : "", "family" : "Heisler", "given" : "LK", "non-dropping-particle" : "", "parse-names" : false, "suffix" : "" }, { "dropping-particle" : "", "family" : "Chu", "given" : "HM", "non-dropping-particle" : "", "parse-names" : false, "suffix" : "" }, { "dropping-particle" : "", "family" : "Tecott", "given" : "LH", "non-dropping-particle" : "", "parse-names" : false, "suffix" : "" } ], "container-title" : "Annals of the New York Academy of Sciences", "id" : "ITEM-1", "issue" : "861", "issued" : { "date-parts" : [ [ "1998" ] ] }, "page" : "74-8", "title" : "Epilepsy and obesity in serotonin 5-HT2C receptor mutant mice", "type" : "article-journal", "volume" : "15" }, "uris" : [ "http://www.mendeley.com/documents/?uuid=9d5352e1-b5df-4a0c-b0e3-fdc7a6992fd1" ] } ], "mendeley" : { "formattedCitation" : "(440)", "plainTextFormattedCitation" : "(440)", "previouslyFormattedCitation" : "&lt;sup&gt;440&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440)</w:t>
            </w:r>
            <w:r w:rsidRPr="00E901D6">
              <w:rPr>
                <w:rFonts w:ascii="Times New Roman" w:eastAsia="Times New Roman" w:hAnsi="Times New Roman" w:cs="Times New Roman"/>
                <w:color w:val="000000"/>
                <w:lang w:eastAsia="en-IN"/>
              </w:rPr>
              <w:fldChar w:fldCharType="end"/>
            </w:r>
            <w:r w:rsidRPr="00E901D6">
              <w:rPr>
                <w:rFonts w:ascii="Times New Roman" w:eastAsia="Times New Roman" w:hAnsi="Times New Roman" w:cs="Times New Roman"/>
                <w:color w:val="000000"/>
                <w:lang w:eastAsia="en-IN"/>
              </w:rPr>
              <w:t xml:space="preserve">; Mice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Brain serotonin and leptin signaling contribute substantially to the regulation of feeding and energy expenditure. Here we show that young adult mice with a targeted mutation of the serotonin 5-HT2C receptor gene consume more food despite normal responses to exogenous leptin administration. Chronic hyperphagia leads to a 'middle-aged'-onset obesity associated with a partial leptin resistance of late onset. In addition, older mice develop insulin resistance and impaired glucose tolerance. Mutant mice also responded more to high-fat feeding, leading to hyperglycemia without hyperlipidemia. These findings demonstrate a dissociation of serotonin and leptin signaling in the regulation of feeding and indicate that a perturbation of brain serotonin systems can predispose to type 2 diabetes.", "author" : [ { "dropping-particle" : "", "family" : "Nonogaki", "given" : "K", "non-dropping-particle" : "", "parse-names" : false, "suffix" : "" }, { "dropping-particle" : "", "family" : "Strack", "given" : "A M", "non-dropping-particle" : "", "parse-names" : false, "suffix" : "" }, { "dropping-particle" : "", "family" : "Dallman", "given" : "M F", "non-dropping-particle" : "", "parse-names" : false, "suffix" : "" }, { "dropping-particle" : "", "family" : "Tecott", "given" : "L H", "non-dropping-particle" : "", "parse-names" : false, "suffix" : "" } ], "container-title" : "Nature Medicine", "id" : "ITEM-1", "issue" : "10", "issued" : { "date-parts" : [ [ "1998" ] ] }, "page" : "1152-6", "title" : "Leptin-independent hyperphagia and type 2 diabetes in mice with a mutated serotonin 5-HT2C receptor gene", "type" : "article-journal", "volume" : "4" }, "uris" : [ "http://www.mendeley.com/documents/?uuid=37f199a7-1f39-4adc-abc3-8bb554973d91" ] } ], "mendeley" : { "formattedCitation" : "(441)", "plainTextFormattedCitation" : "(441)", "previouslyFormattedCitation" : "&lt;sup&gt;441&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441)</w:t>
            </w:r>
            <w:r w:rsidRPr="00E901D6">
              <w:rPr>
                <w:rFonts w:ascii="Times New Roman" w:eastAsia="Times New Roman" w:hAnsi="Times New Roman" w:cs="Times New Roman"/>
                <w:color w:val="000000"/>
                <w:lang w:eastAsia="en-IN"/>
              </w:rPr>
              <w:fldChar w:fldCharType="end"/>
            </w:r>
            <w:r w:rsidRPr="00E901D6">
              <w:rPr>
                <w:rFonts w:ascii="Times New Roman" w:eastAsia="Times New Roman" w:hAnsi="Times New Roman" w:cs="Times New Roman"/>
                <w:color w:val="000000"/>
                <w:lang w:eastAsia="en-IN"/>
              </w:rPr>
              <w:t xml:space="preserve">; Human subject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The effects of 1-tryptophan (TRP) on energy and macronutrient consumption were investigated in two experiments. After a standardized breakfast (8:30 a.m.) healthy young men of \u00b110% ideal body weight took capsulated TRP or lactose placebo (PL), 45 minutes prior to a buffet-type luncheon (12:00 noon). In the first study of 17 subjects, energy intake was reduced by 2 g TRP (1516\u00b196 kcal, \u00b1SEM) compared to PL (1743\u00b184 kcal), p&lt;0.001. In the second study, 3 levels of TRP (1, 2 and 3 g) were tested in 15 subjects. Energy intake was reduced with 2 g TRP (1246\u00b153 kcal) and with 3 g TRP (1236\u00b1101 kcal) but not with 1 g TRP (1457\u00b162 kcal) when compared to PL (1541 \u00b173 kcal), p&lt;0.001. TRP did not have a statistically significant effect on the proportion of carbohydrate or protein energy selected but did cause a selective decrease in consumption of dinner rolls and cookies. Two and 3 g TRP also induced several psychotropic changes including decreased subjective hunger and alertness, with increased faintness and dizziness. We conclude that TRP at or above 2 g decreases short term food intake in lean men.", "author" : [ { "dropping-particle" : "", "family" : "Hrboticky", "given" : "Nina", "non-dropping-particle" : "", "parse-names" : false, "suffix" : "" }, { "dropping-particle" : "", "family" : "Leiter", "given" : "Lawrence A.", "non-dropping-particle" : "", "parse-names" : false, "suffix" : "" }, { "dropping-particle" : "", "family" : "Anderson", "given" : "G. Harvey", "non-dropping-particle" : "", "parse-names" : false, "suffix" : "" } ], "container-title" : "Nutrition Research", "id" : "ITEM-1", "issue" : "6", "issued" : { "date-parts" : [ [ "1985" ] ] }, "page" : "595-607", "title" : "Effects of L-tryptophan on short term food intake in lean men", "type" : "article-journal", "volume" : "5" }, "uris" : [ "http://www.mendeley.com/documents/?uuid=307bcbf5-f735-4812-8350-51858b75b434" ] } ], "mendeley" : { "formattedCitation" : "(442)", "plainTextFormattedCitation" : "(442)", "previouslyFormattedCitation" : "&lt;sup&gt;442&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442)</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serotonin</w:t>
            </w:r>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ser</w:t>
            </w:r>
            <w:proofErr w:type="spellEnd"/>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dop0</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 xml:space="preserve">Rat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Dopamine (DA) is released in several brain areas, including the nucleus accumbens (NAcc), before and during copulation in male rats. DA agonists administered into this area facilitate, and DA antagonists inhibit, numerous motivated behaviors, including male sexual behavior. Serotonin (5-HT) is generally inhibitory to male sexual behavior. We reported previously that 5-HT is released in the anterior lateral hypothalamic area (LHA(A)) and that a selective serotonin reuptake inhibitor microinjected into that area delayed and slowed copulation. Our present results, using high temporal resolution microdialysis, (1) confirm previous electrochemical evidence that extracellular levels of DA increase in the NAcc during copulation and decrease during the postejaculatory interval (PEI) and (2) reveal that LHA(A) 5-HT can inhibit both basal and female-elicited DA release in the NAcc. These findings suggest that the neural circuit promoting sexual quiescence during the PEI includes serotonergic input to the LHA(A), which in turn inhibits DA release in the NAcc. These findings may also provide insights concerning the inhibitory control of other motivated behaviors activated by the NAcc and may have relevance for understanding the sexual side effects common to antidepressant medications.", "author" : [ { "dropping-particle" : "", "family" : "Lorrain", "given" : "Daniel S", "non-dropping-particle" : "", "parse-names" : false, "suffix" : "" }, { "dropping-particle" : "V", "family" : "Riolo", "given" : "Jon", "non-dropping-particle" : "", "parse-names" : false, "suffix" : "" }, { "dropping-particle" : "", "family" : "Matuszewich", "given" : "Leslie", "non-dropping-particle" : "", "parse-names" : false, "suffix" : "" }, { "dropping-particle" : "", "family" : "Hull", "given" : "Elaine M", "non-dropping-particle" : "", "parse-names" : false, "suffix" : "" } ], "container-title" : "The Journal of Neuroscience", "id" : "ITEM-1", "issue" : "17", "issued" : { "date-parts" : [ [ "1999" ] ] }, "page" : "7648-7652", "title" : "Lateral hypothalamic serotonin inhibits nucleus accumbens Dopamine : Implications for Sexual Satiety", "type" : "article-journal", "volume" : "19" }, "uris" : [ "http://www.mendeley.com/documents/?uuid=9490cb76-577e-4cbf-b6b5-0ad3730d8c30" ] } ], "mendeley" : { "formattedCitation" : "(443)", "plainTextFormattedCitation" : "(443)", "previouslyFormattedCitation" : "&lt;sup&gt;443&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443)</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symapathetic</w:t>
            </w:r>
            <w:proofErr w:type="spellEnd"/>
            <w:r w:rsidRPr="00E901D6">
              <w:rPr>
                <w:rFonts w:ascii="Times New Roman" w:eastAsia="Times New Roman" w:hAnsi="Times New Roman" w:cs="Times New Roman"/>
                <w:color w:val="000000"/>
                <w:lang w:eastAsia="en-IN"/>
              </w:rPr>
              <w:t xml:space="preserve"> stimulation</w:t>
            </w:r>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sys</w:t>
            </w:r>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gng1</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 xml:space="preserve">Rat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The relative contribution to basal, glucagon- and nerve stimulation-enhanced glucose output of glycogenolysis (glucose output in the presence of the gluconeogenic inhibitor mercaptopicolinate) and gluconeogenesis (difference in glucose output in the absence and presence of the inhibitor) was investigated in perfused livers from fed rats with high and from fasted animals with low levels of glycogen. 1) Basal glucose output in both states was due only to gluconeogenesis. 2) Glucagon-enhanced glucose output was due about equally to glycogenolysis and gluconeogenesis in the fed state, but predominantly to gluconeogenesis (80%) in the fasted state. 3) Nerve stimulation-increased glucose output was due mainly to glycogenolysis (65%) in the fed state and about equally to both processes in the fasted state. The results suggest that under basal conditions of normal demands the liver supplies glucose only via gluconeogenesis and thus spares its glycogen stores, and that in situations of enhanced demands signalled by an increase in glucagon or sympathetic tone the liver liberates glucose mainly via glycogenolysis.", "author" : [ { "dropping-particle" : "", "family" : "Beuers", "given" : "U", "non-dropping-particle" : "", "parse-names" : false, "suffix" : "" }, { "dropping-particle" : "", "family" : "Jungermann", "given" : "K", "non-dropping-particle" : "", "parse-names" : false, "suffix" : "" } ], "container-title" : "biochemistry International", "id" : "ITEM-1", "issue" : "3", "issued" : { "date-parts" : [ [ "1990" ] ] }, "page" : "405-13", "title" : "Relative contribution of glycogenolysis and gluconeogenesis to basal, glucagon- and nerve stimulation-dependent glucose output in the perfused liver from fed and fasted rats.", "type" : "article-journal", "volume" : "21" }, "uris" : [ "http://www.mendeley.com/documents/?uuid=95ec8eab-e4bd-4322-b184-2d645b594294" ] } ], "mendeley" : { "formattedCitation" : "(206)", "plainTextFormattedCitation" : "(206)", "previouslyFormattedCitation" : "&lt;sup&gt;206&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206)</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symapathetic</w:t>
            </w:r>
            <w:proofErr w:type="spellEnd"/>
            <w:r w:rsidRPr="00E901D6">
              <w:rPr>
                <w:rFonts w:ascii="Times New Roman" w:eastAsia="Times New Roman" w:hAnsi="Times New Roman" w:cs="Times New Roman"/>
                <w:color w:val="000000"/>
                <w:lang w:eastAsia="en-IN"/>
              </w:rPr>
              <w:t xml:space="preserve"> stimulation</w:t>
            </w:r>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sys</w:t>
            </w:r>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ina1</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 xml:space="preserve">Human subject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OBJECTIVE: Cardiovascular disease (CVD) is today one of the main causes of death and affects spinal cord injured (SCI) earlier than able-bodied. Risk factors for CVD, such as decreased glucose tolerance, insulin resistance and increased fat mass, are all reported among SCI subjects and may be related to changes in sympathetic nervous system (SNS) function. METHODS: In order to test our hypothesis of a relationship between metabolic disturbances and alterations in SNS function, glucose and adipose tissue metabolism was investigated by the hyperinsulinaemic normoglycaemic clamp and microdialysis. Body composition was determined by DEXA-scanning. The SNS function was evaluated in total body as well as above and below lesion level by radiolabelled noradrenaline (NA) isotope dilution technique. A 24 h continuous plasma-NA monitoring was performed in seven SCI subjects. RESULTS: Following an oral glucose load the SCI group demonstrated normal glucose tolerance but impaired insulin sensitivity with a maximum insulin value of 83 mU x l(-1) in SCI compared to 50 in siblings, while adipose tissue metabolism was normal compared to siblings. Fat tissue mass constituted 34% of body mass in SCI group compared to 21% in weight-matched controls. Peripheral afferent activation resulted in increased blood pressure, decreased heart rate and reduction in muscle and skin blood flow. Furthermore, lipolysis below lesion level was activated by peripheral stimulation (89-135 micromol x l(-1)). The 24 h continuous monitoring revealed p-NA levels &gt; 1.40 nmol x l(-1) sufficient to induce lipolysis in 20% of the registrations. NA spillover below lesion level increased substantially following peripheral afferent stimulation (0.06-0.90 pmol x min x (-1) x 100 g(-1)), whereas spillover above lesion level increased during central activation. CONCLUSIONS: We found signs of decreased insulin sensitivity and increased fat tissue mass. Peripheral activation of SNS was visualised in the SCI group by increased transmitter spillover as well as increased lipolysis and vasoconstriction. The diurnal registration of NA levels indicated frequent episodes of peripheral sympathetic activation in the group. This may compensate for the inability of central activation of SNS and may contribute to maintain lipolysis activity as well as to generate insulin resistance in the group.", "author" : [ { "dropping-particle" : "", "family" : "Karlsson", "given" : "AK", "non-dropping-particle" : "", "parse-names" : false, "suffix" : "" } ], "container-title" : "Spinal Cord", "id" : "ITEM-1", "issue" : "7", "issued" : { "date-parts" : [ [ "1999" ] ] }, "page" : "494-500", "title" : "Insulin resistance and sympathetic function in high spinal cord injury", "type" : "article-journal", "volume" : "37" }, "uris" : [ "http://www.mendeley.com/documents/?uuid=882cf7c7-076b-4de1-9622-1dda316e5964" ] } ], "mendeley" : { "formattedCitation" : "(444)", "plainTextFormattedCitation" : "(444)", "previouslyFormattedCitation" : "&lt;sup&gt;444&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444)</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symapathetic</w:t>
            </w:r>
            <w:proofErr w:type="spellEnd"/>
            <w:r w:rsidRPr="00E901D6">
              <w:rPr>
                <w:rFonts w:ascii="Times New Roman" w:eastAsia="Times New Roman" w:hAnsi="Times New Roman" w:cs="Times New Roman"/>
                <w:color w:val="000000"/>
                <w:lang w:eastAsia="en-IN"/>
              </w:rPr>
              <w:t xml:space="preserve"> stimulation</w:t>
            </w:r>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sys</w:t>
            </w:r>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adp0</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Sprague-</w:t>
            </w:r>
            <w:proofErr w:type="spellStart"/>
            <w:r w:rsidRPr="00E901D6">
              <w:rPr>
                <w:rFonts w:ascii="Times New Roman" w:eastAsia="Times New Roman" w:hAnsi="Times New Roman" w:cs="Times New Roman"/>
                <w:color w:val="000000"/>
                <w:lang w:eastAsia="en-IN"/>
              </w:rPr>
              <w:t>Dawley</w:t>
            </w:r>
            <w:proofErr w:type="spellEnd"/>
            <w:r w:rsidRPr="00E901D6">
              <w:rPr>
                <w:rFonts w:ascii="Times New Roman" w:eastAsia="Times New Roman" w:hAnsi="Times New Roman" w:cs="Times New Roman"/>
                <w:color w:val="000000"/>
                <w:lang w:eastAsia="en-IN"/>
              </w:rPr>
              <w:t xml:space="preserve"> rat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DOI" : "10.1016/j.mehy.2008.12.046.Stimulation", "abstract" : "Sympathetic activity and obesity have a reciprocal relationship. Firstly, hypothalamic obesity is associated with decreased sympathetic activity. Caffeine and ephedrine increase sympathetic activity and induce weight loss, of which 25% is due to increased metabolic rate and 75% is due to a reciprocally decreased food intake. Secondly, hormones and drugs that affect body weight have an inverse relationship between food intake and metabolic rate. Neuropeptide Y decreases sympathetic activity and increases food intake and body weight. Thirdly, a gastric pacemaker Transcend and vagotomy increase the ratio of sympathetic to parasympathetic activation, decrease food intake, and block gut satiety hormones. Weight loss with the pacemaker or vagotomy is variable. Significant weight reduction is seen only in a small group of those treated. This suggests that activation of the sympathetic arm of the autonomic nervous system may be most important for weight loss. Systemic sympathetic activation causes weight loss in obese patients, but side effects limited its use. We hypothesize that selective local electrical sympathetic stimulation of the upper gastrointestinal tract may induce weight loss and offer a safer, yet effective, obesity treatment. Celiac ganglia delivers sympathetic innervation to the upper gastrointestinal tract. Voltage regulated electrical simulation of the rat celiac ganglia increased metabolic rate in a dose-dependent manner. Stimulation of 6, 3, or 1.5 V increased metabolic rate 15.6%, 6.2%, and 5%, respectively in a single rat. These responses support our hypothesis that selective sympathetic stimulation of the upper GI tract may treat obesity while avoiding side effects of systemic sympathetic activation.", "author" : [ { "dropping-particle" : "", "family" : "Zheng", "given" : "Jolene", "non-dropping-particle" : "", "parse-names" : false, "suffix" : "" }, { "dropping-particle" : "", "family" : "DiLorenzo", "given" : "Daniel J.", "non-dropping-particle" : "", "parse-names" : false, "suffix" : "" }, { "dropping-particle" : "", "family" : "McLaughlin", "given" : "Leslie", "non-dropping-particle" : "", "parse-names" : false, "suffix" : "" }, { "dropping-particle" : "", "family" : "Roberts", "given" : "Andrew T.", "non-dropping-particle" : "", "parse-names" : false, "suffix" : "" }, { "dropping-particle" : "", "family" : "Greenway", "given" : "L. Frank", "non-dropping-particle" : "", "parse-names" : false, "suffix" : "" } ], "container-title" : "Medical hypotheses", "id" : "ITEM-1", "issue" : "6", "issued" : { "date-parts" : [ [ "2009" ] ] }, "page" : "706-710", "title" : "Stimulation of sympathetic innervation in the upper gastrointestinal tract as a treatment for obesity.", "type" : "article-journal", "volume" : "72" }, "uris" : [ "http://www.mendeley.com/documents/?uuid=61df7cd9-539e-4d2c-b171-f7062b55dc59" ] } ], "mendeley" : { "formattedCitation" : "(445)", "plainTextFormattedCitation" : "(445)", "previouslyFormattedCitation" : "&lt;sup&gt;445&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445)</w:t>
            </w:r>
            <w:r w:rsidRPr="00E901D6">
              <w:rPr>
                <w:rFonts w:ascii="Times New Roman" w:eastAsia="Times New Roman" w:hAnsi="Times New Roman" w:cs="Times New Roman"/>
                <w:color w:val="000000"/>
                <w:lang w:eastAsia="en-IN"/>
              </w:rPr>
              <w:fldChar w:fldCharType="end"/>
            </w:r>
            <w:r w:rsidRPr="00E901D6">
              <w:rPr>
                <w:rFonts w:ascii="Times New Roman" w:eastAsia="Times New Roman" w:hAnsi="Times New Roman" w:cs="Times New Roman"/>
                <w:color w:val="000000"/>
                <w:lang w:eastAsia="en-IN"/>
              </w:rPr>
              <w:t xml:space="preserve">; Human subject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BACKGROUND: A new medical device uses high-frequency electrical algorithms to create intermittent vagal blocking (VBLOC therapy). The aim is to assess the effects of vagal blocking on excess weight loss (EWL), safety, dietary intake, and vagal function. METHODS: An open-label, 3-center study was conducted in obese subjects (body mass index [BMI] 35-50 kg/m(2)). Electrodes were implanted laparoscopically on both vagi near the esophagogastric junction to provide electrical block. Patients were followed for 6 months for body weight, safety, electrocardiogram, dietary intake, satiation, satiety, and plasma pancreatic polypeptide (PP) response to sham feeding. To specifically assess device effects alone, no diet or exercise programs were instituted. RESULTS: Thirty-one patients (mean BMI, 41.2 +/- 1.4 kg/m(2)) received the device. Mean EWL at 4 and 12 weeks and 6 months after implant was 7.5%, 11.6%, and 14.2%, respectively (all P &lt; .001); 25% of patients lost &gt;25% EWL at 6 months (maximum, 36.8%). There were no deaths or device-related serious adverse events (AEs). Calorie intake decreased by &gt;30% at 4 and 12 weeks and 6 months (all P &lt;or= .01), with earlier satiation (P &lt; .001) and reduced hunger (P = .005). After 12 weeks, plasma PP responses were suppressed (20 +/- 7 vs 42 +/- 19 pg/mL). Average percent EWL in patients with PP response &lt;25 pg/mL was double that with PP response &gt;25 pg/mL (P = .02). Three patients had serious AEs that required brief hospitalization, 1 each for lower respiratory tract, subcutaneous implant site seroma, and Clostridium difficile diarrhea. CONCLUSIONS: Intermittent, intra-abdominal vagal blocking is associated with significant EWL and a desirable safety profile.", "author" : [ { "dropping-particle" : "", "family" : "Camilleri", "given" : "M", "non-dropping-particle" : "", "parse-names" : false, "suffix" : "" }, { "dropping-particle" : "", "family" : "Toouli", "given" : "J", "non-dropping-particle" : "", "parse-names" : false, "suffix" : "" }, { "dropping-particle" : "", "family" : "Herrera", "given" : "MF", "non-dropping-particle" : "", "parse-names" : false, "suffix" : "" }, { "dropping-particle" : "", "family" : "Kulseng", "given" : "B", "non-dropping-particle" : "", "parse-names" : false, "suffix" : "" }, { "dropping-particle" : "", "family" : "Kow", "given" : "L", "non-dropping-particle" : "", "parse-names" : false, "suffix" : "" }, { "dropping-particle" : "", "family" : "Pantoja", "given" : "JP", "non-dropping-particle" : "", "parse-names" : false, "suffix" : "" }, { "dropping-particle" : "", "family" : "Marvik", "given" : "R", "non-dropping-particle" : "", "parse-names" : false, "suffix" : "" }, { "dropping-particle" : "", "family" : "Johnsen", "given" : "G", "non-dropping-particle" : "", "parse-names" : false, "suffix" : "" }, { "dropping-particle" : "", "family" : "Billington", "given" : "CJ", "non-dropping-particle" : "", "parse-names" : false, "suffix" : "" }, { "dropping-particle" : "", "family" : "Moody", "given" : "FG", "non-dropping-particle" : "", "parse-names" : false, "suffix" : "" }, { "dropping-particle" : "", "family" : "Knudson", "given" : "MB", "non-dropping-particle" : "", "parse-names" : false, "suffix" : "" }, { "dropping-particle" : "", "family" : "Tweden", "given" : "KS", "non-dropping-particle" : "", "parse-names" : false, "suffix" : "" }, { "dropping-particle" : "", "family" : "Vollmer", "given" : "M", "non-dropping-particle" : "", "parse-names" : false, "suffix" : "" }, { "dropping-particle" : "", "family" : "Wilson", "given" : "RR", "non-dropping-particle" : "", "parse-names" : false, "suffix" : "" }, { "dropping-particle" : "", "family" : "Anvari", "given" : "M", "non-dropping-particle" : "", "parse-names" : false, "suffix" : "" } ], "container-title" : "Surgery", "id" : "ITEM-1", "issue" : "6", "issued" : { "date-parts" : [ [ "2008" ] ] }, "page" : "723-31", "title" : "Intra-abdominal vagal blocking (VBLOC therapy): clinical results with a new implantable medical device", "type" : "article-journal", "volume" : "143" }, "uris" : [ "http://www.mendeley.com/documents/?uuid=43502eff-49c0-47da-8247-fe27cbfc3407" ] } ], "mendeley" : { "formattedCitation" : "(446)", "plainTextFormattedCitation" : "(446)", "previouslyFormattedCitation" : "&lt;sup&gt;446&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446)</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sympathetic stimulation</w:t>
            </w:r>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sys</w:t>
            </w:r>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egf1</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 xml:space="preserve">Human subject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Parotid saliva was collected over a 12-min period from 24 insulin dependent diabetic patients with varying degrees of autonomic neuropathy and 12 age and sex matched non-diabetic controls. Epidermal growth factor (EGF) concentrations in saliva were measured by radio-immunoassay. The EGF concentrations in diabetics with no autonomic neuropathy or with combined autonomic neuropathy were equivalent but secretion of EGF was significantly elevated at the 6- and 12-min periods of collection in diabetic patients with early or established autonomic neuropathy. It is postulated that when parasympathetic autonomic neuropathy is present a relative \"over-activity\" of the sympathetic innervation promotes release of salivary EGF. This sympathetic predominance may maintain salivary EGF concentration despite the elevated salivary flow and volume which is associated with parasympathetic autonomic neuropathy.", "author" : [ { "dropping-particle" : "", "family" : "Lamey", "given" : "PJ", "non-dropping-particle" : "", "parse-names" : false, "suffix" : "" }, { "dropping-particle" : "", "family" : "Savage", "given" : "AP", "non-dropping-particle" : "", "parse-names" : false, "suffix" : "" }, { "dropping-particle" : "", "family" : "Fisher", "given" : "BM", "non-dropping-particle" : "", "parse-names" : false, "suffix" : "" }, { "dropping-particle" : "", "family" : "Bloom", "given" : "SR", "non-dropping-particle" : "", "parse-names" : false, "suffix" : "" }, { "dropping-particle" : "", "family" : "Frier", "given" : "BM", "non-dropping-particle" : "", "parse-names" : false, "suffix" : "" } ], "container-title" : "Journal of Oral Pathology and Medicine", "id" : "ITEM-1", "issue" : "8", "issued" : { "date-parts" : [ [ "1990" ] ] }, "page" : "351-4", "title" : "Secretion of epidermal growth factor in parotid saliva in diabetic patients: role of autonomic innervation.", "type" : "article-journal", "volume" : "19" }, "uris" : [ "http://www.mendeley.com/documents/?uuid=f7078371-4d82-4af5-8e50-a7f80d181ad6" ] } ], "mendeley" : { "formattedCitation" : "(447)", "plainTextFormattedCitation" : "(447)", "previouslyFormattedCitation" : "&lt;sup&gt;447&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447)</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testosterone</w:t>
            </w:r>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tet</w:t>
            </w:r>
            <w:proofErr w:type="spellEnd"/>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edp0</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 xml:space="preserve">Rat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Ovarian steroids have previously been shown to regulate the hypothalamic content of beta-endorphin (beta EP) and its release into hypophyseal portal blood. Although the hypothalamic content of beta EP in cycling female rats was unchanged by ovariectomy, chronic treatment of ovariectomized rats with estradiol lowered hypothalamic beta EP levels. In this study, the hypothalamic content of beta EP was compared in male and cycling female rats, and the effects of orchiectomy and testosterone replacement on hypothalamic beta EP were examined. The beta EP content of the medial basal hypothalamus (MBH) was significantly higher in female rats compared to that in males of either the same weight (175-200 g) or the same age (65 days; P less than 0.025). When male rats were studied 4 weeks after castration, the beta-EP content of the MBH increased from a value of 2100 +/- 103 fmol in the controls to 2680 +/- 126 fmol (P less than 0.005). The hypothalamic beta EP content in the castrated males was similar to that in the intact females (2700 +/- 158 fmol). The increase in hypothalamic beta EP induced by castration was blocked by testosterone replacement. When orchiectomized animals were treated for 4 weeks with Silastic capsules filled with testosterone, there was a significant fall in the hypothalamic content of beta EP compared to that in the unreplaced animals. beta EP fell from 3180 +/- 115 to 2033 +/- 53 fmol in the MBH (P less than 0.001), from 1693 +/- 122 to 934 +/- 80 fmol in the anterior hypothalamus (P less than 0.001), and from 148 +/- 26 to 90.3 +/- 11 fmol in the median eminence (P less than 0.05). Testosterone replacement was also associated with a significant decline in the hypothalamic content of corticotropin-like intermediate lobe peptide and alpha MSH. Corticotropin-like intermediate lobe peptide fell from 2400 +/- 53 to 1560 +/- 84 fmol in the MBH (P less than 0.001) and from 1200 +/- 74 to 805 +/- 94 fmol in the anterior hypothalamus (P less than 0.01). alpha MSH fell from 1660 +/- 162 to 884 +/- 75 fmol in the MBH (P less than 0.001) and from 823 +/- 106 to 544 +/- 92 fmol in the anterior hypothalamus (P less than 0.05). Thus, testosterone, as well as estradiol, affects the hypothalamic content of several proopiomelanocortin-derived peptides. The effect on brain peptide content, however, depends on whether the steroids are secreted relatively constantly, as in the male, or fluctuate, as in the cycling female.", "author" : [ { "dropping-particle" : "", "family" : "Wardlaw", "given" : "SL", "non-dropping-particle" : "", "parse-names" : false, "suffix" : "" } ], "container-title" : "Endocrinology", "id" : "ITEM-1", "issue" : "1", "issued" : { "date-parts" : [ [ "1986" ] ] }, "page" : "19-24", "title" : "Regulation of beta-endorphin, corticotropin-like intermediate lobe peptide, and alpha-melanotropin-stimulating hormone in the hypothalamus by testosterone.", "type" : "article-journal", "volume" : "119" }, "uris" : [ "http://www.mendeley.com/documents/?uuid=ed74410f-ceb2-4611-a497-0b2e687cbd80" ] } ], "mendeley" : { "formattedCitation" : "(448)", "plainTextFormattedCitation" : "(448)", "previouslyFormattedCitation" : "&lt;sup&gt;448&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448)</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testosterone</w:t>
            </w:r>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tet</w:t>
            </w:r>
            <w:proofErr w:type="spellEnd"/>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msh0</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 xml:space="preserve">Rat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Ovarian steroids have previously been shown to regulate the hypothalamic content of beta-endorphin (beta EP) and its release into hypophyseal portal blood. Although the hypothalamic content of beta EP in cycling female rats was unchanged by ovariectomy, chronic treatment of ovariectomized rats with estradiol lowered hypothalamic beta EP levels. In this study, the hypothalamic content of beta EP was compared in male and cycling female rats, and the effects of orchiectomy and testosterone replacement on hypothalamic beta EP were examined. The beta EP content of the medial basal hypothalamus (MBH) was significantly higher in female rats compared to that in males of either the same weight (175-200 g) or the same age (65 days; P less than 0.025). When male rats were studied 4 weeks after castration, the beta-EP content of the MBH increased from a value of 2100 +/- 103 fmol in the controls to 2680 +/- 126 fmol (P less than 0.005). The hypothalamic beta EP content in the castrated males was similar to that in the intact females (2700 +/- 158 fmol). The increase in hypothalamic beta EP induced by castration was blocked by testosterone replacement. When orchiectomized animals were treated for 4 weeks with Silastic capsules filled with testosterone, there was a significant fall in the hypothalamic content of beta EP compared to that in the unreplaced animals. beta EP fell from 3180 +/- 115 to 2033 +/- 53 fmol in the MBH (P less than 0.001), from 1693 +/- 122 to 934 +/- 80 fmol in the anterior hypothalamus (P less than 0.001), and from 148 +/- 26 to 90.3 +/- 11 fmol in the median eminence (P less than 0.05). Testosterone replacement was also associated with a significant decline in the hypothalamic content of corticotropin-like intermediate lobe peptide and alpha MSH. Corticotropin-like intermediate lobe peptide fell from 2400 +/- 53 to 1560 +/- 84 fmol in the MBH (P less than 0.001) and from 1200 +/- 74 to 805 +/- 94 fmol in the anterior hypothalamus (P less than 0.01). alpha MSH fell from 1660 +/- 162 to 884 +/- 75 fmol in the MBH (P less than 0.001) and from 823 +/- 106 to 544 +/- 92 fmol in the anterior hypothalamus (P less than 0.05). Thus, testosterone, as well as estradiol, affects the hypothalamic content of several proopiomelanocortin-derived peptides. The effect on brain peptide content, however, depends on whether the steroids are secreted relatively constantly, as in the male, or fluctuate, as in the cycling female.", "author" : [ { "dropping-particle" : "", "family" : "Wardlaw", "given" : "SL", "non-dropping-particle" : "", "parse-names" : false, "suffix" : "" } ], "container-title" : "Endocrinology", "id" : "ITEM-1", "issue" : "1", "issued" : { "date-parts" : [ [ "1986" ] ] }, "page" : "19-24", "title" : "Regulation of beta-endorphin, corticotropin-like intermediate lobe peptide, and alpha-melanotropin-stimulating hormone in the hypothalamus by testosterone.", "type" : "article-journal", "volume" : "119" }, "uris" : [ "http://www.mendeley.com/documents/?uuid=ed74410f-ceb2-4611-a497-0b2e687cbd80" ] } ], "mendeley" : { "formattedCitation" : "(448)", "plainTextFormattedCitation" : "(448)", "previouslyFormattedCitation" : "&lt;sup&gt;448&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448)</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testosterone</w:t>
            </w:r>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tet</w:t>
            </w:r>
            <w:proofErr w:type="spellEnd"/>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egf1</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 xml:space="preserve">Mice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A radioimmunoassay has been developed for the polypeptide epidermal growth factor. This assay has been used to measure the factor in mouse submandibular salivary glands and to confirm the discrepancy between the amounts in male and female salivary glands. Following a series of testosterone injections, female mice demonstrate markedly elevated levels of this growth factor in their submandibular glands.", "author" : [ { "dropping-particle" : "", "family" : "Roberts", "given" : "Michael L.", "non-dropping-particle" : "", "parse-names" : false, "suffix" : "" } ], "container-title" : "Biochemical Pharmacology", "id" : "ITEM-1", "issue" : "23", "issued" : { "date-parts" : [ [ "1974" ] ] }, "page" : "3305-8", "title" : "Testosterone-induced accumulation of epidermal growth factor in the submandibular salivary glands of mice, assessed by radioimmunoassay", "type" : "article-journal", "volume" : "23" }, "uris" : [ "http://www.mendeley.com/documents/?uuid=6cd1bbaf-2bd1-4b4c-90ae-98d5b422bf9e" ] } ], "mendeley" : { "formattedCitation" : "(449)", "plainTextFormattedCitation" : "(449)", "previouslyFormattedCitation" : "&lt;sup&gt;449&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449)</w:t>
            </w:r>
            <w:r w:rsidRPr="00E901D6">
              <w:rPr>
                <w:rFonts w:ascii="Times New Roman" w:eastAsia="Times New Roman" w:hAnsi="Times New Roman" w:cs="Times New Roman"/>
                <w:color w:val="000000"/>
                <w:lang w:eastAsia="en-IN"/>
              </w:rPr>
              <w:fldChar w:fldCharType="end"/>
            </w:r>
            <w:r w:rsidRPr="00E901D6">
              <w:rPr>
                <w:rFonts w:ascii="Times New Roman" w:eastAsia="Times New Roman" w:hAnsi="Times New Roman" w:cs="Times New Roman"/>
                <w:color w:val="000000"/>
                <w:lang w:eastAsia="en-IN"/>
              </w:rPr>
              <w:t xml:space="preserve">; Mice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Based on previous findings that epidermal growth factor (EGF), which plays an important role in maintenance of spermatogenesis, is deficient in diabetic mice, the significance of EGF deficiency in the pathogenesis of oligozoospermia in streptozotocin-induced diabetic mice was studied. EGF levels in the submandibular glands and plasma of diabetic mice were 0.61 +/- 0.07 micrograms/mg tissue and 0.25 +/- 0.02 ng/ml (mean +/- SE), respectively, whereas those of normal mice were 1.63 +/- 0.08 micrograms/mg tissue and 0.54 +/- 0.04 ng/ml, respectively. The epididymal sperm counts of diabetic mice, 4.7 +/- 0.14 x 10(5)/mg tissue, were significantly lower (P less than 0.01) than those of normal mice, 6.0 +/- 0.10 x 10(5)/mg tissue. Administration of EGF (5 micrograms/mouse/day) to diabetic mice significantly (P less than 0.01) increased their sperm counts to 5.5 +/- 0.16 x 10(5)/mg tissue without affecting plasma levels of testosterone and glucose. Furthermore, insulin treatment (1 U/mouse/day) of diabetic mice restored the submandibular gland, plasma EGF concentrations, and sperm counts to normal levels. The restorative effects of insulin on sperm production appeared to be mediated, at least in part, by EGF, because its effect was significantly (P less than 0.01) reduced by the concomitant administration of EGF antiserum. In addition, the plasma testosterone levels of diabetic mice, 67 +/- 14.3 ng/ml, were lower that those of normal mice, 122 +/- 19.1 ng/ml. Administration of testosterone (1 mg/mouse/day) normalized the submandibular gland and plasma EGF levels and significantly increased sperm counts in the epididymis. These results suggest that EGF deficiency is a possible cause for the pathogenesis of oligozoospermia in diabetic mice.", "author" : [ { "dropping-particle" : "", "family" : "Noguchi", "given" : "S", "non-dropping-particle" : "", "parse-names" : false, "suffix" : "" }, { "dropping-particle" : "", "family" : "Ohba", "given" : "Y", "non-dropping-particle" : "", "parse-names" : false, "suffix" : "" }, { "dropping-particle" : "", "family" : "Oka", "given" : "T", "non-dropping-particle" : "", "parse-names" : false, "suffix" : "" } ], "container-title" : "Endocrinology", "id" : "ITEM-1", "issue" : "5", "issued" : { "date-parts" : [ [ "1990" ] ] }, "page" : "2136-40", "title" : "Involvement of epidermal growth factor deficiency in pathogenesis of oligozoospermia in streptozotocin-induced diabetic mice.", "type" : "article-journal", "volume" : "127" }, "uris" : [ "http://www.mendeley.com/documents/?uuid=7142c6eb-1ccf-4026-9b71-b5b76e3f9c3a" ] } ], "mendeley" : { "formattedCitation" : "(145)", "plainTextFormattedCitation" : "(145)", "previouslyFormattedCitation" : "&lt;sup&gt;145&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145)</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testosterone</w:t>
            </w:r>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tet</w:t>
            </w:r>
            <w:proofErr w:type="spellEnd"/>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myo0</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 xml:space="preserve">C57BL6J mice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DOI" : "10.1210/en.2009-1177", "ISSN" : "1945-7170", "PMID" : "20022929", "abstract" : "Aging in rodents and humans is characterized by loss of muscle mass (sarcopenia). Testosterone supplementation increases muscle mass in healthy older men. Here, using a mouse model, we investigated the molecular mechanisms by which testosterone prevents sarcopenia and promotes muscle growth in aging. Aged mice of 22 months of age received a single sc injection of GnRH antagonist every 2 wk to suppress endogenous testosterone production and were implanted subdermally under anesthesia with 0.5 or 1.0 cm testosterone-filled implants for 2 months (n = 15/group). Young and old mice (n = 15/group), of 2 and 22 months of age, respectively, received empty implants and were used as controls. Compared with young animals, a significant (P &lt; 0.05) increase in muscle cell apoptosis coupled with a decrease in gastrocnemius muscles weight (by 16.7%) and muscle fiber cross-sectional area, of both fast and slow fiber types, was noted in old mice. Importantly, such age-related changes were fully reversed by higher dose (1 cm) of testosterone treatment. Testosterone treatment effectively suppressed age-specific increases in oxidative stress, processed myostatin levels, activation of c-Jun NH(2)-terminal kinase, and cyclin-dependent kinase inhibitor p21 in aged muscles. Furthermore, it restored age-related decreases in glucose-6-phosphate dehydrogenase levels, phospho-Akt, and Notch signaling. These alterations were associated with satellite cell proliferation and differentiation. Collectively these results suggest involvement of multiple signal transduction pathways in sarcopenia. Testosterone reverses sarcopenia through stimulation of cellular metabolism and survival pathway together with inhibition of death pathway.", "author" : [ { "dropping-particle" : "", "family" : "Kovacheva", "given" : "Ekaterina L", "non-dropping-particle" : "", "parse-names" : false, "suffix" : "" }, { "dropping-particle" : "", "family" : "Hikim", "given" : "Amiya P Sinha", "non-dropping-particle" : "", "parse-names" : false, "suffix" : "" }, { "dropping-particle" : "", "family" : "Shen", "given" : "Ruoqing", "non-dropping-particle" : "", "parse-names" : false, "suffix" : "" }, { "dropping-particle" : "", "family" : "Sinha", "given" : "Indranil", "non-dropping-particle" : "", "parse-names" : false, "suffix" : "" }, { "dropping-particle" : "", "family" : "Sinha-Hikim", "given" : "Indrani", "non-dropping-particle" : "", "parse-names" : false, "suffix" : "" } ], "container-title" : "Endocrinology", "id" : "ITEM-1", "issue" : "2", "issued" : { "date-parts" : [ [ "2010", "2" ] ] }, "page" : "628-38", "title" : "Testosterone supplementation reverses sarcopenia in aging through regulation of myostatin, c-Jun NH2-terminal kinase, Notch, and Akt signaling pathways.", "type" : "article-journal", "volume" : "151" }, "uris" : [ "http://www.mendeley.com/documents/?uuid=dba0c9cc-21c0-4f93-b1e3-4c5ccd94ccf1" ] } ], "mendeley" : { "formattedCitation" : "(450)", "plainTextFormattedCitation" : "(450)", "previouslyFormattedCitation" : "&lt;sup&gt;450&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450)</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testosterone</w:t>
            </w:r>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tet</w:t>
            </w:r>
            <w:proofErr w:type="spellEnd"/>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msl1</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 xml:space="preserve">Human subject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ISSN" : "0148-6071", "PMID" : "9252954", "abstract" : "Testosterone-induced nitrogen retention in castrated male animals and sex-related differences in the size of the muscles in male and female animals have been cited as evidence that testosterone has anabolic effects. However, the effects of testosterone on body composition and muscle size have not been rigorously studied. The objective of this study was to determine the effects of replacement doses of testosterone on fat-free mass and muscle size in healthy hypogonadal men in the setting of controlled nutritional intake and exercise level. Seven hypogonadal men, 19-47 yr of age, after at least a 12-week washout from previous androgen therapy, were treated for 10 weeks with testosterone enanthate (100 mg/week) by im injections. Body weight, fat-free mass measured by underwater weighing and deuterated water dilution, and muscle size measured by magnetic resonance imaging were assessed before and after treatment. Energy and protein intake were standardized at 35 Cal/kg.day and 1.5 g/kg.day, respectively. Body weight increased significantly from 79.2 +/- 5.6 to 83.7 +/- 5.7 kg after 10 weeks of testosterone replacement therapy (weight gain, 4.5 +/- 0.6 kg; P = 0.0064). Fat-free mass, measured by underwater weighing, increased from 56.0 +/- 2.5 to 60.9 +/- 2.2 kg (change, +5.0 +/- 0.7 kg; P = 0.0004), but percent fat did not significantly change. Similar increases in fat-free mass were observed with the deuterated water method. The cross-sectional area of the triceps arm muscle increased from 2421 +/- 317 to 2721 +/- 239 mm2 (P = 0.045), and that of the quadriceps leg muscle increased from 7173 +/- 464 to 7720 +/- 454 mm2 (P = 0.0427), measured by magnetic resonance imaging. Muscle strength, assessed by one repetition maximum of weight-lifting exercises increased significantly after testosterone treatment. L-[1-13C]Leucine turnover, leucine oxidation, and nonoxidative disappearance of leucine did not significantly change after 10 weeks of treatment. There was no significant change in hemoglobin, hematocrit, creatinine, and transaminase levels. Replacement doses of testosterone increase fat-free mass and muscle size and strength in hypogonadal men. Whether androgen replacement in wasting states characterized by low testosterone levels will have similar anabolic effects remains to be studied.", "author" : [ { "dropping-particle" : "", "family" : "Bhasin", "given" : "Shalender", "non-dropping-particle" : "", "parse-names" : false, "suffix" : "" }, { "dropping-particle" : "", "family" : "Storer", "given" : "Thomas W", "non-dropping-particle" : "", "parse-names" : false, "suffix" : "" }, { "dropping-particle" : "", "family" : "Berman", "given" : "Nancy", "non-dropping-particle" : "", "parse-names" : false, "suffix" : "" }, { "dropping-particle" : "", "family" : "Yarasheski", "given" : "Kevin E", "non-dropping-particle" : "", "parse-names" : false, "suffix" : "" }, { "dropping-particle" : "", "family" : "Clevenger", "given" : "Brenda", "non-dropping-particle" : "", "parse-names" : false, "suffix" : "" }, { "dropping-particle" : "", "family" : "Phillips", "given" : "Jeffrey", "non-dropping-particle" : "", "parse-names" : false, "suffix" : "" }, { "dropping-particle" : "", "family" : "Lee", "given" : "W Paul", "non-dropping-particle" : "", "parse-names" : false, "suffix" : "" }, { "dropping-particle" : "", "family" : "Bunnell", "given" : "Thomas J", "non-dropping-particle" : "", "parse-names" : false, "suffix" : "" }, { "dropping-particle" : "", "family" : "Casaburi", "given" : "Richard", "non-dropping-particle" : "", "parse-names" : false, "suffix" : "" } ], "container-title" : "Journal of Clinical Endocrinology &amp; Metabolism", "id" : "ITEM-1", "issue" : "2", "issued" : { "date-parts" : [ [ "1997" ] ] }, "page" : "407-13", "title" : "Testosterone replacement increases fat-free mass and muscle size in hypogonadal men.", "type" : "article-journal", "volume" : "82" }, "uris" : [ "http://www.mendeley.com/documents/?uuid=05e3db0f-64a1-462d-8723-f3cefbd2aed3" ] } ], "mendeley" : { "formattedCitation" : "(451)", "plainTextFormattedCitation" : "(451)", "previouslyFormattedCitation" : "&lt;sup&gt;451&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451)</w:t>
            </w:r>
            <w:r w:rsidRPr="00E901D6">
              <w:rPr>
                <w:rFonts w:ascii="Times New Roman" w:eastAsia="Times New Roman" w:hAnsi="Times New Roman" w:cs="Times New Roman"/>
                <w:color w:val="000000"/>
                <w:lang w:eastAsia="en-IN"/>
              </w:rPr>
              <w:fldChar w:fldCharType="end"/>
            </w:r>
            <w:r w:rsidRPr="00E901D6">
              <w:rPr>
                <w:rFonts w:ascii="Times New Roman" w:eastAsia="Times New Roman" w:hAnsi="Times New Roman" w:cs="Times New Roman"/>
                <w:color w:val="000000"/>
                <w:lang w:eastAsia="en-IN"/>
              </w:rPr>
              <w:t xml:space="preserve">; Human subject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Testosterone (T) therapy for hypogonadal men should correct the clinical abnormalities of T deficiency, including improvement of sexual function, increase in muscle mass and strength, and decrease in fat mass, with minimal adverse effects. We have shown that administration of a new transdermal T gel formulation to hypogonadal men provided dose proportional increases in serum T levels to the normal adult male range. We now report the effects of 180 days of treatment with this 1% T gel preparation (50 or 100 mg/day, contained in 5 or 10 g gel, respectively) compared to those of a permeation-enhanced T patch (5 mg/day) on defined efficacy parameters in 227 hypogonadal men. In the T gel groups, the T dose was adjusted up or down to 75 mg/day (contained in 7.5 g gel) on day 90 if serum T concentrations were below or above the normal male range. No dose adjustment was made with the T patch group. Sexual function and mood changes were monitored by questionnaire, body composition was determined by dual energy x-ray absorptiometry, and muscle strength was measured by the one repetitive maximum technique on bench and leg press exercises. Sexual function and mood improved maximally on day 30 of treatment, without differences across groups, and showed no further improvement with continuation of treatment. Mean muscle strength in the leg press exercise increased by 11 to 13 kg in all treatment groups by 90 days and did not improve further at 180 days of treatment. Moderate increases were also observed in arm/chest muscle strength. At 90 days of treatment, lean body mass increased more in the 100 mg/day T gel group (2.74 +/- 0.28 kg;P = 0.0002) than in the 50 mg/day T gel (1.28 +/- 0.32 kg) and T patch groups (1.20 +/- 0.26 kg). Fat mass and percent fat were not significantly decreased in the T patch group, but showed decreases in the T gel groups (50 mg/day, -0.90 +/- 0.32 kg; 100 mg/day, -1.05 +/- 0.22 kg). The increase in lean mass and the decrease in fat mass were correlated with the changes in average serum T levels attained after transdermal T replacement. These beneficial effects of T replacement were accompanied by the anticipated increases in hematocrit and hemoglobin but without significant changes in the lipid profile. The increase in mean serum prostate-specific antigen levels (within the normal range) was correlated with serum levels of T. The greatest increases were noted in the 100 mg/day T gel group. Skin irritation was reported in 5.5% of subjects tr\u2026", "author" : [ { "dropping-particle" : "", "family" : "Wang", "given" : "Christina", "non-dropping-particle" : "", "parse-names" : false, "suffix" : "" }, { "dropping-particle" : "", "family" : "Swerdloff", "given" : "Ronald S", "non-dropping-particle" : "", "parse-names" : false, "suffix" : "" }, { "dropping-particle" : "", "family" : "Iranmanesh", "given" : "A L I", "non-dropping-particle" : "", "parse-names" : false, "suffix" : "" }, { "dropping-particle" : "", "family" : "Dobs", "given" : "Adrian", "non-dropping-particle" : "", "parse-names" : false, "suffix" : "" }, { "dropping-particle" : "", "family" : "Snyder", "given" : "Peter J", "non-dropping-particle" : "", "parse-names" : false, "suffix" : "" }, { "dropping-particle" : "", "family" : "Cunningham", "given" : "Glenn", "non-dropping-particle" : "", "parse-names" : false, "suffix" : "" }, { "dropping-particle" : "", "family" : "Matsumoto", "given" : "Alvin M", "non-dropping-particle" : "", "parse-names" : false, "suffix" : "" }, { "dropping-particle" : "", "family" : "Weber", "given" : "Thomas", "non-dropping-particle" : "", "parse-names" : false, "suffix" : "" }, { "dropping-particle" : "", "family" : "Berman", "given" : "Nancy", "non-dropping-particle" : "", "parse-names" : false, "suffix" : "" } ], "container-title" : "Journal of Clinical Endocrinology &amp; Metabolism", "id" : "ITEM-1", "issue" : "8", "issued" : { "date-parts" : [ [ "2000" ] ] }, "page" : "2839-53", "title" : "Transdermal Testosterone Gel Improves Sexual Function, Mood, Muscle Strength, and Body Composition Parameters in Hypogonadal Men", "type" : "article-journal", "volume" : "85" }, "uris" : [ "http://www.mendeley.com/documents/?uuid=be15eb2f-f41e-4725-8155-1bec8f33f394" ] } ], "mendeley" : { "formattedCitation" : "(452)", "plainTextFormattedCitation" : "(452)", "previouslyFormattedCitation" : "&lt;sup&gt;452&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452)</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testosterone</w:t>
            </w:r>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tet</w:t>
            </w:r>
            <w:proofErr w:type="spellEnd"/>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ocl1</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 xml:space="preserve">Human subject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Young adult males who cannot produce or respond to estrogen (E) are osteopenic, suggesting that E may regulate bone turnover in men, as well as in women. Both bioavailable E and testosterone (T) decrease substantially in aging men, but it is unclear which deficiency is the more important factor contributing to the increased bone resorption and impaired bone formation that leads to their bone loss. Thus, we addressed this issue directly by eliminating endogenous T and E production in 59 elderly men (mean age 68 years), studying them first under conditions of physiologic T and E replacement and then assessing the impact on bone turnover of withdrawing both T and E, withdrawing only T, or only E, or continuing both. Bone resorption markers increased significantly in the absence of both hormones and were unchanged in men receiving both hormones. By two-factor ANOVA, E played the major role in preventing the increase in the bone resorption markers, whereas T had no significant effect. By contrast, serum osteocalcin, a bone formation marker, decreased in the absence of both hormones, and both E and T maintained osteocalcin levels. We conclude that in aging men, E is the dominant sex steroid regulating bone resorption, whereas both E and T are important in maintaining bone formation.", "author" : [ { "dropping-particle" : "", "family" : "Falahati-nini", "given" : "Alireza", "non-dropping-particle" : "", "parse-names" : false, "suffix" : "" }, { "dropping-particle" : "", "family" : "Riggs", "given" : "B Lawrence", "non-dropping-particle" : "", "parse-names" : false, "suffix" : "" }, { "dropping-particle" : "", "family" : "Atkinson", "given" : "Elizabeth J", "non-dropping-particle" : "", "parse-names" : false, "suffix" : "" }, { "dropping-particle" : "", "family" : "Fallon", "given" : "W Michael O", "non-dropping-particle" : "", "parse-names" : false, "suffix" : "" }, { "dropping-particle" : "", "family" : "Eastell", "given" : "Richard", "non-dropping-particle" : "", "parse-names" : false, "suffix" : "" }, { "dropping-particle" : "", "family" : "Khosla", "given" : "Sundeep", "non-dropping-particle" : "", "parse-names" : false, "suffix" : "" } ], "container-title" : "Journal of Clinical Investigation", "id" : "ITEM-1", "issue" : "12", "issued" : { "date-parts" : [ [ "2000" ] ] }, "page" : "1553-1560", "title" : "Relative contributions of testosterone and estrogen in regulating bone resorption and formation in normal elderly men", "type" : "article-journal", "volume" : "106" }, "uris" : [ "http://www.mendeley.com/documents/?uuid=b8d5f3b6-690b-4601-9ae4-0eba00dd7b05" ] } ], "mendeley" : { "formattedCitation" : "(380)", "plainTextFormattedCitation" : "(380)", "previouslyFormattedCitation" : "&lt;sup&gt;380&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380)</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testosterone</w:t>
            </w:r>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tet</w:t>
            </w:r>
            <w:proofErr w:type="spellEnd"/>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adp0</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 xml:space="preserve">Human subject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Twenty-three middle-aged abdominally obese men were treated for eight months with testosterone or with placebo. Testosterone treatment was followed by a decrease of visceral fat mass, measured by computerized tomography, without a change in body mass, subcutaneous fat mass or lean body mass. Insulin resistance, measured by the euglycemic/hyperinsulinemic glucose clamp method, improved and blood glucose, diastolic blood pressure and serum cholesterol decreased with testosterone treatment. A small increase in prostate volume was noted, but serum prostate specific antigen concentrations were unchanged and no adverse functional side-effects were found. Insulin sensitivity improved more in men with relatively low testosterone values at the outset. The mechanisms involved in these changes might act either via effects on visceral fat accumulation, followed by metabolic improvements, and/or via direct effects on muscle insulin sensitivity, as suggested by results of other recent studies. It is concluded that testosterone treatment of middle-aged abdominally obese men gives beneficial effects on well-being and the cardiovascular and diabetes risk profile, results similar to those observed after hormonal replacement therapy in postmenopausal women.", "author" : [ { "dropping-particle" : "", "family" : "M\u00e5rin", "given" : "P", "non-dropping-particle" : "", "parse-names" : false, "suffix" : "" }, { "dropping-particle" : "", "family" : "Holm\u00e4ng", "given" : "S", "non-dropping-particle" : "", "parse-names" : false, "suffix" : "" }, { "dropping-particle" : "", "family" : "J\u00f6nsson", "given" : "L", "non-dropping-particle" : "", "parse-names" : false, "suffix" : "" }, { "dropping-particle" : "", "family" : "Sj\u00f6str\u00f6m", "given" : "L", "non-dropping-particle" : "", "parse-names" : false, "suffix" : "" }, { "dropping-particle" : "", "family" : "Kvist", "given" : "H", "non-dropping-particle" : "", "parse-names" : false, "suffix" : "" }, { "dropping-particle" : "", "family" : "Holm", "given" : "G", "non-dropping-particle" : "", "parse-names" : false, "suffix" : "" }, { "dropping-particle" : "", "family" : "Lindstedt", "given" : "G", "non-dropping-particle" : "", "parse-names" : false, "suffix" : "" }, { "dropping-particle" : "", "family" : "Bj\u00f6rntorp", "given" : "P", "non-dropping-particle" : "", "parse-names" : false, "suffix" : "" } ], "container-title" : "International Journal of Obesity and Related Metabolic Disorders", "id" : "ITEM-1", "issue" : "12", "issued" : { "date-parts" : [ [ "1992" ] ] }, "page" : "991-7", "title" : "The effects of testosterone treatment on body composition and metabolism in middle-aged obese men.", "type" : "article-journal", "volume" : "16" }, "uris" : [ "http://www.mendeley.com/documents/?uuid=07475302-e879-4649-ae73-1782dd7eb2a1" ] } ], "mendeley" : { "formattedCitation" : "(453)", "plainTextFormattedCitation" : "(453)", "previouslyFormattedCitation" : "&lt;sup&gt;453&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453)</w:t>
            </w:r>
            <w:r w:rsidRPr="00E901D6">
              <w:rPr>
                <w:rFonts w:ascii="Times New Roman" w:eastAsia="Times New Roman" w:hAnsi="Times New Roman" w:cs="Times New Roman"/>
                <w:color w:val="000000"/>
                <w:lang w:eastAsia="en-IN"/>
              </w:rPr>
              <w:fldChar w:fldCharType="end"/>
            </w:r>
            <w:r w:rsidRPr="00E901D6">
              <w:rPr>
                <w:rFonts w:ascii="Times New Roman" w:eastAsia="Times New Roman" w:hAnsi="Times New Roman" w:cs="Times New Roman"/>
                <w:color w:val="000000"/>
                <w:lang w:eastAsia="en-IN"/>
              </w:rPr>
              <w:t xml:space="preserve">; Human subject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Recent studies in men have shown that abdominal fat increases with age and decreasing testosterone concentrations. Furthermore, in cell culture, testosterone expresses an increased lipolytic potential and depresses lipoprotein lipase activity (LPL) in adipose cells. These metabolic characteristics are found in abdominal adipose tissue in young men. In order to see whether abdominal fat masses in moderately obese middle-aged men might be diminished by testosterone, this hormone was given either as a single injection (500 mg) or in moderate doses (40 mg X 4) for 6 weeks in an oral preparation, bypassing the liver. When measured 1 week after the single dose, abdominal LPL tended to decrease. After 6 weeks a dramatic decrease of abdominal LPL was found, as well as an increase in the lipolytic responsiveness to norepinephrine, both changes confined solely to the abdominal, and not femoral adipose tissue regions. The waist/hip circumference decreased in 9 out of the 11 examined men. No untoward effects were seen in behavioural variables, blood pressure, triglyceride or cholesterol values, and liver function tests. These preliminary results suggest that administration of testosterone in moderate doses to middle-aged men lead to adaptations of the metabolism of adipose tissue expected to be followed by a diminution of this mass.", "author" : [ { "dropping-particle" : "", "family" : "Rebuff\u00e9-Scrive", "given" : "M", "non-dropping-particle" : "", "parse-names" : false, "suffix" : "" }, { "dropping-particle" : "", "family" : "M\u00e5rin", "given" : "P", "non-dropping-particle" : "", "parse-names" : false, "suffix" : "" }, { "dropping-particle" : "", "family" : "Bj\u00f6rntorp", "given" : "P", "non-dropping-particle" : "", "parse-names" : false, "suffix" : "" } ], "container-title" : "International Journal of Obesity", "id" : "ITEM-1", "issue" : "11", "issued" : { "date-parts" : [ [ "1991" ] ] }, "page" : "791-5", "title" : "Effect of testosterone on abdominal adipose tissue in men.", "type" : "article-journal", "volume" : "15" }, "uris" : [ "http://www.mendeley.com/documents/?uuid=e8fb503b-92f5-46e6-9227-c2c8ccc45b5f" ] } ], "mendeley" : { "formattedCitation" : "(454)", "plainTextFormattedCitation" : "(454)", "previouslyFormattedCitation" : "&lt;sup&gt;454&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454)</w:t>
            </w:r>
            <w:r w:rsidRPr="00E901D6">
              <w:rPr>
                <w:rFonts w:ascii="Times New Roman" w:eastAsia="Times New Roman" w:hAnsi="Times New Roman" w:cs="Times New Roman"/>
                <w:color w:val="000000"/>
                <w:lang w:eastAsia="en-IN"/>
              </w:rPr>
              <w:fldChar w:fldCharType="end"/>
            </w:r>
            <w:r w:rsidRPr="00E901D6">
              <w:rPr>
                <w:rFonts w:ascii="Times New Roman" w:eastAsia="Times New Roman" w:hAnsi="Times New Roman" w:cs="Times New Roman"/>
                <w:color w:val="000000"/>
                <w:lang w:eastAsia="en-IN"/>
              </w:rPr>
              <w:t xml:space="preserve">; Rat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The influence of androgen status on the regulation of lipolysis and number of beta-adrenoceptors in isolated adipocytes was studied in male rats. Castration resulted in decreased catecholamine-induced as well as forskolin-induced lipolysis. beta-adrenoceptor number, examined by a whole cell cyanopindolol binding assay, was also diminished to a similar extent. Testosterone treatment of castrated rats normalized lipolysis as well as beta-adrenoceptor number. These results demonstrate that testosterone stimulates catecholamine-induced lipolysis in vivo by increasing the number of beta-adrenoceptors as well as the activity of adenylate cyclase, confirming previous in vitro studies performed in adipose precursor cells.", "author" : [ { "dropping-particle" : "", "family" : "Xu", "given" : "XF", "non-dropping-particle" : "", "parse-names" : false, "suffix" : "" }, { "dropping-particle" : "", "family" : "Pergola", "given" : "G", "non-dropping-particle" : "De", "parse-names" : false, "suffix" : "" }, { "dropping-particle" : "", "family" : "Bj\u00f6rntorp", "given" : "P", "non-dropping-particle" : "", "parse-names" : false, "suffix" : "" } ], "container-title" : "Endocrinology", "id" : "ITEM-1", "issue" : "1", "issued" : { "date-parts" : [ [ "1991" ] ] }, "page" : "379-82", "title" : "Testosterone increases lipolysis and the number of beta-adrenoceptors in male rat adipocytes.", "type" : "article-journal", "volume" : "128" }, "uris" : [ "http://www.mendeley.com/documents/?uuid=50817167-e100-43be-9ede-870cd9e94d1f" ] } ], "mendeley" : { "formattedCitation" : "(455)", "plainTextFormattedCitation" : "(455)", "previouslyFormattedCitation" : "&lt;sup&gt;455&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455)</w:t>
            </w:r>
            <w:r w:rsidRPr="00E901D6">
              <w:rPr>
                <w:rFonts w:ascii="Times New Roman" w:eastAsia="Times New Roman" w:hAnsi="Times New Roman" w:cs="Times New Roman"/>
                <w:color w:val="000000"/>
                <w:lang w:eastAsia="en-IN"/>
              </w:rPr>
              <w:fldChar w:fldCharType="end"/>
            </w:r>
            <w:r w:rsidRPr="00E901D6">
              <w:rPr>
                <w:rFonts w:ascii="Times New Roman" w:eastAsia="Times New Roman" w:hAnsi="Times New Roman" w:cs="Times New Roman"/>
                <w:color w:val="000000"/>
                <w:lang w:eastAsia="en-IN"/>
              </w:rPr>
              <w:t xml:space="preserve">; Human subject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DOI" : "10.1155/2014/683515", "ISSN" : "1687-8337", "PMID" : "24738000", "abstract" : "To investigate effects of long-term testosterone (T) therapy in obese men with T deficiency (TD) and type 2 diabetes mellitus (T2DM), data were collected from two observational, prospective, and cumulative registry studies of 561 men with TD receiving T therapy for up to 6 years. A subgroup of obese hypogonadal men with T2DM was analyzed. Weight, height, waist circumference (WC), fasting blood glucose (FBG), glycated haemoglobin (HbA1c) blood pressure, lipid profile, C-reactive protein (CRP), and liver enzymes were measured. A total of 156 obese, diabetic men with T deficiency, aged 61.17 \u00b1 6.18 years, fulfilled selection criteria. Subsequent to T therapy, WC decreased by 11.56 cm and weight declined by 17.49 kg (15.04%). Fasting glucose declined from 7.06 \u00b1 1.74 to 5.59 \u00b1 0.94 mmol/L (P &lt; 0.0001 for all). HbA1c decreased from 8.08 to 6.14%, with a mean change of 1.93%. Systolic and diastolic blood pressure, lipid profiles including total cholesterol: HDL ratio, CRP, and liver enzymes all improved (P &lt; 0.0001). Long-term T therapy for up to 6 years resulted in significant and sustained improvements in weight, T2DM, and other cardiometabolic risk factors in obese, diabetic men with TD and this therapy may play an important role in the management of obesity and diabetes (diabesity) in men with T deficiency.", "author" : [ { "dropping-particle" : "", "family" : "Haider", "given" : "Ahmad", "non-dropping-particle" : "", "parse-names" : false, "suffix" : "" }, { "dropping-particle" : "", "family" : "Yassin", "given" : "Aksam", "non-dropping-particle" : "", "parse-names" : false, "suffix" : "" }, { "dropping-particle" : "", "family" : "Doros", "given" : "Gheorghe", "non-dropping-particle" : "", "parse-names" : false, "suffix" : "" }, { "dropping-particle" : "", "family" : "Saad", "given" : "Farid", "non-dropping-particle" : "", "parse-names" : false, "suffix" : "" } ], "container-title" : "International journal of endocrinology", "id" : "ITEM-1", "issued" : { "date-parts" : [ [ "2014", "1" ] ] }, "page" : "683515", "title" : "Effects of long-term testosterone therapy on patients with \"diabesity\": Results of observational studies of pooled analyses in obese hypogonadal men with Type 2 Diabetes.", "type" : "article-journal", "volume" : "2014" }, "uris" : [ "http://www.mendeley.com/documents/?uuid=5202b803-40cd-4776-be5c-b9c852bd368f" ] } ], "mendeley" : { "formattedCitation" : "(456)", "plainTextFormattedCitation" : "(456)", "previouslyFormattedCitation" : "&lt;sup&gt;456&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456)</w:t>
            </w:r>
            <w:r w:rsidRPr="00E901D6">
              <w:rPr>
                <w:rFonts w:ascii="Times New Roman" w:eastAsia="Times New Roman" w:hAnsi="Times New Roman" w:cs="Times New Roman"/>
                <w:color w:val="000000"/>
                <w:lang w:eastAsia="en-IN"/>
              </w:rPr>
              <w:fldChar w:fldCharType="end"/>
            </w:r>
            <w:r w:rsidRPr="00E901D6">
              <w:rPr>
                <w:rFonts w:ascii="Times New Roman" w:eastAsia="Times New Roman" w:hAnsi="Times New Roman" w:cs="Times New Roman"/>
                <w:color w:val="000000"/>
                <w:lang w:eastAsia="en-IN"/>
              </w:rPr>
              <w:t xml:space="preserve">; Human subject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DOI" : "10.4172/2167-7182.1000159.Testosterone", "ISBN" : "3232267726", "abstract" : "BACKGROUND/OBJECTIVES: The effects of testosterone supplementation on carbohydrate and lipid metabolism in obese older men are uncertain. We conducted a single-arm open-label prospective pilot study to investigate the effects of testosterone supplementation on central and peripheral insulin sensitivity in older men with upper body obesity and insulin resistance. SUBJECTS/METHODS: Twenty men (62-78 years-old) with morning testosterone levels &lt;13.9 nmol/L (400 ng/dL), waist circumference \u2265 102 cm, and HOMA-IR \u2265 4.0 or HgbA1C 5.7-6.4% applied transdermal testosterone (10 mg) daily for 20 weeks. Insulin sensitivity (Si) was determined by a 2-stage glucose clamp, liver and intramyocellular lipid by 1H-MR spectroscopy and body composition by DEXA. RESULTS: Testosterone supplementation significantly reduced total fat (-.9 \u00b1 2.4 kg, p=0.002), trunk fat (-1.3 \u00b1 1.4 kg, p=0.0007) and extremity fat (-0.7 \u00b1 1.1 kg, p=0.01), and increased extremity lean tissue (+1.3 \u00b1 1.4 kg, p=0.0006). Whole body (WB) Si improved by 21% (0.76 \u00b1 1.57 dL/min per \u00b5U/mL, p=0.04) and insulin-stimulated glucose uptake (Rd) by 24% (0.91 \u00b1 1.74 dL/min per \u00b5U/mL, p=0.03). Improvements in glucose kinetics were limited to men with reductions in trunk and extremity fat greater than median declines for the entire group. Reductions in intramyocellular lipid were associated with improvements in WB Si (p=0.04) and Rd (p=0.03). Change in Rd accounted for 90% of the change in WB Si. Hepatic glucose output and liver lipid/H2O were unchanged (p&gt;0.05). Multivariable analyses revealed that reductions in extremity fat, trunk fat, and FFA levels during the clamp accounted for 45% (p=0.004), 31% (p=0.002) and 8% (p=0.04) of respective changes in Rd. Triglycerides decreased by -0.40 \u00b1 0.67mmol/L (p=0.02), LDL-C by-0.35 \u00b1 0.57 mmol/L (p=0.02), and HDL-C by -0.14 \u00b1 0.19 mmol/L (p=0.004). CONCLUSIONS: Testosterone supplementation that resulted in greater reductions in regional adiposity was associated with improved insulin sensitivity, lower LDL-C and fasting triglycerides, but lower HDL-C. Placebo controlled trials need to further examine the potential cardiometabolic risks/benefits of androgen supplementation for older men with low testosterone levels, central obesity, and insulin resistance.", "author" : [ { "dropping-particle" : "", "family" : "Sattler", "given" : "FR", "non-dropping-particle" : "", "parse-names" : false, "suffix" : "" }, { "dropping-particle" : "", "family" : "He", "given" : "J", "non-dropping-particle" : "", "parse-names" : false, "suffix" : "" }, { "dropping-particle" : "", "family" : "Chukwuneke", "given" : "J", "non-dropping-particle" : "", "parse-names" : false, "suffix" : "" }, { "dropping-particle" : "", "family" : "Kim", "given" : "H", "non-dropping-particle" : "", "parse-names" : false, "suffix" : "" }, { "dropping-particle" : "", "family" : "Stewart", "given" : "Y", "non-dropping-particle" : "", "parse-names" : false, "suffix" : "" }, { "dropping-particle" : "", "family" : "Colletti", "given" : "P", "non-dropping-particle" : "", "parse-names" : false, "suffix" : "" }, { "dropping-particle" : "", "family" : "Yarasheski", "given" : "KE", "non-dropping-particle" : "", "parse-names" : false, "suffix" : "" }, { "dropping-particle" : "", "family" : "Buchanan", "given" : "TA", "non-dropping-particle" : "", "parse-names" : false, "suffix" : "" } ], "container-title" : "Journal of Gerontology and Geriatric Research", "id" : "ITEM-1", "issue" : "3", "issued" : { "date-parts" : [ [ "2014" ] ] }, "title" : "Testosterone Supplementation Improves Carbohydrate and Lipid Metabolism in Some Older Men with Abdominal Obesity", "type" : "article-journal", "volume" : "3" }, "uris" : [ "http://www.mendeley.com/documents/?uuid=f295dd79-5a11-4ee4-834c-2145a46f6417" ] } ], "mendeley" : { "formattedCitation" : "(457)", "plainTextFormattedCitation" : "(457)", "previouslyFormattedCitation" : "&lt;sup&gt;457&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457)</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testosterone</w:t>
            </w:r>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tet</w:t>
            </w:r>
            <w:proofErr w:type="spellEnd"/>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dip0</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Logic</w:t>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testosterone</w:t>
            </w:r>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tet</w:t>
            </w:r>
            <w:proofErr w:type="spellEnd"/>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aox1</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 xml:space="preserve">Cerebellar granule cell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It is known that steroid hormones can affect neuronal susceptibility to different types of insults, including oxidative stress. Using an in vitro/ex vivo model, we have previously shown that cerebellar granule cells prepared from neonatal rats treated with a single dose of testosterone are less vulnerable to oxidative stress-induced cell death, via a mechanism involving an upregulation of the cellular antioxidant defenses. Whether the testosterone protective action on cerebellar granule cells was direct or indirect remained to be clarified. Therefore, in this study we have investigated the effects of in vitro testosterone treatment, to see whether it also protects cerebellar granule cells from oxidative stress-induced damage. Cerebellar granule cells treated with 10(-6) M testosterone for 48 h were found less susceptible to damage induced by 50 microM hydrogen peroxide, as shown by a 30% decrease in the number of cells with apoptotic morphology. The addition of the androgen receptor antagonist flutamide abolished the protective effect of testosterone, suggesting an androgen receptor-mediated mechanism. This hypothesis was further supported by the presence of the androgen receptor in cultured cerebellar granule cells. The activity of the antioxidant enzyme catalase was also measured, and a 2-fold increase was detected in the testosterone treated cells, but not in the cells co-treated with flutamide. The present results demonstrate that cerebellar granule cells treated in vitro with testosterone are protected from oxidative stress via a mechanism mediated by the androgen receptor. Similarly to what we observed after in vivo administration of testosterone, the potentiation of the antioxidant defences seems to play a major role in the protection afforded by testosterone.", "author" : [ { "dropping-particle" : "", "family" : "Ahlbom", "given" : "E", "non-dropping-particle" : "", "parse-names" : false, "suffix" : "" }, { "dropping-particle" : "", "family" : "Prins", "given" : "GS", "non-dropping-particle" : "", "parse-names" : false, "suffix" : "" }, { "dropping-particle" : "", "family" : "Ceccatelli", "given" : "S", "non-dropping-particle" : "", "parse-names" : false, "suffix" : "" } ], "container-title" : "Brain Research", "id" : "ITEM-1", "issue" : "2", "issued" : { "date-parts" : [ [ "2001" ] ] }, "page" : "255-62", "title" : "Testosterone protects cerebellar granule cells from oxidative stress-induced cell death through a receptor mediated mechanism.", "type" : "article-journal", "volume" : "892" }, "uris" : [ "http://www.mendeley.com/documents/?uuid=19fdf90c-59fe-492e-86e2-7a3686f7730f" ] } ], "mendeley" : { "formattedCitation" : "(458)", "plainTextFormattedCitation" : "(458)", "previouslyFormattedCitation" : "&lt;sup&gt;458&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458)</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testosterone</w:t>
            </w:r>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tet</w:t>
            </w:r>
            <w:proofErr w:type="spellEnd"/>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epo1</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 xml:space="preserve">Human subject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Studies in five patients with various types of anemias have shown that testosterone can increase plasma erythropoietin levels in humans. We suggest that testosterone stimulates erythropoiesis in some anemic patients by this mechanism.", "author" : [ { "dropping-particle" : "", "family" : "Rishpon-Meyerstein", "given" : "N", "non-dropping-particle" : "", "parse-names" : false, "suffix" : "" }, { "dropping-particle" : "", "family" : "Kilbridge", "given" : "T", "non-dropping-particle" : "", "parse-names" : false, "suffix" : "" }, { "dropping-particle" : "", "family" : "Simone", "given" : "J", "non-dropping-particle" : "", "parse-names" : false, "suffix" : "" }, { "dropping-particle" : "", "family" : "Fried", "given" : "W", "non-dropping-particle" : "", "parse-names" : false, "suffix" : "" } ], "container-title" : "Blood", "id" : "ITEM-1", "issue" : "4", "issued" : { "date-parts" : [ [ "1968" ] ] }, "page" : "453-460", "title" : "The Effect of Testosterone on Erythropoietin Levels in Anemic Patients", "type" : "article-journal", "volume" : "31" }, "uris" : [ "http://www.mendeley.com/documents/?uuid=9723c7bd-c3d3-4bfc-914d-489c09b11312" ] } ], "mendeley" : { "formattedCitation" : "(459)", "plainTextFormattedCitation" : "(459)", "previouslyFormattedCitation" : "&lt;sup&gt;459&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459)</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testosterone</w:t>
            </w:r>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tet</w:t>
            </w:r>
            <w:proofErr w:type="spellEnd"/>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agr1</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 xml:space="preserve">Mice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Nitric oxide acts as a neural messenger in both the central and peripheral nervous systems. Mice with targeted disruption of the neuronal isoform of nitric oxide synthase (nNOS - / -) are extremely aggressive relative to wild-type (WT) mice. Male nNOS - / - mice exhibit an increase in the number and duration of aggressive encounters compared to WT animals when tested in a variety of paradigms used to test rodent aggression. This inappropriate aggressive behavior has only been observed in male nNOS - /- mice; nNOS - /- females, like female WT mice, exhibit little or no aggression. The present study sought to test the dependence of increased aggressive behavior in nNOS - / - males on testosterone. Intact nNOS - / - males exhibited elevated levels of aggression relative to intact WT males. Castration reduced aggression in both WT and nNOS - /- males to equivalent low levels. Testosterone replacement restored aggression to precastration levels in both genotypes. These data provide evidence that increased aggressive behavior of nNOS - /- mice, like aggression in WT mice, is testosterone-dependent.", "author" : [ { "dropping-particle" : "", "family" : "Kriegsfeld", "given" : "Lance J", "non-dropping-particle" : "", "parse-names" : false, "suffix" : "" }, { "dropping-particle" : "", "family" : "Dawson", "given" : "Ted M", "non-dropping-particle" : "", "parse-names" : false, "suffix" : "" }, { "dropping-particle" : "", "family" : "Dawson", "given" : "Valina L", "non-dropping-particle" : "", "parse-names" : false, "suffix" : "" }, { "dropping-particle" : "", "family" : "Nelson", "given" : "Randy J", "non-dropping-particle" : "", "parse-names" : false, "suffix" : "" }, { "dropping-particle" : "", "family" : "Snyder", "given" : "Solomon H", "non-dropping-particle" : "", "parse-names" : false, "suffix" : "" } ], "container-title" : "Brain Research", "id" : "ITEM-1", "issue" : "1", "issued" : { "date-parts" : [ [ "1997" ] ] }, "page" : "66-70", "title" : "Aggressive behavior in male mice lacking the gene for neuronal nitric oxide synthase requires testosterone.", "type" : "article-journal", "volume" : "769" }, "uris" : [ "http://www.mendeley.com/documents/?uuid=03f6f903-2594-4e55-a2d0-738c3fd2e763" ] } ], "mendeley" : { "formattedCitation" : "(355)", "plainTextFormattedCitation" : "(355)", "previouslyFormattedCitation" : "&lt;sup&gt;355&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355)</w:t>
            </w:r>
            <w:r w:rsidRPr="00E901D6">
              <w:rPr>
                <w:rFonts w:ascii="Times New Roman" w:eastAsia="Times New Roman" w:hAnsi="Times New Roman" w:cs="Times New Roman"/>
                <w:color w:val="000000"/>
                <w:lang w:eastAsia="en-IN"/>
              </w:rPr>
              <w:fldChar w:fldCharType="end"/>
            </w:r>
            <w:r w:rsidRPr="00E901D6">
              <w:rPr>
                <w:rFonts w:ascii="Times New Roman" w:eastAsia="Times New Roman" w:hAnsi="Times New Roman" w:cs="Times New Roman"/>
                <w:color w:val="000000"/>
                <w:lang w:eastAsia="en-IN"/>
              </w:rPr>
              <w:t xml:space="preserve">; Rat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Female rats that had become aggressive as a result of cohabiting with a sterile male were ovariectomized and implanted with Silastic tubes of estradiol, testosterone, and progesterone, estradiol and testosterone alone, or with empty tubes. The implants were designed to model serum concentrations present during the last week of pregnancy (estradiol, 0.06 ng/ml; testosterone, 2.6 ng/ml; progesterone, 70 ng/ml). Following a test of aggression 1 week postoperatively, estradiol and testosterone implants were replaced with ones designed to maintain the lower hormone levels present following parturition (0.02 ng/ml; 0.6 ng/ml, respectively). Progesterone was not replaced. At the first aggression test, females with estradiol and testosterone alone displayed significantly more aggression than females with these hormones plus progesterone. Both groups were more aggressive than females without hormone replacement. Following the exchange of large implants for small ones, females that previously had progesterone increased in aggression while females that previously had only estradiol and testosterone decreased in aggression. Both groups continued to be more aggressive than the group without hormone replacement. High serum progesterone present near the end of pregnancy appears to moderate the expression of aggression supported by estradiol and testosterone. Conversely, progesterone's decline at parturition appears to produce a rebound facilitation of aggression even though serum estradiol and testosterone simultaneously decline.", "author" : [ { "dropping-particle" : "", "family" : "Albert", "given" : "DJ", "non-dropping-particle" : "", "parse-names" : false, "suffix" : "" }, { "dropping-particle" : "", "family" : "Jonik", "given" : "RH", "non-dropping-particle" : "", "parse-names" : false, "suffix" : "" }, { "dropping-particle" : "", "family" : "Walsh", "given" : "ML", "non-dropping-particle" : "", "parse-names" : false, "suffix" : "" } ], "container-title" : "Physiology and Behaviour", "id" : "ITEM-1", "issue" : "4", "issued" : { "date-parts" : [ [ "1992" ] ] }, "page" : "773-9", "title" : "Interaction of estradiol, testosterone, and progesterone in the modulation of hormone-dependent aggression in the female rat.", "type" : "article-journal", "volume" : "52" }, "uris" : [ "http://www.mendeley.com/documents/?uuid=173bc281-2f49-4e18-a863-c8cb0f6f02d6" ] } ], "mendeley" : { "formattedCitation" : "(367)", "plainTextFormattedCitation" : "(367)", "previouslyFormattedCitation" : "&lt;sup&gt;367&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367)</w:t>
            </w:r>
            <w:r w:rsidRPr="00E901D6">
              <w:rPr>
                <w:rFonts w:ascii="Times New Roman" w:eastAsia="Times New Roman" w:hAnsi="Times New Roman" w:cs="Times New Roman"/>
                <w:color w:val="000000"/>
                <w:lang w:eastAsia="en-IN"/>
              </w:rPr>
              <w:fldChar w:fldCharType="end"/>
            </w:r>
            <w:r w:rsidRPr="00E901D6">
              <w:rPr>
                <w:rFonts w:ascii="Times New Roman" w:eastAsia="Times New Roman" w:hAnsi="Times New Roman" w:cs="Times New Roman"/>
                <w:color w:val="000000"/>
                <w:lang w:eastAsia="en-IN"/>
              </w:rPr>
              <w:t xml:space="preserve">; Rat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Female rats were individually housed with a sterile male for the duration of the experiment. Beginning 7 to 10 weeks after the start of cohabitation, each female was tested for aggression toward an unfamiliar female at weekly intervals for 3 weeks. Females that displayed consistent and substantial aggression were given one of the following treatments: ovariectomy followed by both testosterone and estradiol implants, ovariectomy followed by 2 empty implants, or sham ovariectomy followed by 2 empty implants. The implants were subcutaneously placed hormone-filled Silastic capsules. They were expected to produce a serum testosterone concentration of 0.5 ng/ml and an estradiol concentration of 15 pg/ml. Postoperatively, the aggression of each female continued to be assessed on a weekly basis for 3 weeks. Ovariectomized females with hormone implants displayed a level of aggression postoperatively similar to that of sham-ovariectomized females and significantly greater than that of ovariectomized females with empty implants. These results, together with others, suggest that estradiol and testosterone act together to form the hormonal foundation of hormone-dependent aggression by females cohabiting with a sterile male.", "author" : [ { "dropping-particle" : "", "family" : "Albert", "given" : "DJ", "non-dropping-particle" : "", "parse-names" : false, "suffix" : "" }, { "dropping-particle" : "", "family" : "Jonik", "given" : "RH", "non-dropping-particle" : "", "parse-names" : false, "suffix" : "" }, { "dropping-particle" : "", "family" : "Walsh", "given" : "ML", "non-dropping-particle" : "", "parse-names" : false, "suffix" : "" } ], "container-title" : "Physiology and Behaviour", "id" : "ITEM-1", "issue" : "4", "issued" : { "date-parts" : [ [ "1991" ] ] }, "page" : "673-7", "title" : "Hormone-dependent aggression in the female rat: testosterone plus estradiol implants prevent the decline in aggression following ovariectomy.", "type" : "article-journal", "volume" : "49" }, "uris" : [ "http://www.mendeley.com/documents/?uuid=5d978d0f-bb3b-4bc5-b510-4327e1adbf23" ] } ], "mendeley" : { "formattedCitation" : "(368)", "plainTextFormattedCitation" : "(368)", "previouslyFormattedCitation" : "&lt;sup&gt;368&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368)</w:t>
            </w:r>
            <w:r w:rsidRPr="00E901D6">
              <w:rPr>
                <w:rFonts w:ascii="Times New Roman" w:eastAsia="Times New Roman" w:hAnsi="Times New Roman" w:cs="Times New Roman"/>
                <w:color w:val="000000"/>
                <w:lang w:eastAsia="en-IN"/>
              </w:rPr>
              <w:fldChar w:fldCharType="end"/>
            </w:r>
            <w:r w:rsidRPr="00E901D6">
              <w:rPr>
                <w:rFonts w:ascii="Times New Roman" w:eastAsia="Times New Roman" w:hAnsi="Times New Roman" w:cs="Times New Roman"/>
                <w:color w:val="000000"/>
                <w:lang w:eastAsia="en-IN"/>
              </w:rPr>
              <w:t xml:space="preserve">; CD-1 mice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Steroid hormones play an important role in modulating social behavior in many species. Estrogens are thought to act on an interconnected network of hypothalamic and limbic brain areas to affect aggressive behavior, although the specific nuclei unknown remain unspecified. We show that individual variation in estrogen receptor alpha (ER\u03b1) immunoreactivity in the lateral septum (LS), ventral bed nucleus of the stria terminalis (vBNST), and anterior hypothalamus (AHA) of CD-1 mice is positively correlated with aggressive behavior. When males were treated with fadrozole (an aromatase inhibitor), aggressive behavior was reduced, although castration did not reduce aggression. These results suggest that estrogens modulate aggressive behavior by acting on a circuit that includes the LS, vBNST, and AHA and that the source of estrogens is nongonadal. Fadrozole also decreased c-fos expression in the lateral septum following aggressive encounters. Although the effects of estrogen on aggression appear to involve regulation of neuronal activity in the LS, additional processes are likely involved. These results suggest that estrogen acts in a specific subset of a complex network of nuclei to affect aggressive behavior.", "author" : [ { "dropping-particle" : "", "family" : "Trainor", "given" : "Brian C", "non-dropping-particle" : "", "parse-names" : false, "suffix" : "" }, { "dropping-particle" : "", "family" : "Greiwe", "given" : "Kelly M", "non-dropping-particle" : "", "parse-names" : false, "suffix" : "" }, { "dropping-particle" : "", "family" : "Nelson", "given" : "Randy J", "non-dropping-particle" : "", "parse-names" : false, "suffix" : "" } ], "container-title" : "Hormones and Behavior", "id" : "ITEM-1", "issue" : "2", "issued" : { "date-parts" : [ [ "2006" ] ] }, "page" : "338-345", "title" : "Individual differences in estrogen receptor \u03b1 in select brain nuclei are associated with individual differences in aggression", "type" : "article-journal", "volume" : "50" }, "uris" : [ "http://www.mendeley.com/documents/?uuid=117b3560-8719-4beb-8907-e9cb3ca9e552" ] } ], "mendeley" : { "formattedCitation" : "(370)", "plainTextFormattedCitation" : "(370)", "previouslyFormattedCitation" : "&lt;sup&gt;370&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370)</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testosterone</w:t>
            </w:r>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tet</w:t>
            </w:r>
            <w:proofErr w:type="spellEnd"/>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ina1</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w:t>
            </w: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 xml:space="preserve">Human subject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DOI" : "10.4172/2167-7182.1000159.Testosterone", "ISBN" : "3232267726", "abstract" : "BACKGROUND/OBJECTIVES: The effects of testosterone supplementation on carbohydrate and lipid metabolism in obese older men are uncertain. We conducted a single-arm open-label prospective pilot study to investigate the effects of testosterone supplementation on central and peripheral insulin sensitivity in older men with upper body obesity and insulin resistance. SUBJECTS/METHODS: Twenty men (62-78 years-old) with morning testosterone levels &lt;13.9 nmol/L (400 ng/dL), waist circumference \u2265 102 cm, and HOMA-IR \u2265 4.0 or HgbA1C 5.7-6.4% applied transdermal testosterone (10 mg) daily for 20 weeks. Insulin sensitivity (Si) was determined by a 2-stage glucose clamp, liver and intramyocellular lipid by 1H-MR spectroscopy and body composition by DEXA. RESULTS: Testosterone supplementation significantly reduced total fat (-.9 \u00b1 2.4 kg, p=0.002), trunk fat (-1.3 \u00b1 1.4 kg, p=0.0007) and extremity fat (-0.7 \u00b1 1.1 kg, p=0.01), and increased extremity lean tissue (+1.3 \u00b1 1.4 kg, p=0.0006). Whole body (WB) Si improved by 21% (0.76 \u00b1 1.57 dL/min per \u00b5U/mL, p=0.04) and insulin-stimulated glucose uptake (Rd) by 24% (0.91 \u00b1 1.74 dL/min per \u00b5U/mL, p=0.03). Improvements in glucose kinetics were limited to men with reductions in trunk and extremity fat greater than median declines for the entire group. Reductions in intramyocellular lipid were associated with improvements in WB Si (p=0.04) and Rd (p=0.03). Change in Rd accounted for 90% of the change in WB Si. Hepatic glucose output and liver lipid/H2O were unchanged (p&gt;0.05). Multivariable analyses revealed that reductions in extremity fat, trunk fat, and FFA levels during the clamp accounted for 45% (p=0.004), 31% (p=0.002) and 8% (p=0.04) of respective changes in Rd. Triglycerides decreased by -0.40 \u00b1 0.67mmol/L (p=0.02), LDL-C by-0.35 \u00b1 0.57 mmol/L (p=0.02), and HDL-C by -0.14 \u00b1 0.19 mmol/L (p=0.004). CONCLUSIONS: Testosterone supplementation that resulted in greater reductions in regional adiposity was associated with improved insulin sensitivity, lower LDL-C and fasting triglycerides, but lower HDL-C. Placebo controlled trials need to further examine the potential cardiometabolic risks/benefits of androgen supplementation for older men with low testosterone levels, central obesity, and insulin resistance.", "author" : [ { "dropping-particle" : "", "family" : "Sattler", "given" : "FR", "non-dropping-particle" : "", "parse-names" : false, "suffix" : "" }, { "dropping-particle" : "", "family" : "He", "given" : "J", "non-dropping-particle" : "", "parse-names" : false, "suffix" : "" }, { "dropping-particle" : "", "family" : "Chukwuneke", "given" : "J", "non-dropping-particle" : "", "parse-names" : false, "suffix" : "" }, { "dropping-particle" : "", "family" : "Kim", "given" : "H", "non-dropping-particle" : "", "parse-names" : false, "suffix" : "" }, { "dropping-particle" : "", "family" : "Stewart", "given" : "Y", "non-dropping-particle" : "", "parse-names" : false, "suffix" : "" }, { "dropping-particle" : "", "family" : "Colletti", "given" : "P", "non-dropping-particle" : "", "parse-names" : false, "suffix" : "" }, { "dropping-particle" : "", "family" : "Yarasheski", "given" : "KE", "non-dropping-particle" : "", "parse-names" : false, "suffix" : "" }, { "dropping-particle" : "", "family" : "Buchanan", "given" : "TA", "non-dropping-particle" : "", "parse-names" : false, "suffix" : "" } ], "container-title" : "Journal of Gerontology and Geriatric Research", "id" : "ITEM-1", "issue" : "3", "issued" : { "date-parts" : [ [ "2014" ] ] }, "title" : "Testosterone Supplementation Improves Carbohydrate and Lipid Metabolism in Some Older Men with Abdominal Obesity", "type" : "article-journal", "volume" : "3" }, "uris" : [ "http://www.mendeley.com/documents/?uuid=f295dd79-5a11-4ee4-834c-2145a46f6417" ] } ], "mendeley" : { "formattedCitation" : "(457)", "plainTextFormattedCitation" : "(457)", "previouslyFormattedCitation" : "&lt;sup&gt;457&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457)</w:t>
            </w:r>
            <w:r w:rsidRPr="00E901D6">
              <w:rPr>
                <w:rFonts w:ascii="Times New Roman" w:eastAsia="Times New Roman" w:hAnsi="Times New Roman" w:cs="Times New Roman"/>
                <w:color w:val="000000"/>
                <w:lang w:eastAsia="en-IN"/>
              </w:rPr>
              <w:fldChar w:fldCharType="end"/>
            </w:r>
            <w:r w:rsidRPr="00E901D6">
              <w:rPr>
                <w:rFonts w:ascii="Times New Roman" w:eastAsia="Times New Roman" w:hAnsi="Times New Roman" w:cs="Times New Roman"/>
                <w:color w:val="000000"/>
                <w:lang w:eastAsia="en-IN"/>
              </w:rPr>
              <w:t xml:space="preserve">; Human subject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Twenty-three middle-aged abdominally obese men were treated for eight months with testosterone or with placebo. Testosterone treatment was followed by a decrease of visceral fat mass, measured by computerized tomography, without a change in body mass, subcutaneous fat mass or lean body mass. Insulin resistance, measured by the euglycemic/hyperinsulinemic glucose clamp method, improved and blood glucose, diastolic blood pressure and serum cholesterol decreased with testosterone treatment. A small increase in prostate volume was noted, but serum prostate specific antigen concentrations were unchanged and no adverse functional side-effects were found. Insulin sensitivity improved more in men with relatively low testosterone values at the outset. The mechanisms involved in these changes might act either via effects on visceral fat accumulation, followed by metabolic improvements, and/or via direct effects on muscle insulin sensitivity, as suggested by results of other recent studies. It is concluded that testosterone treatment of middle-aged abdominally obese men gives beneficial effects on well-being and the cardiovascular and diabetes risk profile, results similar to those observed after hormonal replacement therapy in postmenopausal women.", "author" : [ { "dropping-particle" : "", "family" : "M\u00e5rin", "given" : "P", "non-dropping-particle" : "", "parse-names" : false, "suffix" : "" }, { "dropping-particle" : "", "family" : "Holm\u00e4ng", "given" : "S", "non-dropping-particle" : "", "parse-names" : false, "suffix" : "" }, { "dropping-particle" : "", "family" : "J\u00f6nsson", "given" : "L", "non-dropping-particle" : "", "parse-names" : false, "suffix" : "" }, { "dropping-particle" : "", "family" : "Sj\u00f6str\u00f6m", "given" : "L", "non-dropping-particle" : "", "parse-names" : false, "suffix" : "" }, { "dropping-particle" : "", "family" : "Kvist", "given" : "H", "non-dropping-particle" : "", "parse-names" : false, "suffix" : "" }, { "dropping-particle" : "", "family" : "Holm", "given" : "G", "non-dropping-particle" : "", "parse-names" : false, "suffix" : "" }, { "dropping-particle" : "", "family" : "Lindstedt", "given" : "G", "non-dropping-particle" : "", "parse-names" : false, "suffix" : "" }, { "dropping-particle" : "", "family" : "Bj\u00f6rntorp", "given" : "P", "non-dropping-particle" : "", "parse-names" : false, "suffix" : "" } ], "container-title" : "International Journal of Obesity and Related Metabolic Disorders", "id" : "ITEM-1", "issue" : "12", "issued" : { "date-parts" : [ [ "1992" ] ] }, "page" : "991-7", "title" : "The effects of testosterone treatment on body composition and metabolism in middle-aged obese men.", "type" : "article-journal", "volume" : "16" }, "uris" : [ "http://www.mendeley.com/documents/?uuid=07475302-e879-4649-ae73-1782dd7eb2a1" ] } ], "mendeley" : { "formattedCitation" : "(453)", "plainTextFormattedCitation" : "(453)", "previouslyFormattedCitation" : "&lt;sup&gt;453&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453)</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testosterone</w:t>
            </w:r>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tet</w:t>
            </w:r>
            <w:proofErr w:type="spellEnd"/>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ina0</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w:t>
            </w: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 xml:space="preserve">Rat skeletal muscle culture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DOI" : "10.1371/journal.pone.0004274", "abstract" : "BACKGROUND: Polycystic ovary syndrome (PCOS) is characterized by a hyperandrogenic state and frequently develops skeletal muscle insulin resistance. We determined whether testosterone adversely affects insulin action by increasing serine phosphorylation of IRS-1(636/639) in differentiated rat skeletal muscle myotubes. The phosphorylation of Akt, mTOR, and S6K, downstream targets of the PI3-kinase-IRS-1 complex were also studied. METHODS: Primary differentiated rat skeletal muscle myotubes were subjected to insulin for 30 min after 16-hour pre-exposure to either low (20 ng/ml) or high (200 ng/ml) doses of testosterone. Protein phosphorylation of IRS-1 Ser(636/639), Akt Ser(473), mTOR-Ser(2448), and S6K-Thr(389) were measured by Western blot with signal intensity measured by immunofluorescence. RESULTS: Cells exposed to 100 nM of insulin had increased IRS-1 Ser(636/639) and Akt Ser(473) phosphorylation. Cells pre-exposed to low-dose testosterone had significantly increased insulin-induced mTOR-Ser(2448) and S6K-Thr(389) phosphorylation (p&lt;0.05), and further increased insulin-induced IRS-1 Ser(636/639) phosphorylation (p = 0.042) compared to control cells. High-dose testosterone pre-exposure attenuated the insulin-induced mTOR-Ser(2448) and S6K-Thr(389) phosphorylation. CONCLUSIONS: The data demonstrated an interaction between testosterone and insulin on phosphorylation of intracellular signaling proteins, and suggests a link between a hyperandrogenic, hyperinsulinemic environment and the development of insulin resistance involving serine phosphorylation of IRS-1 Ser(636/639). These results may guide further investigations of potential mechanisms of PCOS-related insulin resistance.", "author" : [ { "dropping-particle" : "", "family" : "Allemand", "given" : "Michael C", "non-dropping-particle" : "", "parse-names" : false, "suffix" : "" }, { "dropping-particle" : "", "family" : "Irving", "given" : "Brian A", "non-dropping-particle" : "", "parse-names" : false, "suffix" : "" }, { "dropping-particle" : "", "family" : "Asmann", "given" : "Yan W", "non-dropping-particle" : "", "parse-names" : false, "suffix" : "" }, { "dropping-particle" : "", "family" : "Klaus", "given" : "Katherine A", "non-dropping-particle" : "", "parse-names" : false, "suffix" : "" }, { "dropping-particle" : "", "family" : "Tatpati", "given" : "Laura", "non-dropping-particle" : "", "parse-names" : false, "suffix" : "" }, { "dropping-particle" : "", "family" : "Charles", "given" : "C", "non-dropping-particle" : "", "parse-names" : false, "suffix" : "" }, { "dropping-particle" : "", "family" : "Nair", "given" : "K Sreekumaran", "non-dropping-particle" : "", "parse-names" : false, "suffix" : "" } ], "container-title" : "Plos One", "id" : "ITEM-1", "issue" : "1", "issued" : { "date-parts" : [ [ "2009" ] ] }, "page" : "e4274", "title" : "Effect of Testosterone on Insulin Stimulated IRS1 Ser Phosphorylation in Primary Rat Myotubes \u2014 A Potential Model for PCOS-Related Insulin Resistance", "type" : "article-journal", "volume" : "4" }, "uris" : [ "http://www.mendeley.com/documents/?uuid=89bac710-fc1d-4ec6-8189-eb8900ecea37" ] } ], "mendeley" : { "formattedCitation" : "(460)", "plainTextFormattedCitation" : "(460)", "previouslyFormattedCitation" : "&lt;sup&gt;460&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460)</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testosterone</w:t>
            </w:r>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tet</w:t>
            </w:r>
            <w:proofErr w:type="spellEnd"/>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ang1</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Sprague-</w:t>
            </w:r>
            <w:proofErr w:type="spellStart"/>
            <w:r w:rsidRPr="00E901D6">
              <w:rPr>
                <w:rFonts w:ascii="Times New Roman" w:eastAsia="Times New Roman" w:hAnsi="Times New Roman" w:cs="Times New Roman"/>
                <w:color w:val="000000"/>
                <w:lang w:eastAsia="en-IN"/>
              </w:rPr>
              <w:t>Dawley</w:t>
            </w:r>
            <w:proofErr w:type="spellEnd"/>
            <w:r w:rsidRPr="00E901D6">
              <w:rPr>
                <w:rFonts w:ascii="Times New Roman" w:eastAsia="Times New Roman" w:hAnsi="Times New Roman" w:cs="Times New Roman"/>
                <w:color w:val="000000"/>
                <w:lang w:eastAsia="en-IN"/>
              </w:rPr>
              <w:t xml:space="preserve"> rat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ISSN" : "0013-7227", "PMID" : "9449610", "abstract" : "The castration-induced regression and testosterone stimulated regrowth of the vasculature in the rat ventral prostate lobe were studied using stereological techniques. Seven days after castration, the endothelial cell proliferation rate (bromodeoxyuridine labeling index); the total weights of blood vessel walls, blood vessel lumina, endothelial cells, glandular epithelial cells; and total organ weight were all decreased. Within 2 days after sc treatment with testosterone, the total weights of blood vessel walls, endothelial cells, and vascular lumina, as well as the endothelial cell proliferation rate, were all normalized. In contrast to the rapid response of the vasculature, the total weight of glandular epithelium and total organ weight were not normalized during the 4 days of testosterone treatment. Growth of the vasculature apparently precedes growth of the glandular epithelium. The testosterone- dependent factors stimulating the vasculature are unknown, but factors derived from epithelial cells, mast cells (which accumulate in the prostate during the first day of testosterone treatment), and tissue macrophages could all be involved. Castration-induced regression and testosterone-stimulated regrowth of the prostatic vasculature can be used as an experimental model to study factors regulating angiogenesis and organ growth in the prostate.", "author" : [ { "dropping-particle" : "", "family" : "Franck-Lissbrant", "given" : "I", "non-dropping-particle" : "", "parse-names" : false, "suffix" : "" }, { "dropping-particle" : "", "family" : "H\u00e4ggstr\u00f6m", "given" : "S", "non-dropping-particle" : "", "parse-names" : false, "suffix" : "" }, { "dropping-particle" : "", "family" : "Damber", "given" : "J E", "non-dropping-particle" : "", "parse-names" : false, "suffix" : "" }, { "dropping-particle" : "", "family" : "Bergh", "given" : "A", "non-dropping-particle" : "", "parse-names" : false, "suffix" : "" } ], "container-title" : "Endocrinology", "id" : "ITEM-1", "issue" : "2", "issued" : { "date-parts" : [ [ "1998", "2" ] ] }, "page" : "451-56", "title" : "Testosterone stimulates angiogenesis and vascular regrowth in the ventral prostate in castrated adult rats.", "type" : "article-journal", "volume" : "139" }, "uris" : [ "http://www.mendeley.com/documents/?uuid=3b3cd226-b712-44c2-b348-1a0c8be0b271" ] } ], "mendeley" : { "formattedCitation" : "(461)", "plainTextFormattedCitation" : "(461)", "previouslyFormattedCitation" : "&lt;sup&gt;461&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461)</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TNF alpha</w:t>
            </w:r>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tnf</w:t>
            </w:r>
            <w:proofErr w:type="spellEnd"/>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inr1</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 xml:space="preserve">Mice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The lpr mutation on the MRL background accelerates autoimmune nephritis in which macrophage (M phi) accumulation is prominent. Renal disease is absent in other strains with lpr. TNF-alpha and CSF-1 are increased in the kidney of MRL-lpr mice with loss of renal function. We have established that CSF-1 can incite renal injury in mice with the lpr mutation, and M phi from the MRL strain hyper-respond to this growth factor. We hypothesized that TNF-alpha enhanced the M phi response to CSF-1 in MRL-lpr mice. We now report that TNF-alpha enhanced CSF-1-induced bone marrow M phi proliferation in MRL-lpr mice, and not in congenic MRL +/+, normal C3H +/+, and BALB/c, or another strain with lpr (C3H-lpr). Using a gene transfer approach to deliver CSF-1 together with TNF-alpha into the kidney, we evaluated the impact on renal injury. Tubular epithelial cells genetically modified to produce CSF-1 (CSF-1-TEC) and TNF-alpha (TNF-TEC) placed under the renal capsule caused a greater accumulation of M phi in the implant site than CSF-1-TECs alone in MRL-lpr, but not MRL +/+ mice. We noted in tissues adjacent but not distal to the implanted TECs, an increase in M phi in the interstitium and surrounding glomeruli of MRL-lpr but not MRL +/+ mice. This indicated that CSF-1 and TNF-alpha released by TECs were responsible for promoting renal pathology. Taken together, these data suggest that the simultaneous expression of TNF-alpha and CSF-1 in the MRL-lpr kidney fosters M phi accumulation. We speculate that the increase in M phi in the kidney in response to CSF-1 and TNF-alpha is responsible for the rapid tempo of autoimmune renal injury in MRL-lpr mice.", "author" : [ { "dropping-particle" : "", "family" : "Moore", "given" : "KJ", "non-dropping-particle" : "", "parse-names" : false, "suffix" : "" }, { "dropping-particle" : "", "family" : "Yeh", "given" : "K", "non-dropping-particle" : "", "parse-names" : false, "suffix" : "" }, { "dropping-particle" : "", "family" : "Naito", "given" : "T", "non-dropping-particle" : "", "parse-names" : false, "suffix" : "" }, { "dropping-particle" : "", "family" : "Kelley", "given" : "VR", "non-dropping-particle" : "", "parse-names" : false, "suffix" : "" } ], "container-title" : "journal of immunology", "id" : "ITEM-1", "issued" : { "date-parts" : [ [ "1996" ] ] }, "page" : "427-32", "title" : "TNF-alpha enhances colony-stimulating factor-1-induced macrophage accumulation in autoimmune renal disease.", "type" : "article-journal", "volume" : "157" }, "uris" : [ "http://www.mendeley.com/documents/?uuid=87fb885f-d80e-4f7a-8cec-8d67ce135564" ] } ], "mendeley" : { "formattedCitation" : "(462)", "plainTextFormattedCitation" : "(462)", "previouslyFormattedCitation" : "&lt;sup&gt;462&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462)</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TNF alpha</w:t>
            </w:r>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tnf</w:t>
            </w:r>
            <w:proofErr w:type="spellEnd"/>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ina0</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 xml:space="preserve">Murine 3T3-L1 or 3T3-F442A cell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ISSN" : "0027-8424", "PMID" : "8197147", "abstract" : "Insulin resistance is a common problem associated with infections and cancer and, most importantly, is the central component of non-insulin-dependent diabetes mellitus. We have recently shown that tumor necrosis factor (TNF) alpha is a key mediator of insulin resistance in animal models of non-insulin-dependent diabetes mellitus. Here, we investigate how TNF-alpha interferes with insulin action. Chronic exposure of adipocytes to low concentrations of TNF-alpha strongly inhibits insulin-stimulated glucose uptake. Concurrently, TNF-alpha treatment causes a moderate decrease in the insulin-stimulated autophosphorylation of the insulin receptor (IR) and a dramatic decrease in the phosphorylation of IR substrate 1, the major substrate of the IR in vivo. The IR isolated from TNF-alpha-treated cells is also defective in the ability to autophosphorylate and phosphorylate IR substrate 1 in vitro. These results show that TNF-alpha directly interferes with the signaling of insulin through its receptor and consequently blocks biological actions of insulin.", "author" : [ { "dropping-particle" : "", "family" : "Hotamisligil", "given" : "Gokhan S", "non-dropping-particle" : "", "parse-names" : false, "suffix" : "" }, { "dropping-particle" : "", "family" : "Murray", "given" : "D L", "non-dropping-particle" : "", "parse-names" : false, "suffix" : "" }, { "dropping-particle" : "", "family" : "Choy", "given" : "L N", "non-dropping-particle" : "", "parse-names" : false, "suffix" : "" }, { "dropping-particle" : "", "family" : "Spiegelman", "given" : "B M", "non-dropping-particle" : "", "parse-names" : false, "suffix" : "" } ], "container-title" : "Proceedings of the National Academy of Sciences of the United States of America", "id" : "ITEM-1", "issue" : "11", "issued" : { "date-parts" : [ [ "1994", "5", "24" ] ] }, "page" : "4854-58", "title" : "Tumor necrosis factor alpha inhibits signaling from the insulin receptor.", "type" : "article-journal", "volume" : "91" }, "uris" : [ "http://www.mendeley.com/documents/?uuid=063e1c1e-b09d-49dd-b52a-0c0b5b10fc0c" ] } ], "mendeley" : { "formattedCitation" : "(463)", "plainTextFormattedCitation" : "(463)", "previouslyFormattedCitation" : "&lt;sup&gt;463&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463)</w:t>
            </w:r>
            <w:r w:rsidRPr="00E901D6">
              <w:rPr>
                <w:rFonts w:ascii="Times New Roman" w:eastAsia="Times New Roman" w:hAnsi="Times New Roman" w:cs="Times New Roman"/>
                <w:color w:val="000000"/>
                <w:lang w:eastAsia="en-IN"/>
              </w:rPr>
              <w:fldChar w:fldCharType="end"/>
            </w:r>
            <w:r w:rsidRPr="00E901D6">
              <w:rPr>
                <w:rFonts w:ascii="Times New Roman" w:eastAsia="Times New Roman" w:hAnsi="Times New Roman" w:cs="Times New Roman"/>
                <w:color w:val="000000"/>
                <w:lang w:eastAsia="en-IN"/>
              </w:rPr>
              <w:t xml:space="preserve">; Human adipose tissue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DOI" : "10.1074/jbc.M301977200", "ISSN" : "0021-9258", "PMID" : "12952969", "abstract" : "Several studies have shown a relationship between interleukin (IL) 6 levels and insulin resistance. We here show that human subcutaneous adipose cells, like 3T3-L1 cells, are target cells for IL-6. To examine putative mechanisms and cross-talk with insulin, 3T3-L1 adipocytes were cultured for different times with IL-6 and tumor necrosis factor alpha (TNF-alpha). IL-6, in contrast to TNF-alpha, did not increase pS-307 of insulin-receptor substrate (IRS)-1 or JNK activation. However, IL-6, like TNF-alpha exerted long term inhibitory effects on the gene transcription of IRS-1, GLUT-4, and peroxisome proliferator-activated receptor gamma. This effect of IL-6 was accompanied by a marked reduction in IRS-1, but not IRS-2, protein expression, and insulin-stimulated tyrosine phosphorylation, whereas no inhibitory effect was seen on the insulin receptor tyrosine phosphorylation. Consistent with the reduced GLUT-4 mRNA, insulin-stimulated glucose transport was also significantly reduced by IL-6. An important interaction with TNF-alpha was found because TNF-alpha markedly increased IL-6 mRNA and protein secretion. These results show that IL-6, through effects on gene transcription, is capable of impairing insulin signaling and action but, in contrast to TNF-alpha, IL-6 does not increase pS-307 (or pS-612) of IRS-1. The link between IL-6 and insulin resistance in man was further corroborated by the finding that the expression of IL-6, like that of TNF-alpha and IL-8, was markedly increased ( approximately 15-fold) in human fat cells from insulin-resistant individuals. We conclude that IL-6 can play an important role in insulin resistance in man and, furthermore, that it may act in concert with other cytokines that also are up-regulated in adipose cells in insulin resistance.", "author" : [ { "dropping-particle" : "", "family" : "Rotter", "given" : "Victoria", "non-dropping-particle" : "", "parse-names" : false, "suffix" : "" }, { "dropping-particle" : "", "family" : "Nagaev", "given" : "Ivan", "non-dropping-particle" : "", "parse-names" : false, "suffix" : "" }, { "dropping-particle" : "", "family" : "Smith", "given" : "Ulf", "non-dropping-particle" : "", "parse-names" : false, "suffix" : "" } ], "container-title" : "The Journal of biological chemistry", "id" : "ITEM-1", "issue" : "46", "issued" : { "date-parts" : [ [ "2003", "11", "14" ] ] }, "page" : "45777-84", "title" : "Interleukin-6 (IL-6) induces insulin resistance in 3T3-L1 adipocytes and is, like IL-8 and tumor necrosis factor-alpha, overexpressed in human fat cells from insulin-resistant subjects.", "type" : "article-journal", "volume" : "278" }, "uris" : [ "http://www.mendeley.com/documents/?uuid=f5e2a969-8645-4c9f-84e2-02d9386a2279" ] } ], "mendeley" : { "formattedCitation" : "(249)", "plainTextFormattedCitation" : "(249)", "previouslyFormattedCitation" : "&lt;sup&gt;249&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249)</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TNF alpha</w:t>
            </w:r>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tnf</w:t>
            </w:r>
            <w:proofErr w:type="spellEnd"/>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ata1</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 xml:space="preserve">Human leucocyte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DOI" : "10.1038/icb.2011.12", "ISSN" : "1440-1711", "PMID" : "21445090", "abstract" : "Activin A, a member of the transforming growth factor-\u03b2 superfamily, is a critical early mediator of acute inflammation. Activin A release coincides with the release of tumour necrosis factor-\u03b1 (TNF-\u03b1) in models of lipopolysaccharide (LPS)-induced inflammation. The source of circulating activin A during acute inflammation has not been identified and the potential contribution of leukocyte subsets was examined in the following study. Human leukocytes from healthy volunteers were fractionated using Ficoll gradients and cultured under serum-free conditions. Freshly isolated human neutrophils contained 20-fold more activin A than blood mononuclear cells as measured by enzyme-linked immunosorbent assay (ELISA), and both dimeric and monomeric forms of activin A were detected in these cells by western blotting. Activin A was predominantly immunolocalized in the neutrophil cytoplasm. Purified neutrophils secreted activin A in culture when stimulated by TNF-\u03b1, but were unable to respond to LPS directly. Although TNF-\u03b1 stimulated activin A release from neutrophils within 1 h, activin subunit mRNA expression did not increase until 12 h of culture, and the amount of activin A released following TNF-\u03b1 stimulation did not change between 1 and 12 h. Specific inhibition of the p38 MAP kinase signalling pathway blocked TNF-\u03b1-induced activin release, and the secretion of activin A was not due to TNF-\u03b1-induced neutrophil apoptosis. These data provide the first evidence that neutrophils are a significant source of mature, stored activin A. Stimulation of the release of neutrophil activin A by TNF-\u03b1 may contribute to the early peak in circulating activin A levels during acute inflammation.", "author" : [ { "dropping-particle" : "", "family" : "Chen", "given" : "Yi", "non-dropping-particle" : "", "parse-names" : false, "suffix" : "" }, { "dropping-particle" : "", "family" : "Wu", "given" : "Hui", "non-dropping-particle" : "", "parse-names" : false, "suffix" : "" }, { "dropping-particle" : "", "family" : "Winnall", "given" : "Wendy R", "non-dropping-particle" : "", "parse-names" : false, "suffix" : "" }, { "dropping-particle" : "", "family" : "Loveland", "given" : "Kate L", "non-dropping-particle" : "", "parse-names" : false, "suffix" : "" }, { "dropping-particle" : "", "family" : "Makanji", "given" : "Yogeshwar", "non-dropping-particle" : "", "parse-names" : false, "suffix" : "" }, { "dropping-particle" : "", "family" : "Phillips", "given" : "David J", "non-dropping-particle" : "", "parse-names" : false, "suffix" : "" }, { "dropping-particle" : "", "family" : "Smith", "given" : "Julian a", "non-dropping-particle" : "", "parse-names" : false, "suffix" : "" }, { "dropping-particle" : "", "family" : "Hedger", "given" : "Mark P", "non-dropping-particle" : "", "parse-names" : false, "suffix" : "" } ], "container-title" : "Immunology and cell biology", "id" : "ITEM-1", "issue" : "8", "issued" : { "date-parts" : [ [ "2011", "11" ] ] }, "page" : "889-96", "publisher" : "Nature Publishing Group", "title" : "Tumour necrosis factor-\u03b1 stimulates human neutrophils to release preformed activin A.", "type" : "article-journal", "volume" : "89" }, "uris" : [ "http://www.mendeley.com/documents/?uuid=1bf81089-a8c3-440d-93eb-6f38ba9baeb3" ] } ], "mendeley" : { "formattedCitation" : "(464)", "plainTextFormattedCitation" : "(464)", "previouslyFormattedCitation" : "&lt;sup&gt;464&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464)</w:t>
            </w:r>
            <w:r w:rsidRPr="00E901D6">
              <w:rPr>
                <w:rFonts w:ascii="Times New Roman" w:eastAsia="Times New Roman" w:hAnsi="Times New Roman" w:cs="Times New Roman"/>
                <w:color w:val="000000"/>
                <w:lang w:eastAsia="en-IN"/>
              </w:rPr>
              <w:fldChar w:fldCharType="end"/>
            </w:r>
            <w:r w:rsidRPr="00E901D6">
              <w:rPr>
                <w:rFonts w:ascii="Times New Roman" w:eastAsia="Times New Roman" w:hAnsi="Times New Roman" w:cs="Times New Roman"/>
                <w:color w:val="000000"/>
                <w:lang w:eastAsia="en-IN"/>
              </w:rPr>
              <w:t xml:space="preserve">; C57BL6/J mice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DOI" : "10.1016/j.cyto.2012.09.018", "ISSN" : "1096-0023", "PMID" : "23116663", "abstract" : "Activin A, a transforming growth factor-\u03b2 family cytokine, plays a crucial role in regulating the onset and severity of many inflammatory conditions, such as acute lipopolysaccharide (LPS)-induced inflammation. Activin A is also implicated in type 2 diabetes (T2D), a disease characterised by insulin resistance, hyperglycaemia and chronic elevation of pro-inflammatory cytokines, including tumour necrosis factor (TNF-\u03b1). In the human, neutrophils contain activin A that can be released in response to TNF-\u03b1. Studies of inflammatory disease in vivo, however, generally use the mouse, so it is essential to know if murine neutrophils have similar properties. Regulation of activin A was investigated in bone marrow-derived neutrophil precursors (BMNPs) from 8 to 10weeks old C57BL6/J male mice. The BMNPs contained 7-fold higher concentrations of activin A than bone marrow mononuclear cells. Release of activin A from isolated BMNPs was stimulated by TNF-\u03b1, but this was not due to increased activin A production. In contrast to TNF-\u03b1, LPS had no effect on isolated BMNPs, but stimulated activin A release and production in total bone marrow cell cultures. Moreover, activin A release in response to LPS, was not prevented in TNF-\u03b1 null mice. Increased glucose and insulin had no effect on base-line activin A secretion by BMNPs in culture, but pre-treatment with insulin blocked the TNF-\u03b1 induced release of activin A. These results indicate that murine neutrophils are a source of stored activin A, the release of which can be directly stimulated by TNF-\u03b1, although TNF-\u03b1 is not the only stimulator of activin A release during inflammation. Furthermore, regulation of neutrophil activin A release by insulin may also play a role in the inflammation associated with T2D.", "author" : [ { "dropping-particle" : "", "family" : "Wu", "given" : "Hui", "non-dropping-particle" : "", "parse-names" : false, "suffix" : "" }, { "dropping-particle" : "", "family" : "Chen", "given" : "Yi", "non-dropping-particle" : "", "parse-names" : false, "suffix" : "" }, { "dropping-particle" : "", "family" : "Winnall", "given" : "Wendy R", "non-dropping-particle" : "", "parse-names" : false, "suffix" : "" }, { "dropping-particle" : "", "family" : "Phillips", "given" : "David J", "non-dropping-particle" : "", "parse-names" : false, "suffix" : "" }, { "dropping-particle" : "", "family" : "Hedger", "given" : "Mark P", "non-dropping-particle" : "", "parse-names" : false, "suffix" : "" } ], "container-title" : "Cytokine", "id" : "ITEM-1", "issue" : "1", "issued" : { "date-parts" : [ [ "2013", "1" ] ] }, "page" : "199-204", "publisher" : "Elsevier Ltd", "title" : "Regulation of activin A release from murine bone marrow-derived neutrophil precursors by tumour necrosis factor-\u03b1 and insulin.", "type" : "article-journal", "volume" : "61" }, "uris" : [ "http://www.mendeley.com/documents/?uuid=b436b72c-450e-49ba-b262-26e790fe79a4" ] } ], "mendeley" : { "formattedCitation" : "(465)", "plainTextFormattedCitation" : "(465)", "previouslyFormattedCitation" : "&lt;sup&gt;465&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465)</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TNF alpha</w:t>
            </w:r>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tnf</w:t>
            </w:r>
            <w:proofErr w:type="spellEnd"/>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il61</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SCID-</w:t>
            </w:r>
            <w:proofErr w:type="spellStart"/>
            <w:r w:rsidRPr="00E901D6">
              <w:rPr>
                <w:rFonts w:ascii="Times New Roman" w:eastAsia="Times New Roman" w:hAnsi="Times New Roman" w:cs="Times New Roman"/>
                <w:color w:val="000000"/>
                <w:lang w:eastAsia="en-IN"/>
              </w:rPr>
              <w:t>HuRAg</w:t>
            </w:r>
            <w:proofErr w:type="spellEnd"/>
            <w:r w:rsidRPr="00E901D6">
              <w:rPr>
                <w:rFonts w:ascii="Times New Roman" w:eastAsia="Times New Roman" w:hAnsi="Times New Roman" w:cs="Times New Roman"/>
                <w:color w:val="000000"/>
                <w:lang w:eastAsia="en-IN"/>
              </w:rPr>
              <w:t xml:space="preserve"> mice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OBJECTIVE: In order to elucidate which cytokine preferentially stimulates the synovium in patients with rheumatoid arthritis (RA), we investigated the roles of tumour necrosis factor alpha (TNF-alpha) and interleukin 6 (IL-6) using SCID mice engrafted with human RA tissue (SCID-HuRAg). METHODS: The SCID-HuRAg mice were prepared according to our previously described method. First, SCID-HuRAg mice were treated with chimeric anti-TNF-alpha monoclonal antibody (mAb, 100 microg/mouse) and histological changes were examined 4 weeks after the initial treatment. Secondly, a total of 100 microg of recombinant TNF-alpha or IL-6 (0.6 microg/h) was administered daily to mice using an osmium pump. The histological changes and serum cytokine levels were examined 4 weeks after the initial administration. Human immunoglobulin G (IgG) was administered to mice as a control. RESULTS: Synovial inflammatory cells were significantly decreased after the anti-TNF-alpha mAb treatment; conversely, the degree of synovial inflammation was significantly exacerbated by TNF-alpha administration. The levels of both IL-6 and TNF-alpha in sera were significantly increased by recombinant TNF-alpha administration, while TNF-alpha levels were unchanged by IL-6 administration. This suggests that TNF-alpha controls IL-6 production. Despite the profound changes in inflammation, we found no effects on bone and no articular cartilage damage was produced by TNF-alpha. CONCLUSION: This study provides strong evidence that TNF-alpha is a key molecule in the control of the inflammatory changes that occur in the RA synovium. In addition, TNF-alpha regulates IL-6 production. However, other inflammatory pathways independent of TNF-alpha may contribute to the bone and cartilage damage seen in RA.", "author" : [ { "dropping-particle" : "", "family" : "Matsuno", "given" : "H", "non-dropping-particle" : "", "parse-names" : false, "suffix" : "" }, { "dropping-particle" : "", "family" : "Yudoh", "given" : "K", "non-dropping-particle" : "", "parse-names" : false, "suffix" : "" }, { "dropping-particle" : "", "family" : "Katayama", "given" : "R", "non-dropping-particle" : "", "parse-names" : false, "suffix" : "" }, { "dropping-particle" : "", "family" : "Nakazawa", "given" : "F", "non-dropping-particle" : "", "parse-names" : false, "suffix" : "" }, { "dropping-particle" : "", "family" : "Uzuki", "given" : "M", "non-dropping-particle" : "", "parse-names" : false, "suffix" : "" }, { "dropping-particle" : "", "family" : "Sawai", "given" : "T", "non-dropping-particle" : "", "parse-names" : false, "suffix" : "" }, { "dropping-particle" : "", "family" : "Yonezawa", "given" : "T", "non-dropping-particle" : "", "parse-names" : false, "suffix" : "" }, { "dropping-particle" : "", "family" : "Saeki", "given" : "Y", "non-dropping-particle" : "", "parse-names" : false, "suffix" : "" }, { "dropping-particle" : "", "family" : "Panayi", "given" : "G S", "non-dropping-particle" : "", "parse-names" : false, "suffix" : "" }, { "dropping-particle" : "", "family" : "Pitzalis", "given" : "C", "non-dropping-particle" : "", "parse-names" : false, "suffix" : "" }, { "dropping-particle" : "", "family" : "Kimura", "given" : "T", "non-dropping-particle" : "", "parse-names" : false, "suffix" : "" } ], "container-title" : "Rheumatology", "id" : "ITEM-1", "issued" : { "date-parts" : [ [ "2002" ] ] }, "page" : "329-337", "title" : "The role of TNF-alpha in the pathogenesis of inflammation and joint destruction in rheumatoid arthritis ( RA ): a study using a human RA / SCID mouse chimera", "type" : "article-journal", "volume" : "41" }, "uris" : [ "http://www.mendeley.com/documents/?uuid=8e4c9754-aedc-4c21-9d29-88b01af89e88" ] } ], "mendeley" : { "formattedCitation" : "(466)", "plainTextFormattedCitation" : "(466)", "previouslyFormattedCitation" : "&lt;sup&gt;466&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466)</w:t>
            </w:r>
            <w:r w:rsidRPr="00E901D6">
              <w:rPr>
                <w:rFonts w:ascii="Times New Roman" w:eastAsia="Times New Roman" w:hAnsi="Times New Roman" w:cs="Times New Roman"/>
                <w:color w:val="000000"/>
                <w:lang w:eastAsia="en-IN"/>
              </w:rPr>
              <w:fldChar w:fldCharType="end"/>
            </w:r>
            <w:r w:rsidRPr="00E901D6">
              <w:rPr>
                <w:rFonts w:ascii="Times New Roman" w:eastAsia="Times New Roman" w:hAnsi="Times New Roman" w:cs="Times New Roman"/>
                <w:color w:val="000000"/>
                <w:lang w:eastAsia="en-IN"/>
              </w:rPr>
              <w:t xml:space="preserve">; LS14 cell culture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DOI" : "10.1210/en.2008-0549", "ISSN" : "0013-7227", "PMID" : "18617614", "abstract" : "IL-6 is an important cytokine that regulates both immune and metabolic functions. Within adipose tissue, preadipocytes produce significant amounts of IL-6, but little is known about the factors or mechanisms that regulate IL-6 production in these cells. Using LS14, a newly developed human adipocyte cell line, our objective was to determine the mechanisms by which insulin stimulates IL-6 production and release in preadipocytes. Insulin increased IL-6 gene expression and secretion in a time- and dose-dependent manner. Insulin decreased cyclic AMP (cAMP) but increased cyclic GMP (cGMP) levels, and IL-6 expression/release was stimulated by a cGMP analog. The stimulatory effect of insulin and cGMP was abrogated by a specific inhibitor of protein kinase G (cyclic GMP-dependent protein kinase). Both insulin and cGMP rapidly induced phosphorylation of cAMP response element binding protein. Insulin also activated the MAPK signaling pathway, and its blockade prevented the insulin-stimulated increases in IL-6 cell content and release, but not IL-6 gene expression. Although inhibition of the proteosome increased IL-6 cell content and release, proteosome activity was unaffected by insulin. These data suggest that the stimulatory effects of insulin on IL-6 release involve several interrelated components: transcription, intracellular releasable pool, and secretion, which are differentially regulated and, thus, determine the size of the releasable pool of IL-6. Insulin-induced IL-6 gene expression is mediated by cGMP/cyclic GMP-dependent protein kinase/cAMP response element binding protein, whereas MAPK is involved in the insulin-stimulated IL-6 synthesis/release.", "author" : [ { "dropping-particle" : "", "family" : "LaPensee", "given" : "Christopher R", "non-dropping-particle" : "", "parse-names" : false, "suffix" : "" }, { "dropping-particle" : "", "family" : "Hugo", "given" : "Eric R", "non-dropping-particle" : "", "parse-names" : false, "suffix" : "" }, { "dropping-particle" : "", "family" : "Ben-Jonathan", "given" : "Nira", "non-dropping-particle" : "", "parse-names" : false, "suffix" : "" } ], "container-title" : "Endocrinology", "id" : "ITEM-1", "issue" : "11", "issued" : { "date-parts" : [ [ "2008", "11" ] ] }, "page" : "5415-22", "title" : "Insulin stimulates interleukin-6 expression and release in LS14 human adipocytes through multiple signaling pathways.", "type" : "article-journal", "volume" : "149" }, "uris" : [ "http://www.mendeley.com/documents/?uuid=8926b313-9238-4784-b32c-27df69ef83cc" ] } ], "mendeley" : { "formattedCitation" : "(467)", "plainTextFormattedCitation" : "(467)", "previouslyFormattedCitation" : "&lt;sup&gt;467&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467)</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TNF alpha</w:t>
            </w:r>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tnf</w:t>
            </w:r>
            <w:proofErr w:type="spellEnd"/>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lep1</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 xml:space="preserve">C57BL/6J mice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Tumor necrosis factor (TNF)-alpha acts directly on adipocytes to increase production of the lipostatic factor, leptin. However, which TNF receptor (TNFR) mediates this response is not known. To answer this question, leptin was measured in plasma of wild-type (WT), p55, and p75 TNFR knockout (KO) mice injected intraperitoneally with murine TNF-alpha and in supernatants from cultured WT, p55, and p75 TNFR KO adipocytes incubated with TNF-alpha. Leptin also was measured in supernatants from C3H/HeOuJ mouse adipocytes cultured with blocking antibodies to each TNFR and TNF-alpha as well as in supernatants from adipocytes incubated with either human or murine TNF-alpha, which activate either one or both TNFR, respectively. The results using all four strategies show that the induction of leptin production by TNF-alpha requires activation of the p55 TNFR and that although activation of the p75 TNFR alone cannot cause leptin production, its presence affects the capability of TNF-alpha to induce leptin production through the p55 TNFR. These results provide new information on the interplay between cells of the immune system and adipocytes.", "author" : [ { "dropping-particle" : "", "family" : "Finck", "given" : "Brian N", "non-dropping-particle" : "", "parse-names" : false, "suffix" : "" }, { "dropping-particle" : "", "family" : "Johnson", "given" : "Rodney W", "non-dropping-particle" : "", "parse-names" : false, "suffix" : "" } ], "container-title" : "American Journal of Physiology - Regulatory, Integrative and Comparative Physiology", "id" : "ITEM-1", "issue" : "2", "issued" : { "date-parts" : [ [ "2000" ] ] }, "page" : "R537-R543", "title" : "Tumor necrosis factor ( TNF )-\u03b1 induces leptin production through the p55 TNF receptor", "type" : "article-journal", "volume" : "278" }, "uris" : [ "http://www.mendeley.com/documents/?uuid=fbe3071f-f48a-4d71-ae50-c88ef791f7d0" ] } ], "mendeley" : { "formattedCitation" : "(468)", "plainTextFormattedCitation" : "(468)", "previouslyFormattedCitation" : "&lt;sup&gt;468&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468)</w:t>
            </w:r>
            <w:r w:rsidRPr="00E901D6">
              <w:rPr>
                <w:rFonts w:ascii="Times New Roman" w:eastAsia="Times New Roman" w:hAnsi="Times New Roman" w:cs="Times New Roman"/>
                <w:color w:val="000000"/>
                <w:lang w:eastAsia="en-IN"/>
              </w:rPr>
              <w:fldChar w:fldCharType="end"/>
            </w:r>
            <w:r w:rsidRPr="00E901D6">
              <w:rPr>
                <w:rFonts w:ascii="Times New Roman" w:eastAsia="Times New Roman" w:hAnsi="Times New Roman" w:cs="Times New Roman"/>
                <w:color w:val="000000"/>
                <w:lang w:eastAsia="en-IN"/>
              </w:rPr>
              <w:t xml:space="preserve">; Human subject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Leptin is a pleiotropic hormone believed to regulate body weight. Its function in wasting during inflammatory disease in humans is unknown. We studied the effect of repeated tumor necrosis factor (TNF) infusion on serum leptin levels in six patients with solid tumors. TNF infusion on day 1 resulted in an increase in serum leptin levels from 3.1 (SEM +/- 0.28) ng/mL to 5.2 (SEM +/- 0.6) ng/mL after 12 h (P &lt; 0.001). The serum levels returned to baseline within 24 h. Similar results were obtained when TNF was infused on subsequent days. The study shows that leptin serum levels are under control of TNF.", "author" : [ { "dropping-particle" : "", "family" : "Zumbach", "given" : "Martina Susanne", "non-dropping-particle" : "", "parse-names" : false, "suffix" : "" }, { "dropping-particle" : "", "family" : "Boehme", "given" : "Michael Wolfgang Josef", "non-dropping-particle" : "", "parse-names" : false, "suffix" : "" }, { "dropping-particle" : "", "family" : "Wahl", "given" : "Peter", "non-dropping-particle" : "", "parse-names" : false, "suffix" : "" }, { "dropping-particle" : "", "family" : "Stremmel", "given" : "Wolfgang", "non-dropping-particle" : "", "parse-names" : false, "suffix" : "" }, { "dropping-particle" : "", "family" : "Ziegler", "given" : "Reinhard", "non-dropping-particle" : "", "parse-names" : false, "suffix" : "" }, { "dropping-particle" : "", "family" : "Nawroth", "given" : "Peter Paul", "non-dropping-particle" : "", "parse-names" : false, "suffix" : "" } ], "container-title" : "Journal of Clinical Endocrinology &amp; Metabolism", "id" : "ITEM-1", "issue" : "11", "issued" : { "date-parts" : [ [ "1997" ] ] }, "page" : "4080-4082", "title" : "Tumor Necrosis Factor Increases Serum Leptin Levels in Humans", "type" : "article-journal", "volume" : "82" }, "uris" : [ "http://www.mendeley.com/documents/?uuid=1c2308d9-1411-462d-ba18-9e20e8db94d5" ] } ], "mendeley" : { "formattedCitation" : "(469)", "plainTextFormattedCitation" : "(469)", "previouslyFormattedCitation" : "&lt;sup&gt;469&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469)</w:t>
            </w:r>
            <w:r w:rsidRPr="00E901D6">
              <w:rPr>
                <w:rFonts w:ascii="Times New Roman" w:eastAsia="Times New Roman" w:hAnsi="Times New Roman" w:cs="Times New Roman"/>
                <w:color w:val="000000"/>
                <w:lang w:eastAsia="en-IN"/>
              </w:rPr>
              <w:fldChar w:fldCharType="end"/>
            </w:r>
            <w:r w:rsidRPr="00E901D6">
              <w:rPr>
                <w:rFonts w:ascii="Times New Roman" w:eastAsia="Times New Roman" w:hAnsi="Times New Roman" w:cs="Times New Roman"/>
                <w:color w:val="000000"/>
                <w:lang w:eastAsia="en-IN"/>
              </w:rPr>
              <w:t>; C3H/</w:t>
            </w:r>
            <w:proofErr w:type="spellStart"/>
            <w:r w:rsidRPr="00E901D6">
              <w:rPr>
                <w:rFonts w:ascii="Times New Roman" w:eastAsia="Times New Roman" w:hAnsi="Times New Roman" w:cs="Times New Roman"/>
                <w:color w:val="000000"/>
                <w:lang w:eastAsia="en-IN"/>
              </w:rPr>
              <w:t>HeOuJ</w:t>
            </w:r>
            <w:proofErr w:type="spellEnd"/>
            <w:r w:rsidRPr="00E901D6">
              <w:rPr>
                <w:rFonts w:ascii="Times New Roman" w:eastAsia="Times New Roman" w:hAnsi="Times New Roman" w:cs="Times New Roman"/>
                <w:color w:val="000000"/>
                <w:lang w:eastAsia="en-IN"/>
              </w:rPr>
              <w:t xml:space="preserve"> mice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DOI" : "10.1152/ajpregu.00569.2001", "ISSN" : "0363-6119", "PMID" : "11959686", "abstract" : "Tumor necrosis factor (TNF)-alpha stimulates the secretion of the adipocyte-derived hormone leptin. However, the cellular mechanisms by which TNF-alpha influences leptin production are poorly understood. To examine this issue, epididymal fat pads were isolated from mice and cultured in recombinant murine TNF-alpha (100 ng/ml). Compared with medium-treated controls, steady-state leptin expression was increased in TNF-alpha-treated explants. Culture with inhibitors of translation (cycloheximide) or transcription (actinomycin-D) abrogated the induction of leptin following TNF-alpha. Explants were also cultured in the presence of the anti-inflammatory p38 mitogen-activated protein kinase inhibitor (SB-203580) or PG J(2) metabolite [15-deoxy-Delta(12,14)-PG J(2) (PGJ)] and then exposed to TNF-alpha. Both compounds completely abolished TNF-alpha-induced increases in leptin production. To test the relevance of this in vivo, mice were pretreated with PGJ and then given TNF-alpha. PGJ treatment markedly blunted the TNF-alpha-induced increase in leptin, TNF-alpha, and interleukin-6 gene expression in epididymal adipose tissue. Collectively, these data indicate that TNF-alpha acutely activates leptin expression and that anti-inflammatory agents can abrogate TNF-alpha-induced hyperleptinemia.", "author" : [ { "dropping-particle" : "", "family" : "Finck", "given" : "Brian N", "non-dropping-particle" : "", "parse-names" : false, "suffix" : "" }, { "dropping-particle" : "", "family" : "Johnson", "given" : "Rodney W", "non-dropping-particle" : "", "parse-names" : false, "suffix" : "" } ], "container-title" : "American journal of physiology. Regulatory, integrative and comparative physiology", "id" : "ITEM-1", "issue" : "5", "issued" : { "date-parts" : [ [ "2002", "5" ] ] }, "page" : "R1429-35", "title" : "Anti-inflammatory agents inhibit the induction of leptin by tumor necrosis factor-alpha.", "type" : "article-journal", "volume" : "282" }, "uris" : [ "http://www.mendeley.com/documents/?uuid=85bb5ab1-35f9-41df-b4b1-0a228079d36b" ] } ], "mendeley" : { "formattedCitation" : "(470)", "plainTextFormattedCitation" : "(470)", "previouslyFormattedCitation" : "&lt;sup&gt;470&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470)</w:t>
            </w:r>
            <w:r w:rsidRPr="00E901D6">
              <w:rPr>
                <w:rFonts w:ascii="Times New Roman" w:eastAsia="Times New Roman" w:hAnsi="Times New Roman" w:cs="Times New Roman"/>
                <w:color w:val="000000"/>
                <w:lang w:eastAsia="en-IN"/>
              </w:rPr>
              <w:fldChar w:fldCharType="end"/>
            </w:r>
            <w:r w:rsidRPr="00E901D6">
              <w:rPr>
                <w:rFonts w:ascii="Times New Roman" w:eastAsia="Times New Roman" w:hAnsi="Times New Roman" w:cs="Times New Roman"/>
                <w:color w:val="000000"/>
                <w:lang w:eastAsia="en-IN"/>
              </w:rPr>
              <w:t xml:space="preserve">; Syrian hamster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The expression of leptin, the ob gene product, is increased in adipose tissue in response to feeding and energy repletion, while leptin expression decreases during fasting. Infusion of leptin decreases food intake. Because adipose tissue gene expression is regulated by cytokines induced during infection and because infection is associated with anorexia, we tested whether induction of leptin might occur during the host response to infection. Administration of endotoxin (LPS), a model for gram negative infections, induces profound anorexia and weight loss in hamsters. In fasted animals, LPS increased the expression of leptin mRNA in adipose tissue to levels similar to fed control animals. There is a strong inverse correlation between mRNA levels of leptin and subsequent food intake. TNF and IL-1, mediators of the host response to LPS, also induced anorexia and increased levels of leptin mRNA in adipose tissue. As assessed by immunoprecipitation and Western blotting, circulating leptin protein is regulated by LPS and cytokines in parallel to regulation of adipose tissue leptin mRNA. Induction of leptin during the host response to infection may contribute to the anorexia of infection.", "author" : [ { "dropping-particle" : "", "family" : "Grunfeld", "given" : "Carl", "non-dropping-particle" : "", "parse-names" : false, "suffix" : "" }, { "dropping-particle" : "", "family" : "Zhao", "given" : "Connie", "non-dropping-particle" : "", "parse-names" : false, "suffix" : "" }, { "dropping-particle" : "", "family" : "Fuller", "given" : "John", "non-dropping-particle" : "", "parse-names" : false, "suffix" : "" }, { "dropping-particle" : "", "family" : "Pollock", "given" : "Allan", "non-dropping-particle" : "", "parse-names" : false, "suffix" : "" }, { "dropping-particle" : "", "family" : "Moser", "given" : "Arthur", "non-dropping-particle" : "", "parse-names" : false, "suffix" : "" }, { "dropping-particle" : "", "family" : "Friedman", "given" : "Jeffrey", "non-dropping-particle" : "", "parse-names" : false, "suffix" : "" }, { "dropping-particle" : "", "family" : "Feingold", "given" : "Kenneth R", "non-dropping-particle" : "", "parse-names" : false, "suffix" : "" } ], "container-title" : "Journal of Clinical Investigation", "id" : "ITEM-1", "issue" : "9", "issued" : { "date-parts" : [ [ "1996" ] ] }, "page" : "2152-7", "title" : "Endotoxin and Cytokines Induce Expression of Leptin, the ob Gene Product, in Hamsters: A Role for Leptin in the Anorexia of Infection", "type" : "article-journal", "volume" : "997" }, "uris" : [ "http://www.mendeley.com/documents/?uuid=55020591-ef1d-4052-b03a-eb04794b176d" ] } ], "mendeley" : { "formattedCitation" : "(120)", "plainTextFormattedCitation" : "(120)", "previouslyFormattedCitation" : "&lt;sup&gt;120&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120)</w:t>
            </w:r>
            <w:r w:rsidRPr="00E901D6">
              <w:rPr>
                <w:rFonts w:ascii="Times New Roman" w:eastAsia="Times New Roman" w:hAnsi="Times New Roman" w:cs="Times New Roman"/>
                <w:color w:val="000000"/>
                <w:lang w:eastAsia="en-IN"/>
              </w:rPr>
              <w:fldChar w:fldCharType="end"/>
            </w:r>
            <w:r w:rsidRPr="00E901D6">
              <w:rPr>
                <w:rFonts w:ascii="Times New Roman" w:eastAsia="Times New Roman" w:hAnsi="Times New Roman" w:cs="Times New Roman"/>
                <w:color w:val="000000"/>
                <w:lang w:eastAsia="en-IN"/>
              </w:rPr>
              <w:t xml:space="preserve">; C57BL/6 mice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ISSN" : "0022-1007", "PMID" : "8996253", "abstract" : "Several inflammatory cytokines, most notably tumor necrosis factor (TNF) and IL-1, induce anorexia and loss of lean body mass, common manifestations of acute and chronic inflammatory conditions. In C57BL/6 female mice, the administration of TNF, IL-1, and, to a lesser extent, leukemia inhibitory factor (LIF), produced a prompt and dose-dependent increase in serum leptin levels and leptin mRNA expression in fat. IL-10, IL-4, ciliary neurotrophic factor, and IL-2, cytokines not known to induce anorexia or decrease food intake, had no effect on leptin gene expression or serum leptin levels. After administration of Escherichia coli lipopolysaccharide (LPS), leptin gene expression and leptin levels were increased. These findings suggest that leptin levels may be one mechanism by which anorexia is induced during acute inflammatory conditions.", "author" : [ { "dropping-particle" : "", "family" : "Sarraf", "given" : "Pasha", "non-dropping-particle" : "", "parse-names" : false, "suffix" : "" }, { "dropping-particle" : "", "family" : "Frederich", "given" : "Robert C", "non-dropping-particle" : "", "parse-names" : false, "suffix" : "" }, { "dropping-particle" : "", "family" : "Turner", "given" : "Ewa M", "non-dropping-particle" : "", "parse-names" : false, "suffix" : "" }, { "dropping-particle" : "", "family" : "Ma", "given" : "Grace", "non-dropping-particle" : "", "parse-names" : false, "suffix" : "" }, { "dropping-particle" : "", "family" : "Jaskowiak", "given" : "Nora T", "non-dropping-particle" : "", "parse-names" : false, "suffix" : "" }, { "dropping-particle" : "", "family" : "Rivet III", "given" : "Dennis J", "non-dropping-particle" : "", "parse-names" : false, "suffix" : "" }, { "dropping-particle" : "", "family" : "Flier", "given" : "Jeffrey S", "non-dropping-particle" : "", "parse-names" : false, "suffix" : "" }, { "dropping-particle" : "", "family" : "Lowell", "given" : "Bradford B", "non-dropping-particle" : "", "parse-names" : false, "suffix" : "" }, { "dropping-particle" : "", "family" : "Fraker", "given" : "Douglas L", "non-dropping-particle" : "", "parse-names" : false, "suffix" : "" }, { "dropping-particle" : "", "family" : "Alexander", "given" : "H Richard", "non-dropping-particle" : "", "parse-names" : false, "suffix" : "" } ], "container-title" : "The Journal of experimental medicine", "id" : "ITEM-1", "issue" : "1", "issued" : { "date-parts" : [ [ "1997", "1", "6" ] ] }, "page" : "171-5", "title" : "Multiple cytokines and acute inflammation raise mouse leptin levels: Potential role in inflammatory anorexia.", "type" : "article-journal", "volume" : "185" }, "uris" : [ "http://www.mendeley.com/documents/?uuid=a89f34df-8d9d-4361-9340-9c14c9dc7bbf" ] } ], "mendeley" : { "formattedCitation" : "(121)", "plainTextFormattedCitation" : "(121)", "previouslyFormattedCitation" : "&lt;sup&gt;121&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121)</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TNF alpha</w:t>
            </w:r>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tnf</w:t>
            </w:r>
            <w:proofErr w:type="spellEnd"/>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klt0</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 xml:space="preserve">C57/BL6 mice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DOI" : "10.1681/ASN.2010101073", "ISBN" : "2010101073", "ISSN" : "1533-3450", "PMID" : "21719790", "abstract" : "Proinflammatory cytokines contribute to renal injury, but the downstream effectors within kidney cells are not well understood. One candidate effector is Klotho, a protein expressed by renal cells that has antiaging properties; Klotho-deficient mice have an accelerated aging-like phenotype, including vascular injury and renal injury. Whether proinflammatory cytokines, such as TNF and TNF-like weak inducer of apoptosis (TWEAK), modulate Klotho is unknown. In mice, exogenous administration of TWEAK decreased expression of Klotho in the kidney. In the setting of acute kidney injury induced by folic acid, the blockade or absence of TWEAK abrogated the injury-related decrease in renal and plasma Klotho levels. TWEAK, TNF\u03b1, and siRNA-mediated knockdown of I\u03baB\u03b1 all activated NF\u03baB and reduced Klotho expression in the MCT tubular cell line. Furthermore, inhibition of NF\u03baB with parthenolide prevented TWEAK- or TNF\u03b1-induced downregulation of Klotho. Inhibition of histone deacetylase reversed TWEAK-induced downregulation of Klotho, and chromatin immunoprecipitation showed that TWEAK promotes RelA binding to the Klotho promoter, inducing its deacetylation. In conclusion, inflammatory cytokines, such as TWEAK and TNF\u03b1, downregulate Klotho expression through an NF\u03baB-dependent mechanism. These results may partially explain the relationship between inflammation and diseases characterized by accelerated aging of organs, including CKD.", "author" : [ { "dropping-particle" : "", "family" : "Moreno", "given" : "Juan A", "non-dropping-particle" : "", "parse-names" : false, "suffix" : "" }, { "dropping-particle" : "", "family" : "Izquierdo", "given" : "Maria C", "non-dropping-particle" : "", "parse-names" : false, "suffix" : "" }, { "dropping-particle" : "", "family" : "Sanchez-Ni\u00f1o", "given" : "Maria D", "non-dropping-particle" : "", "parse-names" : false, "suffix" : "" }, { "dropping-particle" : "", "family" : "Su\u00e1rez-Alvarez", "given" : "Beatriz", "non-dropping-particle" : "", "parse-names" : false, "suffix" : "" }, { "dropping-particle" : "", "family" : "Lopez-Larrea", "given" : "Carlos", "non-dropping-particle" : "", "parse-names" : false, "suffix" : "" }, { "dropping-particle" : "", "family" : "Jakubowski", "given" : "Aniela", "non-dropping-particle" : "", "parse-names" : false, "suffix" : "" }, { "dropping-particle" : "", "family" : "Blanco", "given" : "Julia", "non-dropping-particle" : "", "parse-names" : false, "suffix" : "" }, { "dropping-particle" : "", "family" : "Ramirez", "given" : "Rafael", "non-dropping-particle" : "", "parse-names" : false, "suffix" : "" }, { "dropping-particle" : "", "family" : "Selgas", "given" : "Rafael", "non-dropping-particle" : "", "parse-names" : false, "suffix" : "" }, { "dropping-particle" : "", "family" : "Ruiz-Ortega", "given" : "Marta", "non-dropping-particle" : "", "parse-names" : false, "suffix" : "" }, { "dropping-particle" : "", "family" : "Egido", "given" : "Jesus", "non-dropping-particle" : "", "parse-names" : false, "suffix" : "" }, { "dropping-particle" : "", "family" : "Ortiz", "given" : "Alberto", "non-dropping-particle" : "", "parse-names" : false, "suffix" : "" }, { "dropping-particle" : "", "family" : "Sanz", "given" : "Ana B", "non-dropping-particle" : "", "parse-names" : false, "suffix" : "" } ], "container-title" : "Journal of the American Society of Nephrology : JASN", "id" : "ITEM-1", "issue" : "7", "issued" : { "date-parts" : [ [ "2011", "7" ] ] }, "page" : "1315-25", "title" : "The inflammatory cytokines TWEAK and TNF\u03b1 reduce renal klotho expression through NF\u03baB.", "type" : "article-journal", "volume" : "22" }, "uris" : [ "http://www.mendeley.com/documents/?uuid=04aac8b9-40ef-44ac-9673-5bf274c8cbad" ] } ], "mendeley" : { "formattedCitation" : "(125)", "plainTextFormattedCitation" : "(125)", "previouslyFormattedCitation" : "&lt;sup&gt;125&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125)</w:t>
            </w:r>
            <w:r w:rsidRPr="00E901D6">
              <w:rPr>
                <w:rFonts w:ascii="Times New Roman" w:eastAsia="Times New Roman" w:hAnsi="Times New Roman" w:cs="Times New Roman"/>
                <w:color w:val="000000"/>
                <w:lang w:eastAsia="en-IN"/>
              </w:rPr>
              <w:fldChar w:fldCharType="end"/>
            </w:r>
            <w:r w:rsidRPr="00E901D6">
              <w:rPr>
                <w:rFonts w:ascii="Times New Roman" w:eastAsia="Times New Roman" w:hAnsi="Times New Roman" w:cs="Times New Roman"/>
                <w:color w:val="000000"/>
                <w:lang w:eastAsia="en-IN"/>
              </w:rPr>
              <w:t xml:space="preserve">; Mice and mouse embryonic adipocyte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Fibroblast growth factor 21 (FGF21) is a member of the FGF family that reduces glycemia and ameliorates insulin resistance. Adipose tissue is a main target of FGF21 action. Obesity is associated with a chronic proinflammatory state. Here, we analyzed the role of proinflammatory signals in the FGF21 pathway in adipocytes, evaluating the effects of TNF-\u03b1 on \u03b2-Klotho and FGF receptor-1 expression and FGF21 action in adipocytes. We also determined the effects of rosiglitazone on \u03b2-Klotho and FGF receptor-1 expression in models of proinflammatory signal induction in vitro and in vivo (high-fat diet-induced obesity). Because c-Jun NH(2)-terminal kinase 1 (JNK1) serves as a sensing juncture for inflammatory status, we also evaluated the involvement of JNK1 in the FGF21 pathway. TNF-\u03b1 repressed \u03b2-Klotho expression and impaired FGF21 action in adipocytes. Rosiglitazone prevented the reduction in \u03b2-Klotho expression elicited by TNF-\u03b1. Moreover, \u03b2-Klotho levels were reduced in adipose tissue from high-fat diet-induced obese mice, whereas rosiglitazone restored \u03b2-Klotho to near-normal levels. \u03b2-Klotho expression was increased in white fat from JNK1(-/-) mice. The absence of JNK1 increased the responsiveness of mouse embryonic fibroblast-derived adipocytes and brown adipocytes to FGF21. In conclusion, we show that proinflammatory signaling impairs \u03b2-Klotho expression and FGF21 responsiveness in adipocytes. We also show that JNK1 activity is involved in modulating FGF21 effects in adipocytes. The impairment in the FGF21 response machinery in adipocytes and the reduction in FGF21 action in response to proinflammatory signals may play important roles in metabolic alterations in obesity and other diseases associated with enhanced inflammation.", "author" : [ { "dropping-particle" : "", "family" : "D\u00edaz-Delf\u00edn", "given" : "J", "non-dropping-particle" : "", "parse-names" : false, "suffix" : "" }, { "dropping-particle" : "", "family" : "Hondares", "given" : "E", "non-dropping-particle" : "", "parse-names" : false, "suffix" : "" }, { "dropping-particle" : "", "family" : "Iglesias", "given" : "R", "non-dropping-particle" : "", "parse-names" : false, "suffix" : "" }, { "dropping-particle" : "", "family" : "Giralt", "given" : "M", "non-dropping-particle" : "", "parse-names" : false, "suffix" : "" }, { "dropping-particle" : "", "family" : "Caelles", "given" : "C", "non-dropping-particle" : "", "parse-names" : false, "suffix" : "" }, { "dropping-particle" : "", "family" : "Villarroya", "given" : "F", "non-dropping-particle" : "", "parse-names" : false, "suffix" : "" } ], "container-title" : "Endocrinology", "id" : "ITEM-1", "issue" : "9", "issued" : { "date-parts" : [ [ "2012" ] ] }, "page" : "4238-45", "title" : "TNF-\u03b1 represses \u03b2-Klotho expression and impairs FGF21 action in adipose cells: involvement of JNK1 in the FGF21 pathway.", "type" : "article-journal", "volume" : "153" }, "uris" : [ "http://www.mendeley.com/documents/?uuid=81541ed4-9776-40df-aa09-a26f3e4a362e" ] } ], "mendeley" : { "formattedCitation" : "(471)", "plainTextFormattedCitation" : "(471)", "previouslyFormattedCitation" : "&lt;sup&gt;471&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471)</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TNF alpha</w:t>
            </w:r>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tnf</w:t>
            </w:r>
            <w:proofErr w:type="spellEnd"/>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et11</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 xml:space="preserve">Bovine aortic endothelial cell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Cytokines, such as tumor necrosis factor-alpha (TNF-alpha), induce profound alterations in endothelial cell phenotype and are implicated in the organ dysfunction that characterizes septic shock. We explored whether TNF-alpha modulates cellular expression of endothelin-1 (ET-1). ET-1 is a potent vasoconstrictor peptide released by endothelial, vascular smooth muscle, and mesangial cells that could function as a paracrine/autocrine regulator of vascular tone and proliferation. We found that TNF-alpha induced release of ET-1 from bovine aortic endothelial cells (BAEC) in a time- and concentration-dependent manner. Rates of ET-1 release were maximal over 1-8 h and declined to, or below, baseline values after 16 h. When measured at 8 h, TNF-alpha augmented ET-1 release over the range 0.1-250 ng/ml (threshold, 0.1 ng/ml; 50% effective dose, 1.6 +/- 1.2 ng/ml; maximal effect, 100 ng/ml). The increase in secretion was accompanied by a corresponding increase in the transcriptional rate of the ET-1 gene resulting in augmented preproendothelin-1 mRNA transcript levels. TNF-alpha-stimulated increases in ET-1 gene transcription were not dependent on new protein synthesis. Actinomycin D chase experiments suggested that enhanced stability of preproendothelin-1 mRNA could not account for the increase in ET-1 transcript levels. TNF-alpha increased ET-1 release and preproendothelin-1 mRNA content in bovine renal artery and bovine glomerular capillary endothelial cells, demonstrating that the TNF-alpha effect was evident in endothelial cells derived from a variety of sources. Furthermore, augmented ET-1 expression in response to TNF-alpha was evident in bovine glomerular mesangial cells.", "author" : [ { "dropping-particle" : "", "family" : "Marsden", "given" : "PA", "non-dropping-particle" : "", "parse-names" : false, "suffix" : "" }, { "dropping-particle" : "", "family" : "Brenner", "given" : "BM", "non-dropping-particle" : "", "parse-names" : false, "suffix" : "" } ], "container-title" : "American Journal of Physiology", "id" : "ITEM-1", "issue" : "4.1", "issued" : { "date-parts" : [ [ "1992" ] ] }, "page" : "C854-61", "title" : "Transcriptional regulation of the endothelin-1 gene by TNF-alpha.", "type" : "article-journal", "volume" : "262" }, "uris" : [ "http://www.mendeley.com/documents/?uuid=0ef73dc9-395f-40bd-94fe-41e4699f9a47" ] } ], "mendeley" : { "formattedCitation" : "(472)", "plainTextFormattedCitation" : "(472)", "previouslyFormattedCitation" : "&lt;sup&gt;472&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472)</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lastRenderedPageBreak/>
              <w:t>TNF alpha</w:t>
            </w:r>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tnf</w:t>
            </w:r>
            <w:proofErr w:type="spellEnd"/>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nep0</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 xml:space="preserve">Rat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The effect of tumor necrosis factor-alpha (TNF-alpha) on the stimulation-evoked release of noradrenaline (NA) from isolated rat median eminence (ME) was investigated, using a low-volume perfusion system. Median eminence, loaded with [3H]noradrenaline, was superfused with Krebs solution and stimulated electrically (2 Hz, 120 shocks). The effect of TNF-alpha was studied on the S2/S1 ratio. It was found that stimulation-evoked release of NA from noradrenergic axon terminals in the isolated rat ME was inhibited by TNF-alpha and this effect was concentration-dependent. In contrast, TNF-alpha had no effect on the release of [3H]NA from the spleen. Since NA released in the ME might be involved in the modulation of corticotropin-releasing factor (CRF) production, it is suggested that TNF-alpha, through presynaptic modulation of NA release from noradrenergic nerve terminals in the ME, might regulate CRF and other neurohormone release in this hypothalamic structure.", "author" : [ { "dropping-particle" : "", "family" : "Elenkov", "given" : "IJ", "non-dropping-particle" : "", "parse-names" : false, "suffix" : "" }, { "dropping-particle" : "", "family" : "Kov\u00e1cs", "given" : "K", "non-dropping-particle" : "", "parse-names" : false, "suffix" : "" }, { "dropping-particle" : "", "family" : "Duda", "given" : "E", "non-dropping-particle" : "", "parse-names" : false, "suffix" : "" }, { "dropping-particle" : "", "family" : "Stark", "given" : "E", "non-dropping-particle" : "", "parse-names" : false, "suffix" : "" }, { "dropping-particle" : "", "family" : "Vizi", "given" : "ES", "non-dropping-particle" : "", "parse-names" : false, "suffix" : "" } ], "container-title" : "Presynaptic inhibitory effect of TNF-alpha on the release of noradrenaline in isolated median eminence.Journal of Neuroimmunology", "id" : "ITEM-1", "issue" : "1", "issued" : { "date-parts" : [ [ "1992" ] ] }, "page" : "117-20", "title" : "Presynaptic inhibitory effect of TNF-alpha on the release of noradrenaline in isolated median eminence.", "type" : "article-journal", "volume" : "41" }, "uris" : [ "http://www.mendeley.com/documents/?uuid=e367b08e-b664-4af1-9134-93ad0dcb1e2d" ] } ], "mendeley" : { "formattedCitation" : "(473)", "plainTextFormattedCitation" : "(473)", "previouslyFormattedCitation" : "&lt;sup&gt;473&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473)</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triglycerides</w:t>
            </w:r>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tri</w:t>
            </w:r>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adp1</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C57BL6 mice</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Cholesterol and triglyceride-rich Western diets are typically associated with an increased occurrence of type 2 diabetes and vascular diseases. This study aimed to assess the relative impact of dietary cholesterol and triglycerides on glucose tolerance, insulin sensitivity, atherosclerotic plaque formation and endothelial function. C57BL6 wild-type (C57) mice were compared with atherosclerotic LDLr-/- ApoB100/100 (LRKOB100), and atherosclerotic/diabetic IGF-II X LDLr-/- ApoB100/100 (LRKOB100/IGF) mice. Each group was fed either a standard chow diet (SD), a 0.2% cholesterol diet (CD), a high fat diet (HFD) or a high fat 0.2% cholesterol diet (HFCD) for six months. The triglyceride-rich HFD increased body weight, glucose intolerance and insulin resistance but did not alter endothelial function or atherosclerotic plaque formation. Dietary cholesterol however increased plaque formation in LRKOB100 and LRKOB100/IGF animals and decreased endothelial function regardless of genotype. However, cholesterol was not associated with an increase of insulin resistance in LRKOB100 and LRKOB100/IGF mice and, unexpectedly, was even found to reduce the insulin-resistant effect of dietary triglycerides in these animals. Our data indicate that dietary triglycerides and cholesterol have distinct metabolic and vascular effects in obese atherogenic mouse models resulting in dissociation between the impairment of glucose homeostasis and the development of atherosclerosis.", "author" : [ { "dropping-particle" : "", "family" : "Laplante", "given" : "MA", "non-dropping-particle" : "", "parse-names" : false, "suffix" : "" }, { "dropping-particle" : "", "family" : "Charbonneau", "given" : "A", "non-dropping-particle" : "", "parse-names" : false, "suffix" : "" }, { "dropping-particle" : "", "family" : "Avramoglu", "given" : "RK", "non-dropping-particle" : "", "parse-names" : false, "suffix" : "" }, { "dropping-particle" : "", "family" : "Pelletier", "given" : "P", "non-dropping-particle" : "", "parse-names" : false, "suffix" : "" }, { "dropping-particle" : "", "family" : "Fang", "given" : "X", "non-dropping-particle" : "", "parse-names" : false, "suffix" : "" }, { "dropping-particle" : "", "family" : "Bachelard", "given" : "H", "non-dropping-particle" : "", "parse-names" : false, "suffix" : "" }, { "dropping-particle" : "", "family" : "Yla-Herttuala", "given" : "S", "non-dropping-particle" : "", "parse-names" : false, "suffix" : "" }, { "dropping-particle" : "", "family" : "Laakso", "given" : "M", "non-dropping-particle" : "", "parse-names" : false, "suffix" : "" }, { "dropping-particle" : "", "family" : "Despres", "given" : "JP", "non-dropping-particle" : "", "parse-names" : false, "suffix" : "" }, { "dropping-particle" : "", "family" : "Deshaies", "given" : "Y", "non-dropping-particle" : "", "parse-names" : false, "suffix" : "" }, { "dropping-particle" : "", "family" : "Sweeney", "given" : "G", "non-dropping-particle" : "", "parse-names" : false, "suffix" : "" }, { "dropping-particle" : "", "family" : "Mathieu", "given" : "P", "non-dropping-particle" : "", "parse-names" : false, "suffix" : "" }, { "dropping-particle" : "", "family" : "Marette", "given" : "A", "non-dropping-particle" : "", "parse-names" : false, "suffix" : "" } ], "container-title" : "American Journal of Physiology, Endocrinology and Metabolism", "id" : "ITEM-1", "issued" : { "date-parts" : [ [ "2013" ] ] }, "title" : "Distinct metabolic and vascular effects of dietary triglycerides and cholesterol in atherosclerotic and diabetic mouse models.", "type" : "article-journal" }, "uris" : [ "http://www.mendeley.com/documents/?uuid=41e38f21-4358-4271-a821-ffbc78091b88" ] } ], "mendeley" : { "formattedCitation" : "(474)", "plainTextFormattedCitation" : "(474)", "previouslyFormattedCitation" : "&lt;sup&gt;474&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474)</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triglycerides</w:t>
            </w:r>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tri</w:t>
            </w:r>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ina0</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C57BL6 mice</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Cholesterol and triglyceride-rich Western diets are typically associated with an increased occurrence of type 2 diabetes and vascular diseases. This study aimed to assess the relative impact of dietary cholesterol and triglycerides on glucose tolerance, insulin sensitivity, atherosclerotic plaque formation and endothelial function. C57BL6 wild-type (C57) mice were compared with atherosclerotic LDLr-/- ApoB100/100 (LRKOB100), and atherosclerotic/diabetic IGF-II X LDLr-/- ApoB100/100 (LRKOB100/IGF) mice. Each group was fed either a standard chow diet (SD), a 0.2% cholesterol diet (CD), a high fat diet (HFD) or a high fat 0.2% cholesterol diet (HFCD) for six months. The triglyceride-rich HFD increased body weight, glucose intolerance and insulin resistance but did not alter endothelial function or atherosclerotic plaque formation. Dietary cholesterol however increased plaque formation in LRKOB100 and LRKOB100/IGF animals and decreased endothelial function regardless of genotype. However, cholesterol was not associated with an increase of insulin resistance in LRKOB100 and LRKOB100/IGF mice and, unexpectedly, was even found to reduce the insulin-resistant effect of dietary triglycerides in these animals. Our data indicate that dietary triglycerides and cholesterol have distinct metabolic and vascular effects in obese atherogenic mouse models resulting in dissociation between the impairment of glucose homeostasis and the development of atherosclerosis.", "author" : [ { "dropping-particle" : "", "family" : "Laplante", "given" : "MA", "non-dropping-particle" : "", "parse-names" : false, "suffix" : "" }, { "dropping-particle" : "", "family" : "Charbonneau", "given" : "A", "non-dropping-particle" : "", "parse-names" : false, "suffix" : "" }, { "dropping-particle" : "", "family" : "Avramoglu", "given" : "RK", "non-dropping-particle" : "", "parse-names" : false, "suffix" : "" }, { "dropping-particle" : "", "family" : "Pelletier", "given" : "P", "non-dropping-particle" : "", "parse-names" : false, "suffix" : "" }, { "dropping-particle" : "", "family" : "Fang", "given" : "X", "non-dropping-particle" : "", "parse-names" : false, "suffix" : "" }, { "dropping-particle" : "", "family" : "Bachelard", "given" : "H", "non-dropping-particle" : "", "parse-names" : false, "suffix" : "" }, { "dropping-particle" : "", "family" : "Yla-Herttuala", "given" : "S", "non-dropping-particle" : "", "parse-names" : false, "suffix" : "" }, { "dropping-particle" : "", "family" : "Laakso", "given" : "M", "non-dropping-particle" : "", "parse-names" : false, "suffix" : "" }, { "dropping-particle" : "", "family" : "Despres", "given" : "JP", "non-dropping-particle" : "", "parse-names" : false, "suffix" : "" }, { "dropping-particle" : "", "family" : "Deshaies", "given" : "Y", "non-dropping-particle" : "", "parse-names" : false, "suffix" : "" }, { "dropping-particle" : "", "family" : "Sweeney", "given" : "G", "non-dropping-particle" : "", "parse-names" : false, "suffix" : "" }, { "dropping-particle" : "", "family" : "Mathieu", "given" : "P", "non-dropping-particle" : "", "parse-names" : false, "suffix" : "" }, { "dropping-particle" : "", "family" : "Marette", "given" : "A", "non-dropping-particle" : "", "parse-names" : false, "suffix" : "" } ], "container-title" : "American Journal of Physiology, Endocrinology and Metabolism", "id" : "ITEM-1", "issued" : { "date-parts" : [ [ "2013" ] ] }, "title" : "Distinct metabolic and vascular effects of dietary triglycerides and cholesterol in atherosclerotic and diabetic mouse models.", "type" : "article-journal" }, "uris" : [ "http://www.mendeley.com/documents/?uuid=41e38f21-4358-4271-a821-ffbc78091b88" ] } ], "mendeley" : { "formattedCitation" : "(474)", "plainTextFormattedCitation" : "(474)", "previouslyFormattedCitation" : "&lt;sup&gt;474&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474)</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vasodilation</w:t>
            </w:r>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vdl</w:t>
            </w:r>
            <w:proofErr w:type="spellEnd"/>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bgl1</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Logic</w:t>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vasodilation</w:t>
            </w:r>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vdl</w:t>
            </w:r>
            <w:proofErr w:type="spellEnd"/>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ina1</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Sprague-</w:t>
            </w:r>
            <w:proofErr w:type="spellStart"/>
            <w:r w:rsidRPr="00E901D6">
              <w:rPr>
                <w:rFonts w:ascii="Times New Roman" w:eastAsia="Times New Roman" w:hAnsi="Times New Roman" w:cs="Times New Roman"/>
                <w:color w:val="000000"/>
                <w:lang w:eastAsia="en-IN"/>
              </w:rPr>
              <w:t>Dawley</w:t>
            </w:r>
            <w:proofErr w:type="spellEnd"/>
            <w:r w:rsidRPr="00E901D6">
              <w:rPr>
                <w:rFonts w:ascii="Times New Roman" w:eastAsia="Times New Roman" w:hAnsi="Times New Roman" w:cs="Times New Roman"/>
                <w:color w:val="000000"/>
                <w:lang w:eastAsia="en-IN"/>
              </w:rPr>
              <w:t xml:space="preserve"> rat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ISSN" : "0012-1797", "PMID" : "10078557", "abstract" : "Insulin-mediated changes in blood flow are associated with altered blood flow distribution and increased capillary recruitment in skeletal muscle. Studies in perfused rat hindlimb have shown that muscle metabolism can be regulated by vasoactive agents that control blood flow distribution within the hindlimb. In the present study, the effects of a vasoconstrictive agent that has no direct effect on skeletal muscle metabolism but that alters perfusion distribution in rat hindlimb was investigated in vivo to determine its effects on insulin-mediated vascular action and glucose uptake. We measured the effects of alpha-methylserotonin (alpha-met5HT) on mean arterial blood pressure, heart rate, femoral blood flow, hindlimb vascular resistance, and glucose uptake in control and euglycemic insulin-clamped (10 mU x min(-1) x kg(-1)) anesthetized rats. Blood flow distribution within the hindlimb muscles was assessed by measuring the metabolism of 1-methylxanthine (1-MX), an exogenously added substrate for capillary xanthine oxidase. Alpha-met5HT (20 microg x min(-1) x kg(-1)) infusion alone increased mean arterial blood pressure by 25% and increased hindlimb vascular resistance but caused no change in femoral blood flow. These changes were associated with decreased hindlimb 1-MX metabolism indicating less capillary flow. Insulin infusion caused decreased hindlimb vascular resistance that was associated with increased femoral blood flow and 1-MX metabolism. Treatment with alpha-met5HT infusion commenced before insulin infusion prevented the increase in femoral blood flow and inhibited the stimulation of 1-MX metabolism. Alpha-met5HT infusion had no effect on hindlimb glucose uptake but markedly inhibited the insulin stimulation of glucose uptake (P &lt; 0.05) and was associated with decreased glucose infusion rates to maintain euglycemia (P &lt; 0.05). A significant correlation (P &lt; 0.05) was observed between 1-MX metabolism and hindlimb glucose uptake but not between femoral blood flow and glucose uptake. The results indicate that in vivo, certain types of vasoconstriction in muscle such as elicited by 5HT2 agonists, which prevent normal insulin recruitment of capillary flow, cause impaired muscle glucose uptake. Moreover, if vasoconstriction of this kind results from stress-induced increase in sympathetic outflow, then this may provide a clue as to the link between hypertension and insulin resistance that is often observed in humans.", "author" : [ { "dropping-particle" : "", "family" : "Rattigan", "given" : "Stephen", "non-dropping-particle" : "", "parse-names" : false, "suffix" : "" }, { "dropping-particle" : "", "family" : "Clark", "given" : "Michael G", "non-dropping-particle" : "", "parse-names" : false, "suffix" : "" }, { "dropping-particle" : "", "family" : "Barrett", "given" : "Eugene J", "non-dropping-particle" : "", "parse-names" : false, "suffix" : "" } ], "container-title" : "Diabetes", "id" : "ITEM-1", "issue" : "3", "issued" : { "date-parts" : [ [ "1999", "3" ] ] }, "page" : "564-9", "title" : "Acute Vasoconstriction-Induced Insulin Resistance in Rat Muscle In Vivo", "type" : "article-journal", "volume" : "48" }, "uris" : [ "http://www.mendeley.com/documents/?uuid=28ff581f-829a-4bc7-b624-2ab6d5350470" ] } ], "mendeley" : { "formattedCitation" : "(475)", "plainTextFormattedCitation" : "(475)", "previouslyFormattedCitation" : "&lt;sup&gt;475&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475)</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vitamin D3</w:t>
            </w:r>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vd3</w:t>
            </w:r>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ina1</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hAnsi="Times New Roman" w:cs="Times New Roman"/>
              </w:rPr>
              <w:t xml:space="preserve">Human subject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The aim of this study was to evaluate the effect of vitamin D3 supplementation on insulin secretion and insulin resistance. Ten females with type 2 diabetes being treated with oral hypoglycaemic agents and with normal serum and urine calcium levels were enrolled in the study. The study was conducted in March, when levels of vitamin D are lowest in our region. The level of plasma 25(OH)D was measured (normal range in winter 25-120 nmol/l). The first (FPIS) and second (SPIS) phases of insulin secretion were studied during IVGTT. Peripheral insulin resistance was measured. A group of 17 age- and BMI-matched females with normal glucose tolerance served as a control group. The diabetic patients were treated with cholecalciferol 1332 IU daily for one month. The mean plasma 25(OH)D level was 35.3 +/- 15.1 nmol/l at baseline, 70% of patients being vitamin D deficient. After one month of treatment with vitamin D3, the plasma 25(OH)D level increased by a mean of 75.8%; 70% of the patients achieved normal vitamin D levels. FPIS increased significantly by 34.3%, while the change in SPIS of 20.4% was not significant (p &gt; 0.8). We found a significant correlation between the change in FPIS and the change in 25(OH)D level after vitamin D3 supplementation (p &lt; 0.018). The results showed a decrease of 21.4% in insulin resistance after one month, but the change was not significant. Bearing in mind that the main defects in type 2 diabetes mellitus are reduced FPIS and insulin resistance, and the favourable effect vitamin D3 had on them, we suggest vitamin D3 deficiency may at least partly contribute to the impairment of insulin secretion and probably of insulin action. Our results suggest that vitamin D3 supplementation could be an element in the complex treatment of type 2 diabetes mellitus during the winter.", "author" : [ { "dropping-particle" : "", "family" : "Borissova", "given" : "AM", "non-dropping-particle" : "", "parse-names" : false, "suffix" : "" }, { "dropping-particle" : "", "family" : "Tankova", "given" : "T", "non-dropping-particle" : "", "parse-names" : false, "suffix" : "" }, { "dropping-particle" : "", "family" : "Kirilov", "given" : "G", "non-dropping-particle" : "", "parse-names" : false, "suffix" : "" }, { "dropping-particle" : "", "family" : "Dakovska", "given" : "L", "non-dropping-particle" : "", "parse-names" : false, "suffix" : "" }, { "dropping-particle" : "", "family" : "Kovacheva", "given" : "R", "non-dropping-particle" : "", "parse-names" : false, "suffix" : "" } ], "container-title" : "International Journal of Clinical Practice", "id" : "ITEM-1", "issue" : "4", "issued" : { "date-parts" : [ [ "2003" ] ] }, "page" : "258-61", "title" : "The effect of vitamin D3 on insulin secretion and peripheral insulin sensitivity in type 2 diabetic patients.", "type" : "article-journal", "volume" : "57" }, "uris" : [ "http://www.mendeley.com/documents/?uuid=5f51f93a-fb94-4552-8e46-7b1dfbf8319e" ] } ], "mendeley" : { "formattedCitation" : "(476)", "plainTextFormattedCitation" : "(476)", "previouslyFormattedCitation" : "&lt;sup&gt;476&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476)</w:t>
            </w:r>
            <w:r w:rsidRPr="00E901D6">
              <w:rPr>
                <w:rFonts w:ascii="Times New Roman" w:eastAsia="Times New Roman" w:hAnsi="Times New Roman" w:cs="Times New Roman"/>
                <w:color w:val="000000"/>
                <w:lang w:eastAsia="en-IN"/>
              </w:rPr>
              <w:fldChar w:fldCharType="end"/>
            </w:r>
            <w:r w:rsidRPr="00E901D6">
              <w:rPr>
                <w:rFonts w:ascii="Times New Roman" w:eastAsia="Times New Roman" w:hAnsi="Times New Roman" w:cs="Times New Roman"/>
                <w:color w:val="000000"/>
                <w:lang w:eastAsia="en-IN"/>
              </w:rPr>
              <w:t xml:space="preserve">; Rat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It has previously been shown in this laboratory that vitamin D3 is essential for normal insulin secretion from the perfused rat pancreas. In this present study, the influence of vitamin D status on insulin secretion in vivo was investigated. Intravenous glucose tolerance tests were performed on conscious vitamin D-deficient rats (-D), vitamin D-replete rats fed ad libitum (+D AL), and vitamin D-replete rats pair fed to the D-deficient animals (+D PF). Vitamin D deficiency, easily recognizable by low daily dietary intake and depressed plasma calcium levels, was found to impair plasma glucose clearance as characterized by an elevated KG value (representing a function of the area beneath the tolerance curve). KG values for the +D AL, +D PF, and -D groups were 504 +/- 15, 480 +/- 46, and 641 +/- 28, respectively. The increase in KG corresponded to a significant reduction in glucose-mediated insulin secretion as compared to the +D animals. This difference appeared not to be related to the increase caloric intake associated with vitamin D repletion, since +D rats which had been pair fed to the -D animals also exhibited restored plasma insulin levels in response to glucose. Plasma phosphorus concentrations were comparable in all three groups, and thus this parameter is also unlikely to be a contributory factor in the observed phenomenon. Additional experiments were conducted to evaluate the involvement of hypocalcemia in the observed impaired glucose tolerance. Normalization of plasma calcium levels (from 4.8 mg/100 ml to 9.6/100 ml) of the -D rats, by dietary calcium and phosphorus manipulation, failed to improve glucose clearance (KG for -D normocalcemic rats = 639 +/- 61) or insulin secretion. These results support the concept that vitamin D plays a physiological role in insulin secretion, acting, at least in part, independently of nutritional factors and the prevailing plasma calcium and phosphorus concentrations.", "author" : [ { "dropping-particle" : "", "family" : "Cade", "given" : "Chritina", "non-dropping-particle" : "", "parse-names" : false, "suffix" : "" }, { "dropping-particle" : "", "family" : "Norman", "given" : "Anthony W", "non-dropping-particle" : "", "parse-names" : false, "suffix" : "" } ], "container-title" : "Endocrinology", "id" : "ITEM-1", "issue" : "1", "issued" : { "date-parts" : [ [ "1986" ] ] }, "page" : "84-90", "title" : "Vitamin D3 improves impaired glucose tolerance and insulin secretion in the vitamin D-deficient rat in vivo.", "type" : "article-journal", "volume" : "119" }, "uris" : [ "http://www.mendeley.com/documents/?uuid=45473742-f498-4762-a6ff-b8a5e218daaf" ] } ], "mendeley" : { "formattedCitation" : "(477)", "plainTextFormattedCitation" : "(477)", "previouslyFormattedCitation" : "&lt;sup&gt;477&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477)</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vitamin D3</w:t>
            </w:r>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vd3</w:t>
            </w:r>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ost1</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hAnsi="Times New Roman" w:cs="Times New Roman"/>
              </w:rPr>
              <w:t xml:space="preserve">Human subject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CONTEXT: Guidelines in Finland recommend 10 \u03bcg of vitamin D3 daily for all infants. Recent observations suggest that this may be insufficient to maintain optimal serum 25-hydroxyvitamin D (S-25-OHD). OBJECTIVE: The aim of the study was to evaluate effects of various vitamin D doses and determine a dose ensuring S-25-OHD of at least 80 nmol/liter in infants without signs of vitamin D excess. DESIGN: We conducted a randomized double-blind intervention study. Cord blood was obtained at birth for S-25-OHD; 113 infants were randomized to receive vitamin D3 10, 30, or 40 \u03bcg/d from age 2 wk to 3 months. SETTING: An investigator-initiated study was performed in a single maternity hospital in Helsinki, Finland. MAIN OUTCOME MEASURES: S-25-OHD, calcium homeostasis, and skeletal characteristics were evaluated with peripheral quantitative computed tomography at age 3 months. Results: Baseline S-25-OHD was similar in all three groups (median, 53 nmol/liter). At 3 months, the mean S-25-OHD values were 88, 124, and 153 nmol/liter, and the minimum values were 46, 57, and 86 nmol/liter in the groups receiving 10, 30, and 40 \u03bcg (ANOVA; P &lt; 0.001). No hypercalcemia occurred; plasma calcium, serum PTH, and urine calcium excretion was similar between the groups. Peripheral quantitative computed tomography showed a trend toward larger tibial total bone and cortical bone area with higher vitamin D doses. CONCLUSION: Vitamin D3 supplementation with up to 40 \u03bcg/d from age 2 wk to 3 months was safe and caused no hypercalcemia or hypercalciuria. The 40-\u03bcg dose maintained S-25-OHD above 80 nmol/liter in all infants. More extensive and longer intervention studies are necessary to assess long-term effects.", "author" : [ { "dropping-particle" : "", "family" : "Holmlund-Suila", "given" : "E", "non-dropping-particle" : "", "parse-names" : false, "suffix" : "" }, { "dropping-particle" : "", "family" : "Viljakainen", "given" : "H", "non-dropping-particle" : "", "parse-names" : false, "suffix" : "" }, { "dropping-particle" : "", "family" : "Hytinantti", "given" : "T", "non-dropping-particle" : "", "parse-names" : false, "suffix" : "" }, { "dropping-particle" : "", "family" : "Lamberg-Allardt", "given" : "C", "non-dropping-particle" : "", "parse-names" : false, "suffix" : "" }, { "dropping-particle" : "", "family" : "Andersson", "given" : "S", "non-dropping-particle" : "", "parse-names" : false, "suffix" : "" }, { "dropping-particle" : "", "family" : "M\u00e4kitie", "given" : "O", "non-dropping-particle" : "", "parse-names" : false, "suffix" : "" } ], "container-title" : "Journal of Clinical Endocrinology &amp; Metabolism", "id" : "ITEM-1", "issue" : "11", "issued" : { "date-parts" : [ [ "2012" ] ] }, "page" : "4139-47", "title" : "High-dose vitamin d intervention in infants--effects on vitamin d status, calcium homeostasis, and bone strength.", "type" : "article-journal", "volume" : "97" }, "uris" : [ "http://www.mendeley.com/documents/?uuid=f81e831c-a357-4252-8a06-450855f4fb2d" ] } ], "mendeley" : { "formattedCitation" : "(478)", "plainTextFormattedCitation" : "(478)", "previouslyFormattedCitation" : "&lt;sup&gt;478&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478)</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vitamin D3</w:t>
            </w:r>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vd3</w:t>
            </w:r>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agr1</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 xml:space="preserve">Mice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DOI" : "10.1016/j.neures.2005.12.008", "abstract" : "Vitamin D is a steroid hormone with many important functions in the brain, mediated through the nuclear Vitamin D receptor (VDR). Mounting clinical data link VDR mutations to various psychiatric phenotypes. We have reported previously that mutant mice lacking functional VDR (\"Tokyo\" VDR mutant mice) display several behavioural anomalies, including high anxiety and aberrant grooming. Given the important role of Vitamin D and VDR in brain development and functioning, we hypothesized that several other important behavioural domains may be affected by disruption of the VDR gene in mice. Here we report that VDR mutants display unaffected depressive-like behaviour, but show abnormal social behaviours, reduced social barbering and aggressiveness, impaired nest building and aberrant maternal (pup neglect, cannibalism) behaviours. Taken together, these findings confirm the important role postulated for the VDR in the regulation of behaviour, and suggest the mice lacking functional VDR may be a useful tool to model different brain disorders.", "author" : [ { "dropping-particle" : "V", "family" : "Kalueff", "given" : "Allan", "non-dropping-particle" : "", "parse-names" : false, "suffix" : "" }, { "dropping-particle" : "", "family" : "Keisala", "given" : "Tiina", "non-dropping-particle" : "", "parse-names" : false, "suffix" : "" }, { "dropping-particle" : "", "family" : "Minasyan", "given" : "Anna", "non-dropping-particle" : "", "parse-names" : false, "suffix" : "" }, { "dropping-particle" : "", "family" : "Kuuslahti", "given" : "Marianne", "non-dropping-particle" : "", "parse-names" : false, "suffix" : "" }, { "dropping-particle" : "", "family" : "Miettinen", "given" : "Susanna", "non-dropping-particle" : "", "parse-names" : false, "suffix" : "" }, { "dropping-particle" : "", "family" : "Tuohimaa", "given" : "Pentti", "non-dropping-particle" : "", "parse-names" : false, "suffix" : "" } ], "container-title" : "Neuroscience Research", "id" : "ITEM-1", "issue" : "4", "issued" : { "date-parts" : [ [ "2006" ] ] }, "page" : "254-260", "title" : "Behavioural anomalies in mice evoked by \u2018\u2018 Tokyo \u2019\u2019 disruption of the Vitamin D receptor gene", "type" : "article-journal", "volume" : "54" }, "uris" : [ "http://www.mendeley.com/documents/?uuid=62a38a0b-2e0e-4cfe-baac-96b433a2280f" ] } ], "mendeley" : { "formattedCitation" : "(479)", "plainTextFormattedCitation" : "(479)", "previouslyFormattedCitation" : "&lt;sup&gt;479&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479)</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vitamin D3</w:t>
            </w:r>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vd3</w:t>
            </w:r>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ins1</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 xml:space="preserve">Rat pancrea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The effects of a vitamin D deficiency on insulin and glucagon release was determined in the isolated perfused rat pancreas by radioimmunoassay of the secreted proteins. During a 30-minute period of perfusion with glucose and arginine, pancreases from vitamin D-deficient rats exhibited a 48 percent reduction in insulin secretion compared to that for pancreases from vitamin D-deficient rats that had been replenished with vitamin D. Vitamin D status had no effect on pancreatic glucagon secretion. This result, along with the previously demonstrated presence in the pancreas of a vitamin D-dependent calcium-binding protein and cytosol receptor for the hormonal form of vitamin D, 1,25-dihydroxyvitamin D3, indicates an important role for vitamin D in the endocrine functioning of the pancreas.", "author" : [ { "dropping-particle" : "", "family" : "Norman", "given" : "AW", "non-dropping-particle" : "", "parse-names" : false, "suffix" : "" }, { "dropping-particle" : "", "family" : "Frankel", "given" : "JB", "non-dropping-particle" : "", "parse-names" : false, "suffix" : "" }, { "dropping-particle" : "", "family" : "Heldt", "given" : "AM", "non-dropping-particle" : "", "parse-names" : false, "suffix" : "" }, { "dropping-particle" : "", "family" : "Grodsky", "given" : "GM", "non-dropping-particle" : "", "parse-names" : false, "suffix" : "" } ], "container-title" : "Science", "id" : "ITEM-1", "issue" : "4458", "issued" : { "date-parts" : [ [ "1980" ] ] }, "page" : "823-5", "title" : "Vitamin D deficiency inhibits pancreatic secretion of insulin.", "type" : "article-journal", "volume" : "209" }, "uris" : [ "http://www.mendeley.com/documents/?uuid=f1d8e45e-9ecf-4450-a7b2-3e2e783a0ad2" ] } ], "mendeley" : { "formattedCitation" : "(480)", "plainTextFormattedCitation" : "(480)", "previouslyFormattedCitation" : "&lt;sup&gt;480&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480)</w:t>
            </w:r>
            <w:r w:rsidRPr="00E901D6">
              <w:rPr>
                <w:rFonts w:ascii="Times New Roman" w:eastAsia="Times New Roman" w:hAnsi="Times New Roman" w:cs="Times New Roman"/>
                <w:color w:val="000000"/>
                <w:lang w:eastAsia="en-IN"/>
              </w:rPr>
              <w:fldChar w:fldCharType="end"/>
            </w:r>
            <w:r w:rsidRPr="00E901D6">
              <w:rPr>
                <w:rFonts w:ascii="Times New Roman" w:eastAsia="Times New Roman" w:hAnsi="Times New Roman" w:cs="Times New Roman"/>
                <w:color w:val="000000"/>
                <w:lang w:eastAsia="en-IN"/>
              </w:rPr>
              <w:t xml:space="preserve">; Rat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It has previously been shown in this laboratory that vitamin D3 is essential for normal insulin secretion from the perfused rat pancreas. In this present study, the influence of vitamin D status on insulin secretion in vivo was investigated. Intravenous glucose tolerance tests were performed on conscious vitamin D-deficient rats (-D), vitamin D-replete rats fed ad libitum (+D AL), and vitamin D-replete rats pair fed to the D-deficient animals (+D PF). Vitamin D deficiency, easily recognizable by low daily dietary intake and depressed plasma calcium levels, was found to impair plasma glucose clearance as characterized by an elevated KG value (representing a function of the area beneath the tolerance curve). KG values for the +D AL, +D PF, and -D groups were 504 +/- 15, 480 +/- 46, and 641 +/- 28, respectively. The increase in KG corresponded to a significant reduction in glucose-mediated insulin secretion as compared to the +D animals. This difference appeared not to be related to the increase caloric intake associated with vitamin D repletion, since +D rats which had been pair fed to the -D animals also exhibited restored plasma insulin levels in response to glucose. Plasma phosphorus concentrations were comparable in all three groups, and thus this parameter is also unlikely to be a contributory factor in the observed phenomenon. Additional experiments were conducted to evaluate the involvement of hypocalcemia in the observed impaired glucose tolerance. Normalization of plasma calcium levels (from 4.8 mg/100 ml to 9.6/100 ml) of the -D rats, by dietary calcium and phosphorus manipulation, failed to improve glucose clearance (KG for -D normocalcemic rats = 639 +/- 61) or insulin secretion. These results support the concept that vitamin D plays a physiological role in insulin secretion, acting, at least in part, independently of nutritional factors and the prevailing plasma calcium and phosphorus concentrations.", "author" : [ { "dropping-particle" : "", "family" : "Cade", "given" : "Chritina", "non-dropping-particle" : "", "parse-names" : false, "suffix" : "" }, { "dropping-particle" : "", "family" : "Norman", "given" : "Anthony W", "non-dropping-particle" : "", "parse-names" : false, "suffix" : "" } ], "container-title" : "Endocrinology", "id" : "ITEM-1", "issue" : "1", "issued" : { "date-parts" : [ [ "1986" ] ] }, "page" : "84-90", "title" : "Vitamin D3 improves impaired glucose tolerance and insulin secretion in the vitamin D-deficient rat in vivo.", "type" : "article-journal", "volume" : "119" }, "uris" : [ "http://www.mendeley.com/documents/?uuid=45473742-f498-4762-a6ff-b8a5e218daaf" ] } ], "mendeley" : { "formattedCitation" : "(477)", "plainTextFormattedCitation" : "(477)", "previouslyFormattedCitation" : "&lt;sup&gt;477&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477)</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Vitamin B12</w:t>
            </w:r>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v12</w:t>
            </w:r>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igf1</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 xml:space="preserve">Mice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DOI" : "10.1172/JCI72606.2988", "abstract" : "Both maternal and offspring-derived factors contribute to lifelong growth and bone mass accrual, although the specific role of maternal deficiencies in the growth and bone mass of offspring is poorly understood. In the present study, we have shown that vitamin B12 (B12) deficiency in a murine genetic model results in severe postweaning growth retardation and osteoporosis, and the severity and time of onset of this phenotype in the offspring depends on the maternal genotype. Using integrated physiological and metabolomic analysis, we determined that B12 deficiency in the offspring decreases liver taurine production and associates with abro- gation of a growth hormone/insulin-like growth factor 1 (GH/IGF1) axis. Taurine increased GH-dependent IGF1 synthesis in the liver, which subsequently enhanced osteoblast function, and in B12-deficient offspring, oral administration of taurine rescued their growth retardation and osteoporosis phenotypes. These results identify B12 as an essential vitamin that positively regulates postweaning growth and bone formation through taurine synthesis and suggests potential therapies to increase bone mass.", "author" : [ { "dropping-particle" : "", "family" : "Roman-garcia", "given" : "Pablo", "non-dropping-particle" : "", "parse-names" : false, "suffix" : "" }, { "dropping-particle" : "", "family" : "Quiros-gonzalez", "given" : "Isabel", "non-dropping-particle" : "", "parse-names" : false, "suffix" : "" }, { "dropping-particle" : "", "family" : "Mottram", "given" : "Lynda", "non-dropping-particle" : "", "parse-names" : false, "suffix" : "" }, { "dropping-particle" : "", "family" : "Lieben", "given" : "Liesbet", "non-dropping-particle" : "", "parse-names" : false, "suffix" : "" }, { "dropping-particle" : "", "family" : "Sharan", "given" : "Kunal", "non-dropping-particle" : "", "parse-names" : false, "suffix" : "" }, { "dropping-particle" : "", "family" : "Wangwiwatsin", "given" : "Arporn", "non-dropping-particle" : "", "parse-names" : false, "suffix" : "" }, { "dropping-particle" : "", "family" : "Tubio", "given" : "Jose", "non-dropping-particle" : "", "parse-names" : false, "suffix" : "" }, { "dropping-particle" : "", "family" : "Lewis", "given" : "Kirsty", "non-dropping-particle" : "", "parse-names" : false, "suffix" : "" }, { "dropping-particle" : "", "family" : "Wilkinson", "given" : "Debbie", "non-dropping-particle" : "", "parse-names" : false, "suffix" : "" }, { "dropping-particle" : "", "family" : "Santhanam", "given" : "Balaji", "non-dropping-particle" : "", "parse-names" : false, "suffix" : "" }, { "dropping-particle" : "", "family" : "Sarper", "given" : "Nazan", "non-dropping-particle" : "", "parse-names" : false, "suffix" : "" }, { "dropping-particle" : "", "family" : "Clare", "given" : "Simon", "non-dropping-particle" : "", "parse-names" : false, "suffix" : "" }, { "dropping-particle" : "", "family" : "Vassiliou", "given" : "George S", "non-dropping-particle" : "", "parse-names" : false, "suffix" : "" }, { "dropping-particle" : "", "family" : "Velagapudi", "given" : "Vidya R", "non-dropping-particle" : "", "parse-names" : false, "suffix" : "" }, { "dropping-particle" : "", "family" : "Dougan", "given" : "Gordon", "non-dropping-particle" : "", "parse-names" : false, "suffix" : "" }, { "dropping-particle" : "", "family" : "Yadav", "given" : "Vijay K", "non-dropping-particle" : "", "parse-names" : false, "suffix" : "" } ], "container-title" : "The Journal of Clinical Investigation", "id" : "ITEM-1", "issue" : "7", "issued" : { "date-parts" : [ [ "2014" ] ] }, "page" : "2988-3002", "title" : "Vitamin B 12 \u2013 dependent taurine synthesis regulates growth and bone mass", "type" : "article-journal", "volume" : "124" }, "uris" : [ "http://www.mendeley.com/documents/?uuid=ddb71b43-aeac-40ae-adc0-f003e4ebff66" ] } ], "mendeley" : { "formattedCitation" : "(223)", "plainTextFormattedCitation" : "(223)", "previouslyFormattedCitation" : "&lt;sup&gt;223&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223)</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Vitamin B12</w:t>
            </w:r>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v12</w:t>
            </w:r>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inr0</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 xml:space="preserve">Mice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In this study, the anti-nociceptive and anti-inflammatory effects of cyanocobalamin (Vit B12) against acute and chronic pain and inflammation were evaluated in mice. Vit B12 (0.87, 1 and 1.77 mg/kg) were injected intraperitoneally. The anti-nociceptive effects against acute pain were examined using hot-plate and writhing tests. The chronic pain was examined 14 days after sciatic nerve ligation using the hot-plate test. Morphine (10 mg/kg) was used as a positive control. Anti-inflammatory effects of Vit B12 against acute and chronic inflammation were assessed using xylene-induced edema in ears and granuloma caused by compressed cotton implantation, respectively. In these tests, sodium diclofenac (15 mg/kg) was used as a positive control. Vit B12 showed a dose related effect in acute anti-nociceptive test and increased the anti-nociceptive effect of morphine in chronic treatment. Vit B12 demonstrated an anti-nociceptive effect in chronic studies as single or continues daily treatment and increased significantly the anti-nociceptive effect of morphine. All doses of Vit B12 significantly decreased xylene-induced ear edema. Maximum anti-inflammatory effect (37.5%) was obtained at dose of 1 mg/kg. In chronic inflammation, Vit B12 significantly decreased granuloma formation in mice. In conclusion our work presents some experimental evidence supporting the administration of cyanocobalamin in controlling acute and chronic neuropathic pain. Cyanocobalamin may have anti-inflammatory effect. It may reduce tolerance to anti-nociceptive effect of morphine as well.", "author" : [ { "dropping-particle" : "", "family" : "Hosseinzadeh", "given" : "H", "non-dropping-particle" : "", "parse-names" : false, "suffix" : "" }, { "dropping-particle" : "", "family" : "Moallem", "given" : "SA", "non-dropping-particle" : "", "parse-names" : false, "suffix" : "" }, { "dropping-particle" : "", "family" : "Moshiri", "given" : "M", "non-dropping-particle" : "", "parse-names" : false, "suffix" : "" }, { "dropping-particle" : "", "family" : "Sarnavazi", "given" : "MS", "non-dropping-particle" : "", "parse-names" : false, "suffix" : "" }, { "dropping-particle" : "", "family" : "Etemad", "given" : "L", "non-dropping-particle" : "", "parse-names" : false, "suffix" : "" } ], "container-title" : "Arzneimittelforschung", "id" : "ITEM-1", "issue" : "7", "issued" : { "date-parts" : [ [ "2012" ] ] }, "page" : "324-9", "title" : "Anti-nociceptive and anti-inflammatory effects of cyanocobalamin (vitamin B12) against acute and chronic pain and inflammation in mice", "type" : "article-journal", "volume" : "62" }, "uris" : [ "http://www.mendeley.com/documents/?uuid=42e4e9e6-9505-448a-8891-eaf6d241c245" ] } ], "mendeley" : { "formattedCitation" : "(481)", "plainTextFormattedCitation" : "(481)", "previouslyFormattedCitation" : "&lt;sup&gt;481&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481)</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Vitamin B12</w:t>
            </w:r>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v12</w:t>
            </w:r>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hgh1</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 xml:space="preserve">Mice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DOI" : "10.1172/JCI72606.2988", "abstract" : "Both maternal and offspring-derived factors contribute to lifelong growth and bone mass accrual, although the specific role of maternal deficiencies in the growth and bone mass of offspring is poorly understood. In the present study, we have shown that vitamin B12 (B12) deficiency in a murine genetic model results in severe postweaning growth retardation and osteoporosis, and the severity and time of onset of this phenotype in the offspring depends on the maternal genotype. Using integrated physiological and metabolomic analysis, we determined that B12 deficiency in the offspring decreases liver taurine production and associates with abro- gation of a growth hormone/insulin-like growth factor 1 (GH/IGF1) axis. Taurine increased GH-dependent IGF1 synthesis in the liver, which subsequently enhanced osteoblast function, and in B12-deficient offspring, oral administration of taurine rescued their growth retardation and osteoporosis phenotypes. These results identify B12 as an essential vitamin that positively regulates postweaning growth and bone formation through taurine synthesis and suggests potential therapies to increase bone mass.", "author" : [ { "dropping-particle" : "", "family" : "Roman-garcia", "given" : "Pablo", "non-dropping-particle" : "", "parse-names" : false, "suffix" : "" }, { "dropping-particle" : "", "family" : "Quiros-gonzalez", "given" : "Isabel", "non-dropping-particle" : "", "parse-names" : false, "suffix" : "" }, { "dropping-particle" : "", "family" : "Mottram", "given" : "Lynda", "non-dropping-particle" : "", "parse-names" : false, "suffix" : "" }, { "dropping-particle" : "", "family" : "Lieben", "given" : "Liesbet", "non-dropping-particle" : "", "parse-names" : false, "suffix" : "" }, { "dropping-particle" : "", "family" : "Sharan", "given" : "Kunal", "non-dropping-particle" : "", "parse-names" : false, "suffix" : "" }, { "dropping-particle" : "", "family" : "Wangwiwatsin", "given" : "Arporn", "non-dropping-particle" : "", "parse-names" : false, "suffix" : "" }, { "dropping-particle" : "", "family" : "Tubio", "given" : "Jose", "non-dropping-particle" : "", "parse-names" : false, "suffix" : "" }, { "dropping-particle" : "", "family" : "Lewis", "given" : "Kirsty", "non-dropping-particle" : "", "parse-names" : false, "suffix" : "" }, { "dropping-particle" : "", "family" : "Wilkinson", "given" : "Debbie", "non-dropping-particle" : "", "parse-names" : false, "suffix" : "" }, { "dropping-particle" : "", "family" : "Santhanam", "given" : "Balaji", "non-dropping-particle" : "", "parse-names" : false, "suffix" : "" }, { "dropping-particle" : "", "family" : "Sarper", "given" : "Nazan", "non-dropping-particle" : "", "parse-names" : false, "suffix" : "" }, { "dropping-particle" : "", "family" : "Clare", "given" : "Simon", "non-dropping-particle" : "", "parse-names" : false, "suffix" : "" }, { "dropping-particle" : "", "family" : "Vassiliou", "given" : "George S", "non-dropping-particle" : "", "parse-names" : false, "suffix" : "" }, { "dropping-particle" : "", "family" : "Velagapudi", "given" : "Vidya R", "non-dropping-particle" : "", "parse-names" : false, "suffix" : "" }, { "dropping-particle" : "", "family" : "Dougan", "given" : "Gordon", "non-dropping-particle" : "", "parse-names" : false, "suffix" : "" }, { "dropping-particle" : "", "family" : "Yadav", "given" : "Vijay K", "non-dropping-particle" : "", "parse-names" : false, "suffix" : "" } ], "container-title" : "The Journal of Clinical Investigation", "id" : "ITEM-1", "issue" : "7", "issued" : { "date-parts" : [ [ "2014" ] ] }, "page" : "2988-3002", "title" : "Vitamin B 12 \u2013 dependent taurine synthesis regulates growth and bone mass", "type" : "article-journal", "volume" : "124" }, "uris" : [ "http://www.mendeley.com/documents/?uuid=ddb71b43-aeac-40ae-adc0-f003e4ebff66" ] } ], "mendeley" : { "formattedCitation" : "(223)", "plainTextFormattedCitation" : "(223)", "previouslyFormattedCitation" : "&lt;sup&gt;223&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223)</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Vitamin B12</w:t>
            </w:r>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v12</w:t>
            </w:r>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ost1</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 xml:space="preserve">Mice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DOI" : "10.1172/JCI72606.2988", "abstract" : "Both maternal and offspring-derived factors contribute to lifelong growth and bone mass accrual, although the specific role of maternal deficiencies in the growth and bone mass of offspring is poorly understood. In the present study, we have shown that vitamin B12 (B12) deficiency in a murine genetic model results in severe postweaning growth retardation and osteoporosis, and the severity and time of onset of this phenotype in the offspring depends on the maternal genotype. Using integrated physiological and metabolomic analysis, we determined that B12 deficiency in the offspring decreases liver taurine production and associates with abro- gation of a growth hormone/insulin-like growth factor 1 (GH/IGF1) axis. Taurine increased GH-dependent IGF1 synthesis in the liver, which subsequently enhanced osteoblast function, and in B12-deficient offspring, oral administration of taurine rescued their growth retardation and osteoporosis phenotypes. These results identify B12 as an essential vitamin that positively regulates postweaning growth and bone formation through taurine synthesis and suggests potential therapies to increase bone mass.", "author" : [ { "dropping-particle" : "", "family" : "Roman-garcia", "given" : "Pablo", "non-dropping-particle" : "", "parse-names" : false, "suffix" : "" }, { "dropping-particle" : "", "family" : "Quiros-gonzalez", "given" : "Isabel", "non-dropping-particle" : "", "parse-names" : false, "suffix" : "" }, { "dropping-particle" : "", "family" : "Mottram", "given" : "Lynda", "non-dropping-particle" : "", "parse-names" : false, "suffix" : "" }, { "dropping-particle" : "", "family" : "Lieben", "given" : "Liesbet", "non-dropping-particle" : "", "parse-names" : false, "suffix" : "" }, { "dropping-particle" : "", "family" : "Sharan", "given" : "Kunal", "non-dropping-particle" : "", "parse-names" : false, "suffix" : "" }, { "dropping-particle" : "", "family" : "Wangwiwatsin", "given" : "Arporn", "non-dropping-particle" : "", "parse-names" : false, "suffix" : "" }, { "dropping-particle" : "", "family" : "Tubio", "given" : "Jose", "non-dropping-particle" : "", "parse-names" : false, "suffix" : "" }, { "dropping-particle" : "", "family" : "Lewis", "given" : "Kirsty", "non-dropping-particle" : "", "parse-names" : false, "suffix" : "" }, { "dropping-particle" : "", "family" : "Wilkinson", "given" : "Debbie", "non-dropping-particle" : "", "parse-names" : false, "suffix" : "" }, { "dropping-particle" : "", "family" : "Santhanam", "given" : "Balaji", "non-dropping-particle" : "", "parse-names" : false, "suffix" : "" }, { "dropping-particle" : "", "family" : "Sarper", "given" : "Nazan", "non-dropping-particle" : "", "parse-names" : false, "suffix" : "" }, { "dropping-particle" : "", "family" : "Clare", "given" : "Simon", "non-dropping-particle" : "", "parse-names" : false, "suffix" : "" }, { "dropping-particle" : "", "family" : "Vassiliou", "given" : "George S", "non-dropping-particle" : "", "parse-names" : false, "suffix" : "" }, { "dropping-particle" : "", "family" : "Velagapudi", "given" : "Vidya R", "non-dropping-particle" : "", "parse-names" : false, "suffix" : "" }, { "dropping-particle" : "", "family" : "Dougan", "given" : "Gordon", "non-dropping-particle" : "", "parse-names" : false, "suffix" : "" }, { "dropping-particle" : "", "family" : "Yadav", "given" : "Vijay K", "non-dropping-particle" : "", "parse-names" : false, "suffix" : "" } ], "container-title" : "The Journal of Clinical Investigation", "id" : "ITEM-1", "issue" : "7", "issued" : { "date-parts" : [ [ "2014" ] ] }, "page" : "2988-3002", "title" : "Vitamin B 12 \u2013 dependent taurine synthesis regulates growth and bone mass", "type" : "article-journal", "volume" : "124" }, "uris" : [ "http://www.mendeley.com/documents/?uuid=ddb71b43-aeac-40ae-adc0-f003e4ebff66" ] } ], "mendeley" : { "formattedCitation" : "(223)", "plainTextFormattedCitation" : "(223)", "previouslyFormattedCitation" : "&lt;sup&gt;223&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223)</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Vitamin B12</w:t>
            </w:r>
          </w:p>
        </w:tc>
        <w:tc>
          <w:tcPr>
            <w:tcW w:w="146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v12</w:t>
            </w:r>
          </w:p>
        </w:tc>
        <w:tc>
          <w:tcPr>
            <w:tcW w:w="77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noc0</w:t>
            </w:r>
          </w:p>
        </w:tc>
        <w:tc>
          <w:tcPr>
            <w:tcW w:w="318"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hideMark/>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 xml:space="preserve">Mice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In this study, the anti-nociceptive and anti-inflammatory effects of cyanocobalamin (Vit B12) against acute and chronic pain and inflammation were evaluated in mice. Vit B12 (0.87, 1 and 1.77 mg/kg) were injected intraperitoneally. The anti-nociceptive effects against acute pain were examined using hot-plate and writhing tests. The chronic pain was examined 14 days after sciatic nerve ligation using the hot-plate test. Morphine (10 mg/kg) was used as a positive control. Anti-inflammatory effects of Vit B12 against acute and chronic inflammation were assessed using xylene-induced edema in ears and granuloma caused by compressed cotton implantation, respectively. In these tests, sodium diclofenac (15 mg/kg) was used as a positive control. Vit B12 showed a dose related effect in acute anti-nociceptive test and increased the anti-nociceptive effect of morphine in chronic treatment. Vit B12 demonstrated an anti-nociceptive effect in chronic studies as single or continues daily treatment and increased significantly the anti-nociceptive effect of morphine. All doses of Vit B12 significantly decreased xylene-induced ear edema. Maximum anti-inflammatory effect (37.5%) was obtained at dose of 1 mg/kg. In chronic inflammation, Vit B12 significantly decreased granuloma formation in mice. In conclusion our work presents some experimental evidence supporting the administration of cyanocobalamin in controlling acute and chronic neuropathic pain. Cyanocobalamin may have anti-inflammatory effect. It may reduce tolerance to anti-nociceptive effect of morphine as well.", "author" : [ { "dropping-particle" : "", "family" : "Hosseinzadeh", "given" : "H", "non-dropping-particle" : "", "parse-names" : false, "suffix" : "" }, { "dropping-particle" : "", "family" : "Moallem", "given" : "SA", "non-dropping-particle" : "", "parse-names" : false, "suffix" : "" }, { "dropping-particle" : "", "family" : "Moshiri", "given" : "M", "non-dropping-particle" : "", "parse-names" : false, "suffix" : "" }, { "dropping-particle" : "", "family" : "Sarnavazi", "given" : "MS", "non-dropping-particle" : "", "parse-names" : false, "suffix" : "" }, { "dropping-particle" : "", "family" : "Etemad", "given" : "L", "non-dropping-particle" : "", "parse-names" : false, "suffix" : "" } ], "container-title" : "Arzneimittelforschung", "id" : "ITEM-1", "issue" : "7", "issued" : { "date-parts" : [ [ "2012" ] ] }, "page" : "324-9", "title" : "Anti-nociceptive and anti-inflammatory effects of cyanocobalamin (vitamin B12) against acute and chronic pain and inflammation in mice", "type" : "article-journal", "volume" : "62" }, "uris" : [ "http://www.mendeley.com/documents/?uuid=42e4e9e6-9505-448a-8891-eaf6d241c245" ] } ], "mendeley" : { "formattedCitation" : "(481)", "plainTextFormattedCitation" : "(481)", "previouslyFormattedCitation" : "&lt;sup&gt;481&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481)</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Exercise</w:t>
            </w:r>
          </w:p>
        </w:tc>
        <w:tc>
          <w:tcPr>
            <w:tcW w:w="1463" w:type="dxa"/>
            <w:shd w:val="clear" w:color="auto" w:fill="auto"/>
            <w:noWrap/>
            <w:vAlign w:val="bottom"/>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exe</w:t>
            </w:r>
          </w:p>
        </w:tc>
        <w:tc>
          <w:tcPr>
            <w:tcW w:w="778" w:type="dxa"/>
            <w:shd w:val="clear" w:color="auto" w:fill="auto"/>
            <w:noWrap/>
            <w:vAlign w:val="bottom"/>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adp0</w:t>
            </w:r>
          </w:p>
        </w:tc>
        <w:tc>
          <w:tcPr>
            <w:tcW w:w="318" w:type="dxa"/>
            <w:shd w:val="clear" w:color="auto" w:fill="auto"/>
            <w:noWrap/>
            <w:vAlign w:val="bottom"/>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 xml:space="preserve">OM and S5B/P1 rat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DOI" : "10.2337/diabetes.46.7.1159", "ISBN" : "0012-1797 (Print)", "ISSN" : "00121797", "PMID" : "9200651", "abstract" : "The purpose of this study was to assess the effects of voluntary wheel running on the expression of leptin mRNA in rats that are either sensitive (OM) or resistant (S5B/Pl) to diet-induced obesity. Male OM and S5B/Pl rats had ad libitum access to standard rodent diet and water. At 3-5 weeks of age, animals of both strains were randomly assigned to either an exercise or sedentary control group. The exercise groups had 24-h access to a running wheel, and they trained for 7 weeks. During weeks 1-4, animals in both OM and S5B/Pl exercise groups progressively increased their running. During weeks 5-7, S5B/Pl exercisers tended to run more than did OM (approximately 60 vs. 45 km/week), but by the end of the study both groups had an equally greater heart weight (mg/g body weight) and planteris citrate synthase activity than their sedentary controls. Oral glucose tolerance tests performed during the last week of training revealed that compared with their appropriate controls, insulin sensitivity was enhanced (P &lt; 0.05) in OM but not in the S5B/Pl wheel-running groups. Inguinal, epididymal, and retroperitoneal fat pads weighed less in the running than in the nonrunning groups of both strains (P &lt; 0.01). Additionally, exercised animals had an increased percentage of smaller cells (40-60 microm; P &lt; 0.05) and a decreased percentage of larger cells (120-160 microm; P &lt; 0.05) in the epididymal fat depot. Epididymal leptin mRNA measured by Northern blot analysis was reduced in the exercise-trained rats of both strains (P &lt; 0.05). Furthermore, serum leptin was reduced in exercise-trained compared with the control animals of both strains. In comparison to S5B/Pl, control OM animals exhibited both a higher expression and higher circulating levels of leptin (P &lt; 0.05). While serum leptin levels were decreased and food intake was increased in the exercise-trained animals of both strains (P &lt; 0.05), the exact relationship between exercise, leptin, and food intake in this rat model of dietary obesity remains to be determined. Nonetheless, these results suggest that the expression and secretion of leptin can be influenced by exercise training and that these changes (i.e., reduced expression and secretion of protein) can occur independently of changes in whole-body insulin sensitivity and susceptibility to diet-induced obesity.", "author" : [ { "dropping-particle" : "", "family" : "Zachwieja", "given" : "Jeffrey J.", "non-dropping-particle" : "", "parse-names" : false, "suffix" : "" }, { "dropping-particle" : "", "family" : "Hendry", "given" : "Stephen L.", "non-dropping-particle" : "", "parse-names" : false, "suffix" : "" }, { "dropping-particle" : "", "family" : "Smith", "given" : "Steven R.", "non-dropping-particle" : "", "parse-names" : false, "suffix" : "" }, { "dropping-particle" : "", "family" : "Harris", "given" : "Ruth B S", "non-dropping-particle" : "", "parse-names" : false, "suffix" : "" } ], "container-title" : "Diabetes", "id" : "ITEM-1", "issue" : "7", "issued" : { "date-parts" : [ [ "1997" ] ] }, "page" : "1159-1166", "title" : "Voluntary wheel running decreases adipose tissue mass and expression of leptin inRNA in Osborne-Mendel rats", "type" : "article-journal", "volume" : "46" }, "uris" : [ "http://www.mendeley.com/documents/?uuid=aa374de4-64ce-4f79-b2f0-44cc30e316db" ] } ], "mendeley" : { "formattedCitation" : "(482)", "plainTextFormattedCitation" : "(482)", "previouslyFormattedCitation" : "&lt;sup&gt;482&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482)</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Exercise</w:t>
            </w:r>
          </w:p>
        </w:tc>
        <w:tc>
          <w:tcPr>
            <w:tcW w:w="1463" w:type="dxa"/>
            <w:shd w:val="clear" w:color="auto" w:fill="auto"/>
            <w:noWrap/>
            <w:vAlign w:val="bottom"/>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exe</w:t>
            </w:r>
          </w:p>
        </w:tc>
        <w:tc>
          <w:tcPr>
            <w:tcW w:w="778" w:type="dxa"/>
            <w:shd w:val="clear" w:color="auto" w:fill="auto"/>
            <w:noWrap/>
            <w:vAlign w:val="bottom"/>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il61</w:t>
            </w:r>
          </w:p>
        </w:tc>
        <w:tc>
          <w:tcPr>
            <w:tcW w:w="318" w:type="dxa"/>
            <w:shd w:val="clear" w:color="auto" w:fill="auto"/>
            <w:noWrap/>
            <w:vAlign w:val="bottom"/>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Humans</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DOI" : "10.1111/j.1469-7793.2000.00237.x", "ISBN" : "0022-3751 (Print)\\r0022-3751 (Linking)", "ISSN" : "0022-3751", "PMID" : "11080265", "abstract" : "1. Plasma interleukin (IL)-6 concentration is increased with exercise and it has been demonstrated that contracting muscles can produce IL-The question addressed in the present study was whether the IL-6 production by contracting skeletal muscle is of such a magnitude that it can account for the IL-6 accumulating in the blood. 2. This was studied in six healthy males, who performed one-legged dynamic knee extensor exercise for 5 h at 25 W, which represented 40% of peak power output (Wmax). Arterial-femoral venous (a-fv) differences over the exercising and the resting leg were obtained before and every hour during the exercise. Leg blood flow was measured in parallel by the ultrasound Doppler technique. IL-6 was measured by enzyme-linked immunosorbent assay (ELISA). 3. Arterial plasma concentrations for IL-6 increased 19-fold compared to rest. The a-fv difference for IL-6 over the exercising leg followed the same pattern as did the net IL-6 release. Over the resting leg, there was no significant a-fv difference or net IL-6 release. The work was produced by 2.5 kg of active muscle, which means that during the last 2 h of exercise, the median IL-6 production was 6.8 ng min-1 (kg active muscle)-1 (range, 3.96-9.69 ng min-1 kg-1). 4. The net IL-6 release from the muscle over the last 2 h of exercise was 17-fold higher than the elevation in arterial IL-6 concentration and at 5 h of exercise the net release during 1 min was half of the IL-6 content in the plasma. This indicates a very high turnover of IL-6 during muscular exercise. We suggest that IL-6 produced by skeletal contracting muscle contributes to the maintenance of glucose homeostasis during prolonged exercise.", "author" : [ { "dropping-particle" : "", "family" : "Steensberg", "given" : "A", "non-dropping-particle" : "", "parse-names" : false, "suffix" : "" }, { "dropping-particle" : "", "family" : "Hall", "given" : "G", "non-dropping-particle" : "van", "parse-names" : false, "suffix" : "" }, { "dropping-particle" : "", "family" : "Osada", "given" : "T", "non-dropping-particle" : "", "parse-names" : false, "suffix" : "" }, { "dropping-particle" : "", "family" : "Sacchetti", "given" : "M", "non-dropping-particle" : "", "parse-names" : false, "suffix" : "" }, { "dropping-particle" : "", "family" : "Saltin", "given" : "B", "non-dropping-particle" : "", "parse-names" : false, "suffix" : "" }, { "dropping-particle" : "", "family" : "Klarlund Pedersen", "given" : "B", "non-dropping-particle" : "", "parse-names" : false, "suffix" : "" } ], "container-title" : "J Physiol", "id" : "ITEM-1", "issue" : "1", "issued" : { "date-parts" : [ [ "2000" ] ] }, "page" : "237-242", "title" : "Production of interleukin-6 in contracting human skeletal muscles can account for the exercise-induced increase in plasma interleukin-6", "type" : "article-journal", "volume" : "529" }, "uris" : [ "http://www.mendeley.com/documents/?uuid=6bbdfc71-7e8e-4806-9bfe-c5ec6920d674" ] } ], "mendeley" : { "formattedCitation" : "(483)", "plainTextFormattedCitation" : "(483)", "previouslyFormattedCitation" : "&lt;sup&gt;483&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483)</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GLP-1</w:t>
            </w:r>
          </w:p>
        </w:tc>
        <w:tc>
          <w:tcPr>
            <w:tcW w:w="1463" w:type="dxa"/>
            <w:shd w:val="clear" w:color="auto" w:fill="auto"/>
            <w:noWrap/>
            <w:vAlign w:val="bottom"/>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glp</w:t>
            </w:r>
            <w:proofErr w:type="spellEnd"/>
          </w:p>
        </w:tc>
        <w:tc>
          <w:tcPr>
            <w:tcW w:w="778" w:type="dxa"/>
            <w:shd w:val="clear" w:color="auto" w:fill="auto"/>
            <w:noWrap/>
            <w:vAlign w:val="bottom"/>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ins1</w:t>
            </w:r>
          </w:p>
        </w:tc>
        <w:tc>
          <w:tcPr>
            <w:tcW w:w="318" w:type="dxa"/>
            <w:shd w:val="clear" w:color="auto" w:fill="auto"/>
            <w:noWrap/>
            <w:vAlign w:val="bottom"/>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 xml:space="preserve">Rat pancreatic ductal cell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DOI" : "10.1677/jme.0.0290347", "ISBN" : "0952-5041 (Print)\\r0952-5041 (Linking)", "ISSN" : "09525041", "PMID" : "12459036", "abstract" : "The intestinal hormone glucagon-like peptide-1 (GLP-1) has been shown to promote an increase in pancreatic beta-cell mass via proliferation of islet cells and differentiation of non-insulin-secreting cells. In this study, we have characterized some of the events that lead to the differentiation of pancreatic ductal cells in response to treatment with human GLP-1. Rat pancreatic ductal (ARIP) cells were cultured in the presence of GLP-1 and analyzed for cell counting, cell cycle distribution, expression of cyclin-dependent-kinase (Cdk) inhibitors, transcription of beta-cell-specific genes, loss of ductal-like phenotype and acquisition of beta-cell-like gene expression profile. Exposure of ARIP cells to 10 nM GLP-1 induced a significant reduction in the cell replication rate and a significant decrease in the percentage of cells in S phase of the cell cycle. This was associated with an increase in the number of cells in G0-G1 phase and a reduction of cells in G2-M phase. Western blot analysis for the Cdk inhibitors, kinase inhibitor protein 1 (p27(Kip1)) and Cdk-interacting protein 1 (p21(Cip1)), demonstrated a significant increase in p27(Kip1) and p21(Cip1) levels within the first 24 h from the beginning of GLP-1 treatment. As cells slowed down their proliferation rate, GLP-1 also induced a time-dependent expression of various beta-cell-specific mRNAs. The glucose transporter GLUT-2 was the first of those factors to be expressed (24 h treatment), followed by insulin (44 h) and finally by the enzyme glucokinase (56 h). In addition, immunocytochemistry analysis showed that GLP-1 induced a time-dependent down-regulation of the ductal marker cytokeratin-20 (CK-20) and a time-dependent induction of insulin expression. Finally, GLP-1 promoted a glucose-dependent secretion of insulin, as demonstrated by HPLC and RIA analyses of the cell culture medium. The present study has demonstrated that GLP-1 induces a cell cycle re-distribution with a decrease in cell proliferation rate prior to promoting the differentiation of cells towards an endocrine-like phenotype.", "author" : [ { "dropping-particle" : "", "family" : "Bulotta", "given" : "a.", "non-dropping-particle" : "", "parse-names" : false, "suffix" : "" }, { "dropping-particle" : "", "family" : "Hui", "given" : "H.", "non-dropping-particle" : "", "parse-names" : false, "suffix" : "" }, { "dropping-particle" : "", "family" : "Anastasi", "given" : "E.", "non-dropping-particle" : "", "parse-names" : false, "suffix" : "" }, { "dropping-particle" : "", "family" : "Bertolotto", "given" : "C.", "non-dropping-particle" : "", "parse-names" : false, "suffix" : "" }, { "dropping-particle" : "", "family" : "Boros", "given" : "L. G.", "non-dropping-particle" : "", "parse-names" : false, "suffix" : "" }, { "dropping-particle" : "", "family" : "Mario", "given" : "U.", "non-dropping-particle" : "Di", "parse-names" : false, "suffix" : "" }, { "dropping-particle" : "", "family" : "Perfetti", "given" : "R.", "non-dropping-particle" : "", "parse-names" : false, "suffix" : "" } ], "container-title" : "Journal of Molecular Endocrinology", "id" : "ITEM-1", "issue" : "3", "issued" : { "date-parts" : [ [ "2002" ] ] }, "page" : "347-360", "title" : "Cultured pancreatic ductal cells undergo cell cycle re-distribution and \u03b2-cell-like differentiation in response to glucagon-like peptide-1", "type" : "article-journal", "volume" : "29" }, "uris" : [ "http://www.mendeley.com/documents/?uuid=1f34994c-7a28-432e-8cbf-61926ca00b38" ] } ], "mendeley" : { "formattedCitation" : "(484)", "plainTextFormattedCitation" : "(484)", "previouslyFormattedCitation" : "&lt;sup&gt;484&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484)</w:t>
            </w:r>
            <w:r w:rsidRPr="00E901D6">
              <w:rPr>
                <w:rFonts w:ascii="Times New Roman" w:eastAsia="Times New Roman" w:hAnsi="Times New Roman" w:cs="Times New Roman"/>
                <w:color w:val="000000"/>
                <w:lang w:eastAsia="en-IN"/>
              </w:rPr>
              <w:fldChar w:fldCharType="end"/>
            </w:r>
            <w:r w:rsidRPr="00E901D6">
              <w:rPr>
                <w:rFonts w:ascii="Times New Roman" w:eastAsia="Times New Roman" w:hAnsi="Times New Roman" w:cs="Times New Roman"/>
                <w:color w:val="000000"/>
                <w:lang w:eastAsia="en-IN"/>
              </w:rPr>
              <w:t xml:space="preserve">; </w:t>
            </w:r>
            <w:r w:rsidRPr="00E901D6">
              <w:rPr>
                <w:rFonts w:ascii="Times New Roman" w:hAnsi="Times New Roman" w:cs="Times New Roman"/>
              </w:rPr>
              <w:t>Human subjects</w:t>
            </w:r>
            <w:r w:rsidRPr="00E901D6">
              <w:rPr>
                <w:rFonts w:ascii="Times New Roman" w:eastAsia="Times New Roman" w:hAnsi="Times New Roman" w:cs="Times New Roman"/>
                <w:color w:val="000000"/>
                <w:lang w:eastAsia="en-IN"/>
              </w:rPr>
              <w:t xml:space="preserve">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The effect of glucagon-like peptide-1 (GLP-1) on hepatic glucose production and peripheral glucose utilization was investigated with or without infusion of somatostatin to inhibit insulin and glucagon secretion in 13 healthy, non-diabetic women aged 59 years. After 120 min 3-(3)H-glucose infusion, GLP-1 was added (4.5 pmol kg(-1) bolus + 1.5 pmol kg(-1) min(-1)). Without somatostatin (n = 6), GLP-1 decreased plasma glucose (from 4.8 +/- 0.2 to 4.2 +/- 0.3 mmol L(-1), P = 0.007). Insulin levels were increased (48 +/- 3 vs. 243 +/- 67 pmol L(-1), P = 0.032), as was the insulin to glucagon ratio (P = 0.044). The rate of glucose appearance (Ra) was decreased (P = 0.003) and the metabolic clearance rate of glucose (MCR) was increased during the GLP-1 infusion (P = 0.024 vs. saline). Also, the rate of glucose disappearance (Rd) was reduced during the GLP-1 infusion (P = 0.004). Since Ra was reduced more than Rd, the net glucose flow was negative, which reduced plasma glucose. Somatostatin infusion (500 microg h(-1), n = 7) abolished the effects of GLP-1 on plasma glucose, serum insulin, insulin to glucagon ratio, Ra, Rd, MCR and net glucose flow. The results suggest that GLP-1 reduces plasma glucose levels mainly by reducing hepatic glucose production and increasing the metabolic clearance rate of glucose through indirectly increasing the insulin to glucagon ratio in healthy subjects.", "author" : [ { "dropping-particle" : "", "family" : "Larsson", "given" : "H", "non-dropping-particle" : "", "parse-names" : false, "suffix" : "" }, { "dropping-particle" : "", "family" : "Holst", "given" : "JJ", "non-dropping-particle" : "", "parse-names" : false, "suffix" : "" }, { "dropping-particle" : "", "family" : "Ahr\u00e9n", "given" : "B", "non-dropping-particle" : "", "parse-names" : false, "suffix" : "" } ], "container-title" : "Acta Physiologica Scandinavica", "id" : "ITEM-1", "issue" : "4", "issued" : { "date-parts" : [ [ "1997" ] ] }, "page" : "413-22", "title" : "Glucagon-like peptide-1 reduces hepatic glucose production indirectly through insulin and glucagon in humans", "type" : "article-journal", "volume" : "160" }, "uris" : [ "http://www.mendeley.com/documents/?uuid=9e535c44-8fe9-41b5-bdf3-d79b5cc534d1" ] } ], "mendeley" : { "formattedCitation" : "(485)", "plainTextFormattedCitation" : "(485)", "previouslyFormattedCitation" : "&lt;sup&gt;485&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485)</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GLP-1</w:t>
            </w:r>
          </w:p>
        </w:tc>
        <w:tc>
          <w:tcPr>
            <w:tcW w:w="1463" w:type="dxa"/>
            <w:shd w:val="clear" w:color="auto" w:fill="auto"/>
            <w:noWrap/>
            <w:vAlign w:val="bottom"/>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glp</w:t>
            </w:r>
            <w:proofErr w:type="spellEnd"/>
          </w:p>
        </w:tc>
        <w:tc>
          <w:tcPr>
            <w:tcW w:w="778" w:type="dxa"/>
            <w:shd w:val="clear" w:color="auto" w:fill="auto"/>
            <w:noWrap/>
            <w:vAlign w:val="bottom"/>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btc1</w:t>
            </w:r>
          </w:p>
        </w:tc>
        <w:tc>
          <w:tcPr>
            <w:tcW w:w="318" w:type="dxa"/>
            <w:shd w:val="clear" w:color="auto" w:fill="auto"/>
            <w:noWrap/>
            <w:vAlign w:val="bottom"/>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 xml:space="preserve">Human islet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DOI" : "10.1210/en.2003-0323", "ISSN" : "00137227", "PMID" : "12960095", "abstract" : "The peptide hormone, glucagon-like peptide 1 (GLP-1), has been shown to increase glucose-dependent insulin secretion, enhance insulin gene transcription, expand islet cell mass, and inhibit beta-cell apoptosis in animal models of diabetes. The aim of the present study was to evaluate whether GLP-1 could improve function and inhibit apoptosis in freshly isolated human islets. Human islets were cultured for 5 d in the presence, or absence, of GLP-1 (10 nm, added every 12 h) and studied for viability and expression of proapoptotic (caspase-3) and antiapoptotic factors (bcl-2) as well as glucose-dependent insulin production. We observed better-preserved three-dimensional islet morphology in the GLP-1-treated islets, compared with controls. Nuclear condensation, a feature of cell apoptosis, was inhibited by GLP-1. The reduction in the number of apoptotic cells in GLP-1-treated islets was particularly evident at d 3 (6.1% apoptotic nuclei in treated cultures vs. 15.5% in controls; P &lt; 0.01) and at d 5 (8.9 vs. 18.9%; P &lt; 0.01). The antiapoptotic effect of GLP-1 was associated with the down-regulation of active caspase-3 (P &lt; 0.001) and the up-regulation of bcl-2 (P &lt; 0.01). The effect of GLP-1 on the intracellular levels of bcl-2 and caspase-3 was observed at the mRNA and protein levels. Intracellular insulin content was markedly enhanced in islets cultured with GLP-1 vs. control (P &lt; 0.001, at d 5), and there was a parallel GLP-1-dependent potentiation of glucose-dependent insulin secretion (P &lt; 0.01 at d 3; P &lt; 0.05 at d 5). Our findings provide evidence that GLP-1 added to freshly isolated human islets preserves morphology and function and inhibits cell apoptosis.", "author" : [ { "dropping-particle" : "", "family" : "Farilla", "given" : "Loredana", "non-dropping-particle" : "", "parse-names" : false, "suffix" : "" }, { "dropping-particle" : "", "family" : "Bulotta", "given" : "Angela", "non-dropping-particle" : "", "parse-names" : false, "suffix" : "" }, { "dropping-particle" : "", "family" : "Hirshberg", "given" : "Boaz", "non-dropping-particle" : "", "parse-names" : false, "suffix" : "" }, { "dropping-particle" : "", "family" : "Li Calzi", "given" : "Sergio", "non-dropping-particle" : "", "parse-names" : false, "suffix" : "" }, { "dropping-particle" : "", "family" : "Khoury", "given" : "Nasif", "non-dropping-particle" : "", "parse-names" : false, "suffix" : "" }, { "dropping-particle" : "", "family" : "Noushmehr", "given" : "Houtan", "non-dropping-particle" : "", "parse-names" : false, "suffix" : "" }, { "dropping-particle" : "", "family" : "Bertolotto", "given" : "Cristina", "non-dropping-particle" : "", "parse-names" : false, "suffix" : "" }, { "dropping-particle" : "", "family" : "Mario", "given" : "Umberto", "non-dropping-particle" : "Di", "parse-names" : false, "suffix" : "" }, { "dropping-particle" : "", "family" : "Harlan", "given" : "David M.", "non-dropping-particle" : "", "parse-names" : false, "suffix" : "" }, { "dropping-particle" : "", "family" : "Perfetti", "given" : "Riccardo", "non-dropping-particle" : "", "parse-names" : false, "suffix" : "" } ], "container-title" : "Endocrinology", "id" : "ITEM-1", "issue" : "12", "issued" : { "date-parts" : [ [ "2003" ] ] }, "page" : "5149-5158", "title" : "Glucagon-Like Peptide 1 Inhibits Cell Apoptosis and Improves Glucose Responsiveness of Freshly Isolated Human Islets", "type" : "article-journal", "volume" : "144" }, "uris" : [ "http://www.mendeley.com/documents/?uuid=380050e0-4758-4689-9fbe-a13c4f031aff" ] } ], "mendeley" : { "formattedCitation" : "(486)", "plainTextFormattedCitation" : "(486)", "previouslyFormattedCitation" : "&lt;sup&gt;486&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486)</w:t>
            </w:r>
            <w:r w:rsidRPr="00E901D6">
              <w:rPr>
                <w:rFonts w:ascii="Times New Roman" w:eastAsia="Times New Roman" w:hAnsi="Times New Roman" w:cs="Times New Roman"/>
                <w:color w:val="000000"/>
                <w:lang w:eastAsia="en-IN"/>
              </w:rPr>
              <w:fldChar w:fldCharType="end"/>
            </w:r>
            <w:r w:rsidRPr="00E901D6">
              <w:rPr>
                <w:rFonts w:ascii="Times New Roman" w:eastAsia="Times New Roman" w:hAnsi="Times New Roman" w:cs="Times New Roman"/>
                <w:color w:val="000000"/>
                <w:lang w:eastAsia="en-IN"/>
              </w:rPr>
              <w:t xml:space="preserve">; Rat pancreatic ductal cell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DOI" : "10.1677/jme.0.0290347", "ISBN" : "0952-5041 (Print)\\r0952-5041 (Linking)", "ISSN" : "09525041", "PMID" : "12459036", "abstract" : "The intestinal hormone glucagon-like peptide-1 (GLP-1) has been shown to promote an increase in pancreatic beta-cell mass via proliferation of islet cells and differentiation of non-insulin-secreting cells. In this study, we have characterized some of the events that lead to the differentiation of pancreatic ductal cells in response to treatment with human GLP-1. Rat pancreatic ductal (ARIP) cells were cultured in the presence of GLP-1 and analyzed for cell counting, cell cycle distribution, expression of cyclin-dependent-kinase (Cdk) inhibitors, transcription of beta-cell-specific genes, loss of ductal-like phenotype and acquisition of beta-cell-like gene expression profile. Exposure of ARIP cells to 10 nM GLP-1 induced a significant reduction in the cell replication rate and a significant decrease in the percentage of cells in S phase of the cell cycle. This was associated with an increase in the number of cells in G0-G1 phase and a reduction of cells in G2-M phase. Western blot analysis for the Cdk inhibitors, kinase inhibitor protein 1 (p27(Kip1)) and Cdk-interacting protein 1 (p21(Cip1)), demonstrated a significant increase in p27(Kip1) and p21(Cip1) levels within the first 24 h from the beginning of GLP-1 treatment. As cells slowed down their proliferation rate, GLP-1 also induced a time-dependent expression of various beta-cell-specific mRNAs. The glucose transporter GLUT-2 was the first of those factors to be expressed (24 h treatment), followed by insulin (44 h) and finally by the enzyme glucokinase (56 h). In addition, immunocytochemistry analysis showed that GLP-1 induced a time-dependent down-regulation of the ductal marker cytokeratin-20 (CK-20) and a time-dependent induction of insulin expression. Finally, GLP-1 promoted a glucose-dependent secretion of insulin, as demonstrated by HPLC and RIA analyses of the cell culture medium. The present study has demonstrated that GLP-1 induces a cell cycle re-distribution with a decrease in cell proliferation rate prior to promoting the differentiation of cells towards an endocrine-like phenotype.", "author" : [ { "dropping-particle" : "", "family" : "Bulotta", "given" : "a.", "non-dropping-particle" : "", "parse-names" : false, "suffix" : "" }, { "dropping-particle" : "", "family" : "Hui", "given" : "H.", "non-dropping-particle" : "", "parse-names" : false, "suffix" : "" }, { "dropping-particle" : "", "family" : "Anastasi", "given" : "E.", "non-dropping-particle" : "", "parse-names" : false, "suffix" : "" }, { "dropping-particle" : "", "family" : "Bertolotto", "given" : "C.", "non-dropping-particle" : "", "parse-names" : false, "suffix" : "" }, { "dropping-particle" : "", "family" : "Boros", "given" : "L. G.", "non-dropping-particle" : "", "parse-names" : false, "suffix" : "" }, { "dropping-particle" : "", "family" : "Mario", "given" : "U.", "non-dropping-particle" : "Di", "parse-names" : false, "suffix" : "" }, { "dropping-particle" : "", "family" : "Perfetti", "given" : "R.", "non-dropping-particle" : "", "parse-names" : false, "suffix" : "" } ], "container-title" : "Journal of Molecular Endocrinology", "id" : "ITEM-1", "issue" : "3", "issued" : { "date-parts" : [ [ "2002" ] ] }, "page" : "347-360", "title" : "Cultured pancreatic ductal cells undergo cell cycle re-distribution and \u03b2-cell-like differentiation in response to glucagon-like peptide-1", "type" : "article-journal", "volume" : "29" }, "uris" : [ "http://www.mendeley.com/documents/?uuid=1f34994c-7a28-432e-8cbf-61926ca00b38" ] } ], "mendeley" : { "formattedCitation" : "(484)", "plainTextFormattedCitation" : "(484)", "previouslyFormattedCitation" : "&lt;sup&gt;484&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484)</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GLP-1</w:t>
            </w:r>
          </w:p>
        </w:tc>
        <w:tc>
          <w:tcPr>
            <w:tcW w:w="1463" w:type="dxa"/>
            <w:shd w:val="clear" w:color="auto" w:fill="auto"/>
            <w:noWrap/>
            <w:vAlign w:val="bottom"/>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glp</w:t>
            </w:r>
            <w:proofErr w:type="spellEnd"/>
          </w:p>
        </w:tc>
        <w:tc>
          <w:tcPr>
            <w:tcW w:w="778" w:type="dxa"/>
            <w:shd w:val="clear" w:color="auto" w:fill="auto"/>
            <w:noWrap/>
            <w:vAlign w:val="bottom"/>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glg0</w:t>
            </w:r>
          </w:p>
        </w:tc>
        <w:tc>
          <w:tcPr>
            <w:tcW w:w="318" w:type="dxa"/>
            <w:shd w:val="clear" w:color="auto" w:fill="auto"/>
            <w:noWrap/>
            <w:vAlign w:val="bottom"/>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Wistar</w:t>
            </w:r>
            <w:proofErr w:type="spellEnd"/>
            <w:r w:rsidRPr="00E901D6">
              <w:rPr>
                <w:rFonts w:ascii="Times New Roman" w:eastAsia="Times New Roman" w:hAnsi="Times New Roman" w:cs="Times New Roman"/>
                <w:color w:val="000000"/>
                <w:lang w:eastAsia="en-IN"/>
              </w:rPr>
              <w:t xml:space="preserve"> rat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DOI" : "10.1007/s00125-008-1149-y", "abstract" : "AIMS/HYPOTHESIS: The glucose-lowering effect of glucagon-like peptide-1 (GLP-1) is based not only upon its potent insulinotropic actions but also on its ability to restrain glucagon secretion. Surprisingly, the closely related glucose-dependent insulinotropic peptide (GIP) stimulates glucagon release. We examined whether the islet hormone somatostatin, which strongly inhibits glucagon secretion, is involved in this divergent behaviour. METHODS: At 1.5 mmol/l glucose and therefore minimal insulin secretion, the glucagon, insulin and somatostatin responses to 20 mmol/l glucose, GLP-1, GIP and somatostatin were studied in the presence of a high-affinity monoclonal somatostatin antibody and of a highly specific somatostatin receptor subtype 2 (SSTR2) antagonist (PRL-2903) in the isolated perfused rat pancreas. RESULTS: In control experiments, GLP-1 at 1 and 10 nmol/l reduced glucagon secretion significantly to 59.0 +/- 6.3% (p &lt; 0.004; n = 5; SSTR2 series; each vs pre-infusion level) and to 48.0 +/- 2.6% (p &lt; 0.001; n = 6; somatostatin antibody series) respectively. During somatostatin antibody administration, GLP-1 still inhibited glucagon secretion significantly, but the effect was less pronounced than in control experiments (p &lt; 0.018). Co-infusion of the SSTR2 antagonist completely abolished the GLP-1-induced suppression of glucagon secretion. In contrast, neither the GIP-induced stimulation of glucagon release nor its inhibition by 20 mmol/l glucose was altered by somatostatin antibody or SSTR2 antagonist administration. CONCLUSIONS/INTERPRETATION: We conclude that GLP-1 is capable of inhibiting glucagon secretion even in the absence of secretory products from the beta cell. It is highly likely that this is mediated via somatostatin interacting with SSTR2 on rat alpha cells. In contrast, GIP and glucose seem to influence the alpha cell independently of somatostatin secretion.", "author" : [ { "dropping-particle" : "De", "family" : "Heer", "given" : "J", "non-dropping-particle" : "", "parse-names" : false, "suffix" : "" }, { "dropping-particle" : "", "family" : "Rasmussen", "given" : "C", "non-dropping-particle" : "", "parse-names" : false, "suffix" : "" }, { "dropping-particle" : "", "family" : "Coy", "given" : "D H", "non-dropping-particle" : "", "parse-names" : false, "suffix" : "" }, { "dropping-particle" : "", "family" : "Holst", "given" : "J J", "non-dropping-particle" : "", "parse-names" : false, "suffix" : "" } ], "container-title" : "Diabetologia", "id" : "ITEM-1", "issue" : "12", "issued" : { "date-parts" : [ [ "2008" ] ] }, "page" : "2263-2270", "title" : "Glucagon-like peptide-1 , but not glucose-dependent insulinotropic peptide , inhibits glucagon secretion via somatostatin (receptor subtype 2 ) in the perfused rat pancreas", "type" : "article-journal", "volume" : "51" }, "uris" : [ "http://www.mendeley.com/documents/?uuid=5c18f534-31f6-4f62-a6ee-9c272421066a" ] } ], "mendeley" : { "formattedCitation" : "(487)", "plainTextFormattedCitation" : "(487)", "previouslyFormattedCitation" : "&lt;sup&gt;487&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487)</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GLP-1</w:t>
            </w:r>
          </w:p>
        </w:tc>
        <w:tc>
          <w:tcPr>
            <w:tcW w:w="1463" w:type="dxa"/>
            <w:shd w:val="clear" w:color="auto" w:fill="auto"/>
            <w:noWrap/>
            <w:vAlign w:val="bottom"/>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glp</w:t>
            </w:r>
            <w:proofErr w:type="spellEnd"/>
          </w:p>
        </w:tc>
        <w:tc>
          <w:tcPr>
            <w:tcW w:w="778" w:type="dxa"/>
            <w:shd w:val="clear" w:color="auto" w:fill="auto"/>
            <w:noWrap/>
            <w:vAlign w:val="bottom"/>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gmo0</w:t>
            </w:r>
          </w:p>
        </w:tc>
        <w:tc>
          <w:tcPr>
            <w:tcW w:w="318" w:type="dxa"/>
            <w:shd w:val="clear" w:color="auto" w:fill="auto"/>
            <w:noWrap/>
            <w:vAlign w:val="bottom"/>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hAnsi="Times New Roman" w:cs="Times New Roman"/>
              </w:rPr>
              <w:t xml:space="preserve">Human subject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BACKGROUND: Glucagon-like peptide 1 (GLP-1) has been proposed as a treatment for type 2 diabetes. We have investigated the long-term effects of continuous administration of this peptide hormone in a 6-week pilot study. METHODS: 20 patients with type 2 diabetes were alternately assigned continuous subcutaneous infusion of GLP-1 (n=10) or saline (n=10) for 6 weeks. Before (week 0) and at weeks 1 and 6, they underwent beta-cell function tests (hyperglycaemic clamps), 8 h profiles of plasma glucose, insulin, C-peptide, glucagon, and free fatty acids, and appetite and side-effect ratings on 100 mm visual analogue scales; at weeks 0 and 6 they also underwent dexascanning, measurement of insulin sensitivity (hyperinsulinaemic euglycaemic clamps), haemoglobin A(1c), and fructosamine. The primary endpoints were haemoglobin A(1c) concentration, 8-h profile of glucose concentration in plasma, and beta-cell function (defined as the first-phase response to glucose and the maximum insulin secretory capacity of the cell). Analyses were per protocol. FINDINGS: One patient assigned saline was excluded because no veins were accessible. In the remaining nine patients in that group, no significant changes were observed except an increase in fructosamine concentration (p=0.0004). In the GLP-1 group, fasting and 8 h mean plasma glucose decreased by 4.3 mmol/L and 5.5 mmol/L (p&lt;0.0001). Haemoglobin A(1c) decreased by 1.3% (p=0.003) and fructosamine fell to normal values (p=0.0002). Fasting and 8 h mean concentrations of free fatty acids decreased by 30% and 23% (p=0.0005 and 0.01, respectively). Gastric emptying was inhibited, bodyweight decreased by 1.9 kg, and appetite was reduced. Both insulin sensitivity and beta-cell function improved (p=0.003 and p=0.003, respectively). No important side-effects were seen. INTERPRETATION: GLP-1 could be a new treatment for type 2 diabetes, though further investigation of the long-term effects of GLP-1 is needed.", "author" : [ { "dropping-particle" : "", "family" : "Zander", "given" : "Mette", "non-dropping-particle" : "", "parse-names" : false, "suffix" : "" }, { "dropping-particle" : "", "family" : "Madsbad", "given" : "Sten", "non-dropping-particle" : "", "parse-names" : false, "suffix" : "" }, { "dropping-particle" : "", "family" : "Madsen", "given" : "Jan Lysgaard", "non-dropping-particle" : "", "parse-names" : false, "suffix" : "" }, { "dropping-particle" : "", "family" : "Holst", "given" : "Jens Juul", "non-dropping-particle" : "", "parse-names" : false, "suffix" : "" } ], "container-title" : "Lancet", "id" : "ITEM-1", "issued" : { "date-parts" : [ [ "2002" ] ] }, "page" : "824-830", "title" : "Effect of 6-week course of glucagon-like peptide 1 on glycaemic control , insulin sensitivity , and beta-cell function in type 2 diabetes : a parallel-group study", "type" : "article-journal", "volume" : "359" }, "uris" : [ "http://www.mendeley.com/documents/?uuid=7fd8306f-eb2a-437c-adc8-09a61b272c1a" ] } ], "mendeley" : { "formattedCitation" : "(488)", "plainTextFormattedCitation" : "(488)", "previouslyFormattedCitation" : "&lt;sup&gt;488&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488)</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GLP-1</w:t>
            </w:r>
          </w:p>
        </w:tc>
        <w:tc>
          <w:tcPr>
            <w:tcW w:w="1463" w:type="dxa"/>
            <w:shd w:val="clear" w:color="auto" w:fill="auto"/>
            <w:noWrap/>
            <w:vAlign w:val="bottom"/>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glp</w:t>
            </w:r>
            <w:proofErr w:type="spellEnd"/>
          </w:p>
        </w:tc>
        <w:tc>
          <w:tcPr>
            <w:tcW w:w="778" w:type="dxa"/>
            <w:shd w:val="clear" w:color="auto" w:fill="auto"/>
            <w:noWrap/>
            <w:vAlign w:val="bottom"/>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fdi0</w:t>
            </w:r>
          </w:p>
        </w:tc>
        <w:tc>
          <w:tcPr>
            <w:tcW w:w="318" w:type="dxa"/>
            <w:shd w:val="clear" w:color="auto" w:fill="auto"/>
            <w:noWrap/>
            <w:vAlign w:val="bottom"/>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hAnsi="Times New Roman" w:cs="Times New Roman"/>
              </w:rPr>
              <w:t xml:space="preserve">Human subject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BACKGROUND: Glucagon-like peptide 1 (GLP-1) has been proposed as a treatment for type 2 diabetes. We have investigated the long-term effects of continuous administration of this peptide hormone in a 6-week pilot study. METHODS: 20 patients with type 2 diabetes were alternately assigned continuous subcutaneous infusion of GLP-1 (n=10) or saline (n=10) for 6 weeks. Before (week 0) and at weeks 1 and 6, they underwent beta-cell function tests (hyperglycaemic clamps), 8 h profiles of plasma glucose, insulin, C-peptide, glucagon, and free fatty acids, and appetite and side-effect ratings on 100 mm visual analogue scales; at weeks 0 and 6 they also underwent dexascanning, measurement of insulin sensitivity (hyperinsulinaemic euglycaemic clamps), haemoglobin A(1c), and fructosamine. The primary endpoints were haemoglobin A(1c) concentration, 8-h profile of glucose concentration in plasma, and beta-cell function (defined as the first-phase response to glucose and the maximum insulin secretory capacity of the cell). Analyses were per protocol. FINDINGS: One patient assigned saline was excluded because no veins were accessible. In the remaining nine patients in that group, no significant changes were observed except an increase in fructosamine concentration (p=0.0004). In the GLP-1 group, fasting and 8 h mean plasma glucose decreased by 4.3 mmol/L and 5.5 mmol/L (p&lt;0.0001). Haemoglobin A(1c) decreased by 1.3% (p=0.003) and fructosamine fell to normal values (p=0.0002). Fasting and 8 h mean concentrations of free fatty acids decreased by 30% and 23% (p=0.0005 and 0.01, respectively). Gastric emptying was inhibited, bodyweight decreased by 1.9 kg, and appetite was reduced. Both insulin sensitivity and beta-cell function improved (p=0.003 and p=0.003, respectively). No important side-effects were seen. INTERPRETATION: GLP-1 could be a new treatment for type 2 diabetes, though further investigation of the long-term effects of GLP-1 is needed.", "author" : [ { "dropping-particle" : "", "family" : "Zander", "given" : "Mette", "non-dropping-particle" : "", "parse-names" : false, "suffix" : "" }, { "dropping-particle" : "", "family" : "Madsbad", "given" : "Sten", "non-dropping-particle" : "", "parse-names" : false, "suffix" : "" }, { "dropping-particle" : "", "family" : "Madsen", "given" : "Jan Lysgaard", "non-dropping-particle" : "", "parse-names" : false, "suffix" : "" }, { "dropping-particle" : "", "family" : "Holst", "given" : "Jens Juul", "non-dropping-particle" : "", "parse-names" : false, "suffix" : "" } ], "container-title" : "Lancet", "id" : "ITEM-1", "issued" : { "date-parts" : [ [ "2002" ] ] }, "page" : "824-830", "title" : "Effect of 6-week course of glucagon-like peptide 1 on glycaemic control , insulin sensitivity , and beta-cell function in type 2 diabetes : a parallel-group study", "type" : "article-journal", "volume" : "359" }, "uris" : [ "http://www.mendeley.com/documents/?uuid=7fd8306f-eb2a-437c-adc8-09a61b272c1a" ] } ], "mendeley" : { "formattedCitation" : "(488)", "plainTextFormattedCitation" : "(488)", "previouslyFormattedCitation" : "&lt;sup&gt;488&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488)</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GLP-1</w:t>
            </w:r>
          </w:p>
        </w:tc>
        <w:tc>
          <w:tcPr>
            <w:tcW w:w="1463" w:type="dxa"/>
            <w:shd w:val="clear" w:color="auto" w:fill="auto"/>
            <w:noWrap/>
            <w:vAlign w:val="bottom"/>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glp</w:t>
            </w:r>
            <w:proofErr w:type="spellEnd"/>
          </w:p>
        </w:tc>
        <w:tc>
          <w:tcPr>
            <w:tcW w:w="778" w:type="dxa"/>
            <w:shd w:val="clear" w:color="auto" w:fill="auto"/>
            <w:noWrap/>
            <w:vAlign w:val="bottom"/>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ina1</w:t>
            </w:r>
          </w:p>
        </w:tc>
        <w:tc>
          <w:tcPr>
            <w:tcW w:w="318" w:type="dxa"/>
            <w:shd w:val="clear" w:color="auto" w:fill="auto"/>
            <w:noWrap/>
            <w:vAlign w:val="bottom"/>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hAnsi="Times New Roman" w:cs="Times New Roman"/>
              </w:rPr>
              <w:t xml:space="preserve">Human subject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BACKGROUND: Glucagon-like peptide 1 (GLP-1) has been proposed as a treatment for type 2 diabetes. We have investigated the long-term effects of continuous administration of this peptide hormone in a 6-week pilot study. METHODS: 20 patients with type 2 diabetes were alternately assigned continuous subcutaneous infusion of GLP-1 (n=10) or saline (n=10) for 6 weeks. Before (week 0) and at weeks 1 and 6, they underwent beta-cell function tests (hyperglycaemic clamps), 8 h profiles of plasma glucose, insulin, C-peptide, glucagon, and free fatty acids, and appetite and side-effect ratings on 100 mm visual analogue scales; at weeks 0 and 6 they also underwent dexascanning, measurement of insulin sensitivity (hyperinsulinaemic euglycaemic clamps), haemoglobin A(1c), and fructosamine. The primary endpoints were haemoglobin A(1c) concentration, 8-h profile of glucose concentration in plasma, and beta-cell function (defined as the first-phase response to glucose and the maximum insulin secretory capacity of the cell). Analyses were per protocol. FINDINGS: One patient assigned saline was excluded because no veins were accessible. In the remaining nine patients in that group, no significant changes were observed except an increase in fructosamine concentration (p=0.0004). In the GLP-1 group, fasting and 8 h mean plasma glucose decreased by 4.3 mmol/L and 5.5 mmol/L (p&lt;0.0001). Haemoglobin A(1c) decreased by 1.3% (p=0.003) and fructosamine fell to normal values (p=0.0002). Fasting and 8 h mean concentrations of free fatty acids decreased by 30% and 23% (p=0.0005 and 0.01, respectively). Gastric emptying was inhibited, bodyweight decreased by 1.9 kg, and appetite was reduced. Both insulin sensitivity and beta-cell function improved (p=0.003 and p=0.003, respectively). No important side-effects were seen. INTERPRETATION: GLP-1 could be a new treatment for type 2 diabetes, though further investigation of the long-term effects of GLP-1 is needed.", "author" : [ { "dropping-particle" : "", "family" : "Zander", "given" : "Mette", "non-dropping-particle" : "", "parse-names" : false, "suffix" : "" }, { "dropping-particle" : "", "family" : "Madsbad", "given" : "Sten", "non-dropping-particle" : "", "parse-names" : false, "suffix" : "" }, { "dropping-particle" : "", "family" : "Madsen", "given" : "Jan Lysgaard", "non-dropping-particle" : "", "parse-names" : false, "suffix" : "" }, { "dropping-particle" : "", "family" : "Holst", "given" : "Jens Juul", "non-dropping-particle" : "", "parse-names" : false, "suffix" : "" } ], "container-title" : "Lancet", "id" : "ITEM-1", "issued" : { "date-parts" : [ [ "2002" ] ] }, "page" : "824-830", "title" : "Effect of 6-week course of glucagon-like peptide 1 on glycaemic control , insulin sensitivity , and beta-cell function in type 2 diabetes : a parallel-group study", "type" : "article-journal", "volume" : "359" }, "uris" : [ "http://www.mendeley.com/documents/?uuid=7fd8306f-eb2a-437c-adc8-09a61b272c1a" ] } ], "mendeley" : { "formattedCitation" : "(488)", "plainTextFormattedCitation" : "(488)", "previouslyFormattedCitation" : "&lt;sup&gt;488&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488)</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GLP-1</w:t>
            </w:r>
          </w:p>
        </w:tc>
        <w:tc>
          <w:tcPr>
            <w:tcW w:w="1463" w:type="dxa"/>
            <w:shd w:val="clear" w:color="auto" w:fill="auto"/>
            <w:noWrap/>
            <w:vAlign w:val="bottom"/>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glp</w:t>
            </w:r>
            <w:proofErr w:type="spellEnd"/>
          </w:p>
        </w:tc>
        <w:tc>
          <w:tcPr>
            <w:tcW w:w="778" w:type="dxa"/>
            <w:shd w:val="clear" w:color="auto" w:fill="auto"/>
            <w:noWrap/>
            <w:vAlign w:val="bottom"/>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ost1</w:t>
            </w:r>
          </w:p>
        </w:tc>
        <w:tc>
          <w:tcPr>
            <w:tcW w:w="318" w:type="dxa"/>
            <w:shd w:val="clear" w:color="auto" w:fill="auto"/>
            <w:noWrap/>
            <w:vAlign w:val="bottom"/>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hAnsi="Times New Roman" w:cs="Times New Roman"/>
              </w:rPr>
              <w:t xml:space="preserve">Human subject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CONTEXT: Recent studies indicate that glucagon-like peptide 1 (GLP-1) regulates bone turnover, but the effects of GLP-1 receptor agonists (GLP-1 RAs) on bone in obese weight-reduced individuals are unknown. OBJECTIVE: To investigate the role of GLP-1 RAs on bone formation and weight loss induced bone mass reductions. DESIGN: Randomized control study. SETTING: Out-patient research hospital clinic. PARTICIPANTS: Thirty-seven healthy obese women. BMI 34\u00b10.5 kg/m2, age 46\u00b12 years. INTERVENTION: After a low-calorie diet-induced 12% weight loss, participants were randomized to treatment with or without administration of the GLP-1 RA liraglutide (1.2mg/day) for 52 weeks. In case of weight gain, up to two meals per day could be substituted with a low-calorie diet product in order to maintain the weight loss. MAIN OUTCOME MEASURES: Total, pelvic and arm-leg bone mineral content (BMC) and bone markers (CTX-1 and P1NP) were investigated before, after weight loss and after 52 weeks weight maintenance. Primary end points: Change in BMC and bone markers after 52 weeks weight maintenance with or without GLP-1 RA treatment. RESULTS: Total, pelvic and arm-leg BMC decreased during weight maintenance in the control group (p&lt;0.0001), but not significantly in the liraglutide group. Thus, total and arm-leg BMC loss was 4 times greater in the control group compared to the liraglutide group (estimated difference 27g (95% CI 5-48), p=0.01), although the 12% weight loss was maintained in both groups. In the liraglutide group, the bone formation marker P1NP increased by 16% (7\u00b13 \u03bcg/L) vs a 2% (-1\u00b14 \u03bcg/L) decrease in the control group (p&lt;0.05). The bone resorption marker CTX-1 did not change during the weight loss maintenance phase. CONCLUSIONS: Treatment with a long-acting GLP-1 RA increased bone formation by 16% and prevented bone loss after weight loss obtained through a low calorie-diet, supporting its role as a safe weight-lowering agent.", "author" : [ { "dropping-particle" : "", "family" : "Lepsen", "given" : "EW", "non-dropping-particle" : "", "parse-names" : false, "suffix" : "" }, { "dropping-particle" : "", "family" : "Lundgren", "given" : "JR", "non-dropping-particle" : "", "parse-names" : false, "suffix" : "" }, { "dropping-particle" : "", "family" : "Hartmann", "given" : "B", "non-dropping-particle" : "", "parse-names" : false, "suffix" : "" }, { "dropping-particle" : "", "family" : "Pedersen", "given" : "O", "non-dropping-particle" : "", "parse-names" : false, "suffix" : "" }, { "dropping-particle" : "", "family" : "Hansen", "given" : "T", "non-dropping-particle" : "", "parse-names" : false, "suffix" : "" }, { "dropping-particle" : "", "family" : "J\u00f8rgensen", "given" : "NR", "non-dropping-particle" : "", "parse-names" : false, "suffix" : "" }, { "dropping-particle" : "", "family" : "Jensen", "given" : "JE", "non-dropping-particle" : "", "parse-names" : false, "suffix" : "" }, { "dropping-particle" : "", "family" : "Holst", "given" : "JJ", "non-dropping-particle" : "", "parse-names" : false, "suffix" : "" }, { "dropping-particle" : "", "family" : "Madsbad", "given" : "S", "non-dropping-particle" : "", "parse-names" : false, "suffix" : "" }, { "dropping-particle" : "", "family" : "Torekov", "given" : "SS", "non-dropping-particle" : "", "parse-names" : false, "suffix" : "" } ], "container-title" : "Journal of Clinical Endocrinology &amp; Metabolism", "id" : "ITEM-1", "issued" : { "date-parts" : [ [ "2015" ] ] }, "title" : "GLP-1 receptor agonist treatment increases bone formation and prevents bone loss in weight-reduced obese women", "type" : "article-journal" }, "uris" : [ "http://www.mendeley.com/documents/?uuid=87586d16-8f77-4a44-b34f-1f50dc17cf7a" ] } ], "mendeley" : { "formattedCitation" : "(489)", "plainTextFormattedCitation" : "(489)", "previouslyFormattedCitation" : "&lt;sup&gt;489&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489)</w:t>
            </w:r>
            <w:r w:rsidRPr="00E901D6">
              <w:rPr>
                <w:rFonts w:ascii="Times New Roman" w:eastAsia="Times New Roman" w:hAnsi="Times New Roman" w:cs="Times New Roman"/>
                <w:color w:val="000000"/>
                <w:lang w:eastAsia="en-IN"/>
              </w:rPr>
              <w:fldChar w:fldCharType="end"/>
            </w:r>
            <w:r w:rsidRPr="00E901D6">
              <w:rPr>
                <w:rFonts w:ascii="Times New Roman" w:eastAsia="Times New Roman" w:hAnsi="Times New Roman" w:cs="Times New Roman"/>
                <w:color w:val="000000"/>
                <w:lang w:eastAsia="en-IN"/>
              </w:rPr>
              <w:t>; Sprague-</w:t>
            </w:r>
            <w:proofErr w:type="spellStart"/>
            <w:r w:rsidRPr="00E901D6">
              <w:rPr>
                <w:rFonts w:ascii="Times New Roman" w:eastAsia="Times New Roman" w:hAnsi="Times New Roman" w:cs="Times New Roman"/>
                <w:color w:val="000000"/>
                <w:lang w:eastAsia="en-IN"/>
              </w:rPr>
              <w:t>Dawley</w:t>
            </w:r>
            <w:proofErr w:type="spellEnd"/>
            <w:r w:rsidRPr="00E901D6">
              <w:rPr>
                <w:rFonts w:ascii="Times New Roman" w:eastAsia="Times New Roman" w:hAnsi="Times New Roman" w:cs="Times New Roman"/>
                <w:color w:val="000000"/>
                <w:lang w:eastAsia="en-IN"/>
              </w:rPr>
              <w:t xml:space="preserve"> rat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abstract" : "Osteoporosis mainly affects postmenopausal women and older men. Gastrointestinal hormones released after meal ingestion, such as glucose-dependent insulinotropic peptide (GIP) and glucagon-like peptide (GLP)-2, have been shown to regulate bone turnover. However, whether GLP-1, another important gastrointestinal hormone, and its analogues also have antiosteoporotic effects, especially in aged postmenopausal situation, has not been confirmed. In the present study, we evaluated the effects of the GLP-1 receptor agonist exendin-4 on ovariectomy (OVX)-induced osteoporosis in old rats. Twelve-month-old female Sprague-Dawley rats were subjected to OVX, and exendin-4 was administrated 4 weeks after the surgery and lasted for 16 weeks. Bone characters and related serum and gene biomarkers were analyzed. Sixteen weeks of treatment with exendin-4 slowed down body weight gain by decreasing fat mass and prevented the loss of bone mass in old OVX rats. Exendin-4 also enhanced bone strength and prevented the deterioration of trabecular microarchitecture. Moreover, exendin-4 decreased the urinary deoxypyridinoline (DPD)/creatinine ratio and serum C-terminal cross-linked telopeptides of type I collagen (CTX-I) and increased serum alkaline phosphatase (ALP), osteocalcin (OC), and N-terminal propeptide of type 1 procollagen (P1NP) levels, key biochemical markers of bone turnover. Interestingly, gene expression results further showed that exendin-4 not only inhibited bone resorption by increasing the osteoprotegerin (OPG)/receptor activator of NF-\u03baB ligand (RANKL) ratio, but also promoted bone formation by increasing the expression of OC, Col1, Runx2, and ALP, which exhibited dual regulatory effects on bone turnover as compared with previous antiosteoporotic agents. In conclusion, these findings demonstrated for the first time the antiosteoporotic effects of exendin-4 in old OVX rats and that it might be a potential candidate for treatment of aged postmenopausal osteoporosis.", "author" : [ { "dropping-particle" : "", "family" : "Ma", "given" : "X", "non-dropping-particle" : "", "parse-names" : false, "suffix" : "" }, { "dropping-particle" : "", "family" : "Meng", "given" : "J", "non-dropping-particle" : "", "parse-names" : false, "suffix" : "" }, { "dropping-particle" : "", "family" : "Jia", "given" : "M", "non-dropping-particle" : "", "parse-names" : false, "suffix" : "" }, { "dropping-particle" : "", "family" : "Bi", "given" : "L", "non-dropping-particle" : "", "parse-names" : false, "suffix" : "" }, { "dropping-particle" : "", "family" : "Zhou", "given" : "Y", "non-dropping-particle" : "", "parse-names" : false, "suffix" : "" }, { "dropping-particle" : "", "family" : "Wang", "given" : "Y", "non-dropping-particle" : "", "parse-names" : false, "suffix" : "" }, { "dropping-particle" : "", "family" : "Hu", "given" : "J", "non-dropping-particle" : "", "parse-names" : false, "suffix" : "" }, { "dropping-particle" : "", "family" : "He", "given" : "G", "non-dropping-particle" : "", "parse-names" : false, "suffix" : "" }, { "dropping-particle" : "", "family" : "Luo", "given" : "X", "non-dropping-particle" : "", "parse-names" : false, "suffix" : "" } ], "container-title" : "Journal of Bone and Mineral Research", "id" : "ITEM-1", "issue" : "7", "issued" : { "date-parts" : [ [ "2013" ] ] }, "page" : "1641-52", "title" : "Exendin-4, a glucagon-like peptide-1 receptor agonist, prevents osteopenia by promoting bone formation and suppressing bone resorption in aged ovariectomized rats", "type" : "article-journal", "volume" : "28" }, "uris" : [ "http://www.mendeley.com/documents/?uuid=68198005-1db0-4592-8ebf-ef83a9502fe4" ] } ], "mendeley" : { "formattedCitation" : "(490)", "plainTextFormattedCitation" : "(490)", "previouslyFormattedCitation" : "&lt;sup&gt;490&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490)</w:t>
            </w:r>
            <w:r w:rsidRPr="00E901D6">
              <w:rPr>
                <w:rFonts w:ascii="Times New Roman" w:eastAsia="Times New Roman" w:hAnsi="Times New Roman" w:cs="Times New Roman"/>
                <w:color w:val="000000"/>
                <w:lang w:eastAsia="en-IN"/>
              </w:rPr>
              <w:fldChar w:fldCharType="end"/>
            </w:r>
          </w:p>
        </w:tc>
      </w:tr>
      <w:tr w:rsidR="00F93C8D" w:rsidRPr="00E901D6" w:rsidTr="00F93C8D">
        <w:trPr>
          <w:trHeight w:val="300"/>
        </w:trPr>
        <w:tc>
          <w:tcPr>
            <w:tcW w:w="1697" w:type="dxa"/>
            <w:shd w:val="clear" w:color="auto" w:fill="auto"/>
            <w:noWrap/>
            <w:vAlign w:val="bottom"/>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Gut Motility</w:t>
            </w:r>
          </w:p>
        </w:tc>
        <w:tc>
          <w:tcPr>
            <w:tcW w:w="1463" w:type="dxa"/>
            <w:shd w:val="clear" w:color="auto" w:fill="auto"/>
            <w:noWrap/>
            <w:vAlign w:val="bottom"/>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gmo</w:t>
            </w:r>
            <w:proofErr w:type="spellEnd"/>
          </w:p>
        </w:tc>
        <w:tc>
          <w:tcPr>
            <w:tcW w:w="778" w:type="dxa"/>
            <w:shd w:val="clear" w:color="auto" w:fill="auto"/>
            <w:noWrap/>
            <w:vAlign w:val="bottom"/>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glp1</w:t>
            </w:r>
          </w:p>
        </w:tc>
        <w:tc>
          <w:tcPr>
            <w:tcW w:w="318" w:type="dxa"/>
            <w:shd w:val="clear" w:color="auto" w:fill="auto"/>
            <w:noWrap/>
            <w:vAlign w:val="bottom"/>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Logic</w:t>
            </w:r>
          </w:p>
        </w:tc>
      </w:tr>
      <w:tr w:rsidR="00F93C8D" w:rsidRPr="00E901D6" w:rsidTr="00F93C8D">
        <w:trPr>
          <w:trHeight w:val="300"/>
        </w:trPr>
        <w:tc>
          <w:tcPr>
            <w:tcW w:w="1697" w:type="dxa"/>
            <w:shd w:val="clear" w:color="auto" w:fill="auto"/>
            <w:noWrap/>
            <w:vAlign w:val="bottom"/>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Nociception</w:t>
            </w:r>
          </w:p>
        </w:tc>
        <w:tc>
          <w:tcPr>
            <w:tcW w:w="1463" w:type="dxa"/>
            <w:shd w:val="clear" w:color="auto" w:fill="auto"/>
            <w:noWrap/>
            <w:vAlign w:val="bottom"/>
          </w:tcPr>
          <w:p w:rsidR="00F93C8D" w:rsidRPr="00E901D6" w:rsidRDefault="00F93C8D" w:rsidP="00746632">
            <w:pPr>
              <w:spacing w:after="0" w:line="240" w:lineRule="auto"/>
              <w:rPr>
                <w:rFonts w:ascii="Times New Roman" w:eastAsia="Times New Roman" w:hAnsi="Times New Roman" w:cs="Times New Roman"/>
                <w:color w:val="000000"/>
                <w:lang w:eastAsia="en-IN"/>
              </w:rPr>
            </w:pPr>
            <w:proofErr w:type="spellStart"/>
            <w:r w:rsidRPr="00E901D6">
              <w:rPr>
                <w:rFonts w:ascii="Times New Roman" w:eastAsia="Times New Roman" w:hAnsi="Times New Roman" w:cs="Times New Roman"/>
                <w:color w:val="000000"/>
                <w:lang w:eastAsia="en-IN"/>
              </w:rPr>
              <w:t>noc</w:t>
            </w:r>
            <w:proofErr w:type="spellEnd"/>
          </w:p>
        </w:tc>
        <w:tc>
          <w:tcPr>
            <w:tcW w:w="778" w:type="dxa"/>
            <w:shd w:val="clear" w:color="auto" w:fill="auto"/>
            <w:noWrap/>
            <w:vAlign w:val="bottom"/>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eastAsia="Times New Roman" w:hAnsi="Times New Roman" w:cs="Times New Roman"/>
                <w:color w:val="000000"/>
                <w:lang w:eastAsia="en-IN"/>
              </w:rPr>
              <w:t>ina0</w:t>
            </w:r>
          </w:p>
        </w:tc>
        <w:tc>
          <w:tcPr>
            <w:tcW w:w="318" w:type="dxa"/>
            <w:shd w:val="clear" w:color="auto" w:fill="auto"/>
            <w:noWrap/>
            <w:vAlign w:val="bottom"/>
          </w:tcPr>
          <w:p w:rsidR="00F93C8D" w:rsidRPr="00E901D6" w:rsidRDefault="00F93C8D" w:rsidP="00746632">
            <w:pPr>
              <w:spacing w:after="0" w:line="240" w:lineRule="auto"/>
              <w:rPr>
                <w:rFonts w:ascii="Times New Roman" w:eastAsia="Times New Roman" w:hAnsi="Times New Roman" w:cs="Times New Roman"/>
                <w:color w:val="000000"/>
                <w:lang w:eastAsia="en-IN"/>
              </w:rPr>
            </w:pPr>
          </w:p>
        </w:tc>
        <w:tc>
          <w:tcPr>
            <w:tcW w:w="5683" w:type="dxa"/>
            <w:shd w:val="clear" w:color="auto" w:fill="auto"/>
            <w:noWrap/>
            <w:vAlign w:val="bottom"/>
          </w:tcPr>
          <w:p w:rsidR="00F93C8D" w:rsidRPr="00E901D6" w:rsidRDefault="00F93C8D" w:rsidP="00746632">
            <w:pPr>
              <w:spacing w:after="0" w:line="240" w:lineRule="auto"/>
              <w:rPr>
                <w:rFonts w:ascii="Times New Roman" w:eastAsia="Times New Roman" w:hAnsi="Times New Roman" w:cs="Times New Roman"/>
                <w:color w:val="000000"/>
                <w:lang w:eastAsia="en-IN"/>
              </w:rPr>
            </w:pPr>
            <w:r w:rsidRPr="00E901D6">
              <w:rPr>
                <w:rFonts w:ascii="Times New Roman" w:hAnsi="Times New Roman" w:cs="Times New Roman"/>
              </w:rPr>
              <w:t xml:space="preserve">Human subjects </w:t>
            </w:r>
            <w:r w:rsidRPr="00E901D6">
              <w:rPr>
                <w:rFonts w:ascii="Times New Roman" w:eastAsia="Times New Roman" w:hAnsi="Times New Roman" w:cs="Times New Roman"/>
                <w:color w:val="000000"/>
                <w:lang w:eastAsia="en-IN"/>
              </w:rPr>
              <w:fldChar w:fldCharType="begin" w:fldLock="1"/>
            </w:r>
            <w:r w:rsidR="0074587B">
              <w:rPr>
                <w:rFonts w:ascii="Times New Roman" w:eastAsia="Times New Roman" w:hAnsi="Times New Roman" w:cs="Times New Roman"/>
                <w:color w:val="000000"/>
                <w:lang w:eastAsia="en-IN"/>
              </w:rPr>
              <w:instrText>ADDIN CSL_CITATION { "citationItems" : [ { "id" : "ITEM-1", "itemData" : { "DOI" : "10.1097/00000542-200109000-00007", "ISBN" : "0003-3022 (Print)\\r0003-3022 (Linking)", "ISSN" : "0003-3022", "PMID" : "11575527", "abstract" : "BACKGROUND: Painful trauma results in a disturbed metabolic state with impaired insulin sensitivity, which is related to the magnitude of the trauma. The authors explored whether pain per se influences hepatic and extrahepatic actions of insulin. METHODS: Ten healthy male volunteers underwent two randomly sequenced hyperinsulinemic-euglycemic (insulin infusion rate, 0.6 mU x kg(-1) x min(-1) for 180 min) clamp studies 4 weeks apart. Self-controlled painful electrical stimulation was applied to the abdominal skin for 30 min, to a pain intensity of 8 on a visual analog scale of 0-10, just before the clamp procedure (study P). In the other study, no pain was inflicted (study C). RESULTS: Pain reduced whole-body insulin-stimulated glucose uptake from 6.37+/-1.87 mg x kg(-1) x min(-1) (mean +/- SD) in study C to 4.97+/-1.38 mg x kg(-1) x min(-1) in study P (P &lt; 0.01) because of a decrease in nonoxidative glucose disposal, as determined by indirect calorimetry (2.47+/-0.88 mg x kg(-1) x min(-1) in study P vs. 3.41+/-1.03 mg x kg(-1) x min(-1) in study C; P &lt; 0.05). Differences in glucose oxidation rates were not statistically significant. The suppression of isotopically determined endogenous glucose output during hyperinsulinemia tended to be decreased after pain (1.67+/-0.48 mg x kg(-1) x min(-1) in study P vs. 2.04+/-0.45 mg x kg(-1) x min(-1) in study C; P = 0.06). Pain elicited a twofold to threefold increase in serum cortisol (P &lt; 0.01), plasma epinephrine (P &lt; 0.05), and serum free fatty acids (P &lt; 0.05). Similarly, circulating concentrations of glucagon and growth hormone tended to increase during pain. CONCLUSIONS: Acute severe pain decreases insulin sensitivity, primarily by affecting nonoxidative glucose metabolism. It is conceivable that the counterregulatory hormonal response plays an important role. This may indicate that pain relief in stress states is important for maintenance of normal glucose metabolism.", "author" : [ { "dropping-particle" : "", "family" : "Greisen", "given" : "Jacob", "non-dropping-particle" : "", "parse-names" : false, "suffix" : "" }, { "dropping-particle" : "", "family" : "Juhl", "given" : "Claus B", "non-dropping-particle" : "", "parse-names" : false, "suffix" : "" }, { "dropping-particle" : "", "family" : "Gr\u00f8fte", "given" : "Thorbj\u00f8rn", "non-dropping-particle" : "", "parse-names" : false, "suffix" : "" }, { "dropping-particle" : "", "family" : "Vilstrup", "given" : "Hendrik", "non-dropping-particle" : "", "parse-names" : false, "suffix" : "" }, { "dropping-particle" : "", "family" : "Jensen", "given" : "Troels S", "non-dropping-particle" : "", "parse-names" : false, "suffix" : "" }, { "dropping-particle" : "", "family" : "Schmitz", "given" : "Ole", "non-dropping-particle" : "", "parse-names" : false, "suffix" : "" } ], "container-title" : "Anesthesiology", "id" : "ITEM-1", "issue" : "3", "issued" : { "date-parts" : [ [ "2001" ] ] }, "page" : "578-584", "title" : "Acute pain induces insulin resistance in humans.", "type" : "article-journal", "volume" : "95" }, "uris" : [ "http://www.mendeley.com/documents/?uuid=8371e794-3080-4efb-96b1-a1a581dde42b" ] } ], "mendeley" : { "formattedCitation" : "(491)", "plainTextFormattedCitation" : "(491)", "previouslyFormattedCitation" : "&lt;sup&gt;491&lt;/sup&gt;" }, "properties" : { "noteIndex" : 0 }, "schema" : "https://github.com/citation-style-language/schema/raw/master/csl-citation.json" }</w:instrText>
            </w:r>
            <w:r w:rsidRPr="00E901D6">
              <w:rPr>
                <w:rFonts w:ascii="Times New Roman" w:eastAsia="Times New Roman" w:hAnsi="Times New Roman" w:cs="Times New Roman"/>
                <w:color w:val="000000"/>
                <w:lang w:eastAsia="en-IN"/>
              </w:rPr>
              <w:fldChar w:fldCharType="separate"/>
            </w:r>
            <w:r w:rsidR="0074587B" w:rsidRPr="0074587B">
              <w:rPr>
                <w:rFonts w:ascii="Times New Roman" w:eastAsia="Times New Roman" w:hAnsi="Times New Roman" w:cs="Times New Roman"/>
                <w:noProof/>
                <w:color w:val="000000"/>
                <w:lang w:eastAsia="en-IN"/>
              </w:rPr>
              <w:t>(491)</w:t>
            </w:r>
            <w:r w:rsidRPr="00E901D6">
              <w:rPr>
                <w:rFonts w:ascii="Times New Roman" w:eastAsia="Times New Roman" w:hAnsi="Times New Roman" w:cs="Times New Roman"/>
                <w:color w:val="000000"/>
                <w:lang w:eastAsia="en-IN"/>
              </w:rPr>
              <w:fldChar w:fldCharType="end"/>
            </w:r>
          </w:p>
        </w:tc>
      </w:tr>
    </w:tbl>
    <w:p w:rsidR="00F93C8D" w:rsidRPr="00E901D6" w:rsidRDefault="00F93C8D" w:rsidP="008110AA">
      <w:pPr>
        <w:spacing w:line="360" w:lineRule="auto"/>
        <w:jc w:val="both"/>
        <w:rPr>
          <w:rFonts w:ascii="Times New Roman" w:hAnsi="Times New Roman" w:cs="Times New Roman"/>
          <w:szCs w:val="22"/>
        </w:rPr>
      </w:pPr>
    </w:p>
    <w:p w:rsidR="00A3158B" w:rsidRPr="00E901D6" w:rsidRDefault="00A3158B">
      <w:pPr>
        <w:rPr>
          <w:rFonts w:ascii="Times New Roman" w:hAnsi="Times New Roman" w:cs="Times New Roman"/>
          <w:sz w:val="32"/>
          <w:szCs w:val="32"/>
        </w:rPr>
      </w:pPr>
      <w:r w:rsidRPr="00E901D6">
        <w:rPr>
          <w:rFonts w:ascii="Times New Roman" w:hAnsi="Times New Roman" w:cs="Times New Roman"/>
          <w:sz w:val="32"/>
          <w:szCs w:val="32"/>
        </w:rPr>
        <w:br w:type="page"/>
      </w:r>
    </w:p>
    <w:p w:rsidR="007E0E17" w:rsidRPr="00E901D6" w:rsidRDefault="00CE479A" w:rsidP="00260562">
      <w:pPr>
        <w:spacing w:line="360" w:lineRule="auto"/>
        <w:rPr>
          <w:rFonts w:ascii="Times New Roman" w:hAnsi="Times New Roman" w:cs="Times New Roman"/>
          <w:b/>
          <w:sz w:val="32"/>
          <w:szCs w:val="32"/>
        </w:rPr>
      </w:pPr>
      <w:r w:rsidRPr="00E901D6">
        <w:rPr>
          <w:rFonts w:ascii="Times New Roman" w:hAnsi="Times New Roman" w:cs="Times New Roman"/>
          <w:b/>
          <w:sz w:val="32"/>
          <w:szCs w:val="32"/>
        </w:rPr>
        <w:lastRenderedPageBreak/>
        <w:t>Supp</w:t>
      </w:r>
      <w:r w:rsidR="0082187A" w:rsidRPr="00E901D6">
        <w:rPr>
          <w:rFonts w:ascii="Times New Roman" w:hAnsi="Times New Roman" w:cs="Times New Roman"/>
          <w:b/>
          <w:sz w:val="32"/>
          <w:szCs w:val="32"/>
        </w:rPr>
        <w:t>orting</w:t>
      </w:r>
      <w:r w:rsidRPr="00E901D6">
        <w:rPr>
          <w:rFonts w:ascii="Times New Roman" w:hAnsi="Times New Roman" w:cs="Times New Roman"/>
          <w:b/>
          <w:sz w:val="32"/>
          <w:szCs w:val="32"/>
        </w:rPr>
        <w:t xml:space="preserve"> </w:t>
      </w:r>
      <w:r w:rsidR="00A3158B" w:rsidRPr="00E901D6">
        <w:rPr>
          <w:rFonts w:ascii="Times New Roman" w:hAnsi="Times New Roman" w:cs="Times New Roman"/>
          <w:b/>
          <w:sz w:val="32"/>
          <w:szCs w:val="32"/>
        </w:rPr>
        <w:t>r</w:t>
      </w:r>
      <w:r w:rsidRPr="00E901D6">
        <w:rPr>
          <w:rFonts w:ascii="Times New Roman" w:hAnsi="Times New Roman" w:cs="Times New Roman"/>
          <w:b/>
          <w:sz w:val="32"/>
          <w:szCs w:val="32"/>
        </w:rPr>
        <w:t>eferences</w:t>
      </w:r>
    </w:p>
    <w:p w:rsidR="0074587B" w:rsidRPr="0074587B" w:rsidRDefault="00985B31"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E901D6">
        <w:rPr>
          <w:rFonts w:ascii="Times New Roman" w:hAnsi="Times New Roman" w:cs="Times New Roman"/>
          <w:szCs w:val="22"/>
        </w:rPr>
        <w:fldChar w:fldCharType="begin" w:fldLock="1"/>
      </w:r>
      <w:r w:rsidRPr="00E901D6">
        <w:rPr>
          <w:rFonts w:ascii="Times New Roman" w:hAnsi="Times New Roman" w:cs="Times New Roman"/>
          <w:szCs w:val="22"/>
        </w:rPr>
        <w:instrText xml:space="preserve">ADDIN Mendeley Bibliography CSL_BIBLIOGRAPHY </w:instrText>
      </w:r>
      <w:r w:rsidRPr="00E901D6">
        <w:rPr>
          <w:rFonts w:ascii="Times New Roman" w:hAnsi="Times New Roman" w:cs="Times New Roman"/>
          <w:szCs w:val="22"/>
        </w:rPr>
        <w:fldChar w:fldCharType="separate"/>
      </w:r>
      <w:r w:rsidR="0074587B" w:rsidRPr="0074587B">
        <w:rPr>
          <w:rFonts w:ascii="Times New Roman" w:hAnsi="Times New Roman" w:cs="Times New Roman"/>
          <w:noProof/>
          <w:szCs w:val="24"/>
        </w:rPr>
        <w:t xml:space="preserve">1. </w:t>
      </w:r>
      <w:r w:rsidR="0074587B" w:rsidRPr="0074587B">
        <w:rPr>
          <w:rFonts w:ascii="Times New Roman" w:hAnsi="Times New Roman" w:cs="Times New Roman"/>
          <w:noProof/>
          <w:szCs w:val="24"/>
        </w:rPr>
        <w:tab/>
        <w:t>Li L, Yi Z, Seno M, Kojima I. Activin A and Betacellulin. Effect on Regeneration of Pancreatic Beta-Cells in Neonatal Streptozotocin-Treated Rats. Diabetes [Internet]. 2004;53(March):608–15. Available from: http://diabetes.diabetesjournals.org/content/53/3/608.full.pdf</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2. </w:t>
      </w:r>
      <w:r w:rsidRPr="0074587B">
        <w:rPr>
          <w:rFonts w:ascii="Times New Roman" w:hAnsi="Times New Roman" w:cs="Times New Roman"/>
          <w:noProof/>
          <w:szCs w:val="24"/>
        </w:rPr>
        <w:tab/>
        <w:t>Andersen GØ, Ueland T, Knudsen EC, Scholz H, Yndestad A, Sahraoui A, et al. Activin A levels are associated with abnormal glucose regulation in patients with myocardial infarction: potential counteracting effects of activin A on inflammation. Diabetes [Internet]. 2011 May [cited 2013 Jan 10];60(5):1544–51. Available from: http://www.pubmedcentral.nih.gov/articlerender.fcgi?artid=3292329&amp;tool=pmcentrez&amp;rendertype=abstract</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3. </w:t>
      </w:r>
      <w:r w:rsidRPr="0074587B">
        <w:rPr>
          <w:rFonts w:ascii="Times New Roman" w:hAnsi="Times New Roman" w:cs="Times New Roman"/>
          <w:noProof/>
          <w:szCs w:val="24"/>
        </w:rPr>
        <w:tab/>
        <w:t>Florio P, Luisi S, Marchetti P, Lupi R, Cobellis L, Falaschi C, et al. Activin A stimulates insulin secretion in cultured human pancreatic islets. J Endrocrinological Investig [Internet]. 2000;23(4):231–4. Available from: http://www.ncbi.nlm.nih.gov/pubmed/10853708</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4. </w:t>
      </w:r>
      <w:r w:rsidRPr="0074587B">
        <w:rPr>
          <w:rFonts w:ascii="Times New Roman" w:hAnsi="Times New Roman" w:cs="Times New Roman"/>
          <w:noProof/>
          <w:szCs w:val="24"/>
        </w:rPr>
        <w:tab/>
        <w:t>Zaragosi L, Wdziekonski B, Villageois P, Keophiphath M, Maumus M, Tchkonia T, et al. Activin A Plays a Critical Role in Proliferation and Differentiation of Human Adipose Progenitors. Diabetes [Internet]. 2010;59(October):2513–21. Available from: http://diabetes.diabetesjournals.org/content/59/10/2513.full.pdf</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5. </w:t>
      </w:r>
      <w:r w:rsidRPr="0074587B">
        <w:rPr>
          <w:rFonts w:ascii="Times New Roman" w:hAnsi="Times New Roman" w:cs="Times New Roman"/>
          <w:noProof/>
          <w:szCs w:val="24"/>
        </w:rPr>
        <w:tab/>
        <w:t>Hotamisligil GS, Arner P, Caro JF, Atkinson RL, Spiegelman BM. Increased Adipose Tissue Expression of Tumor Necrosis Factor-alpha in Human Obesity and Insulin Resistance. J Clin Invest [Internet]. 1995;95(January):2409–15. Available from: http://www.ncbi.nlm.nih.gov/pmc/articles/PMC295872/pdf/jcinvest00026-0467.pdf</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6. </w:t>
      </w:r>
      <w:r w:rsidRPr="0074587B">
        <w:rPr>
          <w:rFonts w:ascii="Times New Roman" w:hAnsi="Times New Roman" w:cs="Times New Roman"/>
          <w:noProof/>
          <w:szCs w:val="24"/>
        </w:rPr>
        <w:tab/>
        <w:t>Eriksson P, Reynisdottir S, Lönnqvist F, Stemme V, Hamsten A, Arner P. Adipose tissue secretion of plasminogen activator inhibitor-1 in non-obese and obese individuals. Diabetologia [Internet]. 1998;41:65–71. Available from: http://link.springer.com/content/pdf</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7. </w:t>
      </w:r>
      <w:r w:rsidRPr="0074587B">
        <w:rPr>
          <w:rFonts w:ascii="Times New Roman" w:hAnsi="Times New Roman" w:cs="Times New Roman"/>
          <w:noProof/>
          <w:szCs w:val="24"/>
        </w:rPr>
        <w:tab/>
        <w:t>Maeda K, Okubo K, Shimomura I, Funahashi T, Matsuzawa Y, Matsubara K. cDNA cloning and expression of a novel adipose specific collagen-like factor, apM1 (adipose most abundant gene transcript 1). 1996. Biochem Biophys Res Commun [Internet]. 1996 Aug 31;221(2):286–9. Available from: http://www.ncbi.nlm.nih.gov/pubmed/22925673</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8. </w:t>
      </w:r>
      <w:r w:rsidRPr="0074587B">
        <w:rPr>
          <w:rFonts w:ascii="Times New Roman" w:hAnsi="Times New Roman" w:cs="Times New Roman"/>
          <w:noProof/>
          <w:szCs w:val="24"/>
        </w:rPr>
        <w:tab/>
        <w:t>Van Harmelen V, Reynisdottir S, Eriksson P, Thörne A, Hoffstedt J, Lönnqvist F, et al. Leptin secretion from subcutaneous and visceral adipose tissue in women. Diabetes [Internet]. 1998 Jun;47(6):913–7. Available from: http://www.ncbi.nlm.nih.gov/pubmed/12161541</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9. </w:t>
      </w:r>
      <w:r w:rsidRPr="0074587B">
        <w:rPr>
          <w:rFonts w:ascii="Times New Roman" w:hAnsi="Times New Roman" w:cs="Times New Roman"/>
          <w:noProof/>
          <w:szCs w:val="24"/>
        </w:rPr>
        <w:tab/>
        <w:t>Barr VA, Malide D, Zarnowski MJ, Taylor SI, Cushman SW. Insulin stimulates both leptin secretion and production by rat white adipose tissue. Endocrinology [Internet]. 1997 Oct;138(10):4463–72. Available from: http://www.ncbi.nlm.nih.gov/pubmed/9322964</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10. </w:t>
      </w:r>
      <w:r w:rsidRPr="0074587B">
        <w:rPr>
          <w:rFonts w:ascii="Times New Roman" w:hAnsi="Times New Roman" w:cs="Times New Roman"/>
          <w:noProof/>
          <w:szCs w:val="24"/>
        </w:rPr>
        <w:tab/>
        <w:t>Curat CA, Miranville A, Sengene C, Diehl M, Tonus C, Busse R, et al. From Blood Monocytes to Adipose Tissue–Resident Macrophages. Diabetes [Internet]. 2004;53(May):1285–92. Available from: http://diabetes.diabetesjournals.org/content/53/5/1285.full.pdf</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11. </w:t>
      </w:r>
      <w:r w:rsidRPr="0074587B">
        <w:rPr>
          <w:rFonts w:ascii="Times New Roman" w:hAnsi="Times New Roman" w:cs="Times New Roman"/>
          <w:noProof/>
          <w:szCs w:val="24"/>
        </w:rPr>
        <w:tab/>
        <w:t>Evans BA, Agar L, Summers RJ. The role of the sympathetic nervous system in the regulation of leptin synthesis in C57BL/6 mice. FEBS Lett [Internet]. 1999 Feb 12;444(2–3):149–54. Available from: http://www.ncbi.nlm.nih.gov/pubmed/10050748</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12. </w:t>
      </w:r>
      <w:r w:rsidRPr="0074587B">
        <w:rPr>
          <w:rFonts w:ascii="Times New Roman" w:hAnsi="Times New Roman" w:cs="Times New Roman"/>
          <w:noProof/>
          <w:szCs w:val="24"/>
        </w:rPr>
        <w:tab/>
        <w:t>Mori H, Prestwich TC, Reid MA, Longo KA, Gerin I, Cawthorn WP, et al. Secreted frizzled-related protein 5 suppresses adipocyte mitochondrial metabolism through WNT inhibition. J Clin Invest [Internet]. 2012;122(7):2405–16. Available from: http://www.jci.org/articles/view/63604/pdf</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13. </w:t>
      </w:r>
      <w:r w:rsidRPr="0074587B">
        <w:rPr>
          <w:rFonts w:ascii="Times New Roman" w:hAnsi="Times New Roman" w:cs="Times New Roman"/>
          <w:noProof/>
          <w:szCs w:val="24"/>
        </w:rPr>
        <w:tab/>
        <w:t>Ouchi N, Higuchi A, Ohashi K, Oshima Y, Gokce N, Shibata R, et al. Sfrp5 is an anti-</w:t>
      </w:r>
      <w:r w:rsidRPr="0074587B">
        <w:rPr>
          <w:rFonts w:ascii="Times New Roman" w:hAnsi="Times New Roman" w:cs="Times New Roman"/>
          <w:noProof/>
          <w:szCs w:val="24"/>
        </w:rPr>
        <w:lastRenderedPageBreak/>
        <w:t>inflammatory adipokine that modulates metabolic dysfunction in obesity. Science (80- ) [Internet]. 2011;329(5990):454–7. Available from: http://www.ncbi.nlm.nih.gov/pmc/articles/PMC3132938/pdf/nihms-308580.pdf</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14. </w:t>
      </w:r>
      <w:r w:rsidRPr="0074587B">
        <w:rPr>
          <w:rFonts w:ascii="Times New Roman" w:hAnsi="Times New Roman" w:cs="Times New Roman"/>
          <w:noProof/>
          <w:szCs w:val="24"/>
        </w:rPr>
        <w:tab/>
        <w:t>Yamauchi T, Kamon J, Waki H, Terauchi Y, Kubota N, Hara K, et al. The fat-derived hormone adiponectin reverses insulin resistance associated with both lipoatrophy and obesity. Nat Med [Internet]. 2001;7(8):941–6. Available from: http://www.ncbi.nlm.nih.gov/pubmed/11479627</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15. </w:t>
      </w:r>
      <w:r w:rsidRPr="0074587B">
        <w:rPr>
          <w:rFonts w:ascii="Times New Roman" w:hAnsi="Times New Roman" w:cs="Times New Roman"/>
          <w:noProof/>
          <w:szCs w:val="24"/>
        </w:rPr>
        <w:tab/>
        <w:t>Kubota N, Terauchi Y, Yamauchi T, Kubota T, Moroi M, Matsui J, et al. Disruption of adiponectin causes insulin resistance and neointimal formation. J Biol Chem [Internet]. 2002 Jul 19 [cited 2012 Nov 19];277(29):25863–6. Available from: http://www.ncbi.nlm.nih.gov/pubmed/12032136</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16. </w:t>
      </w:r>
      <w:r w:rsidRPr="0074587B">
        <w:rPr>
          <w:rFonts w:ascii="Times New Roman" w:hAnsi="Times New Roman" w:cs="Times New Roman"/>
          <w:noProof/>
          <w:szCs w:val="24"/>
        </w:rPr>
        <w:tab/>
        <w:t>Weigert J, Neumeier M, Wanninger J, Schober F, Sporrer D, Weber M, et al. Adiponectin upregulates monocytic activin A but systemic levels are not altered in obesity or type 2 diabetes. Diabetes [Internet]. Elsevier Ltd; 2009 Feb [cited 2013 Jan 10];45(2):86–91. Available from: http://www.ncbi.nlm.nih.gov/pubmed/19128983</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17. </w:t>
      </w:r>
      <w:r w:rsidRPr="0074587B">
        <w:rPr>
          <w:rFonts w:ascii="Times New Roman" w:hAnsi="Times New Roman" w:cs="Times New Roman"/>
          <w:noProof/>
          <w:szCs w:val="24"/>
        </w:rPr>
        <w:tab/>
        <w:t>Fruebis J, Tsao T-S, Javorschi S, Ebbets-Reed D, Erickson MRS, Yen FT, et al. Proteolytic cleavage product of 30-kDa adipocyte complement-related protein increases fatty acid oxidation in muscle and causes weight loss in mice. Proc Natl Acad Sci U S A [Internet]. 2001 Feb 13;98(4):2005–10. Available from: http://www.pubmedcentral.nih.gov/articlerender.fcgi?artid=29372&amp;tool=pmcentrez&amp;rendertype=abstract</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18. </w:t>
      </w:r>
      <w:r w:rsidRPr="0074587B">
        <w:rPr>
          <w:rFonts w:ascii="Times New Roman" w:hAnsi="Times New Roman" w:cs="Times New Roman"/>
          <w:noProof/>
          <w:szCs w:val="24"/>
        </w:rPr>
        <w:tab/>
        <w:t>Tambascia M, Coope A, Milanski M, Arau EP, Saad JA, Geloneze B. AdipoR1 mediates the anorexigenic and insulin / leptin-like actions of adiponectin in the hypothalamus. Fed Eur Biochem Soc Lett [Internet]. 2008;582(10):1471–6. Available from: http://www.ncbi.nlm.nih.gov/pubmed/18394428</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19. </w:t>
      </w:r>
      <w:r w:rsidRPr="0074587B">
        <w:rPr>
          <w:rFonts w:ascii="Times New Roman" w:hAnsi="Times New Roman" w:cs="Times New Roman"/>
          <w:noProof/>
          <w:szCs w:val="24"/>
        </w:rPr>
        <w:tab/>
        <w:t>Ouchi N, Kihara S, Arita Y, Okamoto Y, Maeda K, Kuriyama H, et al. Adiponectin, an Adipocyte-Derived Plasma Protein, Inhibits Endothelial NF- B Signaling Through a cAMP-Dependent Pathway. Circulation [Internet]. 2000 Sep 12 [cited 2013 Jan 10];102(11):1296–301. Available from: http://circ.ahajournals.org/cgi/doi/10.1161/01.CIR.102.11.1296</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20. </w:t>
      </w:r>
      <w:r w:rsidRPr="0074587B">
        <w:rPr>
          <w:rFonts w:ascii="Times New Roman" w:hAnsi="Times New Roman" w:cs="Times New Roman"/>
          <w:noProof/>
          <w:szCs w:val="24"/>
        </w:rPr>
        <w:tab/>
        <w:t>Maillard V, Uzbekova S, Guignot F, Perreau C, Ramé C, Coyral-Castel S, et al. Effect of adiponectin on bovine granulosa cell steroidogenesis, oocyte maturation and embryo development. Reprod Biol Endocrinol [Internet]. 2010 Jan;8:23. Available from: http://www.pubmedcentral.nih.gov/articlerender.fcgi?artid=2845137&amp;tool=pmcentrez&amp;rendertype=abstract</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21. </w:t>
      </w:r>
      <w:r w:rsidRPr="0074587B">
        <w:rPr>
          <w:rFonts w:ascii="Times New Roman" w:hAnsi="Times New Roman" w:cs="Times New Roman"/>
          <w:noProof/>
          <w:szCs w:val="24"/>
        </w:rPr>
        <w:tab/>
        <w:t>Čikoš Š, Burkuš J, Bukovská A, Fabian D, Rehák P, Koppel J. Expression of adiponectin receptors and effects of adiponectin isoforms in mouse preimplantation embryos. Hum Reprod [Internet]. 2010 Sep [cited 2013 Feb 21];25(9):2247–55. Available from: http://www.ncbi.nlm.nih.gov/pubmed/20663797</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22. </w:t>
      </w:r>
      <w:r w:rsidRPr="0074587B">
        <w:rPr>
          <w:rFonts w:ascii="Times New Roman" w:hAnsi="Times New Roman" w:cs="Times New Roman"/>
          <w:noProof/>
          <w:szCs w:val="24"/>
        </w:rPr>
        <w:tab/>
        <w:t>Richards JS, Liu Z, Kawai T, Tabata K, Watanabe H, Suresh D, et al. Adiponectin and its receptors modulate granulosa cell and cumulus cell functions, fertility, and early embryo development in the mouse and human. Fertil Steril [Internet]. 2012;98(2):471–9. Available from: http://www.ncbi.nlm.nih.gov/pubmed/22633650</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23. </w:t>
      </w:r>
      <w:r w:rsidRPr="0074587B">
        <w:rPr>
          <w:rFonts w:ascii="Times New Roman" w:hAnsi="Times New Roman" w:cs="Times New Roman"/>
          <w:noProof/>
          <w:szCs w:val="24"/>
        </w:rPr>
        <w:tab/>
        <w:t>Chatterjee P, Banerjee A, Majumdar P. Study of plasma lipid and lipoprotein profile in elite women boxers during a six weeks’ training progamme. J Nepal Med Assoc [Internet]. 2007;46(165):25–30. Available from: http://www.ncbi.nlm.nih.gov/pubmed/17721559</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24. </w:t>
      </w:r>
      <w:r w:rsidRPr="0074587B">
        <w:rPr>
          <w:rFonts w:ascii="Times New Roman" w:hAnsi="Times New Roman" w:cs="Times New Roman"/>
          <w:noProof/>
          <w:szCs w:val="24"/>
        </w:rPr>
        <w:tab/>
        <w:t>Nexø E, Hollenberg M, Bing J. Aggressive behavior in mice provokes a marked increase in both plasma epidermal growth factor and renin. Acta Physiol Scand [Internet]. 1981;111(3):367–71. Available from: http://www.ncbi.nlm.nih.gov/pubmed/7032211</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lastRenderedPageBreak/>
        <w:t xml:space="preserve">25. </w:t>
      </w:r>
      <w:r w:rsidRPr="0074587B">
        <w:rPr>
          <w:rFonts w:ascii="Times New Roman" w:hAnsi="Times New Roman" w:cs="Times New Roman"/>
          <w:noProof/>
          <w:szCs w:val="24"/>
        </w:rPr>
        <w:tab/>
        <w:t>Sánchez O, Viladrich M, Ramírez I, Soley M. Liver injury after an aggressive encounter in male mice. Am J Physiol Regul Integr Comp Physiol [Internet]. 2007 Nov [cited 2013 Feb 5];293(5):R1908-16. Available from: http://www.ncbi.nlm.nih.gov/pubmed/17761516</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26. </w:t>
      </w:r>
      <w:r w:rsidRPr="0074587B">
        <w:rPr>
          <w:rFonts w:ascii="Times New Roman" w:hAnsi="Times New Roman" w:cs="Times New Roman"/>
          <w:noProof/>
          <w:szCs w:val="24"/>
        </w:rPr>
        <w:tab/>
        <w:t>Nexø E, Olsen P, Poulsen K. Exocrine and endocrine secretion of renin and epidermal growth factor from the mouse submandibular glands. Regul Pept [Internet]. 1984;8(4):327–34. Available from: http://www.ncbi.nlm.nih.gov/pubmed/6387816</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27. </w:t>
      </w:r>
      <w:r w:rsidRPr="0074587B">
        <w:rPr>
          <w:rFonts w:ascii="Times New Roman" w:hAnsi="Times New Roman" w:cs="Times New Roman"/>
          <w:noProof/>
          <w:szCs w:val="24"/>
        </w:rPr>
        <w:tab/>
        <w:t>Spillantini MG, Aloe L, Alleva E, De Simone R, Goedert M, Levi-Montalcini R. Nerve growth factor mRNA and protein increase in hypothalamus in a mouse model of aggression. Proc Natl Acad Sci U S A [Internet]. 1989 Nov;86(21):8555–9. Available from: http://www.pubmedcentral.nih.gov/articlerender.fcgi?artid=298321&amp;tool=pmcentrez&amp;rendertype=abstract</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28. </w:t>
      </w:r>
      <w:r w:rsidRPr="0074587B">
        <w:rPr>
          <w:rFonts w:ascii="Times New Roman" w:hAnsi="Times New Roman" w:cs="Times New Roman"/>
          <w:noProof/>
          <w:szCs w:val="24"/>
        </w:rPr>
        <w:tab/>
        <w:t>Maestripieri D, De Simone R, Aloe L, Alleva E. Social status and nerve growth factor serum levels after agonistic encounters in mice. Physiol Behav [Internet]. 1990;47(1):161–4. Available from: http://www.ncbi.nlm.nih.gov/pubmed/2326332</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29. </w:t>
      </w:r>
      <w:r w:rsidRPr="0074587B">
        <w:rPr>
          <w:rFonts w:ascii="Times New Roman" w:hAnsi="Times New Roman" w:cs="Times New Roman"/>
          <w:noProof/>
          <w:szCs w:val="24"/>
        </w:rPr>
        <w:tab/>
        <w:t>Lakshmanan J. Aggressive behavior in adult male mice elevates serum nerve growth factor levels. Am J Physiol [Internet]. 1986;250(4.1):E386-92. Available from: http://www.ncbi.nlm.nih.gov/pubmed/3515963</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30. </w:t>
      </w:r>
      <w:r w:rsidRPr="0074587B">
        <w:rPr>
          <w:rFonts w:ascii="Times New Roman" w:hAnsi="Times New Roman" w:cs="Times New Roman"/>
          <w:noProof/>
          <w:szCs w:val="24"/>
        </w:rPr>
        <w:tab/>
        <w:t>Lakshmanan J. Beta-nerve growth factor measurements in mouse serum. J Neurochem [Internet]. 1986;46(3):882–91. Available from: http://www.ncbi.nlm.nih.gov/pubmed/3950612</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31. </w:t>
      </w:r>
      <w:r w:rsidRPr="0074587B">
        <w:rPr>
          <w:rFonts w:ascii="Times New Roman" w:hAnsi="Times New Roman" w:cs="Times New Roman"/>
          <w:noProof/>
          <w:szCs w:val="24"/>
        </w:rPr>
        <w:tab/>
        <w:t>Lakshmanan J. Nerve growth factor levels in mouse serum: variations due to stress. Neurochem Res [Internet]. 1987;12(4):393–7. Available from: http://www.ncbi.nlm.nih.gov/pubmed/3600964</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32. </w:t>
      </w:r>
      <w:r w:rsidRPr="0074587B">
        <w:rPr>
          <w:rFonts w:ascii="Times New Roman" w:hAnsi="Times New Roman" w:cs="Times New Roman"/>
          <w:noProof/>
          <w:szCs w:val="24"/>
        </w:rPr>
        <w:tab/>
        <w:t>Stacie LT, Stanek LM, Ressler KJ, Huhman KL. Differential BDNF expression in limbic brain regions following social defeat or territorial aggression. Behav Neurosci [Internet]. 2012;125(6):911–20. Available from: http://www.ncbi.nlm.nih.gov/pmc/articles/PMC3232038/</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33. </w:t>
      </w:r>
      <w:r w:rsidRPr="0074587B">
        <w:rPr>
          <w:rFonts w:ascii="Times New Roman" w:hAnsi="Times New Roman" w:cs="Times New Roman"/>
          <w:noProof/>
          <w:szCs w:val="24"/>
        </w:rPr>
        <w:tab/>
        <w:t>Ferrari P, van Erp A, Tornatzky W, Miczek K. Accumbal dopamine and serotonin in anticipation of the next aggressive episode in rats. Eur J Neurosci [Internet]. 2003;17(2):371–8. Available from: http://www.ncbi.nlm.nih.gov/pubmed/12542674</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34. </w:t>
      </w:r>
      <w:r w:rsidRPr="0074587B">
        <w:rPr>
          <w:rFonts w:ascii="Times New Roman" w:hAnsi="Times New Roman" w:cs="Times New Roman"/>
          <w:noProof/>
          <w:szCs w:val="24"/>
        </w:rPr>
        <w:tab/>
        <w:t>Erp AMM Van, Miczek KA. Aggressive Behavior, Increased Accumbal Dopamine, and Decreased Cortical Serotonin in Rats. J Neurosci [Internet]. 2000;20(24):9320–5. Available from: http://www.jneurosci.org/content/20/24/9320.full.pdf</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35. </w:t>
      </w:r>
      <w:r w:rsidRPr="0074587B">
        <w:rPr>
          <w:rFonts w:ascii="Times New Roman" w:hAnsi="Times New Roman" w:cs="Times New Roman"/>
          <w:noProof/>
          <w:szCs w:val="24"/>
        </w:rPr>
        <w:tab/>
        <w:t>Farrell P, Kjaer M, Bach F, Galbo H. Beta-endorphin and adrenocorticotropin response to supramaximal treadmill exercise in trained and untrained males. Acta Physiol Scand [Internet]. 1987;130(4):619–25. Available from: http://www.ncbi.nlm.nih.gov/pubmed/2820200</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36. </w:t>
      </w:r>
      <w:r w:rsidRPr="0074587B">
        <w:rPr>
          <w:rFonts w:ascii="Times New Roman" w:hAnsi="Times New Roman" w:cs="Times New Roman"/>
          <w:noProof/>
          <w:szCs w:val="24"/>
        </w:rPr>
        <w:tab/>
        <w:t>Schwarz L, Kindermann W. Beta-endorphin, catecholamines, and cortisol during exhaustive endurance exercise. Int J Sports Med [Internet]. 1989;10(5):324–8. Available from: http://www.ncbi.nlm.nih.gov/pubmed/2532179</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37. </w:t>
      </w:r>
      <w:r w:rsidRPr="0074587B">
        <w:rPr>
          <w:rFonts w:ascii="Times New Roman" w:hAnsi="Times New Roman" w:cs="Times New Roman"/>
          <w:noProof/>
          <w:szCs w:val="24"/>
        </w:rPr>
        <w:tab/>
        <w:t>Elias M. Serum cortisol, testosterone, and testosterone-binding globulin responses to competitive fighting in human males. Aggress Behav [Internet]. 1981;7(3):215–24. Available from: http://onlinelibrary.wiley.com/doi/10.1002/1098-2337(1981)7:3%3C215::AID-AB2480070305%3E3.0.CO;2-M/abstract</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38. </w:t>
      </w:r>
      <w:r w:rsidRPr="0074587B">
        <w:rPr>
          <w:rFonts w:ascii="Times New Roman" w:hAnsi="Times New Roman" w:cs="Times New Roman"/>
          <w:noProof/>
          <w:szCs w:val="24"/>
        </w:rPr>
        <w:tab/>
        <w:t>Burgdorf J, Panksepp J, Beinfeld MC, Kroes RA, Moskal JR. Regional brain cholecystokinin changes as a function of rough-and-tumble play behavior in adolescent rats. Peptides [Internet]. 2006;27(1):172–7. Available from: http://www.sciencedirect.com/science/article/pii/S0196978105003475</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39. </w:t>
      </w:r>
      <w:r w:rsidRPr="0074587B">
        <w:rPr>
          <w:rFonts w:ascii="Times New Roman" w:hAnsi="Times New Roman" w:cs="Times New Roman"/>
          <w:noProof/>
          <w:szCs w:val="24"/>
        </w:rPr>
        <w:tab/>
        <w:t xml:space="preserve">Kurihara Y, Kurihara H, Morita H, Cao W-H, Ling G-Y, Kumada M, et al. Role of endothelin-1 in stress response in the central nervous system. Am J Physiol - Regul Integr Comp Physiol </w:t>
      </w:r>
      <w:r w:rsidRPr="0074587B">
        <w:rPr>
          <w:rFonts w:ascii="Times New Roman" w:hAnsi="Times New Roman" w:cs="Times New Roman"/>
          <w:noProof/>
          <w:szCs w:val="24"/>
        </w:rPr>
        <w:lastRenderedPageBreak/>
        <w:t>[Internet]. 2000;279(2):R515-21. Available from: http://ajpregu.physiology.org/content/279/2/R515.full.pdf</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40. </w:t>
      </w:r>
      <w:r w:rsidRPr="0074587B">
        <w:rPr>
          <w:rFonts w:ascii="Times New Roman" w:hAnsi="Times New Roman" w:cs="Times New Roman"/>
          <w:noProof/>
          <w:szCs w:val="24"/>
        </w:rPr>
        <w:tab/>
        <w:t>Bartos L, Reyes E, Schams D, Bubenik G, Lobos A. Rank dependent seasonal levels of IGF-1 , cortisol and reproductive hormones in male pudu ( Pudu puda ). Comp Biochem Physiol A Mol Integr Physiol [Internet]. 1998;120(2):373–8. Available from: http://www.ncbi.nlm.nih.gov/pubmed/9773515</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41. </w:t>
      </w:r>
      <w:r w:rsidRPr="0074587B">
        <w:rPr>
          <w:rFonts w:ascii="Times New Roman" w:hAnsi="Times New Roman" w:cs="Times New Roman"/>
          <w:noProof/>
          <w:szCs w:val="24"/>
        </w:rPr>
        <w:tab/>
        <w:t>Sapolsky RM, Spencer EM. Insulin-like growth factor I is suppressed in socially subordinate male baboons. Am J Physiol [Internet]. 1997;273(4.2):1346–51. Available from: http://www.ncbi.nlm.nih.gov/pubmed/9362298</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42. </w:t>
      </w:r>
      <w:r w:rsidRPr="0074587B">
        <w:rPr>
          <w:rFonts w:ascii="Times New Roman" w:hAnsi="Times New Roman" w:cs="Times New Roman"/>
          <w:noProof/>
          <w:szCs w:val="24"/>
        </w:rPr>
        <w:tab/>
        <w:t>Banno R, Arima H, Sato I, Hayashi M, Goto M, Sugimura Y, et al. The melanocortin agonist melanotan II increases insulin sensitivity in OLETF rats. Peptides [Internet]. 2004 Aug [cited 2013 Jan 15];25(8):1279–86. Available from: http://www.ncbi.nlm.nih.gov/pubmed/15350695</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43. </w:t>
      </w:r>
      <w:r w:rsidRPr="0074587B">
        <w:rPr>
          <w:rFonts w:ascii="Times New Roman" w:hAnsi="Times New Roman" w:cs="Times New Roman"/>
          <w:noProof/>
          <w:szCs w:val="24"/>
        </w:rPr>
        <w:tab/>
        <w:t>Obici S, Feng Z, Tan J, Liu L, Karkanias G, Rossetti L. Central melanocortin receptors regulate insulin action. J Clin Invest [Internet]. 2001;108(7):1079–85. Available from: http://static.jci.org/content_assets/manuscripts/12000/12954/JCI0112954.pdf</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44. </w:t>
      </w:r>
      <w:r w:rsidRPr="0074587B">
        <w:rPr>
          <w:rFonts w:ascii="Times New Roman" w:hAnsi="Times New Roman" w:cs="Times New Roman"/>
          <w:noProof/>
          <w:szCs w:val="24"/>
        </w:rPr>
        <w:tab/>
        <w:t>Nowell N, Thody A, Woodley R. The source of an aggression-promoting olfactory cue, released by alpha-melanocyte stimulating hormone, in the male mouse. Peptides [Internet]. 1980;1(1):69–72. Available from: http://www.ncbi.nlm.nih.gov/pubmed/7195571</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45. </w:t>
      </w:r>
      <w:r w:rsidRPr="0074587B">
        <w:rPr>
          <w:rFonts w:ascii="Times New Roman" w:hAnsi="Times New Roman" w:cs="Times New Roman"/>
          <w:noProof/>
          <w:szCs w:val="24"/>
        </w:rPr>
        <w:tab/>
        <w:t>Gonzalez MI, Vaziri S, Wilson CA. Behavioral effects of alpha-MSH and MCH after central administration in the female rat. Peptides [Internet]. 1996 Jan;17(1):171–7. Available from: http://www.ncbi.nlm.nih.gov/pubmed/8822527</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46. </w:t>
      </w:r>
      <w:r w:rsidRPr="0074587B">
        <w:rPr>
          <w:rFonts w:ascii="Times New Roman" w:hAnsi="Times New Roman" w:cs="Times New Roman"/>
          <w:noProof/>
          <w:szCs w:val="24"/>
        </w:rPr>
        <w:tab/>
        <w:t>Morgan C, Thomas RE, Cone RD. Melanocortin-5 receptor deficiency promotes defensive behavior in male mice. Horm Behav [Internet]. 2004 Jan [cited 2013 Feb 21];45(1):58–63. Available from: http://linkinghub.elsevier.com/retrieve/pii/S0018506X03001776</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47. </w:t>
      </w:r>
      <w:r w:rsidRPr="0074587B">
        <w:rPr>
          <w:rFonts w:ascii="Times New Roman" w:hAnsi="Times New Roman" w:cs="Times New Roman"/>
          <w:noProof/>
          <w:szCs w:val="24"/>
        </w:rPr>
        <w:tab/>
        <w:t>Gómez-sanMiguel AB, Martín AI, Nieto-bona MP, Fernández-galaz C, López-menduiña M, Villanúa MÁ, et al. Systemic alpha-melanocyte-stimulating hormone administration decreases arthritis-induced anorexia and muscle wasting. Am J Physiol - Regul Integr Comp Physiol [Internet]. 2013;304:R877–86. Available from: http://ajpregu.physiology.org/content/early/2013/03/15/ajpregu.00447.2012</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48. </w:t>
      </w:r>
      <w:r w:rsidRPr="0074587B">
        <w:rPr>
          <w:rFonts w:ascii="Times New Roman" w:hAnsi="Times New Roman" w:cs="Times New Roman"/>
          <w:noProof/>
          <w:szCs w:val="24"/>
        </w:rPr>
        <w:tab/>
        <w:t>Catania A, Cutuli M, Garofalo L, Airaghi L, Valenza F, Lipton J, et al. Plasma concentrations and anti-L-cytokine effects of alpha-melanocyte stimulating hormone in septic patients. Crit Care Med [Internet]. 2000;28(5):1403–7. Available from: http://www.ncbi.nlm.nih.gov/pubmed/10834686</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49. </w:t>
      </w:r>
      <w:r w:rsidRPr="0074587B">
        <w:rPr>
          <w:rFonts w:ascii="Times New Roman" w:hAnsi="Times New Roman" w:cs="Times New Roman"/>
          <w:noProof/>
          <w:szCs w:val="24"/>
        </w:rPr>
        <w:tab/>
        <w:t>McMinn JE, Wilkinson CW, Havel P, Woods SC, Schwartz MW. Effect of intracerebroventricular alpha-MSH on food intake, adiposity, c-Fos induction, and neuropeptide expression. Am J Physiol Regul Integr Comp Physiol [Internet]. 2000 Aug;279(2):R695-703. Available from: http://www.ncbi.nlm.nih.gov/pubmed/10938261</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50. </w:t>
      </w:r>
      <w:r w:rsidRPr="0074587B">
        <w:rPr>
          <w:rFonts w:ascii="Times New Roman" w:hAnsi="Times New Roman" w:cs="Times New Roman"/>
          <w:noProof/>
          <w:szCs w:val="24"/>
        </w:rPr>
        <w:tab/>
        <w:t>Dutia R, Meece K, Dighe S, Kim AJ, Wardlaw SL. β-Endorphin antagonizes the effects of α-MSH on food intake and body weight. Endocrinology [Internet]. 2012;153(9):4246–55. Available from: http://www.ncbi.nlm.nih.gov/pubmed/22778225</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51. </w:t>
      </w:r>
      <w:r w:rsidRPr="0074587B">
        <w:rPr>
          <w:rFonts w:ascii="Times New Roman" w:hAnsi="Times New Roman" w:cs="Times New Roman"/>
          <w:noProof/>
          <w:szCs w:val="24"/>
        </w:rPr>
        <w:tab/>
        <w:t>Furukawa S, Fujita T, Shimabukuro M, Iwaki M, Yamada Y, Nakajima Y, et al. Increased oxidative stress in obesity and its impact on metabolic syndrome. J Clin Invest [Internet]. 2004;114(12):1752–61. Available from: http://www.ncbi.nlm.nih.gov/pmc/articles/PMC535065/pdf/JCI0421625.pdf</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52. </w:t>
      </w:r>
      <w:r w:rsidRPr="0074587B">
        <w:rPr>
          <w:rFonts w:ascii="Times New Roman" w:hAnsi="Times New Roman" w:cs="Times New Roman"/>
          <w:noProof/>
          <w:szCs w:val="24"/>
        </w:rPr>
        <w:tab/>
        <w:t>Ferris C, Delville Y. Vasopressin and serotonin interactions in the control of agonistic behavior. Psychoneuroendocrinology [Internet]. 1994;19(5–7):593–601. Available from: http://www.ncbi.nlm.nih.gov/pubmed/7938357</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lastRenderedPageBreak/>
        <w:t xml:space="preserve">53. </w:t>
      </w:r>
      <w:r w:rsidRPr="0074587B">
        <w:rPr>
          <w:rFonts w:ascii="Times New Roman" w:hAnsi="Times New Roman" w:cs="Times New Roman"/>
          <w:noProof/>
          <w:szCs w:val="24"/>
        </w:rPr>
        <w:tab/>
        <w:t>Dons R, House J, Hood D, Krehbiel M. Assessment of desmopressin-enhanced cognitive function in a neurosurgical patient. Mil Med [Internet]. 1989;154(2):83–5. Available from: http://www.ncbi.nlm.nih.gov/pubmed/2494586</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54. </w:t>
      </w:r>
      <w:r w:rsidRPr="0074587B">
        <w:rPr>
          <w:rFonts w:ascii="Times New Roman" w:hAnsi="Times New Roman" w:cs="Times New Roman"/>
          <w:noProof/>
          <w:szCs w:val="24"/>
        </w:rPr>
        <w:tab/>
        <w:t>Beckwith BE, Till RE, Schneider V. Vasopressin analog (DDAVP) improves memory in human males. Peptides [Internet]. 1984;5(4):819–22. Available from: http://www.sciencedirect.com/science/article/pii/0196978184900287</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55. </w:t>
      </w:r>
      <w:r w:rsidRPr="0074587B">
        <w:rPr>
          <w:rFonts w:ascii="Times New Roman" w:hAnsi="Times New Roman" w:cs="Times New Roman"/>
          <w:noProof/>
          <w:szCs w:val="24"/>
        </w:rPr>
        <w:tab/>
        <w:t>Gold P, Ballenger JC, Weingartner H, Goodwin F, Post RM. Effects Of 1-Desamo-8-D-Arginine Vasopressin on behaviour and cognition in primary affective disorder. Lancet [Internet]. 1979;314(8150):992–4. Available from: http://www.sciencedirect.com/science/article/pii/S0140673679925637</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56. </w:t>
      </w:r>
      <w:r w:rsidRPr="0074587B">
        <w:rPr>
          <w:rFonts w:ascii="Times New Roman" w:hAnsi="Times New Roman" w:cs="Times New Roman"/>
          <w:noProof/>
          <w:szCs w:val="24"/>
        </w:rPr>
        <w:tab/>
        <w:t>O’Carroll A-M, Howell GM, Roberts EM, Lolait SJ. Vasopressin potentiates corticotropin-releasing hormone-induced insulin release from mouse pancreatic beta-cells. J Endocrinol [Internet]. 2008 May [cited 2013 Feb 27];197(2):231–9. Available from: http://www.pubmedcentral.nih.gov/articlerender.fcgi?artid=2386661&amp;tool=pmcentrez&amp;rendertype=abstract</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57. </w:t>
      </w:r>
      <w:r w:rsidRPr="0074587B">
        <w:rPr>
          <w:rFonts w:ascii="Times New Roman" w:hAnsi="Times New Roman" w:cs="Times New Roman"/>
          <w:noProof/>
          <w:szCs w:val="24"/>
        </w:rPr>
        <w:tab/>
        <w:t>Whitton PD, Rodrigues LM, Hems DA. Stimulation by vasopressin, angiotensin and oxytocin of Gluconeogenesis in Hepatocyte Suspensions. Biochem J [Internet]. 1978;176(3):893–8. Available from: http://www.ncbi.nlm.nih.gov/pmc/articles/PMC1186313/pdf/biochemj00472-0255.pdf</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58. </w:t>
      </w:r>
      <w:r w:rsidRPr="0074587B">
        <w:rPr>
          <w:rFonts w:ascii="Times New Roman" w:hAnsi="Times New Roman" w:cs="Times New Roman"/>
          <w:noProof/>
          <w:szCs w:val="24"/>
        </w:rPr>
        <w:tab/>
        <w:t>Yamanaka M, Itakura Y, Inoue T, Tsuchida A, Nakagawa T, Noguchi H, et al. Protective effect of brain-derived neurotrophic factor on pancreatic islets in obese diabetic mice. Metabolism [Internet]. 2006 Oct [cited 2012 Nov 23];55(10):1286–92. Available from: http://www.ncbi.nlm.nih.gov/pubmed/16979397</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59. </w:t>
      </w:r>
      <w:r w:rsidRPr="0074587B">
        <w:rPr>
          <w:rFonts w:ascii="Times New Roman" w:hAnsi="Times New Roman" w:cs="Times New Roman"/>
          <w:noProof/>
          <w:szCs w:val="24"/>
        </w:rPr>
        <w:tab/>
        <w:t>Duan W, Guo Z, Jiang H, Ware M, Mattson MP. Reversal of Behavioral and Metabolic Abnormalities, and Insulin Resistance Syndrome, by Dietary Restriction in Mice Deficient in Brain-Derived Neurotrophic Factor. Endocrinology [Internet]. 2003 Jun 1 [cited 2012 Nov 16];144(6):2446–53. Available from: http://endo.endojournals.org/cgi/doi/10.1210/en.2002-0113</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60. </w:t>
      </w:r>
      <w:r w:rsidRPr="0074587B">
        <w:rPr>
          <w:rFonts w:ascii="Times New Roman" w:hAnsi="Times New Roman" w:cs="Times New Roman"/>
          <w:noProof/>
          <w:szCs w:val="24"/>
        </w:rPr>
        <w:tab/>
        <w:t>Kuroda A, Yamasaki Y, Matsuhisa M, Kubota M, Nakahara I, Nakatani Y, et al. Brain-derived neurotrophic factor ameliorates hepatic insulin resistance in Zucker fatty rats. Metabolism [Internet]. 2003 Feb [cited 2013 Jan 18];52(2):203–8. Available from: http://www.ncbi.nlm.nih.gov/pubmed/12601633</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61. </w:t>
      </w:r>
      <w:r w:rsidRPr="0074587B">
        <w:rPr>
          <w:rFonts w:ascii="Times New Roman" w:hAnsi="Times New Roman" w:cs="Times New Roman"/>
          <w:noProof/>
          <w:szCs w:val="24"/>
        </w:rPr>
        <w:tab/>
        <w:t>Nakagawa T, Tsuchida A, Itakura Y, Nonomura T, Ono M, Hirota F, et al. Brain-derived neurotrophic factor regulates glucose metabolism by modulating energy balance in diabetic mice. Diabetes [Internet]. 2000 Mar;49(3):436–44. Available from: http://www.ncbi.nlm.nih.gov/pubmed/10868966</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62. </w:t>
      </w:r>
      <w:r w:rsidRPr="0074587B">
        <w:rPr>
          <w:rFonts w:ascii="Times New Roman" w:hAnsi="Times New Roman" w:cs="Times New Roman"/>
          <w:noProof/>
          <w:szCs w:val="24"/>
        </w:rPr>
        <w:tab/>
        <w:t>Gray J, Yeo GSH, Cox JJ, Morton J, Adlam A-LR, Keogh JM, et al. Hyperphagia, severe obesity, impaired cognitive function, and hyperactivity associated with functional loss of one copy of the brain-derived neurotrophic factor (BDNF) gene. Diabetes [Internet]. 2006 Dec [cited 2013 Feb 20];55(12):3366–71. Available from: http://www.pubmedcentral.nih.gov/articlerender.fcgi?artid=2413291&amp;tool=pmcentrez&amp;rendertype=abstract</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63. </w:t>
      </w:r>
      <w:r w:rsidRPr="0074587B">
        <w:rPr>
          <w:rFonts w:ascii="Times New Roman" w:hAnsi="Times New Roman" w:cs="Times New Roman"/>
          <w:noProof/>
          <w:szCs w:val="24"/>
        </w:rPr>
        <w:tab/>
        <w:t>Lyons WE, Mamounas LA, Ricaurte GA, Coppola V, Reid SW, Bora SH, et al. Brain-derived neurotrophic factor-deficient mice develop aggressiveness and hyperphagia in conjunction with brain serotonergic abnormalities. Proc Natl Acad Sci U S A [Internet]. 1999 Dec 21;96(26):15239–44. Available from: http://www.pubmedcentral.nih.gov/articlerender.fcgi?artid=24804&amp;tool=pmcentrez&amp;rendertype=abstract</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64. </w:t>
      </w:r>
      <w:r w:rsidRPr="0074587B">
        <w:rPr>
          <w:rFonts w:ascii="Times New Roman" w:hAnsi="Times New Roman" w:cs="Times New Roman"/>
          <w:noProof/>
          <w:szCs w:val="24"/>
        </w:rPr>
        <w:tab/>
        <w:t xml:space="preserve">Cao L, Lin E-JD, Cahill MC, Wang C, Liu X, During MJ. Molecular therapy of obesity and diabetes by a physiological autoregulatory approach. Nat Med [Internet]. 2009 Apr [cited 2013 </w:t>
      </w:r>
      <w:r w:rsidRPr="0074587B">
        <w:rPr>
          <w:rFonts w:ascii="Times New Roman" w:hAnsi="Times New Roman" w:cs="Times New Roman"/>
          <w:noProof/>
          <w:szCs w:val="24"/>
        </w:rPr>
        <w:lastRenderedPageBreak/>
        <w:t>Sep 25];15(4):447–54. Available from: http://www.ncbi.nlm.nih.gov/pubmed/19270710</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65. </w:t>
      </w:r>
      <w:r w:rsidRPr="0074587B">
        <w:rPr>
          <w:rFonts w:ascii="Times New Roman" w:hAnsi="Times New Roman" w:cs="Times New Roman"/>
          <w:noProof/>
          <w:szCs w:val="24"/>
        </w:rPr>
        <w:tab/>
        <w:t>Zilberfarb V, Piétri-Rouxel F, Jockers R, Krief S, Delouis C, Issad T, et al. Human immortalized brown adipocytes express functional β 3 -adrenoceptor coupled to lipolysis. J Cell Sci [Internet]. 1997 Apr;110:801–7. Available from: http://www.ncbi.nlm.nih.gov/pubmed/9133667</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66. </w:t>
      </w:r>
      <w:r w:rsidRPr="0074587B">
        <w:rPr>
          <w:rFonts w:ascii="Times New Roman" w:hAnsi="Times New Roman" w:cs="Times New Roman"/>
          <w:noProof/>
          <w:szCs w:val="24"/>
        </w:rPr>
        <w:tab/>
        <w:t>Champigny O, Ricquier D, Blondel O, Mayers RM, Briscoe MG, Holloway BR. Beta 3-Adrenergic receptor stimulation restores message and expression of brown-fat mitochondrial uncoupling protein in adult dogs. Proc Natl Acad Sci U S A [Internet]. 1991;88(December):10774–7. Available from: http://www.pnas.org/content/88/23/10774.long</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67. </w:t>
      </w:r>
      <w:r w:rsidRPr="0074587B">
        <w:rPr>
          <w:rFonts w:ascii="Times New Roman" w:hAnsi="Times New Roman" w:cs="Times New Roman"/>
          <w:noProof/>
          <w:szCs w:val="24"/>
        </w:rPr>
        <w:tab/>
        <w:t>Michael DJ, Ritzel RA, Haataja L, Chow RH. Pancreatic Beta-Cells Secrete Insulin in Fast- and Slow-Release Forms. Diabetes [Internet]. 2006;55(March):600–7. Available from: http://diabetes.diabetesjournals.org/content/55/3/600.full.pdf</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68. </w:t>
      </w:r>
      <w:r w:rsidRPr="0074587B">
        <w:rPr>
          <w:rFonts w:ascii="Times New Roman" w:hAnsi="Times New Roman" w:cs="Times New Roman"/>
          <w:noProof/>
          <w:szCs w:val="24"/>
        </w:rPr>
        <w:tab/>
        <w:t>Taniguchi H, Okada Y, Seguchi H, Shimada C, Seki M, Tsutou A, et al. High concentration of gamma-aminobutyric acid in pancreatic beta cells. Diabetes [Internet]. 1979;28(7):629–33. Available from: http://diabetes.diabetesjournals.org/content/28/7/629.full-text.pdf</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69. </w:t>
      </w:r>
      <w:r w:rsidRPr="0074587B">
        <w:rPr>
          <w:rFonts w:ascii="Times New Roman" w:hAnsi="Times New Roman" w:cs="Times New Roman"/>
          <w:noProof/>
          <w:szCs w:val="24"/>
        </w:rPr>
        <w:tab/>
        <w:t>Asnicar MA, Smith DP, Yang DD, Heiman ML, Fox N, Chen Y, et al. Absence of Cocaine- and Amphetamine-Regulated Transcript Results in Obesity in Mice Fed a High Caloric Diet. Endocrinology [Internet]. 2001;142(10):4394–400. Available from: http://endo.endojournals.org/content/142/10/4394.full.pdf</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70. </w:t>
      </w:r>
      <w:r w:rsidRPr="0074587B">
        <w:rPr>
          <w:rFonts w:ascii="Times New Roman" w:hAnsi="Times New Roman" w:cs="Times New Roman"/>
          <w:noProof/>
          <w:szCs w:val="24"/>
        </w:rPr>
        <w:tab/>
        <w:t>Kristensen P, Judge ME, Thim L, Ribel U, Christjansen KN, Wulff BS, et al. Hypothalamic CART is a new anorectic peptide regulated by leptin. Nature [Internet]. 1998;393(May):72–6. Available from: http://www.nature.com/nature/journal/v393/n6680/pdf/393072a0.pdf</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71. </w:t>
      </w:r>
      <w:r w:rsidRPr="0074587B">
        <w:rPr>
          <w:rFonts w:ascii="Times New Roman" w:hAnsi="Times New Roman" w:cs="Times New Roman"/>
          <w:noProof/>
          <w:szCs w:val="24"/>
        </w:rPr>
        <w:tab/>
        <w:t>Kopin AS, Mathes WF, McBride EW, Nguyen M, Al-Haider W, Schmitz F, et al. The cholecystokinin-A receptor mediates inhibition of food intake yet is not essential for the maintenance of body weight. J Clin Invest [Internet]. 1999 Feb;103(3):383–91. Available from: http://www.pubmedcentral.nih.gov/articlerender.fcgi?artid=407901&amp;tool=pmcentrez&amp;rendertype=abstract</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72. </w:t>
      </w:r>
      <w:r w:rsidRPr="0074587B">
        <w:rPr>
          <w:rFonts w:ascii="Times New Roman" w:hAnsi="Times New Roman" w:cs="Times New Roman"/>
          <w:noProof/>
          <w:szCs w:val="24"/>
        </w:rPr>
        <w:tab/>
        <w:t>Kissileff HR, Pi-Sunyer FX, Thornton J, Smith GP. C-terminal octapeptide of cholecystokinin decreases food intake in man. Am J Clin Nutr [Internet]. 1981;34(February):154–60. Available from: http://ajcn.nutrition.org/content/34/2/154.full.pdf</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73. </w:t>
      </w:r>
      <w:r w:rsidRPr="0074587B">
        <w:rPr>
          <w:rFonts w:ascii="Times New Roman" w:hAnsi="Times New Roman" w:cs="Times New Roman"/>
          <w:noProof/>
          <w:szCs w:val="24"/>
        </w:rPr>
        <w:tab/>
        <w:t>Moran TH, Katz LF, Plata-salaman CR, Schwartz GJ. Disordered food intake and obesity in rats lacking cholecystokinin A receptors. Am J Physiol - Regul Integr Comp Physiol [Internet]. 1998;274:R618-25. Available from: http://ajpregu.physiology.org/content/274/3/R618.full.pdf</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74. </w:t>
      </w:r>
      <w:r w:rsidRPr="0074587B">
        <w:rPr>
          <w:rFonts w:ascii="Times New Roman" w:hAnsi="Times New Roman" w:cs="Times New Roman"/>
          <w:noProof/>
          <w:szCs w:val="24"/>
        </w:rPr>
        <w:tab/>
        <w:t>Gibbs J, Young RC, Smith GP. Cholecystokinin decreases food intake in rats. Obes Res [Internet]. 1997 May;5(3):284–90. Available from: http://www.ncbi.nlm.nih.gov/pubmed/9192405</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75. </w:t>
      </w:r>
      <w:r w:rsidRPr="0074587B">
        <w:rPr>
          <w:rFonts w:ascii="Times New Roman" w:hAnsi="Times New Roman" w:cs="Times New Roman"/>
          <w:noProof/>
          <w:szCs w:val="24"/>
        </w:rPr>
        <w:tab/>
        <w:t>Gibbs J, Falasco L, McHugh P. Cholecystokinin-decreased food intake in rhesus monkeys. Am J Physiol [Internet]. 1976;230(1):15–8. Available from: http://www.ncbi.nlm.nih.gov/pubmed/814821</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76. </w:t>
      </w:r>
      <w:r w:rsidRPr="0074587B">
        <w:rPr>
          <w:rFonts w:ascii="Times New Roman" w:hAnsi="Times New Roman" w:cs="Times New Roman"/>
          <w:noProof/>
          <w:szCs w:val="24"/>
        </w:rPr>
        <w:tab/>
        <w:t>Stein LJ, Woods SC. Cholecystokinin and bombesin act independently to decrease food intake in the rat. Peptides [Internet]. 1981;2(4):431–6. Available from: http://www.sciencedirect.com/science/article/pii/S0196978181801003</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77. </w:t>
      </w:r>
      <w:r w:rsidRPr="0074587B">
        <w:rPr>
          <w:rFonts w:ascii="Times New Roman" w:hAnsi="Times New Roman" w:cs="Times New Roman"/>
          <w:noProof/>
          <w:szCs w:val="24"/>
        </w:rPr>
        <w:tab/>
        <w:t>Cannon CM, Palmiter RD. Peptides that regulate food intake: norepinephrine is not required for reduction of feeding induced by cholecystokinin. Am J Physiol Regul Integr Comp Physiol [Internet]. 2003 Jun [cited 2013 Feb 13];284(6):R1384-8. Available from: http://www.ncbi.nlm.nih.gov/pubmed/12736175</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78. </w:t>
      </w:r>
      <w:r w:rsidRPr="0074587B">
        <w:rPr>
          <w:rFonts w:ascii="Times New Roman" w:hAnsi="Times New Roman" w:cs="Times New Roman"/>
          <w:noProof/>
          <w:szCs w:val="24"/>
        </w:rPr>
        <w:tab/>
        <w:t xml:space="preserve">Irwin N, Frizelle P, Montgomery IA, Moffett RC, O’Harte FPM, Flatt PR. Beneficial effects of the novel cholecystokinin agonist ( pGlu-Gln ) -CCK-8 in mouse models of obesity / diabetes. </w:t>
      </w:r>
      <w:r w:rsidRPr="0074587B">
        <w:rPr>
          <w:rFonts w:ascii="Times New Roman" w:hAnsi="Times New Roman" w:cs="Times New Roman"/>
          <w:noProof/>
          <w:szCs w:val="24"/>
        </w:rPr>
        <w:lastRenderedPageBreak/>
        <w:t>Diabetologia [Internet]. 2012;55(10):2747–58. Available from: http://www.ncbi.nlm.nih.gov/pubmed/22814764</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79. </w:t>
      </w:r>
      <w:r w:rsidRPr="0074587B">
        <w:rPr>
          <w:rFonts w:ascii="Times New Roman" w:hAnsi="Times New Roman" w:cs="Times New Roman"/>
          <w:noProof/>
          <w:szCs w:val="24"/>
        </w:rPr>
        <w:tab/>
        <w:t>Schmidt P, Hansen L, Hilsted L, Holst J. Cholecystokinin inhibits gastrin secretion independently of paracrine somatostatin secretion in the pig. Scand J Gastroenterol [Internet]. 2004;39(3):217–21. Available from: http://www.ncbi.nlm.nih.gov/pubmed/15074389</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80. </w:t>
      </w:r>
      <w:r w:rsidRPr="0074587B">
        <w:rPr>
          <w:rFonts w:ascii="Times New Roman" w:hAnsi="Times New Roman" w:cs="Times New Roman"/>
          <w:noProof/>
          <w:szCs w:val="24"/>
        </w:rPr>
        <w:tab/>
        <w:t>Ahrén B, Holst JJ, Efendic S. Antidiabetogenic action of cholecystokinin-8 in type 2 diabetes. J Clin Endocrinol Metab [Internet]. 2000 Mar;85(3):1043–8. Available from: http://www.ncbi.nlm.nih.gov/pubmed/10720037</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81. </w:t>
      </w:r>
      <w:r w:rsidRPr="0074587B">
        <w:rPr>
          <w:rFonts w:ascii="Times New Roman" w:hAnsi="Times New Roman" w:cs="Times New Roman"/>
          <w:noProof/>
          <w:szCs w:val="24"/>
        </w:rPr>
        <w:tab/>
        <w:t>Kaplan JR, Shively CA, Fontenot MB, Morgan TM, Howell SM, Manuck SB, et al. Demonstration of an Association Among Dietary Cholesterol , Central Serotonergic Activity , and Social Behavior in Monkeys. Psychosom Med [Internet]. 1994;56(6):479–84. Available from: http://www.psychosomaticmedicine.org/content/56/6/479.long</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82. </w:t>
      </w:r>
      <w:r w:rsidRPr="0074587B">
        <w:rPr>
          <w:rFonts w:ascii="Times New Roman" w:hAnsi="Times New Roman" w:cs="Times New Roman"/>
          <w:noProof/>
          <w:szCs w:val="24"/>
        </w:rPr>
        <w:tab/>
        <w:t>Subramanian S, Han CY, Chiba T, McMillen TS, Wang S a, Haw A, et al. Dietary cholesterol worsens adipose tissue macrophage accumulation and atherosclerosis in obese LDL receptor-deficient mice. Arterioscler Thromb Vasc Biol [Internet]. 2008 Apr [cited 2013 Jan 10];28(4):685–91. Available from: http://www.pubmedcentral.nih.gov/articlerender.fcgi?artid=2767166&amp;tool=pmcentrez&amp;rendertype=abstract</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83. </w:t>
      </w:r>
      <w:r w:rsidRPr="0074587B">
        <w:rPr>
          <w:rFonts w:ascii="Times New Roman" w:hAnsi="Times New Roman" w:cs="Times New Roman"/>
          <w:noProof/>
          <w:szCs w:val="24"/>
        </w:rPr>
        <w:tab/>
        <w:t>Kaplan JR, Manuck SB, Shively C. The Effects of Fat and Cholesterol on Social Behavior in Monkeys. Psychosom Med [Internet]. 1991;53(6):634–42. Available from: http://www.psychosomaticmedicine.org/content/53/6/634.long</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84. </w:t>
      </w:r>
      <w:r w:rsidRPr="0074587B">
        <w:rPr>
          <w:rFonts w:ascii="Times New Roman" w:hAnsi="Times New Roman" w:cs="Times New Roman"/>
          <w:noProof/>
          <w:szCs w:val="24"/>
        </w:rPr>
        <w:tab/>
        <w:t>Muldoon M, Ryan C, Sereika S, Flory J, Manuck S. Randomized trial of the effects of simvastatin on cognitive functioning in hypercholesterolemic adults. Am J Med [Internet]. 2004;117(11):823–9. Available from: http://www.ncbi.nlm.nih.gov/pubmed/15589485?dopt=Abstract</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85. </w:t>
      </w:r>
      <w:r w:rsidRPr="0074587B">
        <w:rPr>
          <w:rFonts w:ascii="Times New Roman" w:hAnsi="Times New Roman" w:cs="Times New Roman"/>
          <w:noProof/>
          <w:szCs w:val="24"/>
        </w:rPr>
        <w:tab/>
        <w:t>Campbell JE, Peckett AJ, D’souza AM, Hawke TJ, Riddell MC. Adipogenic and lipolytic effects of chronic glucocorticoid exposure. Am J Physiol Cell Physiol [Internet]. 2011 Jan [cited 2013 Jan 30];300(1):C198-209. Available from: http://www.ncbi.nlm.nih.gov/pubmed/20943959</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86. </w:t>
      </w:r>
      <w:r w:rsidRPr="0074587B">
        <w:rPr>
          <w:rFonts w:ascii="Times New Roman" w:hAnsi="Times New Roman" w:cs="Times New Roman"/>
          <w:noProof/>
          <w:szCs w:val="24"/>
        </w:rPr>
        <w:tab/>
        <w:t>Djurhuus CB, Gravholt CH, Nielsen S, Mengel  a, Christiansen JS, Schmitz OE, et al. Effects of cortisol on lipolysis and regional interstitial glycerol levels in humans. Am J Physiol Endocrinol Metab [Internet]. 2002 Jul [cited 2013 Feb 9];283(1):E172-7. Available from: http://www.ncbi.nlm.nih.gov/pubmed/12067858</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87. </w:t>
      </w:r>
      <w:r w:rsidRPr="0074587B">
        <w:rPr>
          <w:rFonts w:ascii="Times New Roman" w:hAnsi="Times New Roman" w:cs="Times New Roman"/>
          <w:noProof/>
          <w:szCs w:val="24"/>
        </w:rPr>
        <w:tab/>
        <w:t>Schmoll D, Wasner C, Hinds CJ, Allan BB, Walther R, Burchell A. Identiﬁcation of a cAMP response element within the glucose-6-phosphatase hydrolytic subunit gene promoter which is involved in the transcriptional regulation by cAMP and glucocorticoids in H4IIE hepatoma cells. Biochem J [Internet]. 1999;338:457–63. Available from: http://www.biochemj.org/bj/338/0457/3380457.pdf</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88. </w:t>
      </w:r>
      <w:r w:rsidRPr="0074587B">
        <w:rPr>
          <w:rFonts w:ascii="Times New Roman" w:hAnsi="Times New Roman" w:cs="Times New Roman"/>
          <w:noProof/>
          <w:szCs w:val="24"/>
        </w:rPr>
        <w:tab/>
        <w:t>Petersen DD, Magnuson MA, Granner DK. Location and characterization of two widely separated glucocorticoid response elements in the phosphoenolpyruvate carboxykinase gene. Mol Cell Biol [Internet]. 1988 Jan;8(1):96–104. Available from: http://www.pubmedcentral.nih.gov/articlerender.fcgi?artid=363086&amp;tool=pmcentrez&amp;rendertype=abstract</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89. </w:t>
      </w:r>
      <w:r w:rsidRPr="0074587B">
        <w:rPr>
          <w:rFonts w:ascii="Times New Roman" w:hAnsi="Times New Roman" w:cs="Times New Roman"/>
          <w:noProof/>
          <w:szCs w:val="24"/>
        </w:rPr>
        <w:tab/>
        <w:t>Yamada K, Duong DT, Scott DK, Wang JC, Granner DK. CCAAT/enhancer-binding protein beta is an accessory factor for the glucocorticoid response from the cAMP response element in the rat phosphoenolpyruvate carboxykinase gene promoter. J Biol Chem [Internet]. 1999 Feb 26;274(9):5880–7. Available from: http://www.ncbi.nlm.nih.gov/pubmed/10026211</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90. </w:t>
      </w:r>
      <w:r w:rsidRPr="0074587B">
        <w:rPr>
          <w:rFonts w:ascii="Times New Roman" w:hAnsi="Times New Roman" w:cs="Times New Roman"/>
          <w:noProof/>
          <w:szCs w:val="24"/>
        </w:rPr>
        <w:tab/>
        <w:t xml:space="preserve">Kusunoki M, Cooney G, Hara T, Storlien L. Amelioration of high-fat feeding-induced insulin resistance in skeletal muscle with the antiglucocorticoid RU486. Diabetes [Internet]. </w:t>
      </w:r>
      <w:r w:rsidRPr="0074587B">
        <w:rPr>
          <w:rFonts w:ascii="Times New Roman" w:hAnsi="Times New Roman" w:cs="Times New Roman"/>
          <w:noProof/>
          <w:szCs w:val="24"/>
        </w:rPr>
        <w:lastRenderedPageBreak/>
        <w:t>1995;44(6):718–20. Available from: http://www.ncbi.nlm.nih.gov/pubmed/7789638</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91. </w:t>
      </w:r>
      <w:r w:rsidRPr="0074587B">
        <w:rPr>
          <w:rFonts w:ascii="Times New Roman" w:hAnsi="Times New Roman" w:cs="Times New Roman"/>
          <w:noProof/>
          <w:szCs w:val="24"/>
        </w:rPr>
        <w:tab/>
        <w:t>Freedman M, Stern J, Reaven G, Mondon C. Effect of adrenalectomy on in vivo glucose metabolism in insulin resistant Zucker obese rats. Horm Metab Res [Internet]. 1986;18(5):296–8. Available from: http://www.ncbi.nlm.nih.gov/pubmed/3522389</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92. </w:t>
      </w:r>
      <w:r w:rsidRPr="0074587B">
        <w:rPr>
          <w:rFonts w:ascii="Times New Roman" w:hAnsi="Times New Roman" w:cs="Times New Roman"/>
          <w:noProof/>
          <w:szCs w:val="24"/>
        </w:rPr>
        <w:tab/>
        <w:t>Ruzzin J, Wagman  a S, Jensen J. Glucocorticoid-induced insulin resistance in skeletal muscles: defects in insulin signalling and the effects of a selective glycogen synthase kinase-3 inhibitor. Diabetologia [Internet]. 2005 Oct [cited 2012 Nov 28];48(10):2119–30. Available from: http://www.ncbi.nlm.nih.gov/pubmed/16078016</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93. </w:t>
      </w:r>
      <w:r w:rsidRPr="0074587B">
        <w:rPr>
          <w:rFonts w:ascii="Times New Roman" w:hAnsi="Times New Roman" w:cs="Times New Roman"/>
          <w:noProof/>
          <w:szCs w:val="24"/>
        </w:rPr>
        <w:tab/>
        <w:t>Masuzaki H, Paterson J, Shinyama H, Morton NM, Mullins JJ, Seckl JR, et al. A transgenic model of visceral obesity and the metabolic syndrome. Science (80- ) [Internet]. 2001 Dec 7 [cited 2012 Oct 27];294(5549):2166–70. Available from: http://www.ncbi.nlm.nih.gov/pubmed/11739957</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94. </w:t>
      </w:r>
      <w:r w:rsidRPr="0074587B">
        <w:rPr>
          <w:rFonts w:ascii="Times New Roman" w:hAnsi="Times New Roman" w:cs="Times New Roman"/>
          <w:noProof/>
          <w:szCs w:val="24"/>
        </w:rPr>
        <w:tab/>
        <w:t>Midtvedt K, Hjelmesaeth J, Hartmann A, Lund K, Paulsen D, Egeland T, et al. Insulin resistance after renal transplantation: The effect of steroid dose reduction and withdrawal. J Am Soc Nephrol [Internet]. 2004 Dec [cited 2012 Dec 9];15(12):3233–9. Available from: http://www.ncbi.nlm.nih.gov/pubmed/15579527</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95. </w:t>
      </w:r>
      <w:r w:rsidRPr="0074587B">
        <w:rPr>
          <w:rFonts w:ascii="Times New Roman" w:hAnsi="Times New Roman" w:cs="Times New Roman"/>
          <w:noProof/>
          <w:szCs w:val="24"/>
        </w:rPr>
        <w:tab/>
        <w:t>Ogura M, Kusaka I, Nagasaka S, Yatagai T, Shinozaki S, Itabashi N, et al. Unilateral adrenalectomy improves insulin resistance and diabetes mellitus in a patient with ACTH-independent macronodular adrenal hyperplasia. Endocr J [Internet]. 2003 Dec;50(6):715–21. Available from: http://www.ncbi.nlm.nih.gov/pubmed/14709842</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96. </w:t>
      </w:r>
      <w:r w:rsidRPr="0074587B">
        <w:rPr>
          <w:rFonts w:ascii="Times New Roman" w:hAnsi="Times New Roman" w:cs="Times New Roman"/>
          <w:noProof/>
          <w:szCs w:val="24"/>
        </w:rPr>
        <w:tab/>
        <w:t>Rizza R, Mandarino L, Gerich J. Cortisol-induced insulin resistance in man: impaired suppression of glucose production and stimulation of glucose utilization due to a postreceptor detect of insulin action. J Clin Endocrinol Metab [Internet]. 1982;54(1):131–8. Available from: http://www.ncbi.nlm.nih.gov/pubmed/7033265</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97. </w:t>
      </w:r>
      <w:r w:rsidRPr="0074587B">
        <w:rPr>
          <w:rFonts w:ascii="Times New Roman" w:hAnsi="Times New Roman" w:cs="Times New Roman"/>
          <w:noProof/>
          <w:szCs w:val="24"/>
        </w:rPr>
        <w:tab/>
        <w:t>Christiansen JJ, Djurhuus CB, Gravholt CH, Iversen P, Christiansen JS, Schmitz O, et al. Effects of cortisol on carbohydrate, lipid, and protein metabolism: Studies of acute cortisol withdrawal in adrenocortical failure. J Clin Endocrinol Metab [Internet]. 2007 Sep [cited 2013 Mar 1];92(9):3553–9. Available from: http://www.ncbi.nlm.nih.gov/pubmed/17609300</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98. </w:t>
      </w:r>
      <w:r w:rsidRPr="0074587B">
        <w:rPr>
          <w:rFonts w:ascii="Times New Roman" w:hAnsi="Times New Roman" w:cs="Times New Roman"/>
          <w:noProof/>
          <w:szCs w:val="24"/>
        </w:rPr>
        <w:tab/>
        <w:t>Leshner AI, Korn SJ, Mixon JF, Rosenthal C, Besser AK. Effects of Corticosterone on Submissiveness in Mice : Some Temporal and Theoretical. Physiol Behav [Internet]. 1980;24:283–8. Available from: http://www.sciencedirect.com/science/article/pii/0031938480900876</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99. </w:t>
      </w:r>
      <w:r w:rsidRPr="0074587B">
        <w:rPr>
          <w:rFonts w:ascii="Times New Roman" w:hAnsi="Times New Roman" w:cs="Times New Roman"/>
          <w:noProof/>
          <w:szCs w:val="24"/>
        </w:rPr>
        <w:tab/>
        <w:t>Yildiz F, Kaur AC, A. I, Çelikogˇlu M, Özkara SK, Paksoy N, et al. Inhaled Corticosteroids May Reduce Neutrophilic Inflammation in Patients with Stable Chronic Obstructive Pulmonary Disease. Respiration [Internet]. 2000;67(1):71–6. Available from: http://content.karger.com/ProdukteDB/produkte.asp?Aktion=ShowPDF&amp;ArtikelNr=29466&amp;Ausgabe=226558&amp;ProduktNr=224278&amp;filename=29466.pdf</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100. </w:t>
      </w:r>
      <w:r w:rsidRPr="0074587B">
        <w:rPr>
          <w:rFonts w:ascii="Times New Roman" w:hAnsi="Times New Roman" w:cs="Times New Roman"/>
          <w:noProof/>
          <w:szCs w:val="24"/>
        </w:rPr>
        <w:tab/>
        <w:t>Patel IS, Roberts NJ, Lloyd-Owen SJ, Sapsford RJ, Wedzicha J a. Airway epithelial inflammatory responses and clinical parameters in COPD. Eur Respir J [Internet]. 2003 Jul 1 [cited 2013 Jan 22];22(1):94–9. Available from: http://erj.ersjournals.com/cgi/doi/10.1183/09031936.03.00093703</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101. </w:t>
      </w:r>
      <w:r w:rsidRPr="0074587B">
        <w:rPr>
          <w:rFonts w:ascii="Times New Roman" w:hAnsi="Times New Roman" w:cs="Times New Roman"/>
          <w:noProof/>
          <w:szCs w:val="24"/>
        </w:rPr>
        <w:tab/>
        <w:t>Pinto-Plata VM, Müllerova H, Toso JF, Feudjo-Tepie M, Soriano JB, Vessey RS, et al. C-reactive protein in patients with COPD, control smokers and non-smokers. Thorax [Internet]. 2006 Jan [cited 2013 Jan 22];61(1):23–8. Available from: http://www.pubmedcentral.nih.gov/articlerender.fcgi?artid=2080714&amp;tool=pmcentrez&amp;rendertype=abstract</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102. </w:t>
      </w:r>
      <w:r w:rsidRPr="0074587B">
        <w:rPr>
          <w:rFonts w:ascii="Times New Roman" w:hAnsi="Times New Roman" w:cs="Times New Roman"/>
          <w:noProof/>
          <w:szCs w:val="24"/>
        </w:rPr>
        <w:tab/>
        <w:t xml:space="preserve">Confalonieri M, Mainardi E, Della Porta R, Bernorio S, Gandola L, Beghè B, et al. Inhaled corticosteroids reduce neutrophilic bronchial inflammation in patients with chronic obstructive pulmonary disease. Thorax [Internet]. 1998 Jul;53(7):583–5. Available from: </w:t>
      </w:r>
      <w:r w:rsidRPr="0074587B">
        <w:rPr>
          <w:rFonts w:ascii="Times New Roman" w:hAnsi="Times New Roman" w:cs="Times New Roman"/>
          <w:noProof/>
          <w:szCs w:val="24"/>
        </w:rPr>
        <w:lastRenderedPageBreak/>
        <w:t>http://www.pubmedcentral.nih.gov/articlerender.fcgi?artid=1745263&amp;tool=pmcentrez&amp;rendertype=abstract</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103. </w:t>
      </w:r>
      <w:r w:rsidRPr="0074587B">
        <w:rPr>
          <w:rFonts w:ascii="Times New Roman" w:hAnsi="Times New Roman" w:cs="Times New Roman"/>
          <w:noProof/>
          <w:szCs w:val="24"/>
        </w:rPr>
        <w:tab/>
        <w:t>Delaunay F, Khan A, Cintra A, Davani B, Ling Z-C, Andersson A, et al. Pancreatic beta cells are important targets for the diabetogenic effects of glucocorticoids. J Clin Invest [Internet]. 1997 Oct 15;100(8):2094–8. Available from: http://www.pubmedcentral.nih.gov/articlerender.fcgi?artid=508401&amp;tool=pmcentrez&amp;rendertype=abstract</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104. </w:t>
      </w:r>
      <w:r w:rsidRPr="0074587B">
        <w:rPr>
          <w:rFonts w:ascii="Times New Roman" w:hAnsi="Times New Roman" w:cs="Times New Roman"/>
          <w:noProof/>
          <w:szCs w:val="24"/>
        </w:rPr>
        <w:tab/>
        <w:t>Lambillotte C, Gilon P, Henquin J-C. Direct glucocorticoid inhibition of insulin secretion. An in vitro study of dexamethasone effects in mouse islets. J Clin Invest [Internet]. 1997 Feb 1;99(3):414–23. Available from: http://www.pubmedcentral.nih.gov/articlerender.fcgi?artid=507814&amp;tool=pmcentrez&amp;rendertype=abstract</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105. </w:t>
      </w:r>
      <w:r w:rsidRPr="0074587B">
        <w:rPr>
          <w:rFonts w:ascii="Times New Roman" w:hAnsi="Times New Roman" w:cs="Times New Roman"/>
          <w:noProof/>
          <w:szCs w:val="24"/>
        </w:rPr>
        <w:tab/>
        <w:t>Drescher VS, Chen H, Romsos DR. Corticotropin-Releasing Hormone Decreases Feeding , Oxygen Consumption and Activity of Genetically Obese ( ob / ob ) and Lean Mice. J Nutr [Internet]. 1994;124(November 1993):524–30. Available from: http://jn.nutrition.org/content/124/4/524.long</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106. </w:t>
      </w:r>
      <w:r w:rsidRPr="0074587B">
        <w:rPr>
          <w:rFonts w:ascii="Times New Roman" w:hAnsi="Times New Roman" w:cs="Times New Roman"/>
          <w:noProof/>
          <w:szCs w:val="24"/>
        </w:rPr>
        <w:tab/>
        <w:t>Lutfy K, Aimiuwu O, Mangubat M, Shin C, Nerio N, Gomez R, et al. Nicotine stimulates secretion of corticosterone via both CRH and AVP receptors. J Neurochem [Internet]. 2012;120(6):1108–16. Available from: http://www.ncbi.nlm.nih.gov/pubmed/22191943</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107. </w:t>
      </w:r>
      <w:r w:rsidRPr="0074587B">
        <w:rPr>
          <w:rFonts w:ascii="Times New Roman" w:hAnsi="Times New Roman" w:cs="Times New Roman"/>
          <w:noProof/>
          <w:szCs w:val="24"/>
        </w:rPr>
        <w:tab/>
        <w:t>Andreis P, Neri G, Nussdorfer G. Corticotropin-releasing hormone (CRH) directly stimulates corticosterone secretion by the rat adrenal gland. Endocrinology [Internet]. 1991;128(2):1198–200. Available from: http://www.ncbi.nlm.nih.gov/pubmed/1846581</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108. </w:t>
      </w:r>
      <w:r w:rsidRPr="0074587B">
        <w:rPr>
          <w:rFonts w:ascii="Times New Roman" w:hAnsi="Times New Roman" w:cs="Times New Roman"/>
          <w:noProof/>
          <w:szCs w:val="24"/>
        </w:rPr>
        <w:tab/>
        <w:t>George SA, Khan S, Briggs H, Abelson JL. CRH-stimulated cortisol release and food intake in healthy, nonobese adults. Psychoneuroendocrinology [Internet]. 2010;35(4):607–12. Available from: http://www.ncbi.nlm.nih.gov/pmc/articles/PMC2843773/pdf/nihms148326.pdf</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109. </w:t>
      </w:r>
      <w:r w:rsidRPr="0074587B">
        <w:rPr>
          <w:rFonts w:ascii="Times New Roman" w:hAnsi="Times New Roman" w:cs="Times New Roman"/>
          <w:noProof/>
          <w:szCs w:val="24"/>
        </w:rPr>
        <w:tab/>
        <w:t>Slominski A, Zbytek B, Szczesniewski A, Semak I, Kaminski J, Sweatman T, et al. CRH stimulation of corticosteroids production in melanocytes is mediated by ACTH. Am J Physiol Endocrinol Metab [Internet]. 2005 Apr [cited 2012 Nov 26];288(4):E701-6. Available from: http://www.ncbi.nlm.nih.gov/pubmed/15572653</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110. </w:t>
      </w:r>
      <w:r w:rsidRPr="0074587B">
        <w:rPr>
          <w:rFonts w:ascii="Times New Roman" w:hAnsi="Times New Roman" w:cs="Times New Roman"/>
          <w:noProof/>
          <w:szCs w:val="24"/>
        </w:rPr>
        <w:tab/>
        <w:t>Sirianni R, Rehman KS, Carr BR, Parker CR, Rainey WE. Corticotropin-releasing hormone directly stimulates cortisol and the cortisol biosynthetic pathway in human fetal adrenal cells. J Clin Endocrinol Metab [Internet]. 2005 Jan [cited 2012 Dec 4];90(1):279–85. Available from: http://www.ncbi.nlm.nih.gov/pubmed/15494460</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111. </w:t>
      </w:r>
      <w:r w:rsidRPr="0074587B">
        <w:rPr>
          <w:rFonts w:ascii="Times New Roman" w:hAnsi="Times New Roman" w:cs="Times New Roman"/>
          <w:noProof/>
          <w:szCs w:val="24"/>
        </w:rPr>
        <w:tab/>
        <w:t>Jacobson L. Lower weight loss and food intake in protein-deprived, corticotropin releasing hormone-deficient mice correlate with glucocorticoid insufficiency. Endocrinology [Internet]. 1999 Aug;140(8):3543–51. Available from: http://www.ncbi.nlm.nih.gov/pubmed/10433210</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112. </w:t>
      </w:r>
      <w:r w:rsidRPr="0074587B">
        <w:rPr>
          <w:rFonts w:ascii="Times New Roman" w:hAnsi="Times New Roman" w:cs="Times New Roman"/>
          <w:noProof/>
          <w:szCs w:val="24"/>
        </w:rPr>
        <w:tab/>
        <w:t>Gammie SC, Negron A, Newman SM, Rhodes JS. Corticotropin-releasing factor inhibits maternal aggression in mice. Behav Neurosci [Internet]. 2004 Aug [cited 2013 Feb 27];118(4):805–14. Available from: http://www.ncbi.nlm.nih.gov/pubmed/15301606</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113. </w:t>
      </w:r>
      <w:r w:rsidRPr="0074587B">
        <w:rPr>
          <w:rFonts w:ascii="Times New Roman" w:hAnsi="Times New Roman" w:cs="Times New Roman"/>
          <w:noProof/>
          <w:szCs w:val="24"/>
        </w:rPr>
        <w:tab/>
        <w:t>Klampfl S, Neumann I, Bosch O. Reduced brain corticotropin-releasing factor receptor activation is required for adequate maternal care and maternal aggression in lactating rats. Eur J Neoroscince [Internet]. 2013; Available from: http://www.ncbi.nlm.nih.gov/pubmed/23742269</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114. </w:t>
      </w:r>
      <w:r w:rsidRPr="0074587B">
        <w:rPr>
          <w:rFonts w:ascii="Times New Roman" w:hAnsi="Times New Roman" w:cs="Times New Roman"/>
          <w:noProof/>
          <w:szCs w:val="24"/>
        </w:rPr>
        <w:tab/>
        <w:t>Young EA, Lewis J, Akil H. The preferential release of beta-endorphin from the anterior pituitary lobe by Corticotropin Releasing Factor (CRF). Peptides [Internet]. 1986;7(4):603–7. Available from: http://www.sciencedirect.com/science/article/pii/0196978186900343</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115. </w:t>
      </w:r>
      <w:r w:rsidRPr="0074587B">
        <w:rPr>
          <w:rFonts w:ascii="Times New Roman" w:hAnsi="Times New Roman" w:cs="Times New Roman"/>
          <w:noProof/>
          <w:szCs w:val="24"/>
        </w:rPr>
        <w:tab/>
        <w:t xml:space="preserve">Făgăraşan MO, Eskay R, Axelrod J. Interleukin 1 potentiates the secretion of beta-endorphin induced by secretagogues in a mouse pituitary cell line (AtT-20). Proc Natl Acad Sci U S A </w:t>
      </w:r>
      <w:r w:rsidRPr="0074587B">
        <w:rPr>
          <w:rFonts w:ascii="Times New Roman" w:hAnsi="Times New Roman" w:cs="Times New Roman"/>
          <w:noProof/>
          <w:szCs w:val="24"/>
        </w:rPr>
        <w:lastRenderedPageBreak/>
        <w:t>[Internet]. 1989 Mar;86(6):2070–3. Available from: http://www.pubmedcentral.nih.gov/articlerender.fcgi?artid=286849&amp;tool=pmcentrez&amp;rendertype=abstract</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116. </w:t>
      </w:r>
      <w:r w:rsidRPr="0074587B">
        <w:rPr>
          <w:rFonts w:ascii="Times New Roman" w:hAnsi="Times New Roman" w:cs="Times New Roman"/>
          <w:noProof/>
          <w:szCs w:val="24"/>
        </w:rPr>
        <w:tab/>
        <w:t>Făgărăşan MO, Bishop JF, Rinaudo MS, Axelrod J. Interleukin 1 induces early protein phosphorylation and requires only a short exposure for late induced secretion of beta-endorphin in a mouse pituitary cell line. Proc Natl Acad Sci U S A [Internet]. 1990 Apr;87(7):2555–9. Available from: http://www.pubmedcentral.nih.gov/articlerender.fcgi?artid=53728&amp;tool=pmcentrez&amp;rendertype=abstract</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117. </w:t>
      </w:r>
      <w:r w:rsidRPr="0074587B">
        <w:rPr>
          <w:rFonts w:ascii="Times New Roman" w:hAnsi="Times New Roman" w:cs="Times New Roman"/>
          <w:noProof/>
          <w:szCs w:val="24"/>
        </w:rPr>
        <w:tab/>
        <w:t>Sapolsky R, Rivier C, Yamamoto G, Plotsky P, Vale W. Interleukin-1 stimulates the secretion of hypothalamic corticotropin-releasing factor. Science (80- ) [Internet]. 1987;238(4826):522–4. Available from: http://www.ncbi.nlm.nih.gov/pubmed/2821621</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118. </w:t>
      </w:r>
      <w:r w:rsidRPr="0074587B">
        <w:rPr>
          <w:rFonts w:ascii="Times New Roman" w:hAnsi="Times New Roman" w:cs="Times New Roman"/>
          <w:noProof/>
          <w:szCs w:val="24"/>
        </w:rPr>
        <w:tab/>
        <w:t>Berkenbosch F, van Oers J, del Rey A, Tilders F, Besedovsky H. Corticotropin-releasing factor-producing neurons in the rat activated by interleukin-1. Science (80- ) [Internet]. 1987;238(4826):524–6. Available from: http://www.ncbi.nlm.nih.gov/pubmed/2443979</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119. </w:t>
      </w:r>
      <w:r w:rsidRPr="0074587B">
        <w:rPr>
          <w:rFonts w:ascii="Times New Roman" w:hAnsi="Times New Roman" w:cs="Times New Roman"/>
          <w:noProof/>
          <w:szCs w:val="24"/>
        </w:rPr>
        <w:tab/>
        <w:t>Tsagarakis S, Gillies G, Rees L, Besser M, Grossman A. Interleukin-1 directly stimulates the release of corticotrophin releasing factor from rat hypothalamus. Neuroendocrinology [Internet]. 1989;49(1):98–101. Available from: http://www.ncbi.nlm.nih.gov/pubmed/2785660</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120. </w:t>
      </w:r>
      <w:r w:rsidRPr="0074587B">
        <w:rPr>
          <w:rFonts w:ascii="Times New Roman" w:hAnsi="Times New Roman" w:cs="Times New Roman"/>
          <w:noProof/>
          <w:szCs w:val="24"/>
        </w:rPr>
        <w:tab/>
        <w:t>Grunfeld C, Zhao C, Fuller J, Pollock A, Moser A, Friedman J, et al. Endotoxin and Cytokines Induce Expression of Leptin, the ob Gene Product, in Hamsters: A Role for Leptin in the Anorexia of Infection. J Clin Invest [Internet]. 1996;997(9):2152–7. Available from: http://www.ncbi.nlm.nih.gov/pmc/articles/PMC507291/pdf/972152.pdf</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121. </w:t>
      </w:r>
      <w:r w:rsidRPr="0074587B">
        <w:rPr>
          <w:rFonts w:ascii="Times New Roman" w:hAnsi="Times New Roman" w:cs="Times New Roman"/>
          <w:noProof/>
          <w:szCs w:val="24"/>
        </w:rPr>
        <w:tab/>
        <w:t>Sarraf P, Frederich RC, Turner EM, Ma G, Jaskowiak NT, Rivet III DJ, et al. Multiple cytokines and acute inflammation raise mouse leptin levels: Potential role in inflammatory anorexia. J Exp Med [Internet]. 1997 Jan 6;185(1):171–5. Available from: http://www.pubmedcentral.nih.gov/articlerender.fcgi?artid=2196098&amp;tool=pmcentrez&amp;rendertype=abstract</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122. </w:t>
      </w:r>
      <w:r w:rsidRPr="0074587B">
        <w:rPr>
          <w:rFonts w:ascii="Times New Roman" w:hAnsi="Times New Roman" w:cs="Times New Roman"/>
          <w:noProof/>
          <w:szCs w:val="24"/>
        </w:rPr>
        <w:tab/>
        <w:t>Landgraf R, Neumann I, Holsboer F, Pittman Q. Interleukin-1 beta stimulates both central and peripheral release of vasopressin and oxytocin in the rat. Eur J Neurosci [Internet]. 1995;7(4):592–8. Available from: http://www.ncbi.nlm.nih.gov/pubmed/7620610</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123. </w:t>
      </w:r>
      <w:r w:rsidRPr="0074587B">
        <w:rPr>
          <w:rFonts w:ascii="Times New Roman" w:hAnsi="Times New Roman" w:cs="Times New Roman"/>
          <w:noProof/>
          <w:szCs w:val="24"/>
        </w:rPr>
        <w:tab/>
        <w:t>Daniel AL, Houlihan JL, Janice S B, Walsh JP. Type B Insulin Resistance Developing during Interferon alpha Therapy. Endocr Pract [Internet]. 2010;15(2):153–7. Available from: http://www.ncbi.nlm.nih.gov/pubmed/19289328</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124. </w:t>
      </w:r>
      <w:r w:rsidRPr="0074587B">
        <w:rPr>
          <w:rFonts w:ascii="Times New Roman" w:hAnsi="Times New Roman" w:cs="Times New Roman"/>
          <w:noProof/>
          <w:szCs w:val="24"/>
        </w:rPr>
        <w:tab/>
        <w:t>Gerrits AJ, Gitz E, Koekman C a, Visseren FL, van Haeften TW, Akkerman JWN. Induction of insulin resistance by the adipokines resistin , leptin , plasminogen activator inhibitor-1 and retinol binding protein 4 in human megakaryocytes. Haematologica [Internet]. 2012 Aug [cited 2013 Feb 9];97(8):1149–57. Available from: http://www.pubmedcentral.nih.gov/articlerender.fcgi?artid=3409811&amp;tool=pmcentrez&amp;rendertype=abstract</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125. </w:t>
      </w:r>
      <w:r w:rsidRPr="0074587B">
        <w:rPr>
          <w:rFonts w:ascii="Times New Roman" w:hAnsi="Times New Roman" w:cs="Times New Roman"/>
          <w:noProof/>
          <w:szCs w:val="24"/>
        </w:rPr>
        <w:tab/>
        <w:t>Moreno JA, Izquierdo MC, Sanchez-Niño MD, Suárez-Alvarez B, Lopez-Larrea C, Jakubowski A, et al. The inflammatory cytokines TWEAK and TNFα reduce renal klotho expression through NFκB. J Am Soc Nephrol [Internet]. 2011 Jul [cited 2013 Mar 2];22(7):1315–25. Available from: http://www.pubmedcentral.nih.gov/articlerender.fcgi?artid=3137579&amp;tool=pmcentrez&amp;rendertype=abstract</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126. </w:t>
      </w:r>
      <w:r w:rsidRPr="0074587B">
        <w:rPr>
          <w:rFonts w:ascii="Times New Roman" w:hAnsi="Times New Roman" w:cs="Times New Roman"/>
          <w:noProof/>
          <w:szCs w:val="24"/>
        </w:rPr>
        <w:tab/>
        <w:t>Yoshizumi M, Kurihara H, Morita T, Yamashita T, Oh-hashi Y, Sugiyama T, et al. Interleukin 1 increases the production of endothelin-1 by cultured endothelial cells. Biochem Biophys Res Commun [Internet]. 1990;166(1):324–9. Available from: http://www.ncbi.nlm.nih.gov/pubmed/2405848</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lastRenderedPageBreak/>
        <w:t xml:space="preserve">127. </w:t>
      </w:r>
      <w:r w:rsidRPr="0074587B">
        <w:rPr>
          <w:rFonts w:ascii="Times New Roman" w:hAnsi="Times New Roman" w:cs="Times New Roman"/>
          <w:noProof/>
          <w:szCs w:val="24"/>
        </w:rPr>
        <w:tab/>
        <w:t>Emery M, Muller MN, Wrangham RW, Lwanga JS, Potts KB. Urinary C-peptide tracks seasonal and individual variation in energy balance in wild chimpanzees. Horm Behav [Internet]. Elsevier Inc.; 2009;55(2):299–305. Available from: http://dx.doi.org/10.1016/j.yhbeh.2008.11.005</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128. </w:t>
      </w:r>
      <w:r w:rsidRPr="0074587B">
        <w:rPr>
          <w:rFonts w:ascii="Times New Roman" w:hAnsi="Times New Roman" w:cs="Times New Roman"/>
          <w:noProof/>
          <w:szCs w:val="24"/>
        </w:rPr>
        <w:tab/>
        <w:t>Thoa N, Eichelman B, Richardson J, Jacobowitz D. 6-Hydroxydopa depletion of brain norepinephrine and the function of aggressive behavior. Science (80- ) [Internet]. 1972;178(4056):75–7. Available from: http://www.ncbi.nlm.nih.gov/pubmed/4672239</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129. </w:t>
      </w:r>
      <w:r w:rsidRPr="0074587B">
        <w:rPr>
          <w:rFonts w:ascii="Times New Roman" w:hAnsi="Times New Roman" w:cs="Times New Roman"/>
          <w:noProof/>
          <w:szCs w:val="24"/>
        </w:rPr>
        <w:tab/>
        <w:t>Ossowska G, Klenk-Majewska B, Zebrowska-Lupina I. Acute effect of dopamine agonists and some antidepressants in stress-induced deficit of fighting behavior. Pol J Pharmacol [Internet]. 1996;48(4):403–8. Available from: http://www.ncbi.nlm.nih.gov/pubmed/9112680/</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130. </w:t>
      </w:r>
      <w:r w:rsidRPr="0074587B">
        <w:rPr>
          <w:rFonts w:ascii="Times New Roman" w:hAnsi="Times New Roman" w:cs="Times New Roman"/>
          <w:noProof/>
          <w:szCs w:val="24"/>
        </w:rPr>
        <w:tab/>
        <w:t>Bliziotes M, McLoughlin S, Gunness M, Fumagalli F, Jones SR, Caron MG. Bone histomorphometric and biomechanical abnormalities in mice homozygous for deletion of the dopamine transporter gene. Bone [Internet]. 2000 Jan;26(1):15–9. Available from: http://www.ncbi.nlm.nih.gov/pubmed/10617152</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131. </w:t>
      </w:r>
      <w:r w:rsidRPr="0074587B">
        <w:rPr>
          <w:rFonts w:ascii="Times New Roman" w:hAnsi="Times New Roman" w:cs="Times New Roman"/>
          <w:noProof/>
          <w:szCs w:val="24"/>
        </w:rPr>
        <w:tab/>
        <w:t>Sartorio A, Conti A, Ambrosi B, Muratori M, Morabito F, Faglia G. Osteocalcin levels in patients with microprolactinoma before and during medical treatment. J Endocrinol Invest [Internet]. 1990;13(5):419–22. Available from: http://www.ncbi.nlm.nih.gov/pubmed/1974270</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132. </w:t>
      </w:r>
      <w:r w:rsidRPr="0074587B">
        <w:rPr>
          <w:rFonts w:ascii="Times New Roman" w:hAnsi="Times New Roman" w:cs="Times New Roman"/>
          <w:noProof/>
          <w:szCs w:val="24"/>
        </w:rPr>
        <w:tab/>
        <w:t>de Leeuw van Weenen JE, Parlevliet ET, Schröder-van der Elst JP, van den Berg SA, Willems van Dijk K, Romijn JA, et al. Pharmacological modulation of dopamine receptor D2-mediated transmission alters the metabolic phenotype of diet induced obese and diet resistant C57Bl6 mice. Exp Diabetes Res [Internet]. 2011 Jan [cited 2013 Jan 23];2011:928523. Available from: http://www.pubmedcentral.nih.gov/articlerender.fcgi?artid=3096057&amp;tool=pmcentrez&amp;rendertype=abstract</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133. </w:t>
      </w:r>
      <w:r w:rsidRPr="0074587B">
        <w:rPr>
          <w:rFonts w:ascii="Times New Roman" w:hAnsi="Times New Roman" w:cs="Times New Roman"/>
          <w:noProof/>
          <w:szCs w:val="24"/>
        </w:rPr>
        <w:tab/>
        <w:t>Schwarz PB, Peever JH. Dopamine triggers skeletal muscle tone by activating D1-like receptors on somatic motoneurons. J Neurophysiol [Internet]. 2011 Sep [cited 2013 Feb 5];106(3):1299–309. Available from: http://www.ncbi.nlm.nih.gov/pubmed/21653722</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134. </w:t>
      </w:r>
      <w:r w:rsidRPr="0074587B">
        <w:rPr>
          <w:rFonts w:ascii="Times New Roman" w:hAnsi="Times New Roman" w:cs="Times New Roman"/>
          <w:noProof/>
          <w:szCs w:val="24"/>
        </w:rPr>
        <w:tab/>
        <w:t>Rubí B, Ljubicic S, Pournourmohammadi S, Carobbio S, Armanet M, Bartley C, et al. Dopamine D2-like receptors are expressed in pancreatic beta cells and mediate inhibition of insulin secretion. J Biol Chem [Internet]. 2005 Nov 4 [cited 2012 Oct 28];280(44):36824–32. Available from: http://www.ncbi.nlm.nih.gov/pubmed/16129680</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135. </w:t>
      </w:r>
      <w:r w:rsidRPr="0074587B">
        <w:rPr>
          <w:rFonts w:ascii="Times New Roman" w:hAnsi="Times New Roman" w:cs="Times New Roman"/>
          <w:noProof/>
          <w:szCs w:val="24"/>
        </w:rPr>
        <w:tab/>
        <w:t>Cincotta A, Tozzo E, Scislowski P. Bromocriptine/SKF38393 treatment ameliorates obesity and associated metabolic dysfunctions in obese (ob/ob) mice. Life Sci [Internet]. 1997;61(10):951–6. Available from: http://www.ncbi.nlm.nih.gov/pubmed/9296333</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136. </w:t>
      </w:r>
      <w:r w:rsidRPr="0074587B">
        <w:rPr>
          <w:rFonts w:ascii="Times New Roman" w:hAnsi="Times New Roman" w:cs="Times New Roman"/>
          <w:noProof/>
          <w:szCs w:val="24"/>
        </w:rPr>
        <w:tab/>
        <w:t>Borcherding DC, Hugo ER, Idelman G, De Silva A, Richtand NW, Loftus J, et al. Dopamine receptors in human adipocytes: expression and functions. PLoS One [Internet]. 2011 Jan [cited 2013 Jan 23];6(9):e25537. Available from: http://www.pubmedcentral.nih.gov/articlerender.fcgi?artid=3180449&amp;tool=pmcentrez&amp;rendertype=abstract</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137. </w:t>
      </w:r>
      <w:r w:rsidRPr="0074587B">
        <w:rPr>
          <w:rFonts w:ascii="Times New Roman" w:hAnsi="Times New Roman" w:cs="Times New Roman"/>
          <w:noProof/>
          <w:szCs w:val="24"/>
        </w:rPr>
        <w:tab/>
        <w:t>Davis LM, Michaelides M, Cheskin LJ, Moran TH, Aja S, Watkins PA, et al. Bromocriptine Administration Reduces Hyperphagia and Adiposity and Differentially Affects Dopamine D2 Receptor and Transporter Binding in Leptin-Receptor-Deficient Zucker Rats and Rats with Diet-Induced Obesity. Neuroendocrinology [Internet]. 2009;89(2):152–62. Available from: http://www.ncbi.nlm.nih.gov/pmc/articles/PMC2681080/pdf/nihms101851.pdf</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138. </w:t>
      </w:r>
      <w:r w:rsidRPr="0074587B">
        <w:rPr>
          <w:rFonts w:ascii="Times New Roman" w:hAnsi="Times New Roman" w:cs="Times New Roman"/>
          <w:noProof/>
          <w:szCs w:val="24"/>
        </w:rPr>
        <w:tab/>
        <w:t>Andres C, Meyer S, Dina OA, Levine JD, Hucho T. Quantitative automated microscopy ( QuAM ) elucidates growth factor specific signalling in pain sensitization. Mol Pain [Internet]. BioMed Central Ltd; 2010;6(1):98. Available from: http://www.molecularpain.com/content/6/1/98</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139. </w:t>
      </w:r>
      <w:r w:rsidRPr="0074587B">
        <w:rPr>
          <w:rFonts w:ascii="Times New Roman" w:hAnsi="Times New Roman" w:cs="Times New Roman"/>
          <w:noProof/>
          <w:szCs w:val="24"/>
        </w:rPr>
        <w:tab/>
        <w:t xml:space="preserve">Maeda H, Gopalrao KR, Suzuki R, Sasaguri S. Epidermal growth factor and insulin inhibit cell death in pancreatic beta cells by activation of PI3-kinase/AKT signaling pathway under oxidative </w:t>
      </w:r>
      <w:r w:rsidRPr="0074587B">
        <w:rPr>
          <w:rFonts w:ascii="Times New Roman" w:hAnsi="Times New Roman" w:cs="Times New Roman"/>
          <w:noProof/>
          <w:szCs w:val="24"/>
        </w:rPr>
        <w:lastRenderedPageBreak/>
        <w:t>stress. Transplant Proc [Internet]. 2004;36(4):1163–5. Available from: http://www.sciencedirect.com/science/article/pii/S0041134504004269</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140. </w:t>
      </w:r>
      <w:r w:rsidRPr="0074587B">
        <w:rPr>
          <w:rFonts w:ascii="Times New Roman" w:hAnsi="Times New Roman" w:cs="Times New Roman"/>
          <w:noProof/>
          <w:szCs w:val="24"/>
        </w:rPr>
        <w:tab/>
        <w:t>Hakonen E, Ustinov J, Mathijs I, Palgi J, Bouwens L, Miettinen PJ, et al. Epidermal growth factor (EGF)-receptor signalling is needed for murine beta cell mass expansion in response to high-fat diet and pregnancy but not after pancreatic duct ligation. Diabetologia [Internet]. 2011 Jul [cited 2013 Jan 24];54(7):1735–43. Available from: http://www.ncbi.nlm.nih.gov/pubmed/21509441</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141. </w:t>
      </w:r>
      <w:r w:rsidRPr="0074587B">
        <w:rPr>
          <w:rFonts w:ascii="Times New Roman" w:hAnsi="Times New Roman" w:cs="Times New Roman"/>
          <w:noProof/>
          <w:szCs w:val="24"/>
        </w:rPr>
        <w:tab/>
        <w:t>Tirassa P, Triaca V, Amendola T, Fiore M, Aloe L. EGF and NGF injected into the brain of old mice enhance BDNF and ChAT in proliferating subventricular zone. J Neurosci Res [Internet]. 2003;72(5):557–64. Available from: http://www.ncbi.nlm.nih.gov/pubmed/12749020</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142. </w:t>
      </w:r>
      <w:r w:rsidRPr="0074587B">
        <w:rPr>
          <w:rFonts w:ascii="Times New Roman" w:hAnsi="Times New Roman" w:cs="Times New Roman"/>
          <w:noProof/>
          <w:szCs w:val="24"/>
        </w:rPr>
        <w:tab/>
        <w:t>Gogg S, Smith U. Epidermal growth factor and transforming growth factor alpha mimic the effects of insulin in human fat cells and augment downstream signaling in insulin resistance. J Biol Chem [Internet]. 2002 Sep 27 [cited 2013 Feb 27];277(39):36045–51. Available from: http://www.ncbi.nlm.nih.gov/pubmed/12138086</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143. </w:t>
      </w:r>
      <w:r w:rsidRPr="0074587B">
        <w:rPr>
          <w:rFonts w:ascii="Times New Roman" w:hAnsi="Times New Roman" w:cs="Times New Roman"/>
          <w:noProof/>
          <w:szCs w:val="24"/>
        </w:rPr>
        <w:tab/>
        <w:t>Tsutsumi O, Taketani Y, Oka T. Evidence for the involvement of epidermal growth factor in fertility decline in aging female mice. Horm Res [Internet]. 1993;39:32–6. Available from: http://www.ncbi.nlm.nih.gov/pubmed/8365708</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144. </w:t>
      </w:r>
      <w:r w:rsidRPr="0074587B">
        <w:rPr>
          <w:rFonts w:ascii="Times New Roman" w:hAnsi="Times New Roman" w:cs="Times New Roman"/>
          <w:noProof/>
          <w:szCs w:val="24"/>
        </w:rPr>
        <w:tab/>
        <w:t>Tsutsumi O, Taketani Y, Oka. The uterine growth-promoting action of epidermal growth factor and its function in the fertility of mice. J Endocrinol [Internet]. 1993;138(3):437–44. Available from: http://www.ncbi.nlm.nih.gov/pubmed/8277218</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145. </w:t>
      </w:r>
      <w:r w:rsidRPr="0074587B">
        <w:rPr>
          <w:rFonts w:ascii="Times New Roman" w:hAnsi="Times New Roman" w:cs="Times New Roman"/>
          <w:noProof/>
          <w:szCs w:val="24"/>
        </w:rPr>
        <w:tab/>
        <w:t>Noguchi S, Ohba Y, Oka T. Involvement of epidermal growth factor deficiency in pathogenesis of oligozoospermia in streptozotocin-induced diabetic mice. Endocrinology [Internet]. 1990;127(5):2136–40. Available from: http://www.ncbi.nlm.nih.gov/pubmed/2146109</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146. </w:t>
      </w:r>
      <w:r w:rsidRPr="0074587B">
        <w:rPr>
          <w:rFonts w:ascii="Times New Roman" w:hAnsi="Times New Roman" w:cs="Times New Roman"/>
          <w:noProof/>
          <w:szCs w:val="24"/>
        </w:rPr>
        <w:tab/>
        <w:t>Okamoto S, Oka T. Evidence for physiological function of epidermal growth factor: pregestational sialoadenectomy of mice decreases milk production and increases offspring mortality during lactation period. Proc Natl Acad Sci U S A [Internet]. 1984 Oct;81(19):6059–63. Available from: http://www.pubmedcentral.nih.gov/articlerender.fcgi?artid=391858&amp;tool=pmcentrez&amp;rendertype=abstract</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147. </w:t>
      </w:r>
      <w:r w:rsidRPr="0074587B">
        <w:rPr>
          <w:rFonts w:ascii="Times New Roman" w:hAnsi="Times New Roman" w:cs="Times New Roman"/>
          <w:noProof/>
          <w:szCs w:val="24"/>
        </w:rPr>
        <w:tab/>
        <w:t>Zhang H, Torregrossa MM, Jutkiewicz EM, Shi Y, Rice KC, Woods JH, et al. Endogenous opioids upregulate brain-derived neurotrophic factor mRNA through δ- and μ-opioid receptors independent of antidepressant-like effects. Eur J Neurosci [Internet]. 2006;23(4):984–94. Available from: http://www.ncbi.nlm.nih.gov/pmc/articles/PMC1462954/pdf/nihms-9647.pdf</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148. </w:t>
      </w:r>
      <w:r w:rsidRPr="0074587B">
        <w:rPr>
          <w:rFonts w:ascii="Times New Roman" w:hAnsi="Times New Roman" w:cs="Times New Roman"/>
          <w:noProof/>
          <w:szCs w:val="24"/>
        </w:rPr>
        <w:tab/>
        <w:t>Su C, Chang Y, Pai H, Liu I, Lo C, Cheng J. Infusion of beta-endorphin improves insulin resistance in fructose-fed rats. Horm Metab Res [Internet]. 2004;36(8):571–7. Available from: http://www.ncbi.nlm.nih.gov/pubmed/15326568</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149. </w:t>
      </w:r>
      <w:r w:rsidRPr="0074587B">
        <w:rPr>
          <w:rFonts w:ascii="Times New Roman" w:hAnsi="Times New Roman" w:cs="Times New Roman"/>
          <w:noProof/>
          <w:szCs w:val="24"/>
        </w:rPr>
        <w:tab/>
        <w:t>Becker A, Schröder H, Brosz M, Grecksch G, Schneider-Stock R. Differences Between Two Substrains of AB Mice in the Opioid System. Pharmacol Biochem Behav [Internet]. 1997;58(3):763–6. Available from: http://www.ncbi.nlm.nih.gov/pubmed/9329070</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150. </w:t>
      </w:r>
      <w:r w:rsidRPr="0074587B">
        <w:rPr>
          <w:rFonts w:ascii="Times New Roman" w:hAnsi="Times New Roman" w:cs="Times New Roman"/>
          <w:noProof/>
          <w:szCs w:val="24"/>
        </w:rPr>
        <w:tab/>
        <w:t>McKay L, Kenney N, Edens N, Williams R, Woods S. Intracerebroventricular beta-endorphin increases food intake of rats. Life Sci [Internet]. 1981;29(14):1429–34. Available from: http://www.sciencedirect.com/science/article/pii/0024320581900060</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151. </w:t>
      </w:r>
      <w:r w:rsidRPr="0074587B">
        <w:rPr>
          <w:rFonts w:ascii="Times New Roman" w:hAnsi="Times New Roman" w:cs="Times New Roman"/>
          <w:noProof/>
          <w:szCs w:val="24"/>
        </w:rPr>
        <w:tab/>
        <w:t>McLaughlin CL, Baile CA. Autoimmunization against β-endorphin increases food intakes and body weights of obese rats. Physiol Behav [Internet]. 1985;35(3):365–70. Available from: http://www.sciencedirect.com/science/article/pii/0031938485903105</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152. </w:t>
      </w:r>
      <w:r w:rsidRPr="0074587B">
        <w:rPr>
          <w:rFonts w:ascii="Times New Roman" w:hAnsi="Times New Roman" w:cs="Times New Roman"/>
          <w:noProof/>
          <w:szCs w:val="24"/>
        </w:rPr>
        <w:tab/>
        <w:t>Zhao H, Thanthan S, Yannaing S, Kuwayama H. Involvement of endothelin B receptors in the endothelin-3-induced increase of ghrelin and growth hormone in Holstein steers. Peptides [Internet]. Elsevier Inc.; 2010 May [cited 2013 Jan 24];31(5):938–43. Available from: http://www.ncbi.nlm.nih.gov/pubmed/20156503</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lastRenderedPageBreak/>
        <w:t xml:space="preserve">153. </w:t>
      </w:r>
      <w:r w:rsidRPr="0074587B">
        <w:rPr>
          <w:rFonts w:ascii="Times New Roman" w:hAnsi="Times New Roman" w:cs="Times New Roman"/>
          <w:noProof/>
          <w:szCs w:val="24"/>
        </w:rPr>
        <w:tab/>
        <w:t>ThanThan S, Mekaru C, Seki N, Hidaka K, A Ueno, ThidarMyint H, et al. Endogenous ghrelin released in response to endothelin stimulates growth hormone secretion in cattle. Domest Anim Endocrinol [Internet]. 2010 Jan [cited 2013 Jan 24];38(1):1–12. Available from: http://www.ncbi.nlm.nih.gov/pubmed/19733462</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154. </w:t>
      </w:r>
      <w:r w:rsidRPr="0074587B">
        <w:rPr>
          <w:rFonts w:ascii="Times New Roman" w:hAnsi="Times New Roman" w:cs="Times New Roman"/>
          <w:noProof/>
          <w:szCs w:val="24"/>
        </w:rPr>
        <w:tab/>
        <w:t>Wilkes JJ, Hevener A, Olefsky J. Chronic endothelin-1 treatment leads to insulin resistance in vivo. Diabetes [Internet]. 2003;52(8):1904–9. Available from: http://diabetes.diabetesjournals.org/content/52/8/1904.full.pdf</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155. </w:t>
      </w:r>
      <w:r w:rsidRPr="0074587B">
        <w:rPr>
          <w:rFonts w:ascii="Times New Roman" w:hAnsi="Times New Roman" w:cs="Times New Roman"/>
          <w:noProof/>
          <w:szCs w:val="24"/>
        </w:rPr>
        <w:tab/>
        <w:t>Juan C-C, Fang VS, Huang Y-J, Kwok C-F, Hsu Y-P, Ho L-T. Endothelin-1 induces insulin resistance in conscious rats. Biochem Biophys Res Commun [Internet]. 1996 Oct 23;227(3):694–9. Available from: http://www.ncbi.nlm.nih.gov/pubmed/8885996</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156. </w:t>
      </w:r>
      <w:r w:rsidRPr="0074587B">
        <w:rPr>
          <w:rFonts w:ascii="Times New Roman" w:hAnsi="Times New Roman" w:cs="Times New Roman"/>
          <w:noProof/>
          <w:szCs w:val="24"/>
        </w:rPr>
        <w:tab/>
        <w:t>Ottosson-Seeberger A, Lundberg J, Alvestrand A, Ahlborg G. Exogenous endothelin-1 causes peripheral insulin resistance in healthy humans. Acta Physiol Scand [Internet]. 1997;161(2):211–20. Available from: http://www.ncbi.nlm.nih.gov/pubmed/9366964</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157. </w:t>
      </w:r>
      <w:r w:rsidRPr="0074587B">
        <w:rPr>
          <w:rFonts w:ascii="Times New Roman" w:hAnsi="Times New Roman" w:cs="Times New Roman"/>
          <w:noProof/>
          <w:szCs w:val="24"/>
        </w:rPr>
        <w:tab/>
        <w:t>Gregersen S, Thomsen J, Brock B, Hermansen K. Endothelin-1 stimulates insulin secretion by direct action on the islets of Langerhans in mice. Diabetologia [Internet]. 1996;39(9):1030–5. Available from: http://www.ncbi.nlm.nih.gov/pubmed/8877285</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158. </w:t>
      </w:r>
      <w:r w:rsidRPr="0074587B">
        <w:rPr>
          <w:rFonts w:ascii="Times New Roman" w:hAnsi="Times New Roman" w:cs="Times New Roman"/>
          <w:noProof/>
          <w:szCs w:val="24"/>
        </w:rPr>
        <w:tab/>
        <w:t>Xiong Y, Tanaka H, Richardson JA, Williams SC, Slaughter CA, Nakamura M, et al. Endothelin-1 stimulates leptin production in adipocytes. J Biol Chem [Internet]. 2001 Jul 27 [cited 2013 Mar 2];276(30):28471–7. Available from: http://www.ncbi.nlm.nih.gov/pubmed/11359784</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159. </w:t>
      </w:r>
      <w:r w:rsidRPr="0074587B">
        <w:rPr>
          <w:rFonts w:ascii="Times New Roman" w:hAnsi="Times New Roman" w:cs="Times New Roman"/>
          <w:noProof/>
          <w:szCs w:val="24"/>
        </w:rPr>
        <w:tab/>
        <w:t>Davenport A, Nunez D, Hall J, Kaumann A, Brown M. Autoradiographical localization of binding sites for porcine [125I]endothelin-1 in humans, pigs, and rats: functional relevance in humans. J Cardiovasc Pharmacol [Internet]. 1989;13:S166-70. Available from: http://www.ncbi.nlm.nih.gov/pubmed/2473298</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160. </w:t>
      </w:r>
      <w:r w:rsidRPr="0074587B">
        <w:rPr>
          <w:rFonts w:ascii="Times New Roman" w:hAnsi="Times New Roman" w:cs="Times New Roman"/>
          <w:noProof/>
          <w:szCs w:val="24"/>
        </w:rPr>
        <w:tab/>
        <w:t>Franco-Cereceda A. Endothelin- and neuropeptide Y-induced vasoconstriction of human epicardial coronary arteries in vitro. Br J Pharmacol [Internet]. 1989 Jul;97(3):968–72. Available from: http://www.pubmedcentral.nih.gov/articlerender.fcgi?artid=1854593&amp;tool=pmcentrez&amp;rendertype=abstract</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161. </w:t>
      </w:r>
      <w:r w:rsidRPr="0074587B">
        <w:rPr>
          <w:rFonts w:ascii="Times New Roman" w:hAnsi="Times New Roman" w:cs="Times New Roman"/>
          <w:noProof/>
          <w:szCs w:val="24"/>
        </w:rPr>
        <w:tab/>
        <w:t>Yanagisawa M, Kurihara H, Kimura S, Tomobe Y, Kobayashi M, Mitsui Y, et al. A novel potent vasoconstrictor peptide produced by vascular endothelial cells. Nature [Internet]. 1988;332(6163):411–5. Available from: http://www.nature.com/nature/journal/v332/n6163/abs/332411a0.html</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162. </w:t>
      </w:r>
      <w:r w:rsidRPr="0074587B">
        <w:rPr>
          <w:rFonts w:ascii="Times New Roman" w:hAnsi="Times New Roman" w:cs="Times New Roman"/>
          <w:noProof/>
          <w:szCs w:val="24"/>
        </w:rPr>
        <w:tab/>
        <w:t>Beatrice N, Tiziana A, Diego G, Nicoletta F, Enrico C, Domenico R. Epo is involved in angiogenesis in human glioma. J Neurooncol [Internet]. 2011;102(1):51–8. Available from: http://www.ingentaconnect.com/content/klu/neon/2011/00000102/00000001/00000294</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163. </w:t>
      </w:r>
      <w:r w:rsidRPr="0074587B">
        <w:rPr>
          <w:rFonts w:ascii="Times New Roman" w:hAnsi="Times New Roman" w:cs="Times New Roman"/>
          <w:noProof/>
          <w:szCs w:val="24"/>
        </w:rPr>
        <w:tab/>
        <w:t>Zwezdaryk KJ, Coffelt SB, Figueroa YG, Liu J, Phinney DG, LaMarca HL, et al. Erythropoietin, a hypoxia-regulated factor, elicits a pro-angiogenic program in human mesenchymal stem cells. Exp Hematol [Internet]. 2007 Apr [cited 2013 Jan 25];35(4):640–52. Available from: http://www.ncbi.nlm.nih.gov/pubmed/17379074</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164. </w:t>
      </w:r>
      <w:r w:rsidRPr="0074587B">
        <w:rPr>
          <w:rFonts w:ascii="Times New Roman" w:hAnsi="Times New Roman" w:cs="Times New Roman"/>
          <w:noProof/>
          <w:szCs w:val="24"/>
        </w:rPr>
        <w:tab/>
        <w:t>Kurachi H, Oka T. Changes in epidermal growth factor concentrations of submandibular gland, plasma and urine of normal and sialoadenectomized female mice during various reproductive stages. J Endocrinol [Internet]. 1985;106(2):197–202. Available from: http://www.ncbi.nlm.nih.gov/pubmed/3874924</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165. </w:t>
      </w:r>
      <w:r w:rsidRPr="0074587B">
        <w:rPr>
          <w:rFonts w:ascii="Times New Roman" w:hAnsi="Times New Roman" w:cs="Times New Roman"/>
          <w:noProof/>
          <w:szCs w:val="24"/>
        </w:rPr>
        <w:tab/>
        <w:t>Neumann I, Russell JA, Landgraf R. Oxytocin and vasopressin release within the supraoptic and paraventricular nuclei of pregnant, parturient and lactating rats: A microdialysis study. Neuroscience [Internet]. 1993;53(1):65–75. Available from: http://www.sciencedirect.com/science/article/pii/030645229390285N?np=y</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lastRenderedPageBreak/>
        <w:t xml:space="preserve">166. </w:t>
      </w:r>
      <w:r w:rsidRPr="0074587B">
        <w:rPr>
          <w:rFonts w:ascii="Times New Roman" w:hAnsi="Times New Roman" w:cs="Times New Roman"/>
          <w:noProof/>
          <w:szCs w:val="24"/>
        </w:rPr>
        <w:tab/>
        <w:t>Barkley MS, Geschwind II, Bradford GE. The Gestational and Progesterone Pattern Secretion of Estradiol , in Selected Testosterone Strains of Mice. Biol Reprod [Internet]. 1979;20:733–8. Available from: http://www.biolreprod.org/content/20/4/733.full.pdf</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167. </w:t>
      </w:r>
      <w:r w:rsidRPr="0074587B">
        <w:rPr>
          <w:rFonts w:ascii="Times New Roman" w:hAnsi="Times New Roman" w:cs="Times New Roman"/>
          <w:noProof/>
          <w:szCs w:val="24"/>
        </w:rPr>
        <w:tab/>
        <w:t>Karczewska-Kupczewska M, Kowalska I, Nikołajuk A, Adamska A, Zielińska M, Kamińska N, et al. Circulating brain-derived neurotrophic factor concentration is downregulated by intralipid/heparin infusion or high-fat meal in young healthy male subjects. Diabetes Care [Internet]. 2012 Feb [cited 2013 Jan 18];35(2):358–62. Available from: http://www.ncbi.nlm.nih.gov/pubmed/22210566</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168. </w:t>
      </w:r>
      <w:r w:rsidRPr="0074587B">
        <w:rPr>
          <w:rFonts w:ascii="Times New Roman" w:hAnsi="Times New Roman" w:cs="Times New Roman"/>
          <w:noProof/>
          <w:szCs w:val="24"/>
        </w:rPr>
        <w:tab/>
        <w:t>Boden G, Chen X, Capulong E, Mozzoli M. Effects of free fatty acids on gluconeogenesis and autoregulation of glucose production in type 2 diabetes. Diabetes [Internet]. 2001 Apr;50(4):810–6. Available from: http://www.ncbi.nlm.nih.gov/pubmed/11289046</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169. </w:t>
      </w:r>
      <w:r w:rsidRPr="0074587B">
        <w:rPr>
          <w:rFonts w:ascii="Times New Roman" w:hAnsi="Times New Roman" w:cs="Times New Roman"/>
          <w:noProof/>
          <w:szCs w:val="24"/>
        </w:rPr>
        <w:tab/>
        <w:t>Bajaj M, Medina-Navarro R, Suraamornkul S, Meyer C, DeFronzo RA, Mandarino LJ. Paradoxical changes in muscle gene expression in insulin-resistant subjects after sustained reduction in plasma free fatty acid concentration. Diabetes [Internet]. 2007 Mar [cited 2013 Feb 25];56(3):743–52. Available from: http://www.ncbi.nlm.nih.gov/pubmed/17327445</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170. </w:t>
      </w:r>
      <w:r w:rsidRPr="0074587B">
        <w:rPr>
          <w:rFonts w:ascii="Times New Roman" w:hAnsi="Times New Roman" w:cs="Times New Roman"/>
          <w:noProof/>
          <w:szCs w:val="24"/>
        </w:rPr>
        <w:tab/>
        <w:t>Dresner A, Laurent D, Marcucci M, Griffin ME, Dufour S, Cline GW, et al. Effects of free fatty acids on glucose transport and IRS-1-associated phosphatidylinositol 3-kinase activity. J Clin Invest [Internet]. 1999 Jan;103(2):253–9. Available from: http://www.pubmedcentral.nih.gov/articlerender.fcgi?artid=407880&amp;tool=pmcentrez&amp;rendertype=abstract</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171. </w:t>
      </w:r>
      <w:r w:rsidRPr="0074587B">
        <w:rPr>
          <w:rFonts w:ascii="Times New Roman" w:hAnsi="Times New Roman" w:cs="Times New Roman"/>
          <w:noProof/>
          <w:szCs w:val="24"/>
        </w:rPr>
        <w:tab/>
        <w:t>Roden M, Price TB, Perseghin G, Petersen KF, Rothman DL, Cline GW, et al. Mechanism of Free Fatty Acid – induced Insulin Resistance in Humans. J Clin Invest [Internet]. 1996;97(12):2859–65. Available from: http://www.ncbi.nlm.nih.gov/pmc/articles/PMC507380/pdf/972859.pdf</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172. </w:t>
      </w:r>
      <w:r w:rsidRPr="0074587B">
        <w:rPr>
          <w:rFonts w:ascii="Times New Roman" w:hAnsi="Times New Roman" w:cs="Times New Roman"/>
          <w:noProof/>
          <w:szCs w:val="24"/>
        </w:rPr>
        <w:tab/>
        <w:t>Chowdhury P, Rayford PL. Effect of food restriction on plasma cholecystokinin levels and exocrine pancreatic function in rats. Ann Clin Lab Sci [Internet]. 2001 Oct;31(4):376–82. Available from: http://www.ncbi.nlm.nih.gov/pubmed/11688849</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173. </w:t>
      </w:r>
      <w:r w:rsidRPr="0074587B">
        <w:rPr>
          <w:rFonts w:ascii="Times New Roman" w:hAnsi="Times New Roman" w:cs="Times New Roman"/>
          <w:noProof/>
          <w:szCs w:val="24"/>
        </w:rPr>
        <w:tab/>
        <w:t>Hodge SJ, Thornton A, Flower TP, Clutton-Brock TH. Food limitation increases aggression in juvenile meerkats. Behav Ecol [Internet]. 2009 Jul 17 [cited 2013 Mar 1];20(5):930–5. Available from: http://www.beheco.oxfordjournals.org/cgi/doi/10.1093/beheco/arp071</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174. </w:t>
      </w:r>
      <w:r w:rsidRPr="0074587B">
        <w:rPr>
          <w:rFonts w:ascii="Times New Roman" w:hAnsi="Times New Roman" w:cs="Times New Roman"/>
          <w:noProof/>
          <w:szCs w:val="24"/>
        </w:rPr>
        <w:tab/>
        <w:t>Strubbe J. Parasympathetic involvement in rapid meal-associated conditioned insulin secretion in the rat. Am J Physiol [Internet]. 1992;262(3.2):R615-8. Available from: http://www.ncbi.nlm.nih.gov/pubmed/1357982</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175. </w:t>
      </w:r>
      <w:r w:rsidRPr="0074587B">
        <w:rPr>
          <w:rFonts w:ascii="Times New Roman" w:hAnsi="Times New Roman" w:cs="Times New Roman"/>
          <w:noProof/>
          <w:szCs w:val="24"/>
        </w:rPr>
        <w:tab/>
        <w:t>Stork O, Ji F-Y, Kaneko K, Stork S, Yoshinobu Y, Moriya T, et al. Postnatal development of a GABA deficit and disturbance of neural functions in mice lacking GAD65. Brain Res [Internet]. 2000;865(1):45–58. Available from: http://www.ncbi.nlm.nih.gov/pubmed/10814732</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176. </w:t>
      </w:r>
      <w:r w:rsidRPr="0074587B">
        <w:rPr>
          <w:rFonts w:ascii="Times New Roman" w:hAnsi="Times New Roman" w:cs="Times New Roman"/>
          <w:noProof/>
          <w:szCs w:val="24"/>
        </w:rPr>
        <w:tab/>
        <w:t>Kaufman KR, Kugler SL, Sachdeo RC. Tiagabine in the Management of Postencephalitic Epilepsy and Impulse Control Disorder. Epilepsy Behav [Internet]. 2002;3(2):190–4. Available from: http://www.ncbi.nlm.nih.gov/pubmed/12609422</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177. </w:t>
      </w:r>
      <w:r w:rsidRPr="0074587B">
        <w:rPr>
          <w:rFonts w:ascii="Times New Roman" w:hAnsi="Times New Roman" w:cs="Times New Roman"/>
          <w:noProof/>
          <w:szCs w:val="24"/>
        </w:rPr>
        <w:tab/>
        <w:t>Liu G-X, Liu S, Cai G-Q, Sheng Z-J, Cai Y-Q, Jiang J, et al. Reduced aggression in mice lacking GABA transporter subtype 1. J Neurosci Res [Internet]. 2007;85(3):649–55. Available from: http://www.ncbi.nlm.nih.gov/pubmed/17183588</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178. </w:t>
      </w:r>
      <w:r w:rsidRPr="0074587B">
        <w:rPr>
          <w:rFonts w:ascii="Times New Roman" w:hAnsi="Times New Roman" w:cs="Times New Roman"/>
          <w:noProof/>
          <w:szCs w:val="24"/>
        </w:rPr>
        <w:tab/>
        <w:t>Bhattarai JP, Park SA, Park JB, Lee SY, Herbison AE, Ryu PD, et al. Tonic extrasynaptic GABA(A) receptor currents control gonadotropin-releasing hormone neuron excitability in the mouse. Endocrinology [Internet]. 2011 Apr [cited 2013 Feb 28];152(4):1551–61. Available from: http://www.ncbi.nlm.nih.gov/pubmed/21285326</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179. </w:t>
      </w:r>
      <w:r w:rsidRPr="0074587B">
        <w:rPr>
          <w:rFonts w:ascii="Times New Roman" w:hAnsi="Times New Roman" w:cs="Times New Roman"/>
          <w:noProof/>
          <w:szCs w:val="24"/>
        </w:rPr>
        <w:tab/>
        <w:t xml:space="preserve">Coscina D, Nobrega J. Anorectic potency of inhibiting GABA transaminase in brain: studies of hypothalamic, dietary and genetic obesities. Int J Obes [Internet]. 1984;8:191–200. Available </w:t>
      </w:r>
      <w:r w:rsidRPr="0074587B">
        <w:rPr>
          <w:rFonts w:ascii="Times New Roman" w:hAnsi="Times New Roman" w:cs="Times New Roman"/>
          <w:noProof/>
          <w:szCs w:val="24"/>
        </w:rPr>
        <w:lastRenderedPageBreak/>
        <w:t>from: http://www.ncbi.nlm.nih.gov/pubmed/6534893</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180. </w:t>
      </w:r>
      <w:r w:rsidRPr="0074587B">
        <w:rPr>
          <w:rFonts w:ascii="Times New Roman" w:hAnsi="Times New Roman" w:cs="Times New Roman"/>
          <w:noProof/>
          <w:szCs w:val="24"/>
        </w:rPr>
        <w:tab/>
        <w:t>Coscina D V., Lloyd KG. Medial hypothalamic obesity: Association with impaired hypothalamic GABA synthesis. Brain Res Bull [Internet]. 1980;5(2):793–6. Available from: http://www.sciencedirect.com/science/article/pii/036192308090132X</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181. </w:t>
      </w:r>
      <w:r w:rsidRPr="0074587B">
        <w:rPr>
          <w:rFonts w:ascii="Times New Roman" w:hAnsi="Times New Roman" w:cs="Times New Roman"/>
          <w:noProof/>
          <w:szCs w:val="24"/>
        </w:rPr>
        <w:tab/>
        <w:t>Pu S, Jain MR, Horvath TL, Diano S, Kalra PS, Kalra SP. Interactions between Neuropeptide Y and Gamma-Aminobutyric Acid in Stimulation of Feeding : A Morphological and Pharmacological Analysis. Endocrinology [Internet]. 1999;140(2):933–40. Available from: http://www.ncbi.nlm.nih.gov/pubmed/9927326</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182. </w:t>
      </w:r>
      <w:r w:rsidRPr="0074587B">
        <w:rPr>
          <w:rFonts w:ascii="Times New Roman" w:hAnsi="Times New Roman" w:cs="Times New Roman"/>
          <w:noProof/>
          <w:szCs w:val="24"/>
        </w:rPr>
        <w:tab/>
        <w:t>Bannai M, Ichikawa M, Nishihara M, Takahashi M. Effect of injection of antisense oligodeoxynucleotides of GAD isozymes into rat ventromedial hypothalamus on food intake and locomotor activity. Brain Res [Internet]. 1998;784(1–2):305–15. Available from: http://www.ncbi.nlm.nih.gov/pubmed/9518663</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183. </w:t>
      </w:r>
      <w:r w:rsidRPr="0074587B">
        <w:rPr>
          <w:rFonts w:ascii="Times New Roman" w:hAnsi="Times New Roman" w:cs="Times New Roman"/>
          <w:noProof/>
          <w:szCs w:val="24"/>
        </w:rPr>
        <w:tab/>
        <w:t>Tian J, Lu Y, Zhang H, Chau CH, Dang HN, Kaufman DL. Gamma-aminobutyric acid inhibits T cell autoimmunity and the development of inflammatory responses in a mouse type 1 diabetes model. J Immunol [Internet]. 2004 Oct 15;173(8):5298–304. Available from: http://www.ncbi.nlm.nih.gov/pubmed/15470076</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184. </w:t>
      </w:r>
      <w:r w:rsidRPr="0074587B">
        <w:rPr>
          <w:rFonts w:ascii="Times New Roman" w:hAnsi="Times New Roman" w:cs="Times New Roman"/>
          <w:noProof/>
          <w:szCs w:val="24"/>
        </w:rPr>
        <w:tab/>
        <w:t>Purwana I, Zheng J, Li X, Deurloo M, Son DO, Zhang Z, et al. GABA promotes human ??-cell proliferation and modulates glucose homeostasis. Diabetes [Internet]. 2014;63(12):4197–205. Available from: http://diabetes.diabetesjournals.org/content/63/12/4197.long</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185. </w:t>
      </w:r>
      <w:r w:rsidRPr="0074587B">
        <w:rPr>
          <w:rFonts w:ascii="Times New Roman" w:hAnsi="Times New Roman" w:cs="Times New Roman"/>
          <w:noProof/>
          <w:szCs w:val="24"/>
        </w:rPr>
        <w:tab/>
        <w:t>Rooman I, Lardon J, Bouwens L. Gastrin stimulates beta-cell neogenesis and increases islet mass from transdifferentiated but not from normal exocrine pancreas tissue. Diabetes [Internet]. 2002;51:686–90. Available from: http://www.ncbi.nlm.nih.gov/pubmed/11872667</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186. </w:t>
      </w:r>
      <w:r w:rsidRPr="0074587B">
        <w:rPr>
          <w:rFonts w:ascii="Times New Roman" w:hAnsi="Times New Roman" w:cs="Times New Roman"/>
          <w:noProof/>
          <w:szCs w:val="24"/>
        </w:rPr>
        <w:tab/>
        <w:t>Li Q, Deng X, Singh P. Significant increase in the aggressive behavior of transgenic mice overexpressing peripheral progastrin peptides: associated changes in CCK2 and serotonin receptors in the CNS. Neuropsychopharmacology [Internet]. 2007 Aug [cited 2013 Feb 16];32(8):1813–21. Available from: http://www.ncbi.nlm.nih.gov/pubmed/17228339</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187. </w:t>
      </w:r>
      <w:r w:rsidRPr="0074587B">
        <w:rPr>
          <w:rFonts w:ascii="Times New Roman" w:hAnsi="Times New Roman" w:cs="Times New Roman"/>
          <w:noProof/>
          <w:szCs w:val="24"/>
        </w:rPr>
        <w:tab/>
        <w:t>Cowey SL, Quast M, Belalcazar LM, Wei J, Deng X, Given R, et al. Abdominal obesity, insulin resistance, and colon carcinogenesis are increased in mutant mice lacking gastrin gene expression. Cancer [Internet]. 2005 Jun 15 [cited 2013 Feb 16];103(12):2643–53. Available from: http://www.ncbi.nlm.nih.gov/pubmed/15864814</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188. </w:t>
      </w:r>
      <w:r w:rsidRPr="0074587B">
        <w:rPr>
          <w:rFonts w:ascii="Times New Roman" w:hAnsi="Times New Roman" w:cs="Times New Roman"/>
          <w:noProof/>
          <w:szCs w:val="24"/>
        </w:rPr>
        <w:tab/>
        <w:t>Chen P, Gao Y, Geng L, Ping V, Gao Y, Geng L, et al. Plasma butyrylcholinesterase regulates ghrelin to control aggression. Proc Natl Acad Sci U S A [Internet]. 2015;112(12):2251–6. Available from: http://www.pnas.org/content/112/7/2251.full.pdf?with-ds=yes</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189. </w:t>
      </w:r>
      <w:r w:rsidRPr="0074587B">
        <w:rPr>
          <w:rFonts w:ascii="Times New Roman" w:hAnsi="Times New Roman" w:cs="Times New Roman"/>
          <w:noProof/>
          <w:szCs w:val="24"/>
        </w:rPr>
        <w:tab/>
        <w:t>Asakawa A, Inui A, Kaga T, Katsuura G, Fujimiya M, Fujino MA, et al. Antagonism of ghrelin receptor reduces food intake and body weight gain in mice. Gut [Internet]. 2003 Jul;52(7):947–52. Available from: http://www.pubmedcentral.nih.gov/articlerender.fcgi?artid=1773718&amp;tool=pmcentrez&amp;rendertype=abstract</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190. </w:t>
      </w:r>
      <w:r w:rsidRPr="0074587B">
        <w:rPr>
          <w:rFonts w:ascii="Times New Roman" w:hAnsi="Times New Roman" w:cs="Times New Roman"/>
          <w:noProof/>
          <w:szCs w:val="24"/>
        </w:rPr>
        <w:tab/>
        <w:t>Nakazato M, Murakami N, Date Y, Kojima M, Matsuo H, Kangawa K, et al. A role for ghrelin in the central regulation of feeding. Nature [Internet]. 2001 Jan 11;409(6817):194–8. Available from: http://www.ncbi.nlm.nih.gov/pubmed/11196643</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191. </w:t>
      </w:r>
      <w:r w:rsidRPr="0074587B">
        <w:rPr>
          <w:rFonts w:ascii="Times New Roman" w:hAnsi="Times New Roman" w:cs="Times New Roman"/>
          <w:noProof/>
          <w:szCs w:val="24"/>
        </w:rPr>
        <w:tab/>
        <w:t>Wren A, Seal L, Cohen M, Brynes A, Frost G, Murphy K, et al. Ghrelin enhances appetite and increases food intake in humans. J Clin Endocrinol Metab [Internet]. 2001;86(12):5992–5. Available from: http://jcem.endojournals.org/content/86/12/5992.full.pdf</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192. </w:t>
      </w:r>
      <w:r w:rsidRPr="0074587B">
        <w:rPr>
          <w:rFonts w:ascii="Times New Roman" w:hAnsi="Times New Roman" w:cs="Times New Roman"/>
          <w:noProof/>
          <w:szCs w:val="24"/>
        </w:rPr>
        <w:tab/>
        <w:t>Wren A, Small C, Ward H, Murphy K, Dakin C, Taheri S, et al. The novel hypothalamic peptide ghrelin stimulates food intake and growth hormone secretion. Endocrinology [Internet]. 2000;141(11):4325–8. Available from: http://endo.endojournals.org/content/141/11/4325.full.pdf</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lastRenderedPageBreak/>
        <w:t xml:space="preserve">193. </w:t>
      </w:r>
      <w:r w:rsidRPr="0074587B">
        <w:rPr>
          <w:rFonts w:ascii="Times New Roman" w:hAnsi="Times New Roman" w:cs="Times New Roman"/>
          <w:noProof/>
          <w:szCs w:val="24"/>
        </w:rPr>
        <w:tab/>
        <w:t>Tschöp M, Smiley DL, Heiman ML. Ghrelin induces adiposity in rodents. Nature [Internet]. 2000 Oct 19;407(6806):908–13. Available from: http://www.ncbi.nlm.nih.gov/pubmed/11057670</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194. </w:t>
      </w:r>
      <w:r w:rsidRPr="0074587B">
        <w:rPr>
          <w:rFonts w:ascii="Times New Roman" w:hAnsi="Times New Roman" w:cs="Times New Roman"/>
          <w:noProof/>
          <w:szCs w:val="24"/>
        </w:rPr>
        <w:tab/>
        <w:t>Naleid AM, Grace MK, Cummings DE, Levine AS. Ghrelin induces feeding in the mesolimbic reward pathway between the ventral tegmental area and the nucleus accumbens. Peptides [Internet]. 2005 Nov [cited 2013 Nov 14];26(11):2274–9. Available from: http://www.ncbi.nlm.nih.gov/pubmed/16137788</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195. </w:t>
      </w:r>
      <w:r w:rsidRPr="0074587B">
        <w:rPr>
          <w:rFonts w:ascii="Times New Roman" w:hAnsi="Times New Roman" w:cs="Times New Roman"/>
          <w:noProof/>
          <w:szCs w:val="24"/>
        </w:rPr>
        <w:tab/>
        <w:t>Abizaid A, Liu Z, Andrews ZB, Shanabrough M, Borok E, Elsworth JD, et al. Ghrelin modulates the activity and synaptic input organization of midbrain dopamine neurons while promoting appetite. J Clin Invest [Internet]. 2006;116(12):3229–39. Available from: http://www.ncbi.nlm.nih.gov/pmc/articles/PMC1618869/pdf/JCI0629867.pdf</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196. </w:t>
      </w:r>
      <w:r w:rsidRPr="0074587B">
        <w:rPr>
          <w:rFonts w:ascii="Times New Roman" w:hAnsi="Times New Roman" w:cs="Times New Roman"/>
          <w:noProof/>
          <w:szCs w:val="24"/>
        </w:rPr>
        <w:tab/>
        <w:t>Date Y, Murakami N, Kojima M, Kuroiwa T, Matsukura S, Kangawa K, et al. Central effects of a novel acylated peptide, ghrelin, on growth hormone release in rats. Biochem Biophys Res Commun [Internet]. 2000 Aug 28 [cited 2012 Nov 11];275(2):477–80. Available from: http://www.ncbi.nlm.nih.gov/pubmed/10964690</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197. </w:t>
      </w:r>
      <w:r w:rsidRPr="0074587B">
        <w:rPr>
          <w:rFonts w:ascii="Times New Roman" w:hAnsi="Times New Roman" w:cs="Times New Roman"/>
          <w:noProof/>
          <w:szCs w:val="24"/>
        </w:rPr>
        <w:tab/>
        <w:t>Kojima M, Hosoda H, Date Y, Nakazato M, Matsuo H, Kangawa K. Ghrelin is a growth-hormone-releasing acylated peptide from stomach. Nature [Internet]. 1999 Dec 9;402(6762):656–60. Available from: http://www.ncbi.nlm.nih.gov/pubmed/15533773</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198. </w:t>
      </w:r>
      <w:r w:rsidRPr="0074587B">
        <w:rPr>
          <w:rFonts w:ascii="Times New Roman" w:hAnsi="Times New Roman" w:cs="Times New Roman"/>
          <w:noProof/>
          <w:szCs w:val="24"/>
        </w:rPr>
        <w:tab/>
        <w:t>Arvat E, Maccario M, Di Vito L, Broglio F, Benso A, Gottero C, et al. Endocrine activities of ghrelin, a natural growth hormone secretagogue (GHS), in humans: comparison and interactions with hexarelin, a nonnatural peptidyl GHS, and GH-releasing hormone. J Clin Endocrinol Metab [Internet]. 2001 Mar;86(3):1169–74. Available from: http://www.ncbi.nlm.nih.gov/pubmed/11238504</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199. </w:t>
      </w:r>
      <w:r w:rsidRPr="0074587B">
        <w:rPr>
          <w:rFonts w:ascii="Times New Roman" w:hAnsi="Times New Roman" w:cs="Times New Roman"/>
          <w:noProof/>
          <w:szCs w:val="24"/>
        </w:rPr>
        <w:tab/>
        <w:t>Feng DD, Yang S-K, Loudes C, Simon A, Al-Sarraf T, Culler M, et al. Ghrelin and obestatin modulate growth hormone-releasing hormone release and synaptic inputs onto growth hormone-releasing hormone neurons. Eur J Neurosci [Internet]. 2011 Sep [cited 2013 Feb 13];34(5):732–44. Available from: http://www.ncbi.nlm.nih.gov/pubmed/21777303</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200. </w:t>
      </w:r>
      <w:r w:rsidRPr="0074587B">
        <w:rPr>
          <w:rFonts w:ascii="Times New Roman" w:hAnsi="Times New Roman" w:cs="Times New Roman"/>
          <w:noProof/>
          <w:szCs w:val="24"/>
        </w:rPr>
        <w:tab/>
        <w:t>Arvat E, Di Vito L, Broglio F, Papotti M, Muccioli G, Dieguez C, et al. Preliminary evidence that Ghrelin, the natural GH secretagogue (GHS)-receptor ligand, strongly stimulates GH secretion in humans. J Endocrinol Invest [Internet]. 2000;23(8):493–5. Available from: http://www.ncbi.nlm.nih.gov/pubmed/11021763</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201. </w:t>
      </w:r>
      <w:r w:rsidRPr="0074587B">
        <w:rPr>
          <w:rFonts w:ascii="Times New Roman" w:hAnsi="Times New Roman" w:cs="Times New Roman"/>
          <w:noProof/>
          <w:szCs w:val="24"/>
        </w:rPr>
        <w:tab/>
        <w:t>Lee H-M, Wang G, Englander EW, Kojima M, Greeley GH. Ghrelin, a new gastrointestinal endocrine peptide that stimulates insulin secretion: enteric distribution, ontogeny, influence of endocrine, and dietary manipulations. Endocrinology [Internet]. 2002 Jan;143(1):185–90. Available from: http://www.ncbi.nlm.nih.gov/pubmed/11751608</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202. </w:t>
      </w:r>
      <w:r w:rsidRPr="0074587B">
        <w:rPr>
          <w:rFonts w:ascii="Times New Roman" w:hAnsi="Times New Roman" w:cs="Times New Roman"/>
          <w:noProof/>
          <w:szCs w:val="24"/>
        </w:rPr>
        <w:tab/>
        <w:t>Cruz MT, Herman MA, Cote DM, Ryabinin AE, Roberto M. Ghrelin Increases GABAergic Transmission and Interacts with Ethanol Actions in the Rat Central Nucleus of the Amygdala. Neuropsychopharmacology [Internet]. Nature Publishing Group; 2012;38(2):364–75. Available from: http://dx.doi.org/10.1038/npp.2012.190</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203. </w:t>
      </w:r>
      <w:r w:rsidRPr="0074587B">
        <w:rPr>
          <w:rFonts w:ascii="Times New Roman" w:hAnsi="Times New Roman" w:cs="Times New Roman"/>
          <w:noProof/>
          <w:szCs w:val="24"/>
        </w:rPr>
        <w:tab/>
        <w:t>Cowley MA, Smith RG, Diano S, Tschöp M, Pronchuk N, Grove KL, et al. The distribution and mechanism of action of ghrelin in the CNS demonstrates a novel hypothalamic circuit regulating energy homeostasis. Neuron [Internet]. 2003 Feb 20;37(4):649–61. Available from: http://www.ncbi.nlm.nih.gov/pubmed/12597862</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204. </w:t>
      </w:r>
      <w:r w:rsidRPr="0074587B">
        <w:rPr>
          <w:rFonts w:ascii="Times New Roman" w:hAnsi="Times New Roman" w:cs="Times New Roman"/>
          <w:noProof/>
          <w:szCs w:val="24"/>
        </w:rPr>
        <w:tab/>
        <w:t>Wu R, Dong W, Zhou M, Cui X, Hank Simms H, Wang P. Ghrelin improves tissue perfusion in severe sepsis via downregulation of endothelin-1. Cardiovasc Res [Internet]. 2005 Nov 1 [cited 2013 Mar 2];68(2):318–26. Available from: http://www.ncbi.nlm.nih.gov/pubmed/16018991</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205. </w:t>
      </w:r>
      <w:r w:rsidRPr="0074587B">
        <w:rPr>
          <w:rFonts w:ascii="Times New Roman" w:hAnsi="Times New Roman" w:cs="Times New Roman"/>
          <w:noProof/>
          <w:szCs w:val="24"/>
        </w:rPr>
        <w:tab/>
        <w:t xml:space="preserve">Ikezawa Y, Yamatani K, Ogawa A, Ohnuma H, Igarashi M, Daimon M, et al. Effects of glucagon on glycogenolysis and gluconeogenesis are region-specific in periportal and perivenous </w:t>
      </w:r>
      <w:r w:rsidRPr="0074587B">
        <w:rPr>
          <w:rFonts w:ascii="Times New Roman" w:hAnsi="Times New Roman" w:cs="Times New Roman"/>
          <w:noProof/>
          <w:szCs w:val="24"/>
        </w:rPr>
        <w:lastRenderedPageBreak/>
        <w:t>hepatocytes. J Lab Clin Med [Internet]. 1998;132(6):547–55. Available from: http://www.ncbi.nlm.nih.gov/pubmed/9851746</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206. </w:t>
      </w:r>
      <w:r w:rsidRPr="0074587B">
        <w:rPr>
          <w:rFonts w:ascii="Times New Roman" w:hAnsi="Times New Roman" w:cs="Times New Roman"/>
          <w:noProof/>
          <w:szCs w:val="24"/>
        </w:rPr>
        <w:tab/>
        <w:t>Beuers U, Jungermann K. Relative contribution of glycogenolysis and gluconeogenesis to basal, glucagon- and nerve stimulation-dependent glucose output in the perfused liver from fed and fasted rats. Biochem Int [Internet]. 1990;21(3):405–13. Available from: http://www.ncbi.nlm.nih.gov/pubmed/2222488</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207. </w:t>
      </w:r>
      <w:r w:rsidRPr="0074587B">
        <w:rPr>
          <w:rFonts w:ascii="Times New Roman" w:hAnsi="Times New Roman" w:cs="Times New Roman"/>
          <w:noProof/>
          <w:szCs w:val="24"/>
        </w:rPr>
        <w:tab/>
        <w:t>Donkin S, Armentano L. Regulation of gluconeogenesis by insulin and glucagon in the neonatal bovine. Am J Physiol [Internet]. 1994;266(4.2):R1229–37. Available from: http://www.ncbi.nlm.nih.gov/pubmed/8184966</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208. </w:t>
      </w:r>
      <w:r w:rsidRPr="0074587B">
        <w:rPr>
          <w:rFonts w:ascii="Times New Roman" w:hAnsi="Times New Roman" w:cs="Times New Roman"/>
          <w:noProof/>
          <w:szCs w:val="24"/>
        </w:rPr>
        <w:tab/>
        <w:t>Chari M, Yang CS, Lam CKL, Lee K, Mighiu P, Kokorovic A, et al. Glucose transporter-1 in the hypothalamic glial cells mediates glucose sensing to regulate glucose production in vivo. Diabetes [Internet]. 2011 Jul [cited 2013 Feb 4];60(7):1901–6. Available from: http://www.pubmedcentral.nih.gov/articlerender.fcgi?artid=3121426&amp;tool=pmcentrez&amp;rendertype=abstract</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209. </w:t>
      </w:r>
      <w:r w:rsidRPr="0074587B">
        <w:rPr>
          <w:rFonts w:ascii="Times New Roman" w:hAnsi="Times New Roman" w:cs="Times New Roman"/>
          <w:noProof/>
          <w:szCs w:val="24"/>
        </w:rPr>
        <w:tab/>
        <w:t>Millesi E, Hoffmann IE, Steurer S, Metwaly M, Dittami JP. Vernal changes in the behavioral and endocrine responses to GnRH application in male European ground squirrels. Horm Behav [Internet]. 2002 Feb [cited 2013 Mar 1];41(1):51–8. Available from: http://www.ncbi.nlm.nih.gov/pubmed/11863383</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210. </w:t>
      </w:r>
      <w:r w:rsidRPr="0074587B">
        <w:rPr>
          <w:rFonts w:ascii="Times New Roman" w:hAnsi="Times New Roman" w:cs="Times New Roman"/>
          <w:noProof/>
          <w:szCs w:val="24"/>
        </w:rPr>
        <w:tab/>
        <w:t>Chandrashekar V, Bartke A. The Role of Growth Hormone in the Control of Gonadotropin Secretion in Adult Male Rats. Endocrinology [Internet]. 1998;139(3):1067–74. Available from: http://www.ncbi.nlm.nih.gov/pubmed/9492039</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211. </w:t>
      </w:r>
      <w:r w:rsidRPr="0074587B">
        <w:rPr>
          <w:rFonts w:ascii="Times New Roman" w:hAnsi="Times New Roman" w:cs="Times New Roman"/>
          <w:noProof/>
          <w:szCs w:val="24"/>
        </w:rPr>
        <w:tab/>
        <w:t>Wallymahmed M, Foy P, Shaw D, Hutcheon R, Edwards R, MacFarlane I. Quality of life, body composition and muscle strength in adult growth hormone deficiency: the influence of growth hormone replacement therapy for up to 3 years. Clin Endocrinol (Oxf) [Internet]. 1997;47(4):439–46. Available from: http://www.ncbi.nlm.nih.gov/pubmed/9404442</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212. </w:t>
      </w:r>
      <w:r w:rsidRPr="0074587B">
        <w:rPr>
          <w:rFonts w:ascii="Times New Roman" w:hAnsi="Times New Roman" w:cs="Times New Roman"/>
          <w:noProof/>
          <w:szCs w:val="24"/>
        </w:rPr>
        <w:tab/>
        <w:t>Cuneo R, Salomon F, Wiles C, Hesp R, Sönksen P. Growth hormone treatment in growth hormone-deficient adults. I. Effects on muscle mass and strength. J Appl Physiol [Internet]. 1991;70(2):688–94. Available from: http://www.ncbi.nlm.nih.gov/pubmed/2022560</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213. </w:t>
      </w:r>
      <w:r w:rsidRPr="0074587B">
        <w:rPr>
          <w:rFonts w:ascii="Times New Roman" w:hAnsi="Times New Roman" w:cs="Times New Roman"/>
          <w:noProof/>
          <w:szCs w:val="24"/>
        </w:rPr>
        <w:tab/>
        <w:t>Johannsson G, Grimby G, Sunnerhagen KS, Bengtsson B-Å. Two years of growth hormone (GH) treatment increase isometric and isokinetic muscle strength in GH-deficient adults. J Clin Endocrinol Metab [Internet]. 1997 Sep;82(9):2877–84. Available from: http://www.ncbi.nlm.nih.gov/pubmed/9284713</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214. </w:t>
      </w:r>
      <w:r w:rsidRPr="0074587B">
        <w:rPr>
          <w:rFonts w:ascii="Times New Roman" w:hAnsi="Times New Roman" w:cs="Times New Roman"/>
          <w:noProof/>
          <w:szCs w:val="24"/>
        </w:rPr>
        <w:tab/>
        <w:t>Matte A. Growth hormone and isolation-induced aggression in wild male mice. Pharmacol Biochem Behav [Internet]. 1981;14:85–7. Available from: http://www.ncbi.nlm.nih.gov/pubmed/7195589</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215. </w:t>
      </w:r>
      <w:r w:rsidRPr="0074587B">
        <w:rPr>
          <w:rFonts w:ascii="Times New Roman" w:hAnsi="Times New Roman" w:cs="Times New Roman"/>
          <w:noProof/>
          <w:szCs w:val="24"/>
        </w:rPr>
        <w:tab/>
        <w:t>Krag MB, Gormsen LC, Guo Z, Christiansen JS, Jensen MD, Nielsen S, et al. Growth hormone-induced insulin resistance is associated with increased intramyocellular triglyceride content but unaltered VLDL-triglyceride kinetics. Am J Physiol Endocrinol Metab [Internet]. 2007 Mar [cited 2013 Feb 16];292(3):E920-7. Available from: http://www.ncbi.nlm.nih.gov/pubmed/17132823</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216. </w:t>
      </w:r>
      <w:r w:rsidRPr="0074587B">
        <w:rPr>
          <w:rFonts w:ascii="Times New Roman" w:hAnsi="Times New Roman" w:cs="Times New Roman"/>
          <w:noProof/>
          <w:szCs w:val="24"/>
        </w:rPr>
        <w:tab/>
        <w:t>Rizza R, Mandarino L, Gerich J. Effects of growth hormone on insulin action in man. Mechanisms of insulin resistance, impaired suppression of glucose production, and impaired stimulation of glucose utilization. Diabetes [Internet]. 1982;31(8.1):663–9. Available from: http://www.ncbi.nlm.nih.gov/pubmed/6761205</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217. </w:t>
      </w:r>
      <w:r w:rsidRPr="0074587B">
        <w:rPr>
          <w:rFonts w:ascii="Times New Roman" w:hAnsi="Times New Roman" w:cs="Times New Roman"/>
          <w:noProof/>
          <w:szCs w:val="24"/>
        </w:rPr>
        <w:tab/>
        <w:t>Takano A, Haruta T, Iwata M, Usui I, Uno T, Kawahara J, et al. Growth hormone induces cellular insulin resistance by Uncoupling Phosphatidylinositol 3-Kinase and Its Downstream Signals in 3T3-L1 Adipocytes. Diabetes [Internet]. 2001;50(8):1891–900. Available from: http://diabetes.diabetesjournals.org/content/50/8/1891.full.pdf</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lastRenderedPageBreak/>
        <w:t xml:space="preserve">218. </w:t>
      </w:r>
      <w:r w:rsidRPr="0074587B">
        <w:rPr>
          <w:rFonts w:ascii="Times New Roman" w:hAnsi="Times New Roman" w:cs="Times New Roman"/>
          <w:noProof/>
          <w:szCs w:val="24"/>
        </w:rPr>
        <w:tab/>
        <w:t>Bramnert M, Segerlantz M, Laurila E, Daugaard JR, Manhem P, Groop L. Growth Hormone Replacement Therapy Induces Insulin Resistance by Activating the Glucose-Fatty Acid Cycle. J Clin Endocrinol Metab [Internet]. 2003 Apr 1 [cited 2013 Feb 21];88(4):1455–63. Available from: http://jcem.endojournals.org/cgi/doi/10.1210/jc.2002-020542</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219. </w:t>
      </w:r>
      <w:r w:rsidRPr="0074587B">
        <w:rPr>
          <w:rFonts w:ascii="Times New Roman" w:hAnsi="Times New Roman" w:cs="Times New Roman"/>
          <w:noProof/>
          <w:szCs w:val="24"/>
        </w:rPr>
        <w:tab/>
        <w:t>Vestergaard ET, Krag MB, Poulsen MM, Pedersen SB, Moller N, Jorgensen JOL, et al. Ghrelin- and GH-induced insulin resistance: no association with retinol-binding protein-4. Endocr Connect [Internet]. 2013 Jun 1 [cited 2013 Jun 20];2(2):96–103. Available from: http://www.ncbi.nlm.nih.gov/pubmed/23781325</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220. </w:t>
      </w:r>
      <w:r w:rsidRPr="0074587B">
        <w:rPr>
          <w:rFonts w:ascii="Times New Roman" w:hAnsi="Times New Roman" w:cs="Times New Roman"/>
          <w:noProof/>
          <w:szCs w:val="24"/>
        </w:rPr>
        <w:tab/>
        <w:t>Gao Y, Su P, Wang C, Zhu K, Chen X, Liu S, et al. The Role of PTEN in Chronic Growth Hormone-Induced Hepatic Insulin Resistance. PLoS One [Internet]. 2013 Jan [cited 2013 Jul 12];8(6):e68105. Available from: http://www.ncbi.nlm.nih.gov/pubmed/23840818</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221. </w:t>
      </w:r>
      <w:r w:rsidRPr="0074587B">
        <w:rPr>
          <w:rFonts w:ascii="Times New Roman" w:hAnsi="Times New Roman" w:cs="Times New Roman"/>
          <w:noProof/>
          <w:szCs w:val="24"/>
        </w:rPr>
        <w:tab/>
        <w:t>Breier B, Vickers M, Gravance C, Casey P. Growth hormone (GH) therapy markedly increases the motility of spermatozoa and the concentration of insulin-like growth factor-I in seminal vesicle fluid in the male GH-deficient dwarf rat. Endocrinology [Internet]. 1996;137(9):4061–4. Available from: http://www.ncbi.nlm.nih.gov/pubmed/8756586</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222. </w:t>
      </w:r>
      <w:r w:rsidRPr="0074587B">
        <w:rPr>
          <w:rFonts w:ascii="Times New Roman" w:hAnsi="Times New Roman" w:cs="Times New Roman"/>
          <w:noProof/>
          <w:szCs w:val="24"/>
        </w:rPr>
        <w:tab/>
        <w:t>O’Connell T, Clemmons DR. IGF-I/IGF-Binding Protein-3 Combination Improves Insulin Resistance By GH-Dependent and Independent Mechanisms. J Clin Endocrinol Metab [Internet]. 2002 Sep 1 [cited 2013 Feb 7];87(9):4356–60. Available from: http://jcem.endojournals.org/cgi/doi/10.1210/jc.2002-020343</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223. </w:t>
      </w:r>
      <w:r w:rsidRPr="0074587B">
        <w:rPr>
          <w:rFonts w:ascii="Times New Roman" w:hAnsi="Times New Roman" w:cs="Times New Roman"/>
          <w:noProof/>
          <w:szCs w:val="24"/>
        </w:rPr>
        <w:tab/>
        <w:t>Roman-garcia P, Quiros-gonzalez I, Mottram L, Lieben L, Sharan K, Wangwiwatsin A, et al. Vitamin B 12 – dependent taurine synthesis regulates growth and bone mass. J Clin Invest [Internet]. 2014;124(7):2988–3002. Available from: http://www.jci.org/articles/view/72606/version/2/pdf/render</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224. </w:t>
      </w:r>
      <w:r w:rsidRPr="0074587B">
        <w:rPr>
          <w:rFonts w:ascii="Times New Roman" w:hAnsi="Times New Roman" w:cs="Times New Roman"/>
          <w:noProof/>
          <w:szCs w:val="24"/>
        </w:rPr>
        <w:tab/>
        <w:t>Masaki T, Chiba S, Yasuda T, Noguchi H, Kakuma T, Watanabe T, et al. Involvement of hypothalamic histamine H1 receptor in the regulation of feeding rhythm and obesity. Diabetes [Internet]. 2004 Sep;53(9):2250–60. Available from: http://www.ncbi.nlm.nih.gov/pubmed/15331534</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225. </w:t>
      </w:r>
      <w:r w:rsidRPr="0074587B">
        <w:rPr>
          <w:rFonts w:ascii="Times New Roman" w:hAnsi="Times New Roman" w:cs="Times New Roman"/>
          <w:noProof/>
          <w:szCs w:val="24"/>
        </w:rPr>
        <w:tab/>
        <w:t>Malmlöf K, Zaragoza F, Golozoubova V, Refsgaard HHF, Cremers T, Raun K, et al. Influence of a selective histamine H3 receptor antagonist on hypothalamic neural activity, food intake and body weight. Int J Obes [Internet]. 2005 Dec [cited 2013 Mar 2];29(12):1402–12. Available from: http://www.ncbi.nlm.nih.gov/pubmed/16151415</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226. </w:t>
      </w:r>
      <w:r w:rsidRPr="0074587B">
        <w:rPr>
          <w:rFonts w:ascii="Times New Roman" w:hAnsi="Times New Roman" w:cs="Times New Roman"/>
          <w:noProof/>
          <w:szCs w:val="24"/>
        </w:rPr>
        <w:tab/>
        <w:t>Yoshimatsu H, Chiba S, Tajima D, Akehi Y, Sakata T. Histidine suppresses food intake through its conversion into neuronal histamine. Exp Biol Med (Maywood) [Internet]. 2002 Jan;227(1):63–8. Available from: http://www.ncbi.nlm.nih.gov/pubmed/11788786</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227. </w:t>
      </w:r>
      <w:r w:rsidRPr="0074587B">
        <w:rPr>
          <w:rFonts w:ascii="Times New Roman" w:hAnsi="Times New Roman" w:cs="Times New Roman"/>
          <w:noProof/>
          <w:szCs w:val="24"/>
        </w:rPr>
        <w:tab/>
        <w:t>Masaki T, Chiba S, Yoshimichi G, Yasuda T, Noguchi H, Kakuma T, et al. Neuronal Histamine Regulates Food Intake, Adiposity, and Uncoupling Protein Expression in Agouti Yellow (Ay/a) Obese Mice. Endocrinology [Internet]. 2003 Jun 1 [cited 2013 Mar 2];144(6):2741–8. Available from: http://endo.endojournals.org/cgi/doi/10.1210/en.2003-0031</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228. </w:t>
      </w:r>
      <w:r w:rsidRPr="0074587B">
        <w:rPr>
          <w:rFonts w:ascii="Times New Roman" w:hAnsi="Times New Roman" w:cs="Times New Roman"/>
          <w:noProof/>
          <w:szCs w:val="24"/>
        </w:rPr>
        <w:tab/>
        <w:t>Yanai K, Son LZ, Endou M, Sakurai E, Nakagawasai O, Tadano T, et al. Behavioural characterization and amounts of brain monoamines and their metabolites in mice lacking histamine H1 receptors. Neuroscience [Internet]. 1998 Nov;87(2):479–87. Available from: http://www.ncbi.nlm.nih.gov/pubmed/9740406</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229. </w:t>
      </w:r>
      <w:r w:rsidRPr="0074587B">
        <w:rPr>
          <w:rFonts w:ascii="Times New Roman" w:hAnsi="Times New Roman" w:cs="Times New Roman"/>
          <w:noProof/>
          <w:szCs w:val="24"/>
        </w:rPr>
        <w:tab/>
        <w:t>Moses A, Young S, Morrow L, O’Brien M, Clemmons D. Recombinant human insulin-like growth factor I increases insulin sensitivity and improves glycemic control in type II diabetes. Diabetes [Internet]. 1996;45(1):91–100. Available from: http://www.ncbi.nlm.nih.gov/pubmed/8522066</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230. </w:t>
      </w:r>
      <w:r w:rsidRPr="0074587B">
        <w:rPr>
          <w:rFonts w:ascii="Times New Roman" w:hAnsi="Times New Roman" w:cs="Times New Roman"/>
          <w:noProof/>
          <w:szCs w:val="24"/>
        </w:rPr>
        <w:tab/>
        <w:t xml:space="preserve">Morrow L, O’Brien M, Moller D, Flier J, Moses A. Recombinant human insulin-like growth </w:t>
      </w:r>
      <w:r w:rsidRPr="0074587B">
        <w:rPr>
          <w:rFonts w:ascii="Times New Roman" w:hAnsi="Times New Roman" w:cs="Times New Roman"/>
          <w:noProof/>
          <w:szCs w:val="24"/>
        </w:rPr>
        <w:lastRenderedPageBreak/>
        <w:t>factor-I therapy improves glycemic control and insulin action in the type A syndrome of severe insulin resistance. J Clin Endocrinol Metab [Internet]. 1994;79(1):205–10. Available from: http://www.ncbi.nlm.nih.gov/pubmed/8027228</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231. </w:t>
      </w:r>
      <w:r w:rsidRPr="0074587B">
        <w:rPr>
          <w:rFonts w:ascii="Times New Roman" w:hAnsi="Times New Roman" w:cs="Times New Roman"/>
          <w:noProof/>
          <w:szCs w:val="24"/>
        </w:rPr>
        <w:tab/>
        <w:t>Laron Z, Avitzur Y, Klinger B. Carbohydrate metabolism in primary growth hormone resistance (Laron syndrome) before and during insulin-like growth factor-I treatment. Metabolism [Internet]. 1995;44(10):113–8. Available from: http://www.ncbi.nlm.nih.gov/pubmed/7476303</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232. </w:t>
      </w:r>
      <w:r w:rsidRPr="0074587B">
        <w:rPr>
          <w:rFonts w:ascii="Times New Roman" w:hAnsi="Times New Roman" w:cs="Times New Roman"/>
          <w:noProof/>
          <w:szCs w:val="24"/>
        </w:rPr>
        <w:tab/>
        <w:t>Frick F, Oscarsson J, Vikman-Adolfsson K, Ottosson M, Yoshida N, Eden S. Different effects of IGF-I on insulin-stimulated glucose uptake in adipose tissue and skeletal muscle. Am J Physiol Endocrinol Metab [Internet]. 2000;278:E729–37. Available from: http://ajpendo.physiology.org/content/278/4/E729.full.pdf</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233. </w:t>
      </w:r>
      <w:r w:rsidRPr="0074587B">
        <w:rPr>
          <w:rFonts w:ascii="Times New Roman" w:hAnsi="Times New Roman" w:cs="Times New Roman"/>
          <w:noProof/>
          <w:szCs w:val="24"/>
        </w:rPr>
        <w:tab/>
        <w:t>Vestergaard H, Rossen M, Urhammer S, Müller J, Pedersen O. Short- and long-term metabolic effects of recombinant human IGF-I treatment in patients with severe insulin resistance and diabetes mellitus. Eur J Endocrinol [Internet]. 1997;136(5):475–82. Available from: http://www.ncbi.nlm.nih.gov/pubmed/9186267</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234. </w:t>
      </w:r>
      <w:r w:rsidRPr="0074587B">
        <w:rPr>
          <w:rFonts w:ascii="Times New Roman" w:hAnsi="Times New Roman" w:cs="Times New Roman"/>
          <w:noProof/>
          <w:szCs w:val="24"/>
        </w:rPr>
        <w:tab/>
        <w:t>Yakar S, Liu J, Fernandez AM, Wu Y, Schally A V, Frystyk J, et al. Liver-specific igf-1 Gene Deletion Leads to Muscle Insulin Insensitivity. Diabetes [Internet]. 2001;50(May):1110–8. Available from: http://diabetes.diabetesjournals.org/content/50/5/1110.full.pdf</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235. </w:t>
      </w:r>
      <w:r w:rsidRPr="0074587B">
        <w:rPr>
          <w:rFonts w:ascii="Times New Roman" w:hAnsi="Times New Roman" w:cs="Times New Roman"/>
          <w:noProof/>
          <w:szCs w:val="24"/>
        </w:rPr>
        <w:tab/>
        <w:t>Kulkarni RN, Holzenberger M, Shih DQ, Ozcan U, Stoffel M, Magnuson MA, et al. beta-cell-specific deletion of the Igf1 receptor leads to hyperinsulinemia and glucose intolerance but does not alter beta-cell mass. Nat Genet [Internet]. 2002 May [cited 2014 Jun 16];31(1):111–5. Available from: http://www.ncbi.nlm.nih.gov/pubmed/11923875</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236. </w:t>
      </w:r>
      <w:r w:rsidRPr="0074587B">
        <w:rPr>
          <w:rFonts w:ascii="Times New Roman" w:hAnsi="Times New Roman" w:cs="Times New Roman"/>
          <w:noProof/>
          <w:szCs w:val="24"/>
        </w:rPr>
        <w:tab/>
        <w:t>Vickers MH, Ikenasio BA, Breier BH. IGF-I Treatment Reduces Hyperphagia, Obesity, and Hypertension in Metabolic Disorders Induced by Fetal Programming. Endocrinology [Internet]. 2001;142(9):3964–73. Available from: http://endo.endojournals.org/content/142/9/3964.full.pdf</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237. </w:t>
      </w:r>
      <w:r w:rsidRPr="0074587B">
        <w:rPr>
          <w:rFonts w:ascii="Times New Roman" w:hAnsi="Times New Roman" w:cs="Times New Roman"/>
          <w:noProof/>
          <w:szCs w:val="24"/>
        </w:rPr>
        <w:tab/>
        <w:t>George M, Ayuso E, Casellas A, Costa C, Devedjian JC, Bosch F. β cell expression of IGF-I leads to recovery from type 1 diabetes. J Clin Invest [Internet]. 2002;109(9):1153–63. Available from: http://www.ncbi.nlm.nih.gov/pmc/articles/PMC150958/pdf/JCI0212969.pdf</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238. </w:t>
      </w:r>
      <w:r w:rsidRPr="0074587B">
        <w:rPr>
          <w:rFonts w:ascii="Times New Roman" w:hAnsi="Times New Roman" w:cs="Times New Roman"/>
          <w:noProof/>
          <w:szCs w:val="24"/>
        </w:rPr>
        <w:tab/>
        <w:t>Lu H, Martinez-Nieves B, Lapanowski K, Dunbar J. Intracerebroventricular insulin-like growth factor-1 decreases feeding in diabetic rats. Endocrine [Internet]. 2001 Apr;14(3):349–52. Available from: http://www.ncbi.nlm.nih.gov/pubmed/11444432</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239. </w:t>
      </w:r>
      <w:r w:rsidRPr="0074587B">
        <w:rPr>
          <w:rFonts w:ascii="Times New Roman" w:hAnsi="Times New Roman" w:cs="Times New Roman"/>
          <w:noProof/>
          <w:szCs w:val="24"/>
        </w:rPr>
        <w:tab/>
        <w:t>Barton-Davis ER, Shoturma DI, Musaro A, Rosenthal N, Sweeney HL. Viral mediated expression of insulin-like growth factor I blocks the aging-related loss of skeletal muscle function. Proc Natl Acad Sci U S A [Internet]. 1998 Dec 22;95(26):15603–7. Available from: http://www.pubmedcentral.nih.gov/articlerender.fcgi?artid=28090&amp;tool=pmcentrez&amp;rendertype=abstract</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240. </w:t>
      </w:r>
      <w:r w:rsidRPr="0074587B">
        <w:rPr>
          <w:rFonts w:ascii="Times New Roman" w:hAnsi="Times New Roman" w:cs="Times New Roman"/>
          <w:noProof/>
          <w:szCs w:val="24"/>
        </w:rPr>
        <w:tab/>
        <w:t>Musarò A, McCullagh K, Paul A, Houghton L, Dobrowolny G, Molinaro M, et al. Localized Igf-1 transgene expression sustains hypertrophy and regeneration in senescent skeletal muscle. Nat Genet [Internet]. 2001;27:195–200. Available from: http://www.nature.com/ng/journal/v27/n2/pdf/ng0201_195.pdf</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241. </w:t>
      </w:r>
      <w:r w:rsidRPr="0074587B">
        <w:rPr>
          <w:rFonts w:ascii="Times New Roman" w:hAnsi="Times New Roman" w:cs="Times New Roman"/>
          <w:noProof/>
          <w:szCs w:val="24"/>
        </w:rPr>
        <w:tab/>
        <w:t>Shavlakadze T, White J, Davies M, Hoh J, Grounds M. Insulin-like growth factor I slows the rate of denervation induced skeletal muscle atrophy. Neuromuscul Disord [Internet]. 2005;15(2):139–46. Available from: http://www.ncbi.nlm.nih.gov/pubmed/15694135</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242. </w:t>
      </w:r>
      <w:r w:rsidRPr="0074587B">
        <w:rPr>
          <w:rFonts w:ascii="Times New Roman" w:hAnsi="Times New Roman" w:cs="Times New Roman"/>
          <w:noProof/>
          <w:szCs w:val="24"/>
        </w:rPr>
        <w:tab/>
        <w:t>Anderson BC, Christiansen SP, Grandt S, Grange RW, Mcloon LK. Increased Extraocular Muscle Strength with Direct Injection of Insulin-like Growth Factor-I. Invest Ophthalmol Vis Sci [Internet]. 2006;47(6):2461–7. Available from: http://www.ncbi.nlm.nih.gov/pmc/articles/PMC3039316/pdf/nihms269083.pdf</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243. </w:t>
      </w:r>
      <w:r w:rsidRPr="0074587B">
        <w:rPr>
          <w:rFonts w:ascii="Times New Roman" w:hAnsi="Times New Roman" w:cs="Times New Roman"/>
          <w:noProof/>
          <w:szCs w:val="24"/>
        </w:rPr>
        <w:tab/>
        <w:t xml:space="preserve">Van Schravendijk C, Heylen L, Van den Brande J, Pipeleers D. Direct effect of insulin and </w:t>
      </w:r>
      <w:r w:rsidRPr="0074587B">
        <w:rPr>
          <w:rFonts w:ascii="Times New Roman" w:hAnsi="Times New Roman" w:cs="Times New Roman"/>
          <w:noProof/>
          <w:szCs w:val="24"/>
        </w:rPr>
        <w:lastRenderedPageBreak/>
        <w:t>insulin-like growth factor-I on the secretory activity of rat pancreatic beta cells. Diabetologia [Internet]. 1990;33(11):649–53. Available from: http://www.ncbi.nlm.nih.gov/pubmed/2076797</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244. </w:t>
      </w:r>
      <w:r w:rsidRPr="0074587B">
        <w:rPr>
          <w:rFonts w:ascii="Times New Roman" w:hAnsi="Times New Roman" w:cs="Times New Roman"/>
          <w:noProof/>
          <w:szCs w:val="24"/>
        </w:rPr>
        <w:tab/>
        <w:t>Yamashita S, Melmed S. Insulinlike Growth Factor I Regulation of Growth Hormone Gene Transcription in Primary Rat Pituitary Cells. J Clin Invest [Internet]. 1987;79(February):449–52. Available from: http://www.ncbi.nlm.nih.gov/pmc/articles/PMC424098/pdf/jcinvest00113-0139.pdf</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245. </w:t>
      </w:r>
      <w:r w:rsidRPr="0074587B">
        <w:rPr>
          <w:rFonts w:ascii="Times New Roman" w:hAnsi="Times New Roman" w:cs="Times New Roman"/>
          <w:noProof/>
          <w:szCs w:val="24"/>
        </w:rPr>
        <w:tab/>
        <w:t>Min S, MacKenzie D, Breier B, McCutcheon S, Gluckman P. Responses of young energy-restricted sheep to chronically administered insulin-like growth factor I (IGF-I): evidence that IGF-I suppresses the hepatic growth hormone receptor. Endocrinology [Internet]. 1996;137(3):1129–37. Available from: http://www.ncbi.nlm.nih.gov/pubmed/8603584</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246. </w:t>
      </w:r>
      <w:r w:rsidRPr="0074587B">
        <w:rPr>
          <w:rFonts w:ascii="Times New Roman" w:hAnsi="Times New Roman" w:cs="Times New Roman"/>
          <w:noProof/>
          <w:szCs w:val="24"/>
        </w:rPr>
        <w:tab/>
        <w:t>Yakar S, Rosen CJ, Beamer WG, Ackert-bicknell CL, Wu Y, Liu J-L, et al. Circulating levels of IGF-1 directly regulate bone growth and density. J Clin Invest [Internet]. 2002;110(6):771–81. Available from: http://www.jci.org/articles/view/15463/pdf</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247. </w:t>
      </w:r>
      <w:r w:rsidRPr="0074587B">
        <w:rPr>
          <w:rFonts w:ascii="Times New Roman" w:hAnsi="Times New Roman" w:cs="Times New Roman"/>
          <w:noProof/>
          <w:szCs w:val="24"/>
        </w:rPr>
        <w:tab/>
        <w:t>Spies M, Nesic O, Barrow RE, Perez-Polo JR, Herndon DN. Liposomal IGF-1 gene transfer modulates pro- and anti-inflammatory cytokine mRNA expression in the burn wound. Gene Ther [Internet]. 2001 Sep;8(18):1409–15. Available from: http://www.ncbi.nlm.nih.gov/pubmed/11571581</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248. </w:t>
      </w:r>
      <w:r w:rsidRPr="0074587B">
        <w:rPr>
          <w:rFonts w:ascii="Times New Roman" w:hAnsi="Times New Roman" w:cs="Times New Roman"/>
          <w:noProof/>
          <w:szCs w:val="24"/>
        </w:rPr>
        <w:tab/>
        <w:t>Alleva E, Cirulli F, Bianchi M, Bondiolotti G Pietro, Chiarotti F, Acetis L De, et al. Behavioural characterization of interleukin-6 overexpressing or deficient mice during agonistic encounters. Eur J Neurosci [Internet]. 1998;10(12):3664–72. Available from: http://www.ncbi.nlm.nih.gov/pubmed/9875345</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249. </w:t>
      </w:r>
      <w:r w:rsidRPr="0074587B">
        <w:rPr>
          <w:rFonts w:ascii="Times New Roman" w:hAnsi="Times New Roman" w:cs="Times New Roman"/>
          <w:noProof/>
          <w:szCs w:val="24"/>
        </w:rPr>
        <w:tab/>
        <w:t>Rotter V, Nagaev I, Smith U. Interleukin-6 (IL-6) induces insulin resistance in 3T3-L1 adipocytes and is, like IL-8 and tumor necrosis factor-alpha, overexpressed in human fat cells from insulin-resistant subjects. J Biol Chem [Internet]. 2003 Nov 14 [cited 2013 Mar 1];278(46):45777–84. Available from: http://www.ncbi.nlm.nih.gov/pubmed/12952969</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250. </w:t>
      </w:r>
      <w:r w:rsidRPr="0074587B">
        <w:rPr>
          <w:rFonts w:ascii="Times New Roman" w:hAnsi="Times New Roman" w:cs="Times New Roman"/>
          <w:noProof/>
          <w:szCs w:val="24"/>
        </w:rPr>
        <w:tab/>
        <w:t>Senn JJ, Klover PJ, Nowak IA, Mooney RA. Interleukin-6 Induces Cellular Insulin Resistance in Hepatocytes. Diabetes [Internet]. 2002;51(12):3391–9. Available from: http://diabetes.diabetesjournals.org/content/51/12/3391.full.pdf</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251. </w:t>
      </w:r>
      <w:r w:rsidRPr="0074587B">
        <w:rPr>
          <w:rFonts w:ascii="Times New Roman" w:hAnsi="Times New Roman" w:cs="Times New Roman"/>
          <w:noProof/>
          <w:szCs w:val="24"/>
        </w:rPr>
        <w:tab/>
        <w:t>Wallenius V, Wallenius K, Ahrén B, Rudling M, Carlsten H, Dickson SL, et al. Interleukin-6-deficient mice develop mature-onset obesity. Nat Med [Internet]. 2002;8(1):75–9. Available from: http://www.ncbi.nlm.nih.gov/pubmed/11786910</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252. </w:t>
      </w:r>
      <w:r w:rsidRPr="0074587B">
        <w:rPr>
          <w:rFonts w:ascii="Times New Roman" w:hAnsi="Times New Roman" w:cs="Times New Roman"/>
          <w:noProof/>
          <w:szCs w:val="24"/>
        </w:rPr>
        <w:tab/>
        <w:t>Starkie R, Ostrowski SR, Jauffred S, Febbraio M, Pedersen BK. Exercise and IL-6 infusion inhibit endotoxin-induced TNF- α production in humans. FASEB J [Internet]. 2003;17(8):884–6. Available from: http://www.ncbi.nlm.nih.gov/pubmed/12626436</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253. </w:t>
      </w:r>
      <w:r w:rsidRPr="0074587B">
        <w:rPr>
          <w:rFonts w:ascii="Times New Roman" w:hAnsi="Times New Roman" w:cs="Times New Roman"/>
          <w:noProof/>
          <w:szCs w:val="24"/>
        </w:rPr>
        <w:tab/>
        <w:t>Kahles F, Meyer C, Möllmann J, Diebold S, Findeisen HM, Lebherz C, et al. GLP-1 Secretion Is Increased by Inflammatory Stimuli in an IL-6-Dependent Manner, Leading to Hyperinsulinemia and Blood Glucose Lowering. Diabetes [Internet]. 2014;63(10):3221–9. Available from: https://www.ncbi.nlm.nih.gov/pubmed/24947356</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254. </w:t>
      </w:r>
      <w:r w:rsidRPr="0074587B">
        <w:rPr>
          <w:rFonts w:ascii="Times New Roman" w:hAnsi="Times New Roman" w:cs="Times New Roman"/>
          <w:noProof/>
          <w:szCs w:val="24"/>
        </w:rPr>
        <w:tab/>
        <w:t>Chida D, Osaka T, Hashimoto O, Iwakura Y. Combined Interleukin-6 and Interleukin-1 Deficienc Causes Obesity in Young Mice. Diabetes [Internet]. 2006;55(April):971–7. Available from: https://www.ncbi.nlm.nih.gov/pubmed/16567518</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255. </w:t>
      </w:r>
      <w:r w:rsidRPr="0074587B">
        <w:rPr>
          <w:rFonts w:ascii="Times New Roman" w:hAnsi="Times New Roman" w:cs="Times New Roman"/>
          <w:noProof/>
          <w:szCs w:val="24"/>
        </w:rPr>
        <w:tab/>
        <w:t>Arkan MC, Hevener AL, Greten FR, Maeda S, Li Z-W, Long JM, et al. IKK-β links inflammation to obesity-induced insulin resistance. Nat Med [Internet]. 2005;11:191–8. Available from: http://www.nature.com/nm/journal/v11/n2/full/nm1185.html</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256. </w:t>
      </w:r>
      <w:r w:rsidRPr="0074587B">
        <w:rPr>
          <w:rFonts w:ascii="Times New Roman" w:hAnsi="Times New Roman" w:cs="Times New Roman"/>
          <w:noProof/>
          <w:szCs w:val="24"/>
        </w:rPr>
        <w:tab/>
        <w:t>Hayek A, Beattie G, Cirulli V, Lopez A, Ricordi C, Rubin J. Growth factor/matrix-induced proliferation of human adult beta-cells. Diabetes [Internet]. 1995;44(12):1458–60. Available from: http://www.ncbi.nlm.nih.gov/pubmed/7589854</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lastRenderedPageBreak/>
        <w:t xml:space="preserve">257. </w:t>
      </w:r>
      <w:r w:rsidRPr="0074587B">
        <w:rPr>
          <w:rFonts w:ascii="Times New Roman" w:hAnsi="Times New Roman" w:cs="Times New Roman"/>
          <w:noProof/>
          <w:szCs w:val="24"/>
        </w:rPr>
        <w:tab/>
        <w:t>Riley KG, Pasek RC, Maulis MF, Peek J, Brigstock DR, Herrera PL, et al. CTGF modulates adult β-cell maturity and proliferation to promote β-cell regeneration in mice. Diabetes [Internet]. 2014;1–43. Available from: http://diabetes.diabetesjournals.org/content/early/2014/11/05/db14-1195.abstract</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258. </w:t>
      </w:r>
      <w:r w:rsidRPr="0074587B">
        <w:rPr>
          <w:rFonts w:ascii="Times New Roman" w:hAnsi="Times New Roman" w:cs="Times New Roman"/>
          <w:noProof/>
          <w:szCs w:val="24"/>
        </w:rPr>
        <w:tab/>
        <w:t>Johnson LR, Overholt BF. Release of Histamine into Gastric Venous Blood Following Injury by Acetic or Salicylic Acid. Gastroenterology [Internet]. The Williams &amp; Wilkins Co.; 1967;52(3):505–9. Available from: http://dx.doi.org/10.1016/S0016-5085(67)80177-X</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259. </w:t>
      </w:r>
      <w:r w:rsidRPr="0074587B">
        <w:rPr>
          <w:rFonts w:ascii="Times New Roman" w:hAnsi="Times New Roman" w:cs="Times New Roman"/>
          <w:noProof/>
          <w:szCs w:val="24"/>
        </w:rPr>
        <w:tab/>
        <w:t>Coskun T, Bina HA, Schneider M a, Dunbar JD, Hu CC, Chen Y, et al. Fibroblast growth factor 21 corrects obesity in mice. Endocrinology [Internet]. 2008 Dec [cited 2013 Feb 28];149(12):6018–27. Available from: http://www.ncbi.nlm.nih.gov/pubmed/18687777</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260. </w:t>
      </w:r>
      <w:r w:rsidRPr="0074587B">
        <w:rPr>
          <w:rFonts w:ascii="Times New Roman" w:hAnsi="Times New Roman" w:cs="Times New Roman"/>
          <w:noProof/>
          <w:szCs w:val="24"/>
        </w:rPr>
        <w:tab/>
        <w:t>Bigi S, Maestripieri D, Aloe L, Alleva E. NGF decreases isolation-induced aggressive behavior, while increasing adrenal volume, in adult male mice. Physiol Behav [Internet]. 1992;51(2):337–43. Available from: http://www.sciencedirect.com/science/article/pii/003193849290150Z</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261. </w:t>
      </w:r>
      <w:r w:rsidRPr="0074587B">
        <w:rPr>
          <w:rFonts w:ascii="Times New Roman" w:hAnsi="Times New Roman" w:cs="Times New Roman"/>
          <w:noProof/>
          <w:szCs w:val="24"/>
        </w:rPr>
        <w:tab/>
        <w:t>Circolo A, Pierce GF, Katz Y, Strunk RC. Antiinflammatory Effects of Polypeptide Growth Factors. J Biol Chem Chem [Internet]. 1990;265(9):5066–71. Available from: http://www.jbc.org/content/265/9/5066.long</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262. </w:t>
      </w:r>
      <w:r w:rsidRPr="0074587B">
        <w:rPr>
          <w:rFonts w:ascii="Times New Roman" w:hAnsi="Times New Roman" w:cs="Times New Roman"/>
          <w:noProof/>
          <w:szCs w:val="24"/>
        </w:rPr>
        <w:tab/>
        <w:t>Fukumura D, Gohongi T, Kadambi A, Izumi Y, Ang J, Yun C, et al. Predominant role of endothelial nitric oxide synthase in vascular endothelial growth factor-induced angiogenesis and vascular permeability. Proc Natl Acad Sci U S A [Internet]. 2001;98(5):2604–9. Available from: http://www.pnas.org/content/98/5/2604.full.pdf</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263. </w:t>
      </w:r>
      <w:r w:rsidRPr="0074587B">
        <w:rPr>
          <w:rFonts w:ascii="Times New Roman" w:hAnsi="Times New Roman" w:cs="Times New Roman"/>
          <w:noProof/>
          <w:szCs w:val="24"/>
        </w:rPr>
        <w:tab/>
        <w:t>Craft S, Newcomer L, Kanne S, Dagogo-Jack S, Cryer P, Sheline Y, et al. Memory Improvement Following Induced Hyperinsulinemia in Alzheimer â€</w:t>
      </w:r>
      <w:r w:rsidRPr="0074587B">
        <w:rPr>
          <w:rFonts w:ascii="Times New Roman" w:hAnsi="Times New Roman" w:cs="Times New Roman"/>
          <w:noProof/>
          <w:szCs w:val="24"/>
          <w:vertAlign w:val="superscript"/>
        </w:rPr>
        <w:t>TM</w:t>
      </w:r>
      <w:r w:rsidRPr="0074587B">
        <w:rPr>
          <w:rFonts w:ascii="Times New Roman" w:hAnsi="Times New Roman" w:cs="Times New Roman"/>
          <w:noProof/>
          <w:szCs w:val="24"/>
        </w:rPr>
        <w:t xml:space="preserve"> s Disease. Neurobiol Aging [Internet]. 1996;17(1):123–30. Available from: http://ac.els-cdn.com/0197458095020020/1-s2.0-0197458095020020-main.pdf?_tid=10c76306-63b3-11e2-bdd1-00000aab0f6b&amp;acdnat=1358763332_1af746f9749bd1b7c6b93a1d26d1c746</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264. </w:t>
      </w:r>
      <w:r w:rsidRPr="0074587B">
        <w:rPr>
          <w:rFonts w:ascii="Times New Roman" w:hAnsi="Times New Roman" w:cs="Times New Roman"/>
          <w:noProof/>
          <w:szCs w:val="24"/>
        </w:rPr>
        <w:tab/>
        <w:t>Kern W, Peters A, Fruehwald-Schultes B, Deininger E, Born J, Fehm H. Improving influence of insulin on cognitive functions in humans. Neuroendocrinology [Internet]. 2011;74(4):270–80. Available from: http://www.ncbi.nlm.nih.gov/pubmed/11598383</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265. </w:t>
      </w:r>
      <w:r w:rsidRPr="0074587B">
        <w:rPr>
          <w:rFonts w:ascii="Times New Roman" w:hAnsi="Times New Roman" w:cs="Times New Roman"/>
          <w:noProof/>
          <w:szCs w:val="24"/>
        </w:rPr>
        <w:tab/>
        <w:t>Schmidt H, Kern W, Giese R, Hallschmid M, Enders A. Intranasal insulin to improve developmental delay in children with 22q13 deletion syndrome: an exploratory clinical trial. J Med Genet [Internet]. 2009;46(4):217–22. Available from: http://www.ncbi.nlm.nih.gov/pubmed/18948358</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266. </w:t>
      </w:r>
      <w:r w:rsidRPr="0074587B">
        <w:rPr>
          <w:rFonts w:ascii="Times New Roman" w:hAnsi="Times New Roman" w:cs="Times New Roman"/>
          <w:noProof/>
          <w:szCs w:val="24"/>
        </w:rPr>
        <w:tab/>
        <w:t>Benedict C, Hallschmid M, Schmitz K, Schultes B, Ratter F, Fehm HL, et al. Intranasal insulin improves memory in humans: superiority of insulin aspart. Neuropsychopharmacology [Internet]. 2007 Jan [cited 2013 Feb 26];32(1):239–43. Available from: http://www.ncbi.nlm.nih.gov/pubmed/16936707</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267. </w:t>
      </w:r>
      <w:r w:rsidRPr="0074587B">
        <w:rPr>
          <w:rFonts w:ascii="Times New Roman" w:hAnsi="Times New Roman" w:cs="Times New Roman"/>
          <w:noProof/>
          <w:szCs w:val="24"/>
        </w:rPr>
        <w:tab/>
        <w:t>Francis GJ, Martinez JA, Liu WQ, Xu K, Ayer A, Fine J, et al. Intranasal insulin prevents cognitive decline, cerebral atrophy and white matter changes in murine type I diabetic encephalopathy. Brain [Internet]. 2008 Dec [cited 2013 Apr 9];131(Pt 12):3311–34. Available from: http://www.ncbi.nlm.nih.gov/pubmed/19015157</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268. </w:t>
      </w:r>
      <w:r w:rsidRPr="0074587B">
        <w:rPr>
          <w:rFonts w:ascii="Times New Roman" w:hAnsi="Times New Roman" w:cs="Times New Roman"/>
          <w:noProof/>
          <w:szCs w:val="24"/>
        </w:rPr>
        <w:tab/>
        <w:t>Frick GP, Goodman HM. Insulin regulation of branched chain alpha-keto acid dehydrogenase in adipose tissue. J Biol Chem [Internet]. 1980 Jul 10;255(13):6186–92. Available from: http://www.pubmedcentral.nih.gov/articlerender.fcgi?artid=1138345&amp;tool=pmcentrez&amp;rendertype=abstract</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269. </w:t>
      </w:r>
      <w:r w:rsidRPr="0074587B">
        <w:rPr>
          <w:rFonts w:ascii="Times New Roman" w:hAnsi="Times New Roman" w:cs="Times New Roman"/>
          <w:noProof/>
          <w:szCs w:val="24"/>
        </w:rPr>
        <w:tab/>
        <w:t>Widjaja A, Stratton IM, Horn R, Holman RR, Turner R, Brabant G. Plasma leptin, obesity, and plasma insulin in type 2 diabetic subjects. J Clin Endocrinol Metab [Internet]. 1997 Feb;82(2):654–7. Available from: http://www.ncbi.nlm.nih.gov/pubmed/9024271</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lastRenderedPageBreak/>
        <w:t xml:space="preserve">270. </w:t>
      </w:r>
      <w:r w:rsidRPr="0074587B">
        <w:rPr>
          <w:rFonts w:ascii="Times New Roman" w:hAnsi="Times New Roman" w:cs="Times New Roman"/>
          <w:noProof/>
          <w:szCs w:val="24"/>
        </w:rPr>
        <w:tab/>
        <w:t>Chen C-D, Podvin S, Gillespie E, Leeman SE, Abraham CR. Insulin stimulates the cleavage and release of the extracellular domain of Klotho by ADAM10 and ADAM17. Proc Natl Acad Sci U S A [Internet]. 2007 Dec 11;104(50):19796–801. Available from: http://www.pubmedcentral.nih.gov/articlerender.fcgi?artid=2148378&amp;tool=pmcentrez&amp;rendertype=abstract</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271. </w:t>
      </w:r>
      <w:r w:rsidRPr="0074587B">
        <w:rPr>
          <w:rFonts w:ascii="Times New Roman" w:hAnsi="Times New Roman" w:cs="Times New Roman"/>
          <w:noProof/>
          <w:szCs w:val="24"/>
        </w:rPr>
        <w:tab/>
        <w:t>Kasayama S, Ohba Y, Oka T. Epidermal growth factor deficiency associated with diabetes mellitus. Proc Natl Acad Sci U S A [Internet]. 1989;86(19):7644–8. Available from: http://www.ncbi.nlm.nih.gov/pmc/articles/PMC298123/pdf/pnas00286-0354.pdf</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272. </w:t>
      </w:r>
      <w:r w:rsidRPr="0074587B">
        <w:rPr>
          <w:rFonts w:ascii="Times New Roman" w:hAnsi="Times New Roman" w:cs="Times New Roman"/>
          <w:noProof/>
          <w:szCs w:val="24"/>
        </w:rPr>
        <w:tab/>
        <w:t>Wolpert H, Steen S, Istfan N, Simonson D. Insulin modulates circulating endothelin-1 levels in humans. Metabolism [Internet]. 1993;42(8):1027–30. Available from: http://www.ncbi.nlm.nih.gov/pubmed/8345807</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273. </w:t>
      </w:r>
      <w:r w:rsidRPr="0074587B">
        <w:rPr>
          <w:rFonts w:ascii="Times New Roman" w:hAnsi="Times New Roman" w:cs="Times New Roman"/>
          <w:noProof/>
          <w:szCs w:val="24"/>
        </w:rPr>
        <w:tab/>
        <w:t>Kim HH, DiVall S a, Deneau RM, Wolfe A. Insulin regulation of GnRH gene expression through MAP kinase signaling pathways. Mol Cell Endocrinol [Internet]. 2005 Oct 20 [cited 2013 Mar 1];242(1–2):42–9. Available from: http://www.ncbi.nlm.nih.gov/pubmed/16144737</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274. </w:t>
      </w:r>
      <w:r w:rsidRPr="0074587B">
        <w:rPr>
          <w:rFonts w:ascii="Times New Roman" w:hAnsi="Times New Roman" w:cs="Times New Roman"/>
          <w:noProof/>
          <w:szCs w:val="24"/>
        </w:rPr>
        <w:tab/>
        <w:t>Sun YG, Zan LS, Wang HB, Guo HF, Yang DP, Zhao XL, et al. Insulin Inhibits the Expression of Adiponectin and AdipoR2 mRNA in Cultured Bovine Adipocytes. Asian - Australas J Anim Sci [Internet]. 2009;22(10):1429–36. Available from: http://www.ajas.info/Editor/manuscript/upload/22-187.pdf</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275. </w:t>
      </w:r>
      <w:r w:rsidRPr="0074587B">
        <w:rPr>
          <w:rFonts w:ascii="Times New Roman" w:hAnsi="Times New Roman" w:cs="Times New Roman"/>
          <w:noProof/>
          <w:szCs w:val="24"/>
        </w:rPr>
        <w:tab/>
        <w:t>Brame L a, Considine R V, Yamauchi M, Baron AD, Mather KJ. Insulin and endothelin in the acute regulation of adiponectin in vivo in humans. Obes Res [Internet]. 2005 Mar;13(3):582–8. Available from: http://www.ncbi.nlm.nih.gov/pubmed/15833944</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276. </w:t>
      </w:r>
      <w:r w:rsidRPr="0074587B">
        <w:rPr>
          <w:rFonts w:ascii="Times New Roman" w:hAnsi="Times New Roman" w:cs="Times New Roman"/>
          <w:noProof/>
          <w:szCs w:val="24"/>
        </w:rPr>
        <w:tab/>
        <w:t>Kuboki K, Jiang ZY, Takahara N, Ha SW, Igarashi M, Yamauchi T, et al. Regulation of Endothelial Constitutive Nitric Oxide Synthase Gene Expression in Endothelial Cells and In Vivo : A Specific Vascular Action of Insulin. Circulation [Internet]. 2000 Feb 15 [cited 2013 Jan 21];101(6):676–81. Available from: http://circ.ahajournals.org/cgi/doi/10.1161/01.CIR.101.6.676</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277. </w:t>
      </w:r>
      <w:r w:rsidRPr="0074587B">
        <w:rPr>
          <w:rFonts w:ascii="Times New Roman" w:hAnsi="Times New Roman" w:cs="Times New Roman"/>
          <w:noProof/>
          <w:szCs w:val="24"/>
        </w:rPr>
        <w:tab/>
        <w:t>Steinberg HO, Brechtel G, Johnson  a, Fineberg N, Baron  a D. Insulin-mediated skeletal muscle vasodilation is nitric oxide dependent. A novel action of insulin to increase nitric oxide release. J Clin Invest [Internet]. 1994 Sep;94(3):1172–9. Available from: http://www.pubmedcentral.nih.gov/articlerender.fcgi?artid=295191&amp;tool=pmcentrez&amp;rendertype=abstract</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278. </w:t>
      </w:r>
      <w:r w:rsidRPr="0074587B">
        <w:rPr>
          <w:rFonts w:ascii="Times New Roman" w:hAnsi="Times New Roman" w:cs="Times New Roman"/>
          <w:noProof/>
          <w:szCs w:val="24"/>
        </w:rPr>
        <w:tab/>
        <w:t>Pascaud X, Ferre J, Genton M, Roger A, Ruckebusch M, Bueno L. Intestinal motility responses to insulin and glucagon in streptozotocin diabetic rats. Can J Physiol Pharmacol [Internet]. 1982;60(7):960–7. Available from: http://www.ncbi.nlm.nih.gov/pubmed/6215115</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279. </w:t>
      </w:r>
      <w:r w:rsidRPr="0074587B">
        <w:rPr>
          <w:rFonts w:ascii="Times New Roman" w:hAnsi="Times New Roman" w:cs="Times New Roman"/>
          <w:noProof/>
          <w:szCs w:val="24"/>
        </w:rPr>
        <w:tab/>
        <w:t>Najafzadeh H, Kooshapur H, Kianidehkordi F. Evaluation of an oral insulin formulation in normal and diabetic rats. Indian J Pharmacol [Internet]. 2012 Jan [cited 2013 Jan 29];44(1):103–5. Available from: http://www.pubmedcentral.nih.gov/articlerender.fcgi?artid=3271511&amp;tool=pmcentrez&amp;rendertype=abstract</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280. </w:t>
      </w:r>
      <w:r w:rsidRPr="0074587B">
        <w:rPr>
          <w:rFonts w:ascii="Times New Roman" w:hAnsi="Times New Roman" w:cs="Times New Roman"/>
          <w:noProof/>
          <w:szCs w:val="24"/>
        </w:rPr>
        <w:tab/>
        <w:t>Dentin R, Liu Y, Koo S-H, Hedrick S, Vargas T, Heredia J, et al. Insulin modulates gluconeogenesis by inhibition of the coactivator TORC2. Nature [Internet]. 2007 Sep 20 [cited 2013 Jan 29];449(7160):366–9. Available from: http://www.ncbi.nlm.nih.gov/pubmed/17805301</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281. </w:t>
      </w:r>
      <w:r w:rsidRPr="0074587B">
        <w:rPr>
          <w:rFonts w:ascii="Times New Roman" w:hAnsi="Times New Roman" w:cs="Times New Roman"/>
          <w:noProof/>
          <w:szCs w:val="24"/>
        </w:rPr>
        <w:tab/>
        <w:t>Pocai A, Lam TKT, Gutierrez-Juarez R, Obici S, Schwartz GJ, Bryan J, et al. Hypothalamic K(ATP) channels control hepatic glucose production. Nature [Internet]. 2005 Apr 21;434(7036):1026–31. Available from: http://www.ncbi.nlm.nih.gov/pubmed/15846348</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282. </w:t>
      </w:r>
      <w:r w:rsidRPr="0074587B">
        <w:rPr>
          <w:rFonts w:ascii="Times New Roman" w:hAnsi="Times New Roman" w:cs="Times New Roman"/>
          <w:noProof/>
          <w:szCs w:val="24"/>
        </w:rPr>
        <w:tab/>
        <w:t xml:space="preserve">Stump CS, Short KR, Bigelow ML, Schimke JM, Nair KS. Effect of insulin on human skeletal muscle mitochondrial ATP production, protein synthesis, and mRNA transcripts. Proc Natl Acad Sci U S A [Internet]. 2003 Jun 24;100(13):7996–8001. Available from: </w:t>
      </w:r>
      <w:r w:rsidRPr="0074587B">
        <w:rPr>
          <w:rFonts w:ascii="Times New Roman" w:hAnsi="Times New Roman" w:cs="Times New Roman"/>
          <w:noProof/>
          <w:szCs w:val="24"/>
        </w:rPr>
        <w:lastRenderedPageBreak/>
        <w:t>http://www.pubmedcentral.nih.gov/articlerender.fcgi?artid=164701&amp;tool=pmcentrez&amp;rendertype=abstract</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283. </w:t>
      </w:r>
      <w:r w:rsidRPr="0074587B">
        <w:rPr>
          <w:rFonts w:ascii="Times New Roman" w:hAnsi="Times New Roman" w:cs="Times New Roman"/>
          <w:noProof/>
          <w:szCs w:val="24"/>
        </w:rPr>
        <w:tab/>
        <w:t>Cornish J, Callon K, Reid I. Insulin increases histomorphometric indices of bone formation In vivo. Calcif Tissue Int [Internet]. 1996;59(6):492–5. Available from: http://www.ncbi.nlm.nih.gov/pubmed/8939777</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284. </w:t>
      </w:r>
      <w:r w:rsidRPr="0074587B">
        <w:rPr>
          <w:rFonts w:ascii="Times New Roman" w:hAnsi="Times New Roman" w:cs="Times New Roman"/>
          <w:noProof/>
          <w:szCs w:val="24"/>
        </w:rPr>
        <w:tab/>
        <w:t>Ferron M, Wei J, Yoshizawa T, Fattore A Del, DePinho RA, Teti A, et al. Insulin signaling in osteoblasts integrates bone remodeling and energy metabolism. Cell [Internet]. 2010;142(2):296–308. Available from: http://www.ncbi.nlm.nih.gov/pmc/articles/PMC2910411/pdf/nihms213523.pdf</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285. </w:t>
      </w:r>
      <w:r w:rsidRPr="0074587B">
        <w:rPr>
          <w:rFonts w:ascii="Times New Roman" w:hAnsi="Times New Roman" w:cs="Times New Roman"/>
          <w:noProof/>
          <w:szCs w:val="24"/>
        </w:rPr>
        <w:tab/>
        <w:t>Zhang HH, Huang J, Düvel K, Boback B, Wu S, Squillace RM, et al. Insulin stimulates adipogenesis through the Akt-TSC2-mTORC1 pathway. PLoS One [Internet]. 2009 Jan [cited 2013 Jan 29];4(7):e6189. Available from: http://www.pubmedcentral.nih.gov/articlerender.fcgi?artid=2703782&amp;tool=pmcentrez&amp;rendertype=abstract</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286. </w:t>
      </w:r>
      <w:r w:rsidRPr="0074587B">
        <w:rPr>
          <w:rFonts w:ascii="Times New Roman" w:hAnsi="Times New Roman" w:cs="Times New Roman"/>
          <w:noProof/>
          <w:szCs w:val="24"/>
        </w:rPr>
        <w:tab/>
        <w:t>Coomans CP, Geerling JJ, Guigas B, van den Hoek AM, Parlevliet ET, Ouwens DM, et al. Circulating insulin stimulates fatty acid retention in white adipose tissue via K-ATP channel activation in the central nervous system only in insulin-sensitive mice. J Lipid Res [Internet]. 2011 Sep [cited 2013 Jan 29];52(9):1712–22. Available from: http://www.pubmedcentral.nih.gov/articlerender.fcgi?artid=3151691&amp;tool=pmcentrez&amp;rendertype=abstract</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287. </w:t>
      </w:r>
      <w:r w:rsidRPr="0074587B">
        <w:rPr>
          <w:rFonts w:ascii="Times New Roman" w:hAnsi="Times New Roman" w:cs="Times New Roman"/>
          <w:noProof/>
          <w:szCs w:val="24"/>
        </w:rPr>
        <w:tab/>
        <w:t>Iwai M, Yoshino G, T K, Matsuba K, Matsushita M, Iwatani I, et al. The role of insulin in triglyceride turnover in rats. Diabetes Res Clin Pract [Internet]. 1989;7:S115-8. Available from: http://www.ncbi.nlm.nih.gov/pubmed/2806054</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288. </w:t>
      </w:r>
      <w:r w:rsidRPr="0074587B">
        <w:rPr>
          <w:rFonts w:ascii="Times New Roman" w:hAnsi="Times New Roman" w:cs="Times New Roman"/>
          <w:noProof/>
          <w:szCs w:val="24"/>
        </w:rPr>
        <w:tab/>
        <w:t xml:space="preserve">Marbani SL, Roth J. Transgenic hyperinsulinemia : A mouse model of insulin resistance and glucose intolerance without obesity. In: Shafrir E, editor. Lessons from Animal Diabetes VI. VI. Birkhäuser Basel; 1996. p. 420. </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289. </w:t>
      </w:r>
      <w:r w:rsidRPr="0074587B">
        <w:rPr>
          <w:rFonts w:ascii="Times New Roman" w:hAnsi="Times New Roman" w:cs="Times New Roman"/>
          <w:noProof/>
          <w:szCs w:val="24"/>
        </w:rPr>
        <w:tab/>
        <w:t>Ruderman BNB, Ross PS, Berger M, Goodman MN. Regulation of Glucose and Ketone-Body Metabolism in Brain of Anaesthetized Rats. Biochem J [Internet]. 1974;138(1):1–10. Available from: http://www.ncbi.nlm.nih.gov/pubmed/4275704</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290. </w:t>
      </w:r>
      <w:r w:rsidRPr="0074587B">
        <w:rPr>
          <w:rFonts w:ascii="Times New Roman" w:hAnsi="Times New Roman" w:cs="Times New Roman"/>
          <w:noProof/>
          <w:szCs w:val="24"/>
        </w:rPr>
        <w:tab/>
        <w:t>Lenzen S, Schmidt W, Rustenbeck I, Panten U. 3-Ketoglutarate generation in pancreatic B-cell mitochondria regulates insulin secretory action of amino acids and 2-keto acids. Biosci Rep [Internet]. 1986;6(2):163–9. Available from: http://link.springer.com/article/10.1007/BF01115002?LI=true</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291. </w:t>
      </w:r>
      <w:r w:rsidRPr="0074587B">
        <w:rPr>
          <w:rFonts w:ascii="Times New Roman" w:hAnsi="Times New Roman" w:cs="Times New Roman"/>
          <w:noProof/>
          <w:szCs w:val="24"/>
        </w:rPr>
        <w:tab/>
        <w:t>Hutton JC, Sener A, Malaisse WJ. Interaction of branched chain amino acids and keto acids upon pancreatic islet metabolism and insulin secretion. J Biol Chem [Internet]. 1980 Aug 10;255(15):7340–6. Available from: http://www.ncbi.nlm.nih.gov/pubmed/6993486</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292. </w:t>
      </w:r>
      <w:r w:rsidRPr="0074587B">
        <w:rPr>
          <w:rFonts w:ascii="Times New Roman" w:hAnsi="Times New Roman" w:cs="Times New Roman"/>
          <w:noProof/>
          <w:szCs w:val="24"/>
        </w:rPr>
        <w:tab/>
        <w:t>Andrae U, Singh J, Ziegler-Skylakakis K. Pyruvate and related alpha-ketoacids protect mammalian cells in culture against hydrogen peroxide-induced cytotoxicity. Toxicol Lett [Internet]. 1985;28(2–3):93–8. Available from: http://www.ncbi.nlm.nih.gov/pubmed/4071565</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293. </w:t>
      </w:r>
      <w:r w:rsidRPr="0074587B">
        <w:rPr>
          <w:rFonts w:ascii="Times New Roman" w:hAnsi="Times New Roman" w:cs="Times New Roman"/>
          <w:noProof/>
          <w:szCs w:val="24"/>
        </w:rPr>
        <w:tab/>
        <w:t>Ohnishi M, Razzaque MS. Dietary and genetic evidence for phosphate toxicity accelerating mammalian aging. FASEB J [Internet]. 2010 Sep [cited 2013 Feb 21];24(9):3562–71. Available from: http://www.pubmedcentral.nih.gov/articlerender.fcgi?artid=2923352&amp;tool=pmcentrez&amp;rendertype=abstract</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294. </w:t>
      </w:r>
      <w:r w:rsidRPr="0074587B">
        <w:rPr>
          <w:rFonts w:ascii="Times New Roman" w:hAnsi="Times New Roman" w:cs="Times New Roman"/>
          <w:noProof/>
          <w:szCs w:val="24"/>
        </w:rPr>
        <w:tab/>
        <w:t>Kuro-o M, Matsumura Y, Aizawa H, Kawaguchi H, Suga T, Utsugi T, et al. Mutation of the mouse klotho gene leads to a syndrome resembling ageing. Nature [Internet]. 1997 Nov 6;390(6655):45–51. Available from: http://www.ncbi.nlm.nih.gov/pubmed/9363890</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lastRenderedPageBreak/>
        <w:t xml:space="preserve">295. </w:t>
      </w:r>
      <w:r w:rsidRPr="0074587B">
        <w:rPr>
          <w:rFonts w:ascii="Times New Roman" w:hAnsi="Times New Roman" w:cs="Times New Roman"/>
          <w:noProof/>
          <w:szCs w:val="24"/>
        </w:rPr>
        <w:tab/>
        <w:t>Ohnishi M, Kato S, Akiyoshi J, Atfi A, Razzaque MS. Dietary and genetic evidence for enhancing glucose metabolism and reducing obesity by inhibiting klotho functions. FASEB J [Internet]. 2011 Jun [cited 2013 Jan 30];25(6):2031–9. Available from: http://www.pubmedcentral.nih.gov/articlerender.fcgi?artid=3101030&amp;tool=pmcentrez&amp;rendertype=abstract</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296. </w:t>
      </w:r>
      <w:r w:rsidRPr="0074587B">
        <w:rPr>
          <w:rFonts w:ascii="Times New Roman" w:hAnsi="Times New Roman" w:cs="Times New Roman"/>
          <w:noProof/>
          <w:szCs w:val="24"/>
        </w:rPr>
        <w:tab/>
        <w:t>Kurosu H, Yamamoto M, Clark JD, Pastor J V, Nandi A, Gurnani P, et al. Suppression of Aging in Mice by the hormone Klotho. Science (80- ) [Internet]. 2005;309(5742):1829–33. Available from: http://www.ncbi.nlm.nih.gov/pmc/articles/PMC2536606/pdf/nihms-58249.pdf</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297. </w:t>
      </w:r>
      <w:r w:rsidRPr="0074587B">
        <w:rPr>
          <w:rFonts w:ascii="Times New Roman" w:hAnsi="Times New Roman" w:cs="Times New Roman"/>
          <w:noProof/>
          <w:szCs w:val="24"/>
        </w:rPr>
        <w:tab/>
        <w:t>Yamamoto M, Clark JD, Pastor J V, Gurnani P, Nandi A, Kurosu H, et al. Regulation of oxidative stress by the anti-aging hormone klotho. J Biol Chem [Internet]. 2005 Nov 11 [cited 2013 Jan 30];280(45):38029–34. Available from: http://www.pubmedcentral.nih.gov/articlerender.fcgi?artid=2515369&amp;tool=pmcentrez&amp;rendertype=abstract</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298. </w:t>
      </w:r>
      <w:r w:rsidRPr="0074587B">
        <w:rPr>
          <w:rFonts w:ascii="Times New Roman" w:hAnsi="Times New Roman" w:cs="Times New Roman"/>
          <w:noProof/>
          <w:szCs w:val="24"/>
        </w:rPr>
        <w:tab/>
        <w:t>Shimada T, Takeshita Y, Murohara T, Sasaki K, Egami K, Shintani S, et al. Angiogenesis and vasculogenesis are impaired in the precocious-aging klotho mouse. Circulation [Internet]. 2004 Aug 31 [cited 2013 Jan 30];110(9):1148–55. Available from: http://www.ncbi.nlm.nih.gov/pubmed/15302783</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299. </w:t>
      </w:r>
      <w:r w:rsidRPr="0074587B">
        <w:rPr>
          <w:rFonts w:ascii="Times New Roman" w:hAnsi="Times New Roman" w:cs="Times New Roman"/>
          <w:noProof/>
          <w:szCs w:val="24"/>
        </w:rPr>
        <w:tab/>
        <w:t>Liu F, Wu S, Ren H, Gu J. Klotho suppresses RIG-I-mediated senescence-associated inflammation. Nat Cell Biol [Internet]. 2011 Mar [cited 2013 Jan 30];13(3):254–62. Available from: http://www.ncbi.nlm.nih.gov/pubmed/21336305</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300. </w:t>
      </w:r>
      <w:r w:rsidRPr="0074587B">
        <w:rPr>
          <w:rFonts w:ascii="Times New Roman" w:hAnsi="Times New Roman" w:cs="Times New Roman"/>
          <w:noProof/>
          <w:szCs w:val="24"/>
        </w:rPr>
        <w:tab/>
        <w:t>Zhao Y, Banerjee S, Dey N, LeJeune WS, Sarkar PS, Brobey R, et al. Klotho depletion contributes to increased inflammation in kidney of the db/db mouse model of diabetes via RelA (serine)536 phosphorylation. Diabetes [Internet]. 2011 Jul [cited 2013 Jan 30];60(7):1907–16. Available from: http://www.pubmedcentral.nih.gov/articlerender.fcgi?artid=3121423&amp;tool=pmcentrez&amp;rendertype=abstract</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301. </w:t>
      </w:r>
      <w:r w:rsidRPr="0074587B">
        <w:rPr>
          <w:rFonts w:ascii="Times New Roman" w:hAnsi="Times New Roman" w:cs="Times New Roman"/>
          <w:noProof/>
          <w:szCs w:val="24"/>
        </w:rPr>
        <w:tab/>
        <w:t>Chihara Y, Rakugi H, Ishikawa K, Ikushima M, Maekawa Y, Ohta J, et al. Klotho protein promotes adipocyte differentiation. Endocrinology [Internet]. 2006 Aug [cited 2013 Jan 30];147(8):3835–42. Available from: http://www.ncbi.nlm.nih.gov/pubmed/16709611</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302. </w:t>
      </w:r>
      <w:r w:rsidRPr="0074587B">
        <w:rPr>
          <w:rFonts w:ascii="Times New Roman" w:hAnsi="Times New Roman" w:cs="Times New Roman"/>
          <w:noProof/>
          <w:szCs w:val="24"/>
        </w:rPr>
        <w:tab/>
        <w:t>Lin Y, Sun Z. Antiaging gene Klotho enhances glucose-induced insulin secretion by up-regulating plasma membrane levels of TRPV2 in MIN6 β-cells. Endocrinology [Internet]. 2012;153(7):3029–39. Available from: http://www.ncbi.nlm.nih.gov/pubmed/22597535</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303. </w:t>
      </w:r>
      <w:r w:rsidRPr="0074587B">
        <w:rPr>
          <w:rFonts w:ascii="Times New Roman" w:hAnsi="Times New Roman" w:cs="Times New Roman"/>
          <w:noProof/>
          <w:szCs w:val="24"/>
        </w:rPr>
        <w:tab/>
        <w:t>Elias CF, Lee C, Kelly J, Aschkenasi C, Ahima RS, Couceyro PR, et al. Leptin Activates Hypothalamic CART Neurons Projecting to the Spinal Cord. Neuron [Internet]. 1998;21(6):1375–85. Available from: http://www.sciencedirect.com/science/article/pii/S089662730080656X#</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304. </w:t>
      </w:r>
      <w:r w:rsidRPr="0074587B">
        <w:rPr>
          <w:rFonts w:ascii="Times New Roman" w:hAnsi="Times New Roman" w:cs="Times New Roman"/>
          <w:noProof/>
          <w:szCs w:val="24"/>
        </w:rPr>
        <w:tab/>
        <w:t>Schulz C, Paulus K, Jöhren O, Lehnert H. Intranasal leptin reduces appetite and induces weight loss in rats with diet-induced obesity (DIO). Endocrinology [Internet]. 2012 Jan [cited 2013 Jan 17];153(1):143–53. Available from: http://www.ncbi.nlm.nih.gov/pubmed/22128019</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305. </w:t>
      </w:r>
      <w:r w:rsidRPr="0074587B">
        <w:rPr>
          <w:rFonts w:ascii="Times New Roman" w:hAnsi="Times New Roman" w:cs="Times New Roman"/>
          <w:noProof/>
          <w:szCs w:val="24"/>
        </w:rPr>
        <w:tab/>
        <w:t>Lee Y, Wang M-Y, Kakuma T, Wang Z-W, Babcock E, McCorkle K, et al. Liporegulation in diet-induced obesity. The antisteatotic role of hyperleptinemia. J Biol Chem [Internet]. 2001 Mar 23 [cited 2012 Oct 31];276(8):5629–35. Available from: http://www.ncbi.nlm.nih.gov/pubmed/11096093</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306. </w:t>
      </w:r>
      <w:r w:rsidRPr="0074587B">
        <w:rPr>
          <w:rFonts w:ascii="Times New Roman" w:hAnsi="Times New Roman" w:cs="Times New Roman"/>
          <w:noProof/>
          <w:szCs w:val="24"/>
        </w:rPr>
        <w:tab/>
        <w:t>Bouloumie A, Drexler HC a., Lafontan M, Busse R. Leptin, the Product of Ob Gene, Promotes Angiogenesis. Circ Res [Internet]. 1998 Nov 16 [cited 2013 Feb 9];83(10):1059–66. Available from: http://circres.ahajournals.org/cgi/doi/10.1161/01.RES.83.10.1059</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307. </w:t>
      </w:r>
      <w:r w:rsidRPr="0074587B">
        <w:rPr>
          <w:rFonts w:ascii="Times New Roman" w:hAnsi="Times New Roman" w:cs="Times New Roman"/>
          <w:noProof/>
          <w:szCs w:val="24"/>
        </w:rPr>
        <w:tab/>
        <w:t xml:space="preserve">Park H-Y, Kwon HM, Lim HJ, Hong BK, Lee JY, Park BE, et al. Potential role of leptin in angiogenesis: leptin induces endothelial cell proliferation and expression of matrix metalloproteinases in vivo and in vitro. Exp Mol Med [Internet]. 2001 Jun 30;33(2):95–102. </w:t>
      </w:r>
      <w:r w:rsidRPr="0074587B">
        <w:rPr>
          <w:rFonts w:ascii="Times New Roman" w:hAnsi="Times New Roman" w:cs="Times New Roman"/>
          <w:noProof/>
          <w:szCs w:val="24"/>
        </w:rPr>
        <w:lastRenderedPageBreak/>
        <w:t>Available from: http://www.ncbi.nlm.nih.gov/pubmed/11460888</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308. </w:t>
      </w:r>
      <w:r w:rsidRPr="0074587B">
        <w:rPr>
          <w:rFonts w:ascii="Times New Roman" w:hAnsi="Times New Roman" w:cs="Times New Roman"/>
          <w:noProof/>
          <w:szCs w:val="24"/>
        </w:rPr>
        <w:tab/>
        <w:t>Sierra-Honigmann MR, Nath AK, Murakami C, Garcõ«a-Carden÷a G, Papapetropoulos A, Sessa WC, et al. Biological Action of Leptin as an Angiogenic Factor. Science (80- ) [Internet]. 1998 Sep 11 [cited 2013 Feb 9];281(5383):1683–6. Available from: http://www.sciencemag.org/cgi/doi/10.1126/science.281.5383.1683</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309. </w:t>
      </w:r>
      <w:r w:rsidRPr="0074587B">
        <w:rPr>
          <w:rFonts w:ascii="Times New Roman" w:hAnsi="Times New Roman" w:cs="Times New Roman"/>
          <w:noProof/>
          <w:szCs w:val="24"/>
        </w:rPr>
        <w:tab/>
        <w:t>Anagnostoulis S, Karayiannakis A, Lambropoulou M, Efthimiadou A, Polychronidis A, Simopoulos C. Human leptin induces angiogenesis in vivo. Cytokine [Internet]. 2008;42(3):353–7. Available from: http://www.ncbi.nlm.nih.gov/pubmed/18448353</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310. </w:t>
      </w:r>
      <w:r w:rsidRPr="0074587B">
        <w:rPr>
          <w:rFonts w:ascii="Times New Roman" w:hAnsi="Times New Roman" w:cs="Times New Roman"/>
          <w:noProof/>
          <w:szCs w:val="24"/>
        </w:rPr>
        <w:tab/>
        <w:t>Farr SA, Banks WA, Morley JE. Effects of leptin on memory processing. Peptides [Internet]. 2006;27(6):1420–5. Available from: http://www.sciencedirect.com/science/article/pii/S0196978105004754</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311. </w:t>
      </w:r>
      <w:r w:rsidRPr="0074587B">
        <w:rPr>
          <w:rFonts w:ascii="Times New Roman" w:hAnsi="Times New Roman" w:cs="Times New Roman"/>
          <w:noProof/>
          <w:szCs w:val="24"/>
        </w:rPr>
        <w:tab/>
        <w:t>Calapai G, Corica F, Corsonello A, Sautebin L, Rosa M Di, Campo GM, et al. Leptin increases serotonin turnover by inhibition of brain nitric oxide synthesis. J Clin Invest [Internet]. 1999;104(7):975–82. Available from: http://www.ncbi.nlm.nih.gov/pubmed/10510338</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312. </w:t>
      </w:r>
      <w:r w:rsidRPr="0074587B">
        <w:rPr>
          <w:rFonts w:ascii="Times New Roman" w:hAnsi="Times New Roman" w:cs="Times New Roman"/>
          <w:noProof/>
          <w:szCs w:val="24"/>
        </w:rPr>
        <w:tab/>
        <w:t>Yadav VK, Oury F, Suda N, Liu Z, Gao X, Klemenhagen KC, et al. Leptin regulation of bone mass, appetite and energy expenditure relies on its ability to inhibit serotonin synthesis in the brainstem. Cell [Internet]. 2010;138(5):976–89. Available from: http://www.ncbi.nlm.nih.gov/pmc/articles/PMC2768582/</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313. </w:t>
      </w:r>
      <w:r w:rsidRPr="0074587B">
        <w:rPr>
          <w:rFonts w:ascii="Times New Roman" w:hAnsi="Times New Roman" w:cs="Times New Roman"/>
          <w:noProof/>
          <w:szCs w:val="24"/>
        </w:rPr>
        <w:tab/>
        <w:t>Zeidan A, Purdham DM, Rajapurohitam V, Javadov S, Chakrabarti S, Karmazyn M. Leptin Induces Vascular Smooth Muscle Cell Hypertrophy through Angiotensin II- and Endothelin-1-Dependent Mechanisms and Mediates Stretch-Induced Hypertrophy. J Pharmacol Exp Ther [Internet]. 2005;315(3):1075–84. Available from: http://jpet.aspetjournals.org/content/315/3/1075.full.pdf</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314. </w:t>
      </w:r>
      <w:r w:rsidRPr="0074587B">
        <w:rPr>
          <w:rFonts w:ascii="Times New Roman" w:hAnsi="Times New Roman" w:cs="Times New Roman"/>
          <w:noProof/>
          <w:szCs w:val="24"/>
        </w:rPr>
        <w:tab/>
        <w:t>Quehenberger P, Exner M, Sunder-Plassmann R, Ruzicka K, Bieglmayer C, Endler G, et al. Leptin Induces Endothelin-1 in Endothelial Cells In Vitro. Circ Res [Internet]. 2002 Feb 28 [cited 2013 Jan 17];90(6):711–8. Available from: http://circres.ahajournals.org/cgi/doi/10.1161/01.RES.0000014226.74709.90</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315. </w:t>
      </w:r>
      <w:r w:rsidRPr="0074587B">
        <w:rPr>
          <w:rFonts w:ascii="Times New Roman" w:hAnsi="Times New Roman" w:cs="Times New Roman"/>
          <w:noProof/>
          <w:szCs w:val="24"/>
        </w:rPr>
        <w:tab/>
        <w:t>Jiang L, Wang Q, Yu Y, Zhao F, Huang P, Zeng R, et al. Leptin contributes to the adaptive responses of mice to high-fat diet intake through suppressing the lipogenic pathway. PLoS One [Internet]. 2009 Jan [cited 2013 Jan 4];4(9):e6884. Available from: http://www.pubmedcentral.nih.gov/articlerender.fcgi?artid=2731220&amp;tool=pmcentrez&amp;rendertype=abstract</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316. </w:t>
      </w:r>
      <w:r w:rsidRPr="0074587B">
        <w:rPr>
          <w:rFonts w:ascii="Times New Roman" w:hAnsi="Times New Roman" w:cs="Times New Roman"/>
          <w:noProof/>
          <w:szCs w:val="24"/>
        </w:rPr>
        <w:tab/>
        <w:t>Shimabukuro M, Koyama K, Chen G, Wang M-Y, Trieu F, Lee Y, et al. Direct antidiabetic effect of leptin through triglyceride depletion of tissues. Proc Natl Acad Sci U S A [Internet]. 1997 Apr 29;94(9):4637–41. Available from: http://www.pubmedcentral.nih.gov/articlerender.fcgi?artid=20776&amp;tool=pmcentrez&amp;rendertype=abstract</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317. </w:t>
      </w:r>
      <w:r w:rsidRPr="0074587B">
        <w:rPr>
          <w:rFonts w:ascii="Times New Roman" w:hAnsi="Times New Roman" w:cs="Times New Roman"/>
          <w:noProof/>
          <w:szCs w:val="24"/>
        </w:rPr>
        <w:tab/>
        <w:t>German JP, Wisse BE, Thaler JP, Oh-i S, Sarruf DA, Ogimoto K, et al. Leptin Deficiency Causes Insulin Resistance Induced by Uncontrolled Diabetes. Diabetes [Internet]. 2010;59(July):1626–34. Available from: http://www.ncbi.nlm.nih.gov/pmc/articles/PMC2889761/pdf/zdb1626.pdf</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318. </w:t>
      </w:r>
      <w:r w:rsidRPr="0074587B">
        <w:rPr>
          <w:rFonts w:ascii="Times New Roman" w:hAnsi="Times New Roman" w:cs="Times New Roman"/>
          <w:noProof/>
          <w:szCs w:val="24"/>
        </w:rPr>
        <w:tab/>
        <w:t>Lin C-Y, Higginbotham DA, Judd RL, White BD. Central leptin increases insulin sensitivity in streptozotocin-induced diabetic rats. Am J Physiol Endocrinol Metab [Internet]. 2002;282(5):E1084–91. Available from: http://www.ncbi.nlm.nih.gov/pubmed/11934674</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319. </w:t>
      </w:r>
      <w:r w:rsidRPr="0074587B">
        <w:rPr>
          <w:rFonts w:ascii="Times New Roman" w:hAnsi="Times New Roman" w:cs="Times New Roman"/>
          <w:noProof/>
          <w:szCs w:val="24"/>
        </w:rPr>
        <w:tab/>
        <w:t>Covey SD, Wideman RD, McDonald C, Unniappan S, Huynh F, Asadi A, et al. The pancreatic beta cell is a key site for mediating the effects of leptin on glucose homeostasis. Cell Metab [Internet]. 2006 Oct [cited 2014 May 27];4(4):291–302. Available from: http://www.ncbi.nlm.nih.gov/pubmed/17011502</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lastRenderedPageBreak/>
        <w:t xml:space="preserve">320. </w:t>
      </w:r>
      <w:r w:rsidRPr="0074587B">
        <w:rPr>
          <w:rFonts w:ascii="Times New Roman" w:hAnsi="Times New Roman" w:cs="Times New Roman"/>
          <w:noProof/>
          <w:szCs w:val="24"/>
        </w:rPr>
        <w:tab/>
        <w:t>Jasnow AM, Huhman KL, Bartness TJ, Demas GE. Short Days and Exogenous Melatonin Increase Aggression of Male Syrian Hamsters (Mesocricetus auratus). Horm Behav [Internet]. 2002 Aug [cited 2013 Feb 5];42(1):13–20. Available from: http://linkinghub.elsevier.com/retrieve/pii/S0018506X02917976</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321. </w:t>
      </w:r>
      <w:r w:rsidRPr="0074587B">
        <w:rPr>
          <w:rFonts w:ascii="Times New Roman" w:hAnsi="Times New Roman" w:cs="Times New Roman"/>
          <w:noProof/>
          <w:szCs w:val="24"/>
        </w:rPr>
        <w:tab/>
        <w:t>Roth JA, Kim B-G, Lin W-L, Cho M-I. Melatonin promotes osteoblast differentiation and bone formation. J Biol Chem [Internet]. 1999 Jul 30;274(31):22041–7. Available from: http://www.ncbi.nlm.nih.gov/pubmed/10419530</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322. </w:t>
      </w:r>
      <w:r w:rsidRPr="0074587B">
        <w:rPr>
          <w:rFonts w:ascii="Times New Roman" w:hAnsi="Times New Roman" w:cs="Times New Roman"/>
          <w:noProof/>
          <w:szCs w:val="24"/>
        </w:rPr>
        <w:tab/>
        <w:t>Sanchez-Hidalgo M, Lu Z, Tan D-X, Maldonado MD, Reiter RJ, Gregerman RI. Melatonin inhibits fatty acid-induced triglyceride accumulation in ROS17/2.8 cells: implications for osteoblast differentiation and osteoporosis. Am J Physiol Regul Integr Comp Physiol [Internet]. 2007 Jun [cited 2013 Feb 5];292(6):R2208-15. Available from: http://www.ncbi.nlm.nih.gov/pubmed/17379847</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323. </w:t>
      </w:r>
      <w:r w:rsidRPr="0074587B">
        <w:rPr>
          <w:rFonts w:ascii="Times New Roman" w:hAnsi="Times New Roman" w:cs="Times New Roman"/>
          <w:noProof/>
          <w:szCs w:val="24"/>
        </w:rPr>
        <w:tab/>
        <w:t>Puchalski SS, Green JN, Rasmussen DD. Melatonin effect on rat body weight regulation in response to high-fat diet at middle age. Endocrine [Internet]. 2003 Jul;21(2):163–7. Available from: http://www.ncbi.nlm.nih.gov/pubmed/12897381</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324. </w:t>
      </w:r>
      <w:r w:rsidRPr="0074587B">
        <w:rPr>
          <w:rFonts w:ascii="Times New Roman" w:hAnsi="Times New Roman" w:cs="Times New Roman"/>
          <w:noProof/>
          <w:szCs w:val="24"/>
        </w:rPr>
        <w:tab/>
        <w:t>Rasmussen DD, Boldt BM, Wilkinson CW, Yellon SM, Matsumoto AM. Daily melatonin administration at middle age suppresses male rat visceral fat, plasma leptin and plasma insulin to youthful levls. Endocrinology [Internet]. 1999;140(2):1009–12. Available from: http://endo.endojournals.org/content/140/2/1009.long</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325. </w:t>
      </w:r>
      <w:r w:rsidRPr="0074587B">
        <w:rPr>
          <w:rFonts w:ascii="Times New Roman" w:hAnsi="Times New Roman" w:cs="Times New Roman"/>
          <w:noProof/>
          <w:szCs w:val="24"/>
        </w:rPr>
        <w:tab/>
        <w:t>Prunet-Marcassus B, Desbazeille M, Bros A, Louche K, Delagrange P, Renard P, et al. Melatonin reduces body weight gain in Sprague Dawley rats with diet-induced obesity. Endocrinology [Internet]. 2003 Dec [cited 2013 Feb 5];144(12):5347–52. Available from: http://www.ncbi.nlm.nih.gov/pubmed/12970162</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326. </w:t>
      </w:r>
      <w:r w:rsidRPr="0074587B">
        <w:rPr>
          <w:rFonts w:ascii="Times New Roman" w:hAnsi="Times New Roman" w:cs="Times New Roman"/>
          <w:noProof/>
          <w:szCs w:val="24"/>
        </w:rPr>
        <w:tab/>
        <w:t>Wolden-Hanson T, Mitton DR, McCants RL, Yellon SM, Wilkinson CW, Matsumoto  a M, et al. Daily melatonin administration to middle-aged male rats suppresses body weight, intraabdominal adiposity, and plasma leptin and insulin independent of food intake and total body fat. Endocrinology [Internet]. 2000 Feb;141(2):487–97. Available from: http://www.ncbi.nlm.nih.gov/pubmed/10650927</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327. </w:t>
      </w:r>
      <w:r w:rsidRPr="0074587B">
        <w:rPr>
          <w:rFonts w:ascii="Times New Roman" w:hAnsi="Times New Roman" w:cs="Times New Roman"/>
          <w:noProof/>
          <w:szCs w:val="24"/>
        </w:rPr>
        <w:tab/>
        <w:t>Nishida S, Segawa T, Murai I, Nakagawa S. Long-term melatonin administration reduces hyperinsulinemia and improves the altered fatty-acid compositions in type 2 diabetic rats via the restoration of Delta-5 desaturase activity. J Pineal Res [Internet]. 2002;32(1):26–33. Available from: http://www.ncbi.nlm.nih.gov/pubmed/11841597</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328. </w:t>
      </w:r>
      <w:r w:rsidRPr="0074587B">
        <w:rPr>
          <w:rFonts w:ascii="Times New Roman" w:hAnsi="Times New Roman" w:cs="Times New Roman"/>
          <w:noProof/>
          <w:szCs w:val="24"/>
        </w:rPr>
        <w:tab/>
        <w:t>de Oliveira AC, Andreotti S, Farias T da SM, Torres-Leal FL, Proença ARG de, Campaña AB, et al. Metabolic Disorders and Adipose Tissue Insulin Responsiveness in Neonatally STZ-Induced Diabetic Rats Are Improved by Long-Term Melatonin Treatment. Endocrinology [Internet]. 2012;153(5):2178–88. Available from: http://endo.endojournals.org/content/153/5/2178</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329. </w:t>
      </w:r>
      <w:r w:rsidRPr="0074587B">
        <w:rPr>
          <w:rFonts w:ascii="Times New Roman" w:hAnsi="Times New Roman" w:cs="Times New Roman"/>
          <w:noProof/>
          <w:szCs w:val="24"/>
        </w:rPr>
        <w:tab/>
        <w:t>Cuesta S, Kireev R, García C, Rancan L, Vara E, Tresguerres JAF. Melatonin can improve insulin resistance and aging-induced pancreas alterations in senescence-accelerated prone male mice (SAMP8). Age (Dordr) [Internet]. 2012 Mar 13 [cited 2013 Jan 17];1–13. Available from: http://www.ncbi.nlm.nih.gov/pubmed/22411259</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330. </w:t>
      </w:r>
      <w:r w:rsidRPr="0074587B">
        <w:rPr>
          <w:rFonts w:ascii="Times New Roman" w:hAnsi="Times New Roman" w:cs="Times New Roman"/>
          <w:noProof/>
          <w:szCs w:val="24"/>
        </w:rPr>
        <w:tab/>
        <w:t>Sartori C, Dessen P, Mathieu C, Monney A, Bloch J, Nicod P, et al. Melatonin improves glucose homeostasis and endothelial vascular function in high-fat diet-fed insulin-resistant mice. Endocrinology [Internet]. 2009 Dec [cited 2013 Jan 17];150(12):5311–7. Available from: http://www.ncbi.nlm.nih.gov/pubmed/19819971</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331. </w:t>
      </w:r>
      <w:r w:rsidRPr="0074587B">
        <w:rPr>
          <w:rFonts w:ascii="Times New Roman" w:hAnsi="Times New Roman" w:cs="Times New Roman"/>
          <w:noProof/>
          <w:szCs w:val="24"/>
        </w:rPr>
        <w:tab/>
        <w:t>Contreras-Alcantara S, Baba K, Tosini G. Removal of melatonin receptor type 1 induces insulin resistance in the mouse. Obesity (Silver Spring) [Internet]. Nature Publishing Group; 2010 Sep [cited 2013 Jan 17];18(9):1861–3. Available from: http://www.pubmedcentral.nih.gov/articlerender.fcgi?artid=2929321&amp;tool=pmcentrez&amp;rendertype</w:t>
      </w:r>
      <w:r w:rsidRPr="0074587B">
        <w:rPr>
          <w:rFonts w:ascii="Times New Roman" w:hAnsi="Times New Roman" w:cs="Times New Roman"/>
          <w:noProof/>
          <w:szCs w:val="24"/>
        </w:rPr>
        <w:lastRenderedPageBreak/>
        <w:t>=abstract</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332. </w:t>
      </w:r>
      <w:r w:rsidRPr="0074587B">
        <w:rPr>
          <w:rFonts w:ascii="Times New Roman" w:hAnsi="Times New Roman" w:cs="Times New Roman"/>
          <w:noProof/>
          <w:szCs w:val="24"/>
        </w:rPr>
        <w:tab/>
        <w:t>Zanuto R, Siqueira-Filho MA, Caperuto LC, Bacurau RFP, Hirata E, Peliciari-Garcia RA, et al. Melatonin Improves Insulin Sensitivity Independently Of Weight Loss In Old Obese Rats. J Pineal Res [Internet]. 2013; Available from: http://onlinelibrary.wiley.com/doi/10.1111/jpi.12056/abstract</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333. </w:t>
      </w:r>
      <w:r w:rsidRPr="0074587B">
        <w:rPr>
          <w:rFonts w:ascii="Times New Roman" w:hAnsi="Times New Roman" w:cs="Times New Roman"/>
          <w:noProof/>
          <w:szCs w:val="24"/>
        </w:rPr>
        <w:tab/>
        <w:t>Seo H, Park K, Park S, Javaregowda PK, Hong Y. Melatonin prevents muscle atrophy and the alteration of myosin heavy chain in spinal cord injured rats. J Fed Am Soc Exp Biol [Internet]. 2010;IB668. Available from: http://www.fasebj.org/cgi/content/meeting_abstract/24/1_MeetingAbstracts/lb668</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334. </w:t>
      </w:r>
      <w:r w:rsidRPr="0074587B">
        <w:rPr>
          <w:rFonts w:ascii="Times New Roman" w:hAnsi="Times New Roman" w:cs="Times New Roman"/>
          <w:noProof/>
          <w:szCs w:val="24"/>
        </w:rPr>
        <w:tab/>
        <w:t>Lee S, Shin J, Hong Y, Lee M, Kim K, Lee S-R, et al. Beneficial effects of melatonin on stroke-induced muscle atrophy in focal cerebral ischemic rats. Lab Anim Res [Internet]. 2012;28(1):47–54. Available from: http://www.ncbi.nlm.nih.gov/pmc/articles/PMC3315192/</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335. </w:t>
      </w:r>
      <w:r w:rsidRPr="0074587B">
        <w:rPr>
          <w:rFonts w:ascii="Times New Roman" w:hAnsi="Times New Roman" w:cs="Times New Roman"/>
          <w:noProof/>
          <w:szCs w:val="24"/>
        </w:rPr>
        <w:tab/>
        <w:t>Heijden G Van Der, Wang ZJ, Chu Z, Toffolo G, Manesso E, Sauer PJJ, et al. Strength Exercise Improves Muscle Mass and Hepatic Insulin Sensitivity in Obese Youth. Med Sci Sports Exerc [Internet]. 2010;42(11):1973–80. Available from: http://www.ncbi.nlm.nih.gov/pmc/articles/PMC2944907/pdf/nihms203558.pdf</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336. </w:t>
      </w:r>
      <w:r w:rsidRPr="0074587B">
        <w:rPr>
          <w:rFonts w:ascii="Times New Roman" w:hAnsi="Times New Roman" w:cs="Times New Roman"/>
          <w:noProof/>
          <w:szCs w:val="24"/>
        </w:rPr>
        <w:tab/>
        <w:t>Wagner KR, Liu X, Chang X, Allen RE. Muscle regeneration in the prolonged absence of myostatin. Proc Natl Acad Sci U S A [Internet]. 2005 Mar 15;102(7):2519–24. Available from: http://www.pubmedcentral.nih.gov/articlerender.fcgi?artid=548322&amp;tool=pmcentrez&amp;rendertype=abstract</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337. </w:t>
      </w:r>
      <w:r w:rsidRPr="0074587B">
        <w:rPr>
          <w:rFonts w:ascii="Times New Roman" w:hAnsi="Times New Roman" w:cs="Times New Roman"/>
          <w:noProof/>
          <w:szCs w:val="24"/>
        </w:rPr>
        <w:tab/>
        <w:t>Lee S-J, McPherron AC. Regulation of myostatin activity and muscle growth. Proc Natl Acad Sci U S A [Internet]. 2001 Jul 31;98(16):9306–11. Available from: http://www.pubmedcentral.nih.gov/articlerender.fcgi?artid=55416&amp;tool=pmcentrez&amp;rendertype=abstract</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338. </w:t>
      </w:r>
      <w:r w:rsidRPr="0074587B">
        <w:rPr>
          <w:rFonts w:ascii="Times New Roman" w:hAnsi="Times New Roman" w:cs="Times New Roman"/>
          <w:noProof/>
          <w:szCs w:val="24"/>
        </w:rPr>
        <w:tab/>
        <w:t>Lee S-J. Quadrupling muscle mass in mice by targeting TGF-beta signaling pathways. PLoS One [Internet]. 2007 Jan [cited 2013 Jan 30];2(8):e789. Available from: http://www.pubmedcentral.nih.gov/articlerender.fcgi?artid=1949143&amp;tool=pmcentrez&amp;rendertype=abstract</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339. </w:t>
      </w:r>
      <w:r w:rsidRPr="0074587B">
        <w:rPr>
          <w:rFonts w:ascii="Times New Roman" w:hAnsi="Times New Roman" w:cs="Times New Roman"/>
          <w:noProof/>
          <w:szCs w:val="24"/>
        </w:rPr>
        <w:tab/>
        <w:t>Guo T, Jou W, Chanturiya T, Portas J, Gavrilova O, McPherron AC. Myostatin inhibition in muscle, but not adipose tissue, decreases fat mass and improves insulin sensitivity. PLoS One [Internet]. 2009 Jan [cited 2013 Jan 30];4(3):e4937. Available from: http://www.pubmedcentral.nih.gov/articlerender.fcgi?artid=2654157&amp;tool=pmcentrez&amp;rendertype=abstract</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340. </w:t>
      </w:r>
      <w:r w:rsidRPr="0074587B">
        <w:rPr>
          <w:rFonts w:ascii="Times New Roman" w:hAnsi="Times New Roman" w:cs="Times New Roman"/>
          <w:noProof/>
          <w:szCs w:val="24"/>
        </w:rPr>
        <w:tab/>
        <w:t>Amirouche A, Durieux A-C, Banzet S, Koulmann N, Bonnefoy R, Mouret C, et al. Down-regulation of Akt/mammalian target of rapamycin signaling pathway in response to myostatin overexpression in skeletal muscle. Endocrinology [Internet]. 2009 Jan [cited 2013 Feb 16];150(1):286–94. Available from: http://www.ncbi.nlm.nih.gov/pubmed/18801898</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341. </w:t>
      </w:r>
      <w:r w:rsidRPr="0074587B">
        <w:rPr>
          <w:rFonts w:ascii="Times New Roman" w:hAnsi="Times New Roman" w:cs="Times New Roman"/>
          <w:noProof/>
          <w:szCs w:val="24"/>
        </w:rPr>
        <w:tab/>
        <w:t>Mcpherron AC, Lee S. Suppression of body fat accumulation in myostatin-deficient mice. J Clin Invest [Internet]. 2002;109(5):595–601. Available from: http://www.ncbi.nlm.nih.gov/pmc/articles/PMC150888/pdf/JCI0213562.pdf</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342. </w:t>
      </w:r>
      <w:r w:rsidRPr="0074587B">
        <w:rPr>
          <w:rFonts w:ascii="Times New Roman" w:hAnsi="Times New Roman" w:cs="Times New Roman"/>
          <w:noProof/>
          <w:szCs w:val="24"/>
        </w:rPr>
        <w:tab/>
        <w:t>Zhang C, McFarlane C, Lokireddy S, Bonala S, Ge X, Masuda S, et al. Myostatin-deficient mice exhibit reduced insulin resistance through activating the AMP-activated protein kinase signalling pathway. Diabetologia [Internet]. 2011 Jun [cited 2013 Jan 30];54(6):1491–501. Available from: http://www.ncbi.nlm.nih.gov/pubmed/21347623</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343. </w:t>
      </w:r>
      <w:r w:rsidRPr="0074587B">
        <w:rPr>
          <w:rFonts w:ascii="Times New Roman" w:hAnsi="Times New Roman" w:cs="Times New Roman"/>
          <w:noProof/>
          <w:szCs w:val="24"/>
        </w:rPr>
        <w:tab/>
        <w:t xml:space="preserve">Hittel DS, Axelson M, Sarna N, Shearer J, Huffman KM, Kraus WE. Myostatin Decreases with Aerobic Exercise and Associates with Insulin Resistance. Med Sci Sports Exerc [Internet]. 2010;42(11):2023–9. Available from: </w:t>
      </w:r>
      <w:r w:rsidRPr="0074587B">
        <w:rPr>
          <w:rFonts w:ascii="Times New Roman" w:hAnsi="Times New Roman" w:cs="Times New Roman"/>
          <w:noProof/>
          <w:szCs w:val="24"/>
        </w:rPr>
        <w:lastRenderedPageBreak/>
        <w:t>http://www.ncbi.nlm.nih.gov/pmc/articles/PMC2975387/pdf/nihms203559.pdf</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344. </w:t>
      </w:r>
      <w:r w:rsidRPr="0074587B">
        <w:rPr>
          <w:rFonts w:ascii="Times New Roman" w:hAnsi="Times New Roman" w:cs="Times New Roman"/>
          <w:noProof/>
          <w:szCs w:val="24"/>
        </w:rPr>
        <w:tab/>
        <w:t>Wilkes JJ, Lloyd DJ, Gekakis N. Loss-of-Function Mutation in Myostatin Reduces Tumor Necrosis Factor alpha Production and Protects Liver Against Obesity-Induced Insulin Resistance. Diabetes [Internet]. 2009;58(May):1133–43. Available from: http://diabetes.diabetesjournals.org/content/58/5/1133.full.pdf</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345. </w:t>
      </w:r>
      <w:r w:rsidRPr="0074587B">
        <w:rPr>
          <w:rFonts w:ascii="Times New Roman" w:hAnsi="Times New Roman" w:cs="Times New Roman"/>
          <w:noProof/>
          <w:szCs w:val="24"/>
        </w:rPr>
        <w:tab/>
        <w:t>Michael GJ, Averill S, Nitkunan A, Rattray M, Bennett DLH, Yan Q, et al. Nerve growth factor treatment increases brain-derived neurotrophic factor selectively in TrkA-expressing dorsal root ganglion cells and in their central terminations within the spinal cord. J Neurosci [Internet]. 1997 Nov 1;17(21):8476–90. Available from: http://www.ncbi.nlm.nih.gov/pubmed/9334420</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346. </w:t>
      </w:r>
      <w:r w:rsidRPr="0074587B">
        <w:rPr>
          <w:rFonts w:ascii="Times New Roman" w:hAnsi="Times New Roman" w:cs="Times New Roman"/>
          <w:noProof/>
          <w:szCs w:val="24"/>
        </w:rPr>
        <w:tab/>
        <w:t>Gearing DP, Virtue ER, Gearing RP, Drew AC. A fully caninised anti-NGF monoclonal antibody for pain relief in dogs A fully caninised anti-NGF monoclonal antibody for pain relief in dogs. BMC Vet Res [Internet]. 2013;9(226). Available from: http://www.ncbi.nlm.nih.gov/pubmed/24206926</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347. </w:t>
      </w:r>
      <w:r w:rsidRPr="0074587B">
        <w:rPr>
          <w:rFonts w:ascii="Times New Roman" w:hAnsi="Times New Roman" w:cs="Times New Roman"/>
          <w:noProof/>
          <w:szCs w:val="24"/>
        </w:rPr>
        <w:tab/>
        <w:t>Shelton D, Zeller J, Ho W, Pons J, Rosenthal A. Nerve growth factor mediates hyperalgesia and cachexia in auto-immune arthritis. Pain [Internet]. 2005;116(1–2):8–16. Available from: http://www.ncbi.nlm.nih.gov/pubmed/15927377</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348. </w:t>
      </w:r>
      <w:r w:rsidRPr="0074587B">
        <w:rPr>
          <w:rFonts w:ascii="Times New Roman" w:hAnsi="Times New Roman" w:cs="Times New Roman"/>
          <w:noProof/>
          <w:szCs w:val="24"/>
        </w:rPr>
        <w:tab/>
        <w:t>Hirth M, Rukwied R, Gromann A, Turnquist B, Weinkauf B, Francke K, et al. Nerve growth factor induces sensitization of nociceptors without evidence for increased intraepidermal nerve fiber density. Pain [Internet]. 2013;154(11):2500–11. Available from: http://www.ncbi.nlm.nih.gov/pubmed/23891896</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349. </w:t>
      </w:r>
      <w:r w:rsidRPr="0074587B">
        <w:rPr>
          <w:rFonts w:ascii="Times New Roman" w:hAnsi="Times New Roman" w:cs="Times New Roman"/>
          <w:noProof/>
          <w:szCs w:val="24"/>
        </w:rPr>
        <w:tab/>
        <w:t>Quyyumi AA, Dakak N, Andrews NP, Gilligan DM, Panza JA, Cannon III ROC. Contribution of Nitric Oxide to Metabolic Coronary Vasodilation in the Human Heart. Circulation [Internet]. 1995;92:320–6. Available from: http://circ.ahajournals.org/content/92/3/320.full</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350. </w:t>
      </w:r>
      <w:r w:rsidRPr="0074587B">
        <w:rPr>
          <w:rFonts w:ascii="Times New Roman" w:hAnsi="Times New Roman" w:cs="Times New Roman"/>
          <w:noProof/>
          <w:szCs w:val="24"/>
        </w:rPr>
        <w:tab/>
        <w:t>Lee PC, Salyapongse AN, Bragdon GA, Shears II LL, Watkins SC, Edington HDJ, et al. Impaired wound healing and angiogenesis in eNOS-deficient mice. Am J Physiol - Hear Circ Physiol [Internet]. 1999;277:H1600-8. Available from: http://ajpheart.physiology.org/content/277/4/H1600.full.pdf</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351. </w:t>
      </w:r>
      <w:r w:rsidRPr="0074587B">
        <w:rPr>
          <w:rFonts w:ascii="Times New Roman" w:hAnsi="Times New Roman" w:cs="Times New Roman"/>
          <w:noProof/>
          <w:szCs w:val="24"/>
        </w:rPr>
        <w:tab/>
        <w:t>Seilicovich A, Lasaga M, Befumo M, Duvilanski BH, del Carmen Diaz M, Rettori V, et al. Nitric oxide inhibits the release of norepinephrine and dopamine from the medial basal hypothalamus of the rat. Proc Natl Acad Sci U S A [Internet]. 1995 Nov 21;92(24):11299–302. Available from: http://www.pubmedcentral.nih.gov/articlerender.fcgi?artid=40619&amp;tool=pmcentrez&amp;rendertype=abstract</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352. </w:t>
      </w:r>
      <w:r w:rsidRPr="0074587B">
        <w:rPr>
          <w:rFonts w:ascii="Times New Roman" w:hAnsi="Times New Roman" w:cs="Times New Roman"/>
          <w:noProof/>
          <w:szCs w:val="24"/>
        </w:rPr>
        <w:tab/>
        <w:t>Demas GE, Kriegsfeld LJ, Blackshaw S, Huang P, Gammie SC, Nelson RJ, et al. Elimination of Aggressive Behavior in Male Mice Lacking Endothelial Nitric Oxide Synthase. J Neurosci [Internet]. 1999;19(19):2–6. Available from: http://www.ncbi.nlm.nih.gov/pubmed/10493775</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353. </w:t>
      </w:r>
      <w:r w:rsidRPr="0074587B">
        <w:rPr>
          <w:rFonts w:ascii="Times New Roman" w:hAnsi="Times New Roman" w:cs="Times New Roman"/>
          <w:noProof/>
          <w:szCs w:val="24"/>
        </w:rPr>
        <w:tab/>
        <w:t>Gammie SC, Nelson RJ. Maternal aggression is reduced in neuronal nitric oxide synthase-deficient mice. J Neurosci [Internet]. 1999 Sep 15;19(18):8027–35. Available from: http://www.ncbi.nlm.nih.gov/pubmed/10479702</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354. </w:t>
      </w:r>
      <w:r w:rsidRPr="0074587B">
        <w:rPr>
          <w:rFonts w:ascii="Times New Roman" w:hAnsi="Times New Roman" w:cs="Times New Roman"/>
          <w:noProof/>
          <w:szCs w:val="24"/>
        </w:rPr>
        <w:tab/>
        <w:t>Chiavegatto S, Dawson VL, Mamounas LA, Koliatsos VE, Dawson TM, Nelson RJ. Brain serotonin dysfunction accounts for aggression in male mice lacking neuronal nitric oxide synthase. Proc Natl Acad Sci U S A [Internet]. 2001 Jan 30;98(3):1277–81. Available from: http://www.pubmedcentral.nih.gov/articlerender.fcgi?artid=14745&amp;tool=pmcentrez&amp;rendertype=abstract</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355. </w:t>
      </w:r>
      <w:r w:rsidRPr="0074587B">
        <w:rPr>
          <w:rFonts w:ascii="Times New Roman" w:hAnsi="Times New Roman" w:cs="Times New Roman"/>
          <w:noProof/>
          <w:szCs w:val="24"/>
        </w:rPr>
        <w:tab/>
        <w:t>Kriegsfeld LJ, Dawson TM, Dawson VL, Nelson RJ, Snyder SH. Aggressive behavior in male mice lacking the gene for neuronal nitric oxide synthase requires testosterone. Brain Res [Internet]. 1997;769(1):66–70. Available from: http://www.ncbi.nlm.nih.gov/pubmed/9374274</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356. </w:t>
      </w:r>
      <w:r w:rsidRPr="0074587B">
        <w:rPr>
          <w:rFonts w:ascii="Times New Roman" w:hAnsi="Times New Roman" w:cs="Times New Roman"/>
          <w:noProof/>
          <w:szCs w:val="24"/>
        </w:rPr>
        <w:tab/>
        <w:t xml:space="preserve">Demas GE, Eliasson MJ, Dawson TM, Dawson VL, Kriegsfeld LJ, Nelson RJ, et al. Inhibition of </w:t>
      </w:r>
      <w:r w:rsidRPr="0074587B">
        <w:rPr>
          <w:rFonts w:ascii="Times New Roman" w:hAnsi="Times New Roman" w:cs="Times New Roman"/>
          <w:noProof/>
          <w:szCs w:val="24"/>
        </w:rPr>
        <w:lastRenderedPageBreak/>
        <w:t>neuronal nitric oxide synthase increases aggressive behavior in mice. Mol Med [Internet]. 1997 Sep;3(9):610–6. Available from: http://www.pubmedcentral.nih.gov/articlerender.fcgi?artid=2230093&amp;tool=pmcentrez&amp;rendertype=abstract</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357. </w:t>
      </w:r>
      <w:r w:rsidRPr="0074587B">
        <w:rPr>
          <w:rFonts w:ascii="Times New Roman" w:hAnsi="Times New Roman" w:cs="Times New Roman"/>
          <w:noProof/>
          <w:szCs w:val="24"/>
        </w:rPr>
        <w:tab/>
        <w:t>Nelson R, Demas G, Huang P, Fishman M, Dawson V, Dawson T, et al. Behavioural abnormalities in male mice lacking neuronal nitric oxide synthase. Nature [Internet]. 1995;378(6555):383–6. Available from: http://www.ncbi.nlm.nih.gov/pubmed/7477374</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358. </w:t>
      </w:r>
      <w:r w:rsidRPr="0074587B">
        <w:rPr>
          <w:rFonts w:ascii="Times New Roman" w:hAnsi="Times New Roman" w:cs="Times New Roman"/>
          <w:noProof/>
          <w:szCs w:val="24"/>
        </w:rPr>
        <w:tab/>
        <w:t>Luo S, Luo J, Cincotta A. Chronic ventromedial hypothalamic infusion of norepinephrine and serotonin promotes insulin resistance and glucose intolerance. Neuroendocrinology [Internet]. 1999;70(6):460–5. Available from: http://www.ncbi.nlm.nih.gov/pubmed/10657739</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359. </w:t>
      </w:r>
      <w:r w:rsidRPr="0074587B">
        <w:rPr>
          <w:rFonts w:ascii="Times New Roman" w:hAnsi="Times New Roman" w:cs="Times New Roman"/>
          <w:noProof/>
          <w:szCs w:val="24"/>
        </w:rPr>
        <w:tab/>
        <w:t>Itoi K, Suda T, Tozawa F, Dobashi I, Ohmori N, Sakai Y, et al. Microinjection of norepinephrine into the paraventricular nucleus of the hypothalamus stimulates corticotropin-releasing factor gene expression in conscious rats. Endocrinology [Internet]. 1994;135(5):2177–82. Available from: http://www.ncbi.nlm.nih.gov/pubmed/7956940</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360. </w:t>
      </w:r>
      <w:r w:rsidRPr="0074587B">
        <w:rPr>
          <w:rFonts w:ascii="Times New Roman" w:hAnsi="Times New Roman" w:cs="Times New Roman"/>
          <w:noProof/>
          <w:szCs w:val="24"/>
        </w:rPr>
        <w:tab/>
        <w:t>Veldhuis JD, Evans WS, Bowers CY. Estradiol Supplementation Enhances Submaximal Feed-Forward Drive of Growth Hormone (GH) Secretion by Recombinant Human GH-Releasing Hormone-1,44-Amide in a Putatively Somatostatin-Withdrawn Milieu. J Clin Endocrinol Metab [Internet]. 2003 Nov 1 [cited 2013 Jan 16];88(11):5484–9. Available from: http://jcem.endojournals.org/cgi/doi/10.1210/jc.2003-030410</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361. </w:t>
      </w:r>
      <w:r w:rsidRPr="0074587B">
        <w:rPr>
          <w:rFonts w:ascii="Times New Roman" w:hAnsi="Times New Roman" w:cs="Times New Roman"/>
          <w:noProof/>
          <w:szCs w:val="24"/>
        </w:rPr>
        <w:tab/>
        <w:t>Slootweg MC, Swolin D, Netelenbos JC, Isaksson OGP, Ohlsson C. Estrogen enhances growth hormone receptor expression and growth hormone action in rat osteosarcoma cells and human osteoblast-like cells. J Endocrinol [Internet]. 1997 Oct;155(1):159–64. Available from: http://www.ncbi.nlm.nih.gov/pubmed/9390018</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362. </w:t>
      </w:r>
      <w:r w:rsidRPr="0074587B">
        <w:rPr>
          <w:rFonts w:ascii="Times New Roman" w:hAnsi="Times New Roman" w:cs="Times New Roman"/>
          <w:noProof/>
          <w:szCs w:val="24"/>
        </w:rPr>
        <w:tab/>
        <w:t>Moll GJ, Rosenfield R, Fang V. Administration of low-dose estrogen rapidly and directly stimulates growth hormone production. Am J Dis Child [Internet]. 1986;140(2):124–7. Available from: http://www.ncbi.nlm.nih.gov/pubmed/3946321</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363. </w:t>
      </w:r>
      <w:r w:rsidRPr="0074587B">
        <w:rPr>
          <w:rFonts w:ascii="Times New Roman" w:hAnsi="Times New Roman" w:cs="Times New Roman"/>
          <w:noProof/>
          <w:szCs w:val="24"/>
        </w:rPr>
        <w:tab/>
        <w:t>Andersson B, Mattsson L-Å, Hahn L, MÅrin P, Lapidus L, Holm G, et al. Estrogen replacement therapy decreases hyperandrogenicity and improves glucose homeostasis and plasma lipids in postmenopausal women with noninsulin-dependent diabetes mellitus. J Clin Endocrinol Metab [Internet]. 1997;82(2):638–43. Available from: http://www.ncbi.nlm.nih.gov/pubmed/9024268</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364. </w:t>
      </w:r>
      <w:r w:rsidRPr="0074587B">
        <w:rPr>
          <w:rFonts w:ascii="Times New Roman" w:hAnsi="Times New Roman" w:cs="Times New Roman"/>
          <w:noProof/>
          <w:szCs w:val="24"/>
        </w:rPr>
        <w:tab/>
        <w:t>Kumagai S, Holmäng A, Björntorp P. The effects of oestrogen and progesterone on insulin sensitivity in female rats. Acta Physiol Scand [Internet]. 1993;149(1):91–7. Available from: http://www.ncbi.nlm.nih.gov/pubmed/8237427</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365. </w:t>
      </w:r>
      <w:r w:rsidRPr="0074587B">
        <w:rPr>
          <w:rFonts w:ascii="Times New Roman" w:hAnsi="Times New Roman" w:cs="Times New Roman"/>
          <w:noProof/>
          <w:szCs w:val="24"/>
        </w:rPr>
        <w:tab/>
        <w:t>Godsland I, Walton C, Felton C, Proudler A, Patel A, Wynn V. Insulin resistance, secretion, and metabolism in users of oral contraceptives. J Clin Endocrinol Metab [Internet]. 1992;74(1):64–70. Available from: http://www.ncbi.nlm.nih.gov/pubmed/1530790</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366. </w:t>
      </w:r>
      <w:r w:rsidRPr="0074587B">
        <w:rPr>
          <w:rFonts w:ascii="Times New Roman" w:hAnsi="Times New Roman" w:cs="Times New Roman"/>
          <w:noProof/>
          <w:szCs w:val="24"/>
        </w:rPr>
        <w:tab/>
        <w:t>Musatov S, Chen W, Pfaff DW, Mobbs C V, Yang X, Clegg DJ, et al. Silencing of estrogen receptor α in the ventromedial nucleus of hypothalamus leads to metabolic syndrome. Proc Natl Acad Sci U S A [Internet]. 2007;104(7):2501–6. Available from: http://www.ncbi.nlm.nih.gov/pmc/articles/PMC1892990/</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367. </w:t>
      </w:r>
      <w:r w:rsidRPr="0074587B">
        <w:rPr>
          <w:rFonts w:ascii="Times New Roman" w:hAnsi="Times New Roman" w:cs="Times New Roman"/>
          <w:noProof/>
          <w:szCs w:val="24"/>
        </w:rPr>
        <w:tab/>
        <w:t>Albert D, Jonik R, Walsh M. Interaction of estradiol, testosterone, and progesterone in the modulation of hormone-dependent aggression in the female rat. Physiol Behav [Internet]. 1992;52(4):773–9. Available from: http://www.ncbi.nlm.nih.gov/pubmed/1409952</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368. </w:t>
      </w:r>
      <w:r w:rsidRPr="0074587B">
        <w:rPr>
          <w:rFonts w:ascii="Times New Roman" w:hAnsi="Times New Roman" w:cs="Times New Roman"/>
          <w:noProof/>
          <w:szCs w:val="24"/>
        </w:rPr>
        <w:tab/>
        <w:t>Albert D, Jonik R, Walsh M. Hormone-dependent aggression in the female rat: testosterone plus estradiol implants prevent the decline in aggression following ovariectomy. Physiol Behav [Internet]. 1991;49(4):673–7. Available from: http://www.ncbi.nlm.nih.gov/pubmed/1881968</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369. </w:t>
      </w:r>
      <w:r w:rsidRPr="0074587B">
        <w:rPr>
          <w:rFonts w:ascii="Times New Roman" w:hAnsi="Times New Roman" w:cs="Times New Roman"/>
          <w:noProof/>
          <w:szCs w:val="24"/>
        </w:rPr>
        <w:tab/>
        <w:t xml:space="preserve">Trainor BC, Finy MS, Nelson RJ. Rapid effects of estradiol on male aggression depend on </w:t>
      </w:r>
      <w:r w:rsidRPr="0074587B">
        <w:rPr>
          <w:rFonts w:ascii="Times New Roman" w:hAnsi="Times New Roman" w:cs="Times New Roman"/>
          <w:noProof/>
          <w:szCs w:val="24"/>
        </w:rPr>
        <w:lastRenderedPageBreak/>
        <w:t>photoperiod in reproductively non-responsive mice. Horm Behav [Internet]. 2008;53(1):192–9. Available from: http://www.ncbi.nlm.nih.gov/pmc/articles/PMC2190085/</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370. </w:t>
      </w:r>
      <w:r w:rsidRPr="0074587B">
        <w:rPr>
          <w:rFonts w:ascii="Times New Roman" w:hAnsi="Times New Roman" w:cs="Times New Roman"/>
          <w:noProof/>
          <w:szCs w:val="24"/>
        </w:rPr>
        <w:tab/>
        <w:t>Trainor BC, Greiwe KM, Nelson RJ. Individual differences in estrogen receptor α in select brain nuclei are associated with individual differences in aggression. Horm Behav [Internet]. 2006;50(2):338–45. Available from: http://www.ncbi.nlm.nih.gov/pmc/articles/PMC1950320/pdf/nihms11203.pdf</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371. </w:t>
      </w:r>
      <w:r w:rsidRPr="0074587B">
        <w:rPr>
          <w:rFonts w:ascii="Times New Roman" w:hAnsi="Times New Roman" w:cs="Times New Roman"/>
          <w:noProof/>
          <w:szCs w:val="24"/>
        </w:rPr>
        <w:tab/>
        <w:t>Ogawa S, Eng V, Taylor J, Lubahn DB, Korach KS, Pfaff DW. Roles of Estrogen Receptor-alpha Gene Expression in Reproduction-Related Behaviors in Female Mice. Endocrinology [Internet]. 1998;139(12):5070–81. Available from: http://www.ncbi.nlm.nih.gov/pubmed/9832446</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372. </w:t>
      </w:r>
      <w:r w:rsidRPr="0074587B">
        <w:rPr>
          <w:rFonts w:ascii="Times New Roman" w:hAnsi="Times New Roman" w:cs="Times New Roman"/>
          <w:noProof/>
          <w:szCs w:val="24"/>
        </w:rPr>
        <w:tab/>
        <w:t>Ogawa S, Lubahn DB, Korach KS, Pfaff DW. Behavioral effects of estrogen receptor gene disruption in male mice. Proc Natl Acad Sci U S A [Internet]. 1997;94(February):1476–81. Available from: http://www.pnas.org/content/94/4/1476.full.pdf</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373. </w:t>
      </w:r>
      <w:r w:rsidRPr="0074587B">
        <w:rPr>
          <w:rFonts w:ascii="Times New Roman" w:hAnsi="Times New Roman" w:cs="Times New Roman"/>
          <w:noProof/>
          <w:szCs w:val="24"/>
        </w:rPr>
        <w:tab/>
        <w:t>Ogawa S, Chester AE, Hewitt SC, Walker VR, Gustafsson J-åke, Smithies O, et al. Abolition of male sexual behaviors in mice lacking estrogen receptors α and β (αβERKO ). Proc Natl Acad Sci U S A [Internet]. 2000;97(26):14737–41. Available from: http://www.pnas.org/content/97/26/14737.full.pdf</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374. </w:t>
      </w:r>
      <w:r w:rsidRPr="0074587B">
        <w:rPr>
          <w:rFonts w:ascii="Times New Roman" w:hAnsi="Times New Roman" w:cs="Times New Roman"/>
          <w:noProof/>
          <w:szCs w:val="24"/>
        </w:rPr>
        <w:tab/>
        <w:t>Albrecht ED, Babischkin JS, Yaron L, Anderson LD, Udoff LC, Pepe GJ. Effect of estrogen on angiogenesis in co-cultures of human endometrial cells and microvascular endothelial cells. Hum Reprod [Internet]. 2003 Oct 1 [cited 2013 Jan 16];18(10):2039–47. Available from: http://www.humrep.oupjournals.org/cgi/doi/10.1093/humrep/deg415</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375. </w:t>
      </w:r>
      <w:r w:rsidRPr="0074587B">
        <w:rPr>
          <w:rFonts w:ascii="Times New Roman" w:hAnsi="Times New Roman" w:cs="Times New Roman"/>
          <w:noProof/>
          <w:szCs w:val="24"/>
        </w:rPr>
        <w:tab/>
        <w:t>Seo KH, Lee H-S, Jung B, Ko H-M, Choi J-H, Park SJ, et al. Estrogen enhances angiogenesis through a pathway involving platelet-activating factor-mediated nuclear factor-kappaB activation. Cancer Res [Internet]. 2004 Sep 15 [cited 2013 Jan 16];64(18):6482–8. Available from: http://www.ncbi.nlm.nih.gov/pubmed/15374958</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376. </w:t>
      </w:r>
      <w:r w:rsidRPr="0074587B">
        <w:rPr>
          <w:rFonts w:ascii="Times New Roman" w:hAnsi="Times New Roman" w:cs="Times New Roman"/>
          <w:noProof/>
          <w:szCs w:val="24"/>
        </w:rPr>
        <w:tab/>
        <w:t>Dabrosin C, Palmer K, Muller W, Gauldie J. Estradiol promotes growth and angiogenesis in polyoma middle T transgenic mouse mammary tumor explants. Breast Cancer Res Treat [Internet]. 2003;78(1):1–6. Available from: http://www.ncbi.nlm.nih.gov/pubmed/12611451</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377. </w:t>
      </w:r>
      <w:r w:rsidRPr="0074587B">
        <w:rPr>
          <w:rFonts w:ascii="Times New Roman" w:hAnsi="Times New Roman" w:cs="Times New Roman"/>
          <w:noProof/>
          <w:szCs w:val="24"/>
        </w:rPr>
        <w:tab/>
        <w:t>Morales DE, McGowan KA, Grant DS, Maheshwari S, Bhartiya D, Cid MC, et al. Estrogen Promotes Angiogenic Activity in Human Umbilical Vein Endothelial Cells In Vitro and in a Murine Model. Circulation [Internet]. 1995;91:755–63. Available from: http://circ.ahajournals.org/content/91/3/755.long</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378. </w:t>
      </w:r>
      <w:r w:rsidRPr="0074587B">
        <w:rPr>
          <w:rFonts w:ascii="Times New Roman" w:hAnsi="Times New Roman" w:cs="Times New Roman"/>
          <w:noProof/>
          <w:szCs w:val="24"/>
        </w:rPr>
        <w:tab/>
        <w:t>Mooradian A. Antioxidant properties of steroids. J Steroid Biochem Mol Biol [Internet]. 1993;45(6):509–11. Available from: http://www.ncbi.nlm.nih.gov/pubmed/8518206</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379. </w:t>
      </w:r>
      <w:r w:rsidRPr="0074587B">
        <w:rPr>
          <w:rFonts w:ascii="Times New Roman" w:hAnsi="Times New Roman" w:cs="Times New Roman"/>
          <w:noProof/>
          <w:szCs w:val="24"/>
        </w:rPr>
        <w:tab/>
        <w:t>Hogan AM, Kennelly R, Collins D, Baird AW, Winter DC. Oestrogen inhibits human colonic motility by a non-genomic cell membrane receptor-dependent mechanism. Br J Surg [Internet]. 2009;96(7):817–22. Available from: http://onlinelibrary.wiley.com/doi/10.1002/bjs.6612/abstract;jsessionid=F593FE73B985C4960EC1C77BEBED4079.f03t04</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380. </w:t>
      </w:r>
      <w:r w:rsidRPr="0074587B">
        <w:rPr>
          <w:rFonts w:ascii="Times New Roman" w:hAnsi="Times New Roman" w:cs="Times New Roman"/>
          <w:noProof/>
          <w:szCs w:val="24"/>
        </w:rPr>
        <w:tab/>
        <w:t>Falahati-nini A, Riggs BL, Atkinson EJ, Fallon WMO, Eastell R, Khosla S. Relative contributions of testosterone and estrogen in regulating bone resorption and formation in normal elderly men. J Clin Invest [Internet]. 2000;106(12):1553–60. Available from: http://www.ncbi.nlm.nih.gov/pmc/articles/PMC381474/pdf/JCI0010942.pdf</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381. </w:t>
      </w:r>
      <w:r w:rsidRPr="0074587B">
        <w:rPr>
          <w:rFonts w:ascii="Times New Roman" w:hAnsi="Times New Roman" w:cs="Times New Roman"/>
          <w:noProof/>
          <w:szCs w:val="24"/>
        </w:rPr>
        <w:tab/>
        <w:t>Gill-Sharm MK, Gopalkrishnan K, Balasinor N, Parte P, Jayaraman S, Juneja HS. Effects of tamoxifen the fertility of male rats. J Reprod Fertil [Internet]. 1993;99:395–402. Available from: http://www.reproduction-online.org/content/99/2/395.full.pdf</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382. </w:t>
      </w:r>
      <w:r w:rsidRPr="0074587B">
        <w:rPr>
          <w:rFonts w:ascii="Times New Roman" w:hAnsi="Times New Roman" w:cs="Times New Roman"/>
          <w:noProof/>
          <w:szCs w:val="24"/>
        </w:rPr>
        <w:tab/>
        <w:t xml:space="preserve">Kasai R, Bianco P, Robey P, Kahn A. Production and characterization of an antibody against the human bone GLA protein (BGP/osteocalcin) propeptide and its use in immunocytochemistry of </w:t>
      </w:r>
      <w:r w:rsidRPr="0074587B">
        <w:rPr>
          <w:rFonts w:ascii="Times New Roman" w:hAnsi="Times New Roman" w:cs="Times New Roman"/>
          <w:noProof/>
          <w:szCs w:val="24"/>
        </w:rPr>
        <w:lastRenderedPageBreak/>
        <w:t>bone cells. J Bone Miner Res [Internet]. 1994;25(3):167–82. Available from: http://www.ncbi.nlm.nih.gov/pubmed/8086856</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383. </w:t>
      </w:r>
      <w:r w:rsidRPr="0074587B">
        <w:rPr>
          <w:rFonts w:ascii="Times New Roman" w:hAnsi="Times New Roman" w:cs="Times New Roman"/>
          <w:noProof/>
          <w:szCs w:val="24"/>
        </w:rPr>
        <w:tab/>
        <w:t>Lee NK, Sowa H, Hinoi E, Ferron M, Ahn JD, Confavreux C, et al. Endocrine regulation of energy metabolism by the skeleton. Cell [Internet]. 2007 Aug 10;130(3):456–69. Available from: http://www.pubmedcentral.nih.gov/articlerender.fcgi?artid=2013746&amp;tool=pmcentrez&amp;rendertype=abstract</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384. </w:t>
      </w:r>
      <w:r w:rsidRPr="0074587B">
        <w:rPr>
          <w:rFonts w:ascii="Times New Roman" w:hAnsi="Times New Roman" w:cs="Times New Roman"/>
          <w:noProof/>
          <w:szCs w:val="24"/>
        </w:rPr>
        <w:tab/>
        <w:t>Ferron M, Hinoi E, Karsenty G, Ducy P. Osteocalcin differentially regulates beta cell and adipocyte gene expression and affects the development of metabolic diseases in wild-type mice. Proc Natl Acad Sci U S A [Internet]. 2008 Apr 1;105(13):5266–70. Available from: http://www.pubmedcentral.nih.gov/articlerender.fcgi?artid=2278202&amp;tool=pmcentrez&amp;rendertype=abstract</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385. </w:t>
      </w:r>
      <w:r w:rsidRPr="0074587B">
        <w:rPr>
          <w:rFonts w:ascii="Times New Roman" w:hAnsi="Times New Roman" w:cs="Times New Roman"/>
          <w:noProof/>
          <w:szCs w:val="24"/>
        </w:rPr>
        <w:tab/>
        <w:t>Rached M, Kode A, Silva BC, Jung DY, Gray S, Ong H, et al. FoxO1 expression in osteoblasts regulates glucose homeostasis through regulation of osteocalcin in mice. J Clin Invest [Internet]. 2010;120(1):357–68. Available from: http://static.jci.org/content_assets/manuscripts/39000/39901/JCI39901.v2.pdf</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386. </w:t>
      </w:r>
      <w:r w:rsidRPr="0074587B">
        <w:rPr>
          <w:rFonts w:ascii="Times New Roman" w:hAnsi="Times New Roman" w:cs="Times New Roman"/>
          <w:noProof/>
          <w:szCs w:val="24"/>
        </w:rPr>
        <w:tab/>
        <w:t>Oury F, Sumara G, Sumara O, Ferron M, Chang H, Smith CE, et al. Endocrine regulation of male fertility by the skeleton. Cell [Internet]. Elsevier Inc.; 2011 Mar 4 [cited 2013 Mar 1];144(5):796–809. Available from: http://www.pubmedcentral.nih.gov/articlerender.fcgi?artid=3052787&amp;tool=pmcentrez&amp;rendertype=abstract</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387. </w:t>
      </w:r>
      <w:r w:rsidRPr="0074587B">
        <w:rPr>
          <w:rFonts w:ascii="Times New Roman" w:hAnsi="Times New Roman" w:cs="Times New Roman"/>
          <w:noProof/>
          <w:szCs w:val="24"/>
        </w:rPr>
        <w:tab/>
        <w:t>Oury F, Ferron M, Huizhen W, Confavreux C, Xu L, Lacombe J, et al. Osteocalcin regulates murine and human fertility through a pancreas-bone-testis axis. J Clin Invest [Internet]. 2013;123(6):2421–33. Available from: http://ironport.iiserpune.ac.in/cgi-bin/patience.cgi?id=78a10b4d-7471-4158-86f7-9ac0b3519abe</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388. </w:t>
      </w:r>
      <w:r w:rsidRPr="0074587B">
        <w:rPr>
          <w:rFonts w:ascii="Times New Roman" w:hAnsi="Times New Roman" w:cs="Times New Roman"/>
          <w:noProof/>
          <w:szCs w:val="24"/>
        </w:rPr>
        <w:tab/>
        <w:t>Mizokami A, Yasutake Y, Gao J, Matsuda M, Takahashi I, Takeuchi H. Osteocalcin Induces Release of Glucagon-Like Peptide-1 and Thereby Stimulates Insulin Secretion in Mice. PLoS One [Internet]. 2013;8(2):1–8. Available from: http://www.ncbi.nlm.nih.gov/pubmed/23437377</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389. </w:t>
      </w:r>
      <w:r w:rsidRPr="0074587B">
        <w:rPr>
          <w:rFonts w:ascii="Times New Roman" w:hAnsi="Times New Roman" w:cs="Times New Roman"/>
          <w:noProof/>
          <w:szCs w:val="24"/>
        </w:rPr>
        <w:tab/>
        <w:t>Bosch OJ, Meddle SL, Beiderbeck DI, Douglas AJ, Neumann ID. Brain oxytocin correlates with maternal aggression: link to anxiety. J Neurosci [Internet]. 2005 Jul 20 [cited 2013 Feb 20];25(29):6807–15. Available from: http://www.ncbi.nlm.nih.gov/pubmed/16033890</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390. </w:t>
      </w:r>
      <w:r w:rsidRPr="0074587B">
        <w:rPr>
          <w:rFonts w:ascii="Times New Roman" w:hAnsi="Times New Roman" w:cs="Times New Roman"/>
          <w:noProof/>
          <w:szCs w:val="24"/>
        </w:rPr>
        <w:tab/>
        <w:t>De Vries A, Young 3rd W, Nelson R. Reduced aggressive behaviour in mice with targeted disruption of the oxytocin gene. J Neuroendocrinol [Internet]. 1997;9(5):363–8. Available from: http://www.ncbi.nlm.nih.gov/pubmed/9181490</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391. </w:t>
      </w:r>
      <w:r w:rsidRPr="0074587B">
        <w:rPr>
          <w:rFonts w:ascii="Times New Roman" w:hAnsi="Times New Roman" w:cs="Times New Roman"/>
          <w:noProof/>
          <w:szCs w:val="24"/>
        </w:rPr>
        <w:tab/>
        <w:t>Bales KL, Carter CS. Sex differences and developmental effects of oxytocin on aggression and social behavior in prairie voles (Microtus ochrogaster). Horm Behav [Internet]. 2003 Sep [cited 2013 Feb 20];44(3):178–84. Available from: http://linkinghub.elsevier.com/retrieve/pii/S0018506X03001545</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392. </w:t>
      </w:r>
      <w:r w:rsidRPr="0074587B">
        <w:rPr>
          <w:rFonts w:ascii="Times New Roman" w:hAnsi="Times New Roman" w:cs="Times New Roman"/>
          <w:noProof/>
          <w:szCs w:val="24"/>
        </w:rPr>
        <w:tab/>
        <w:t>Calcagnoli F, Boer SF De, Althaus M, Boer JA den, Koolhaas JM. Antiaggressive activity of central oxytocin in male rats. Psychopharmacology (Berl) [Internet]. 2013;229(4):639–51. Available from: http://www.ncbi.nlm.nih.gov/pubmed/23624810</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393. </w:t>
      </w:r>
      <w:r w:rsidRPr="0074587B">
        <w:rPr>
          <w:rFonts w:ascii="Times New Roman" w:hAnsi="Times New Roman" w:cs="Times New Roman"/>
          <w:noProof/>
          <w:szCs w:val="24"/>
        </w:rPr>
        <w:tab/>
        <w:t>Muir J, Pfister H. Influence of exogenously administered oxytocin on the corticosterone and prolactin response to psychological stress. Pharmacol Biochem Behav [Internet]. 1988;29(4):699–703. Available from: http://www.ncbi.nlm.nih.gov/pubmed/3413197</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394. </w:t>
      </w:r>
      <w:r w:rsidRPr="0074587B">
        <w:rPr>
          <w:rFonts w:ascii="Times New Roman" w:hAnsi="Times New Roman" w:cs="Times New Roman"/>
          <w:noProof/>
          <w:szCs w:val="24"/>
        </w:rPr>
        <w:tab/>
        <w:t>Windle RJ, Shanks N, Lightman SL, Ingram CD. Central Oxytocin Administration Reduces Stress- Induced Corticosterone Release and Anxiety Behavior in Rats. Endocrinology [Internet]. 1997;138(7):2829–34. Available from: http://www.ncbi.nlm.nih.gov/pubmed/9202224</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395. </w:t>
      </w:r>
      <w:r w:rsidRPr="0074587B">
        <w:rPr>
          <w:rFonts w:ascii="Times New Roman" w:hAnsi="Times New Roman" w:cs="Times New Roman"/>
          <w:noProof/>
          <w:szCs w:val="24"/>
        </w:rPr>
        <w:tab/>
        <w:t xml:space="preserve">Ditzen B, Schaer M, Gabriel B, Bodenmann G, Ehlert U, Heinrichs M. Intranasal oxytocin </w:t>
      </w:r>
      <w:r w:rsidRPr="0074587B">
        <w:rPr>
          <w:rFonts w:ascii="Times New Roman" w:hAnsi="Times New Roman" w:cs="Times New Roman"/>
          <w:noProof/>
          <w:szCs w:val="24"/>
        </w:rPr>
        <w:lastRenderedPageBreak/>
        <w:t>increases positive communication and reduces cortisol levels during couple conflict. Biol Psychiatry [Internet]. 2009;65(9):728–31. Available from: http://www.ncbi.nlm.nih.gov/pubmed/19027101</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396. </w:t>
      </w:r>
      <w:r w:rsidRPr="0074587B">
        <w:rPr>
          <w:rFonts w:ascii="Times New Roman" w:hAnsi="Times New Roman" w:cs="Times New Roman"/>
          <w:noProof/>
          <w:szCs w:val="24"/>
        </w:rPr>
        <w:tab/>
        <w:t>Takayanagi Y, Kasahara Y, Onaka T, Takahashi N, Kawada T, Nishimori K. Oxytocin receptor-deficient mice developed late-onset obesity. Neuroreport [Internet]. 2008;19(9):951–5. Available from: http://www.ncbi.nlm.nih.gov/pubmed/18520999</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397. </w:t>
      </w:r>
      <w:r w:rsidRPr="0074587B">
        <w:rPr>
          <w:rFonts w:ascii="Times New Roman" w:hAnsi="Times New Roman" w:cs="Times New Roman"/>
          <w:noProof/>
          <w:szCs w:val="24"/>
        </w:rPr>
        <w:tab/>
        <w:t>Camerino C. Low sympathetic tone and obese phenotype in oxytocin-deficient mice. Obes (Silver Spring) [Internet]. 2009;17(5):980–4. Available from: http://www.ncbi.nlm.nih.gov/pubmed/19247273</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398. </w:t>
      </w:r>
      <w:r w:rsidRPr="0074587B">
        <w:rPr>
          <w:rFonts w:ascii="Times New Roman" w:hAnsi="Times New Roman" w:cs="Times New Roman"/>
          <w:noProof/>
          <w:szCs w:val="24"/>
        </w:rPr>
        <w:tab/>
        <w:t>Kublaoui BM, Gemelli T, Tolson KP, Wang Y, Zinn AR. Oxytocin deficiency mediates hyperphagic obesity of Sim1 haploinsufficient mice. Mol Endocrinol [Internet]. 2008 Jul [cited 2013 Feb 21];22(7):1723–34. Available from: http://www.pubmedcentral.nih.gov/articlerender.fcgi?artid=2453606&amp;tool=pmcentrez&amp;rendertype=abstract</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399. </w:t>
      </w:r>
      <w:r w:rsidRPr="0074587B">
        <w:rPr>
          <w:rFonts w:ascii="Times New Roman" w:hAnsi="Times New Roman" w:cs="Times New Roman"/>
          <w:noProof/>
          <w:szCs w:val="24"/>
        </w:rPr>
        <w:tab/>
        <w:t>Altszuler N, Hampshire J. Oxytocin infusion increases plasma insulin and glucagon levels and glucose production and uptake in the normal dog. Diabetes [Internet]. 1981;30(2):112–4. Available from: http://www.ncbi.nlm.nih.gov/pubmed/7009266</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400. </w:t>
      </w:r>
      <w:r w:rsidRPr="0074587B">
        <w:rPr>
          <w:rFonts w:ascii="Times New Roman" w:hAnsi="Times New Roman" w:cs="Times New Roman"/>
          <w:noProof/>
          <w:szCs w:val="24"/>
        </w:rPr>
        <w:tab/>
        <w:t>Petersson M, Eklund M, Uvnäs-Moberg K. Oxytocin decreases corticosterone and nociception and increases motor activity in OVX rats. Maturitas [Internet]. 2005;51(4):426–33. Available from: http://www.sciencedirect.com/science/article/pii/S0378512204003640</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401. </w:t>
      </w:r>
      <w:r w:rsidRPr="0074587B">
        <w:rPr>
          <w:rFonts w:ascii="Times New Roman" w:hAnsi="Times New Roman" w:cs="Times New Roman"/>
          <w:noProof/>
          <w:szCs w:val="24"/>
        </w:rPr>
        <w:tab/>
        <w:t>Jackson RA, Peters N, Advani U, Perry G, Rogers J, Brough WH, et al. Forearm Glucose Uptake During the Oral Glucose Tolerance Test in Normal Subjects. Diabetes [Internet]. 1973;2(6):4–5. Available from: http://diabetes.diabetesjournals.org/content/22/6/442.short</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402. </w:t>
      </w:r>
      <w:r w:rsidRPr="0074587B">
        <w:rPr>
          <w:rFonts w:ascii="Times New Roman" w:hAnsi="Times New Roman" w:cs="Times New Roman"/>
          <w:noProof/>
          <w:szCs w:val="24"/>
        </w:rPr>
        <w:tab/>
        <w:t>Shiiya T, Nakazato M, Mizuta M, Date Y, Mondal MS, Tanaka M, et al. Plasma ghrelin levels in lean and obese humans and the effect of glucose on ghrelin secretion. J Clin Endocrinol Metab [Internet]. 2002 Jan;87(1):240–4. Available from: http://www.ncbi.nlm.nih.gov/pubmed/11788653</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403. </w:t>
      </w:r>
      <w:r w:rsidRPr="0074587B">
        <w:rPr>
          <w:rFonts w:ascii="Times New Roman" w:hAnsi="Times New Roman" w:cs="Times New Roman"/>
          <w:noProof/>
          <w:szCs w:val="24"/>
        </w:rPr>
        <w:tab/>
        <w:t>van de Ven KCC, van der Graaf M, Tack CJ, Heerschap A, de Galan BE. Steady-state brain glucose concentrations during hypoglycemia in healthy humans and patients with type 1 diabetes. Diabetes [Internet]. 2012 Aug [cited 2015 May 14];61(8):1974–7. Available from: http://www.pubmedcentral.nih.gov/articlerender.fcgi?artid=3402320&amp;tool=pmcentrez&amp;rendertype=abstract</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404. </w:t>
      </w:r>
      <w:r w:rsidRPr="0074587B">
        <w:rPr>
          <w:rFonts w:ascii="Times New Roman" w:hAnsi="Times New Roman" w:cs="Times New Roman"/>
          <w:noProof/>
          <w:szCs w:val="24"/>
        </w:rPr>
        <w:tab/>
        <w:t>Ohneda A, Aguilar-Parada E, Eisentraut AM, Unger RH. Control of Pancreatic Glucagon Secretion by Glucose. Diabetes [Internet]. 1969;18(1):1–10. Available from: http://diabetes.diabetesjournals.org/content/18/1/1.short</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405. </w:t>
      </w:r>
      <w:r w:rsidRPr="0074587B">
        <w:rPr>
          <w:rFonts w:ascii="Times New Roman" w:hAnsi="Times New Roman" w:cs="Times New Roman"/>
          <w:noProof/>
          <w:szCs w:val="24"/>
        </w:rPr>
        <w:tab/>
        <w:t>Katsumata M, Burton K a, Li J, Dauncey MJ. Suboptimal energy balance selectively up-regulates muscle GLUT gene expression but reduces insulin-dependent glucose uptake during postnatal development. FASEB J [Internet]. 1999 Aug;13(11):1405–13. Available from: http://www.ncbi.nlm.nih.gov/pubmed/10428764</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406. </w:t>
      </w:r>
      <w:r w:rsidRPr="0074587B">
        <w:rPr>
          <w:rFonts w:ascii="Times New Roman" w:hAnsi="Times New Roman" w:cs="Times New Roman"/>
          <w:noProof/>
          <w:szCs w:val="24"/>
        </w:rPr>
        <w:tab/>
        <w:t>Cha SH, Wolfgang M, Tokutake Y, Chohnan S, Lane MD. Differential effects of central fructose and glucose on hypothalamic malonyl-CoA and food intake. Proc Natl Acad Sci U S A [Internet]. 2008 Nov 4;105(44):16871–5. Available from: http://www.pubmedcentral.nih.gov/articlerender.fcgi?artid=2579345&amp;tool=pmcentrez&amp;rendertype=abstract</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407. </w:t>
      </w:r>
      <w:r w:rsidRPr="0074587B">
        <w:rPr>
          <w:rFonts w:ascii="Times New Roman" w:hAnsi="Times New Roman" w:cs="Times New Roman"/>
          <w:noProof/>
          <w:szCs w:val="24"/>
        </w:rPr>
        <w:tab/>
        <w:t>Miller C, Martin R, Whitney M, Edwards G. Intracerebroventricular injection of fructose stimulates feeding in rats. Nutr Neurosci [Internet]. 2002;5(5):359–62. Available from: http://www.ncbi.nlm.nih.gov/pubmed/12385599</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408. </w:t>
      </w:r>
      <w:r w:rsidRPr="0074587B">
        <w:rPr>
          <w:rFonts w:ascii="Times New Roman" w:hAnsi="Times New Roman" w:cs="Times New Roman"/>
          <w:noProof/>
          <w:szCs w:val="24"/>
        </w:rPr>
        <w:tab/>
        <w:t>Ouchi N, Higuchi A, Ohashi K, Oshima Y, Gokce N, Shibata R, et al. Sfrp5 is an anti-</w:t>
      </w:r>
      <w:r w:rsidRPr="0074587B">
        <w:rPr>
          <w:rFonts w:ascii="Times New Roman" w:hAnsi="Times New Roman" w:cs="Times New Roman"/>
          <w:noProof/>
          <w:szCs w:val="24"/>
        </w:rPr>
        <w:lastRenderedPageBreak/>
        <w:t>inflammatory adipokine that modulates metabolic dysfunction in obesity. Science (80- ) [Internet]. 2010;329(5990):454–7. Available from: http://www.ncbi.nlm.nih.gov/pubmed/20558665</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409. </w:t>
      </w:r>
      <w:r w:rsidRPr="0074587B">
        <w:rPr>
          <w:rFonts w:ascii="Times New Roman" w:hAnsi="Times New Roman" w:cs="Times New Roman"/>
          <w:noProof/>
          <w:szCs w:val="24"/>
        </w:rPr>
        <w:tab/>
        <w:t>Hagiwara H, Fujita Y, Ishima T, Kunitachi S, Shirayama Y, Iyo M, et al. Phencyclidine-induced cognitive deficits in mice are improved by subsequent subchronic administration of the antipsychotic drug perospirone: Role of serotonin 5-HT1A receptors. Eur Neuropsycopharmacology [Internet]. 2008;18(6):448–54. Available from: http://www.sciencedirect.com/science/article/pii/S0924977X07002192</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410. </w:t>
      </w:r>
      <w:r w:rsidRPr="0074587B">
        <w:rPr>
          <w:rFonts w:ascii="Times New Roman" w:hAnsi="Times New Roman" w:cs="Times New Roman"/>
          <w:noProof/>
          <w:szCs w:val="24"/>
        </w:rPr>
        <w:tab/>
        <w:t>Sumiyoshi T, Park S, Jayathilake K, Roy A, Ertugrul A, Meltzer HY. Effect of buspirone, a serotonin1A partial agonist, on cognitive function in schizophrenia: A randomized, double-blind, placebo-controlled study. Schizophr Res [Internet]. 2007;95(1–3):158–68. Available from: http://www.sciencedirect.com/science/article/pii/S0920996407002630</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411. </w:t>
      </w:r>
      <w:r w:rsidRPr="0074587B">
        <w:rPr>
          <w:rFonts w:ascii="Times New Roman" w:hAnsi="Times New Roman" w:cs="Times New Roman"/>
          <w:noProof/>
          <w:szCs w:val="24"/>
        </w:rPr>
        <w:tab/>
        <w:t>Sumiyoshi T, Matsui M, Yamashita I, Nohara S, Kurachi M, Uehara T, et al. The effect of tandospirone, a serotonin1A agonist, on memory function in schizophrenia. Biol Psychiatry [Internet]. 2001;49(10):861–8. Available from: http://www.sciencedirect.com/science/article/pii/S0006322300010258</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412. </w:t>
      </w:r>
      <w:r w:rsidRPr="0074587B">
        <w:rPr>
          <w:rFonts w:ascii="Times New Roman" w:hAnsi="Times New Roman" w:cs="Times New Roman"/>
          <w:noProof/>
          <w:szCs w:val="24"/>
        </w:rPr>
        <w:tab/>
        <w:t>Khaliq S, Haider S, Ahmed S, Perveen T, Haleem D. Relationship of brain tryptophan and serotonin in improving cognitive performance in rats. Pak J Pharm Sci [Internet]. 2006;19(1):11–5. Available from: http://www.ncbi.nlm.nih.gov/pubmed/16632446</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413. </w:t>
      </w:r>
      <w:r w:rsidRPr="0074587B">
        <w:rPr>
          <w:rFonts w:ascii="Times New Roman" w:hAnsi="Times New Roman" w:cs="Times New Roman"/>
          <w:noProof/>
          <w:szCs w:val="24"/>
        </w:rPr>
        <w:tab/>
        <w:t>Nagai T, Murai R, Matsui K, Kamei H, Noda Y, Furukawa H, et al. Aripiprazole ameliorates phencyclidine-induced impairment of recognition memory through dopamine D1 and serotonin 5-HT1A receptors. Psychopharmacology (Berl) [Internet]. 2009 Jan [cited 2013 Feb 19];202(1–3):315–28. Available from: http://www.ncbi.nlm.nih.gov/pubmed/18679658</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414. </w:t>
      </w:r>
      <w:r w:rsidRPr="0074587B">
        <w:rPr>
          <w:rFonts w:ascii="Times New Roman" w:hAnsi="Times New Roman" w:cs="Times New Roman"/>
          <w:noProof/>
          <w:szCs w:val="24"/>
        </w:rPr>
        <w:tab/>
        <w:t>Clarke HF, Dalley JW, Crofts HS, Robbins TW, Roberts AC. Cognitive inflexibility after prefrontal serotonin depletion. Science (80- ) [Internet]. 2004 May 7 [cited 2013 Feb 11];304(5672):878–80. Available from: http://www.ncbi.nlm.nih.gov/pubmed/15131308</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415. </w:t>
      </w:r>
      <w:r w:rsidRPr="0074587B">
        <w:rPr>
          <w:rFonts w:ascii="Times New Roman" w:hAnsi="Times New Roman" w:cs="Times New Roman"/>
          <w:noProof/>
          <w:szCs w:val="24"/>
        </w:rPr>
        <w:tab/>
        <w:t>Blazevic S, Colic L, Culig L, Hranilovic D. Anxiety-like behavior and cognitive flexibility in adult rats perinatally exposed to increased serotonin concentrations. Behav Brain Res [Internet]. Elsevier B.V.; 2012 Apr 21 [cited 2013 Feb 19];230(1):175–81. Available from: http://www.ncbi.nlm.nih.gov/pubmed/22342491</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416. </w:t>
      </w:r>
      <w:r w:rsidRPr="0074587B">
        <w:rPr>
          <w:rFonts w:ascii="Times New Roman" w:hAnsi="Times New Roman" w:cs="Times New Roman"/>
          <w:noProof/>
          <w:szCs w:val="24"/>
        </w:rPr>
        <w:tab/>
        <w:t>Chen X, Margolis KJ, Gershon MD, Schwartz GJ, Sze JY. Reduced serotonin reuptake transporter (SERT) function causes insulin resistance and hepatic steatosis independent of food intake. PLoS One [Internet]. 2012;7(3):1–13. Available from: http://journals.plos.org/plosone/article?id=10.1371/journal.pone.0032511</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417. </w:t>
      </w:r>
      <w:r w:rsidRPr="0074587B">
        <w:rPr>
          <w:rFonts w:ascii="Times New Roman" w:hAnsi="Times New Roman" w:cs="Times New Roman"/>
          <w:noProof/>
          <w:szCs w:val="24"/>
        </w:rPr>
        <w:tab/>
        <w:t>Levkovitz Y, Ben-shushan G, Hershkovitz A, Isaac R, Gil-Ad I, Shvartsman D, et al. Antidepressants induce cellular insulin resistance by activation of IRS-1 kinases. Mol Cell Neurosci [Internet]. 2007;36(3):305–12. Available from: http://www.sciencedirect.com/science/article/pii/S1044743107001339</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418. </w:t>
      </w:r>
      <w:r w:rsidRPr="0074587B">
        <w:rPr>
          <w:rFonts w:ascii="Times New Roman" w:hAnsi="Times New Roman" w:cs="Times New Roman"/>
          <w:noProof/>
          <w:szCs w:val="24"/>
        </w:rPr>
        <w:tab/>
        <w:t>Koopmans SJ, Ruis M, Dekker R, Korte M. Surplus dietary tryptophan inhibits stress hormone kinetics and induces insulin resistance in pigs. Physiol Behav [Internet]. Elsevier Inc.; 2009;98(4):402–10. Available from: http://dx.doi.org/10.1016/j.physbeh.2009.07.001</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419. </w:t>
      </w:r>
      <w:r w:rsidRPr="0074587B">
        <w:rPr>
          <w:rFonts w:ascii="Times New Roman" w:hAnsi="Times New Roman" w:cs="Times New Roman"/>
          <w:noProof/>
          <w:szCs w:val="24"/>
        </w:rPr>
        <w:tab/>
        <w:t>Yadav VK, Ryu J, Suda N, Tanaka K, Gingrich JA, Glorieux FH, et al. Lrp5 controls bone formation by inhibiting serotonin synthesis in the duodenum: an entero-bone endocrine axis. Cell [Internet]. 2009;135(5):825–37. Available from: http://www.ncbi.nlm.nih.gov/pmc/articles/PMC2614332/pdf/nihms82000.pdf</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420. </w:t>
      </w:r>
      <w:r w:rsidRPr="0074587B">
        <w:rPr>
          <w:rFonts w:ascii="Times New Roman" w:hAnsi="Times New Roman" w:cs="Times New Roman"/>
          <w:noProof/>
          <w:szCs w:val="24"/>
        </w:rPr>
        <w:tab/>
        <w:t xml:space="preserve">Haney EM, Chan BKS, Diem SJ, Ensrud KE, Cauley JA, Barrett-Connor E, et al. Association of low bone mineral density with selective serotonin reuptake inhibitor use by older men. Arch Intern Med [Internet]. 2007 Jun 25;167(12):1246–51. Available from: </w:t>
      </w:r>
      <w:r w:rsidRPr="0074587B">
        <w:rPr>
          <w:rFonts w:ascii="Times New Roman" w:hAnsi="Times New Roman" w:cs="Times New Roman"/>
          <w:noProof/>
          <w:szCs w:val="24"/>
        </w:rPr>
        <w:lastRenderedPageBreak/>
        <w:t>http://www.ncbi.nlm.nih.gov/pubmed/17592097</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421. </w:t>
      </w:r>
      <w:r w:rsidRPr="0074587B">
        <w:rPr>
          <w:rFonts w:ascii="Times New Roman" w:hAnsi="Times New Roman" w:cs="Times New Roman"/>
          <w:noProof/>
          <w:szCs w:val="24"/>
        </w:rPr>
        <w:tab/>
        <w:t>Richards JB, Papaioannou A, Adachi JD, Joseph L, Whitson HE, Prior JC, et al. Effect of selective serotonin reuptake inhibitors on the risk of fracture. Arch Intern Med [Internet]. 2007 Jan 22;167(2):188–94. Available from: http://www.ncbi.nlm.nih.gov/pubmed/17242321</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422. </w:t>
      </w:r>
      <w:r w:rsidRPr="0074587B">
        <w:rPr>
          <w:rFonts w:ascii="Times New Roman" w:hAnsi="Times New Roman" w:cs="Times New Roman"/>
          <w:noProof/>
          <w:szCs w:val="24"/>
        </w:rPr>
        <w:tab/>
        <w:t>Warden S, Nelson I, Fuchs R, Bliziotes M, Turner C. Serotonin (5-hydroxytryptamine) transporter inhibition causes bone loss in adult mice independently of estrogen deficiency. Menopause [Internet]. 2008;15(6):1176–83. Available from: http://www.ncbi.nlm.nih.gov/pubmed/18725867</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423. </w:t>
      </w:r>
      <w:r w:rsidRPr="0074587B">
        <w:rPr>
          <w:rFonts w:ascii="Times New Roman" w:hAnsi="Times New Roman" w:cs="Times New Roman"/>
          <w:noProof/>
          <w:szCs w:val="24"/>
        </w:rPr>
        <w:tab/>
        <w:t>Cleare AJ, Bond AJ. Does central serotonergic function correlate inversely with aggression? A study using d-fenfluramine in healthy subjects. Psychiatry Res [Internet]. 1997;69(2–3):89–95. Available from: http://www.sciencedirect.com/science/article/pii/S0165178196030521</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424. </w:t>
      </w:r>
      <w:r w:rsidRPr="0074587B">
        <w:rPr>
          <w:rFonts w:ascii="Times New Roman" w:hAnsi="Times New Roman" w:cs="Times New Roman"/>
          <w:noProof/>
          <w:szCs w:val="24"/>
        </w:rPr>
        <w:tab/>
        <w:t>Gibbons J, Barr G, Bridger W, Leibowitz S. Manipulations of dietary tryptophan: effects on mouse killing and brain serotonin in the rat. Brain Res [Internet]. 1979;169(1):139–53. Available from: http://www.ncbi.nlm.nih.gov/pubmed/572256</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425. </w:t>
      </w:r>
      <w:r w:rsidRPr="0074587B">
        <w:rPr>
          <w:rFonts w:ascii="Times New Roman" w:hAnsi="Times New Roman" w:cs="Times New Roman"/>
          <w:noProof/>
          <w:szCs w:val="24"/>
        </w:rPr>
        <w:tab/>
        <w:t>Saudou F, Amara D, Dierich A, LeMeur M, Ramboz S, Segu L, et al. Enhanced aggressive behavior in mice lacking 5-HT1B receptor. Science (80- ) [Internet]. 1994;265(5180):1875–8. Available from: http://www.ncbi.nlm.nih.gov/pubmed/8091214</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426. </w:t>
      </w:r>
      <w:r w:rsidRPr="0074587B">
        <w:rPr>
          <w:rFonts w:ascii="Times New Roman" w:hAnsi="Times New Roman" w:cs="Times New Roman"/>
          <w:noProof/>
          <w:szCs w:val="24"/>
        </w:rPr>
        <w:tab/>
        <w:t>Bjork JM, Dougherty DM, Moeller FG, Cherek DR, Swann AC. The effects of tryptophan depletion and loading on laboratory aggression in men: time course and a food-restricted control. Psychopharmacology (Berl) [Internet]. 1999 Feb;142(1):24–30. Available from: http://www.ncbi.nlm.nih.gov/pubmed/10102779</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427. </w:t>
      </w:r>
      <w:r w:rsidRPr="0074587B">
        <w:rPr>
          <w:rFonts w:ascii="Times New Roman" w:hAnsi="Times New Roman" w:cs="Times New Roman"/>
          <w:noProof/>
          <w:szCs w:val="24"/>
        </w:rPr>
        <w:tab/>
        <w:t xml:space="preserve">LeMarquand DG, Pihl RO, Young SN, Tremblay RE, Séguin JR, Palmour RM, et al. Tryptophan depletion, executive functions, and disinhibition in aggressive, adolescent males. Neuropsychopharmacology. 1998 Oct;19(4):333–41. </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428. </w:t>
      </w:r>
      <w:r w:rsidRPr="0074587B">
        <w:rPr>
          <w:rFonts w:ascii="Times New Roman" w:hAnsi="Times New Roman" w:cs="Times New Roman"/>
          <w:noProof/>
          <w:szCs w:val="24"/>
        </w:rPr>
        <w:tab/>
        <w:t>DeNapoli J, Dodman N, Shuster L, Rand W, Gross K. Effect of dietary protein content and tryptophan supplementation on dominance aggression, territorial aggression, and hyperactivity in dogs. J Am Vet Med Assoc [Internet]. 2000;217(4):504–8. Available from: http://www.ncbi.nlm.nih.gov/pubmed/10953712</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429. </w:t>
      </w:r>
      <w:r w:rsidRPr="0074587B">
        <w:rPr>
          <w:rFonts w:ascii="Times New Roman" w:hAnsi="Times New Roman" w:cs="Times New Roman"/>
          <w:noProof/>
          <w:szCs w:val="24"/>
        </w:rPr>
        <w:tab/>
        <w:t>Chamberlain B, Ervin F, Pihl R, Young S. The effect of raising or lowering tryptophan levels on aggression in vervet monkeys. Pharmacol Biochem Behav [Internet]. 1987;28(4):503–10. Available from: http://www.ncbi.nlm.nih.gov/pubmed/3432316</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430. </w:t>
      </w:r>
      <w:r w:rsidRPr="0074587B">
        <w:rPr>
          <w:rFonts w:ascii="Times New Roman" w:hAnsi="Times New Roman" w:cs="Times New Roman"/>
          <w:noProof/>
          <w:szCs w:val="24"/>
        </w:rPr>
        <w:tab/>
        <w:t>Cleare AJ, Bond AJ. The effect of tryptophan depletion and enhancement on subjective and behavioural aggression in normal male subjects. Psychopharmacology (Berl) [Internet]. 1995;118(1):72–81. Available from: http://www.ncbi.nlm.nih.gov/pubmed/7597125</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431. </w:t>
      </w:r>
      <w:r w:rsidRPr="0074587B">
        <w:rPr>
          <w:rFonts w:ascii="Times New Roman" w:hAnsi="Times New Roman" w:cs="Times New Roman"/>
          <w:noProof/>
          <w:szCs w:val="24"/>
        </w:rPr>
        <w:tab/>
        <w:t>Peremans K, Audenaert K, Hoybergs Y, Otte A, Goethals I, Gielen I, et al. The effect of citalopram hydrobromide on 5-HT2A receptors in the impulsive-aggressive dog, as measured with 123I-5-I-R91150 SPECT. Eur J Nucl Med Mol Imaging [Internet]. 2005 Jun [cited 2013 Feb 19];32(6):708–16. Available from: http://www.ncbi.nlm.nih.gov/pubmed/15739093</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432. </w:t>
      </w:r>
      <w:r w:rsidRPr="0074587B">
        <w:rPr>
          <w:rFonts w:ascii="Times New Roman" w:hAnsi="Times New Roman" w:cs="Times New Roman"/>
          <w:noProof/>
          <w:szCs w:val="24"/>
        </w:rPr>
        <w:tab/>
        <w:t>Audero E, Mlinar B, Baccini G, Skachokova Z, Corradetti R, Gross C. Suppression of serotonin neuron firing increases aggression in mice. J Neurosci Res [Internet]. 2013;33(20):8678–88. Available from: http://www.ncbi.nlm.nih.gov/pubmed/23678112</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433. </w:t>
      </w:r>
      <w:r w:rsidRPr="0074587B">
        <w:rPr>
          <w:rFonts w:ascii="Times New Roman" w:hAnsi="Times New Roman" w:cs="Times New Roman"/>
          <w:noProof/>
          <w:szCs w:val="24"/>
        </w:rPr>
        <w:tab/>
        <w:t>Li N, Ghia J-E, Wang H, McClemens J, Cote F, Suehiro Y, et al. Serotonin Activates Dendritic Cell Function in the Context of Gut Inflammation. Am J Pathol [Internet]. 2011;178(2):662–71. Available from: http://www.ncbi.nlm.nih.gov/pmc/articles/PMC3069907/pdf/main.pdf</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434. </w:t>
      </w:r>
      <w:r w:rsidRPr="0074587B">
        <w:rPr>
          <w:rFonts w:ascii="Times New Roman" w:hAnsi="Times New Roman" w:cs="Times New Roman"/>
          <w:noProof/>
          <w:szCs w:val="24"/>
        </w:rPr>
        <w:tab/>
        <w:t>Ghia J, Li N, Wang H, Collins M, Deng Y, El-Sharkawy R, et al. Serotonin has a key role in pathogenesis of experimental colitis. Gastroenterology [Internet]. 2009;137(5):1649–60. Available from: http://www.ncbi.nlm.nih.gov/pubmed/19706294</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lastRenderedPageBreak/>
        <w:t xml:space="preserve">435. </w:t>
      </w:r>
      <w:r w:rsidRPr="0074587B">
        <w:rPr>
          <w:rFonts w:ascii="Times New Roman" w:hAnsi="Times New Roman" w:cs="Times New Roman"/>
          <w:noProof/>
          <w:szCs w:val="24"/>
        </w:rPr>
        <w:tab/>
        <w:t>Regmi SC, Kang Y, Park S, Park S-Y, Kim J-A. Role of serotonin in the pathogenesis of inflammatory bowel disease. FASEB J [Internet]. 2012;26(1108). Available from: http://www.fasebj.org/cgi/content/meeting_abstract/26/1_MeetingAbstracts/1108.4?sid=22955876-4a4c-48b3-a65f-c7981e0b7a45</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436. </w:t>
      </w:r>
      <w:r w:rsidRPr="0074587B">
        <w:rPr>
          <w:rFonts w:ascii="Times New Roman" w:hAnsi="Times New Roman" w:cs="Times New Roman"/>
          <w:noProof/>
          <w:szCs w:val="24"/>
        </w:rPr>
        <w:tab/>
        <w:t>Duerschmied D, Suidan GL, Demers M, Herr N, Carbo C, Brill A, et al. Platelet serotonin promotes the recruitment of neutrophils to sites of acute inflammation in mice. Blood [Internet]. 2012; Available from: http://bloodjournal.hematologylibrary.org/content/early/2012/12/11/blood-2012-06-437392.abstract</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437. </w:t>
      </w:r>
      <w:r w:rsidRPr="0074587B">
        <w:rPr>
          <w:rFonts w:ascii="Times New Roman" w:hAnsi="Times New Roman" w:cs="Times New Roman"/>
          <w:noProof/>
          <w:szCs w:val="24"/>
        </w:rPr>
        <w:tab/>
        <w:t>Bischoff SC, Mailer R, Pabst O, Weier G, Sedlik W, Li Z, et al. Role of serotonin in intestinal inflammation: knockout of serotonin reuptake transporter exacerbates 2,4,6-trinitrobenzene sulfonic acid colitis in mice. Am J Physiol Gastrointest Liver Physiol [Internet]. 2009 Mar [cited 2015 May 19];296(3):G685-95. Available from: http://www.ncbi.nlm.nih.gov/pubmed/19095763</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438. </w:t>
      </w:r>
      <w:r w:rsidRPr="0074587B">
        <w:rPr>
          <w:rFonts w:ascii="Times New Roman" w:hAnsi="Times New Roman" w:cs="Times New Roman"/>
          <w:noProof/>
          <w:szCs w:val="24"/>
        </w:rPr>
        <w:tab/>
        <w:t>Brown M, Bing C, King P, Pickavance L, Heal D, Wilding J. Sibutramine reduces feeding, body fat and improves insulin resistance in dietary-obese male Wistar rats independently of hypothalamic neuropeptide Y. Br J Pharmacol [Internet]. 2001;132(8):1898–904. Available from: http://www.ncbi.nlm.nih.gov/pmc/articles/PMC1572745/pdf/132-0704030a.pdf/</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439. </w:t>
      </w:r>
      <w:r w:rsidRPr="0074587B">
        <w:rPr>
          <w:rFonts w:ascii="Times New Roman" w:hAnsi="Times New Roman" w:cs="Times New Roman"/>
          <w:noProof/>
          <w:szCs w:val="24"/>
        </w:rPr>
        <w:tab/>
        <w:t>Tecott LH, Sun  linda M, Akana SF, Strack AM, Lowenstein DH, Dallman MF, et al. Eating disorder and epilepsy in mice lacking 5-HT2C serotonin receptors. Nature [Internet]. 1994;374:542–6. Available from: http://www.nature.com/nature/journal/v374/n6522/abs/374542a0.html</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440. </w:t>
      </w:r>
      <w:r w:rsidRPr="0074587B">
        <w:rPr>
          <w:rFonts w:ascii="Times New Roman" w:hAnsi="Times New Roman" w:cs="Times New Roman"/>
          <w:noProof/>
          <w:szCs w:val="24"/>
        </w:rPr>
        <w:tab/>
        <w:t>Heisler L, Chu H, Tecott L. Epilepsy and obesity in serotonin 5-HT2C receptor mutant mice. Ann N Y Acad Sci [Internet]. 1998;15(861):74–8. Available from: http://www.ncbi.nlm.nih.gov/pubmed/9928241</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441. </w:t>
      </w:r>
      <w:r w:rsidRPr="0074587B">
        <w:rPr>
          <w:rFonts w:ascii="Times New Roman" w:hAnsi="Times New Roman" w:cs="Times New Roman"/>
          <w:noProof/>
          <w:szCs w:val="24"/>
        </w:rPr>
        <w:tab/>
        <w:t>Nonogaki K, Strack AM, Dallman MF, Tecott LH. Leptin-independent hyperphagia and type 2 diabetes in mice with a mutated serotonin 5-HT2C receptor gene. Nat Med [Internet]. 1998;4(10):1152–6. Available from: http://www.ncbi.nlm.nih.gov/pubmed/9771748</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442. </w:t>
      </w:r>
      <w:r w:rsidRPr="0074587B">
        <w:rPr>
          <w:rFonts w:ascii="Times New Roman" w:hAnsi="Times New Roman" w:cs="Times New Roman"/>
          <w:noProof/>
          <w:szCs w:val="24"/>
        </w:rPr>
        <w:tab/>
        <w:t>Hrboticky N, Leiter LA, Anderson GH. Effects of L-tryptophan on short term food intake in lean men. Nutr Res [Internet]. 1985;5(6):595–607. Available from: http://www.sciencedirect.com/science/article/pii/S0271531785802402</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443. </w:t>
      </w:r>
      <w:r w:rsidRPr="0074587B">
        <w:rPr>
          <w:rFonts w:ascii="Times New Roman" w:hAnsi="Times New Roman" w:cs="Times New Roman"/>
          <w:noProof/>
          <w:szCs w:val="24"/>
        </w:rPr>
        <w:tab/>
        <w:t>Lorrain DS, Riolo J V, Matuszewich L, Hull EM. Lateral hypothalamic serotonin inhibits nucleus accumbens Dopamine : Implications for Sexual Satiety. J Neurosci [Internet]. 1999;19(17):7648–52. Available from: http://www.jneurosci.org/content/19/17/7648.full.pdf</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444. </w:t>
      </w:r>
      <w:r w:rsidRPr="0074587B">
        <w:rPr>
          <w:rFonts w:ascii="Times New Roman" w:hAnsi="Times New Roman" w:cs="Times New Roman"/>
          <w:noProof/>
          <w:szCs w:val="24"/>
        </w:rPr>
        <w:tab/>
        <w:t>Karlsson A. Insulin resistance and sympathetic function in high spinal cord injury. Spinal Cord [Internet]. 1999;37(7):494–500. Available from: http://www.ncbi.nlm.nih.gov/pubmed/10438116</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445. </w:t>
      </w:r>
      <w:r w:rsidRPr="0074587B">
        <w:rPr>
          <w:rFonts w:ascii="Times New Roman" w:hAnsi="Times New Roman" w:cs="Times New Roman"/>
          <w:noProof/>
          <w:szCs w:val="24"/>
        </w:rPr>
        <w:tab/>
        <w:t>Zheng J, DiLorenzo DJ, McLaughlin L, Roberts AT, Greenway LF. Stimulation of sympathetic innervation in the upper gastrointestinal tract as a treatment for obesity. Med Hypotheses [Internet]. 2009;72(6):706–10. Available from: http://www.ncbi.nlm.nih.gov/pubmed/19246162</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446. </w:t>
      </w:r>
      <w:r w:rsidRPr="0074587B">
        <w:rPr>
          <w:rFonts w:ascii="Times New Roman" w:hAnsi="Times New Roman" w:cs="Times New Roman"/>
          <w:noProof/>
          <w:szCs w:val="24"/>
        </w:rPr>
        <w:tab/>
        <w:t>Camilleri M, Toouli J, Herrera M, Kulseng B, Kow L, Pantoja J, et al. Intra-abdominal vagal blocking (VBLOC therapy): clinical results with a new implantable medical device. Surgery [Internet]. 2008;143(6):723–31. Available from: http://www.ncbi.nlm.nih.gov/pubmed/18549888/</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447. </w:t>
      </w:r>
      <w:r w:rsidRPr="0074587B">
        <w:rPr>
          <w:rFonts w:ascii="Times New Roman" w:hAnsi="Times New Roman" w:cs="Times New Roman"/>
          <w:noProof/>
          <w:szCs w:val="24"/>
        </w:rPr>
        <w:tab/>
        <w:t>Lamey P, Savage A, Fisher B, Bloom S, Frier B. Secretion of epidermal growth factor in parotid saliva in diabetic patients: role of autonomic innervation. J Oral Pathol Med [Internet]. 1990;19(8):351–4. Available from: http://www.ncbi.nlm.nih.gov/pubmed/2250225</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448. </w:t>
      </w:r>
      <w:r w:rsidRPr="0074587B">
        <w:rPr>
          <w:rFonts w:ascii="Times New Roman" w:hAnsi="Times New Roman" w:cs="Times New Roman"/>
          <w:noProof/>
          <w:szCs w:val="24"/>
        </w:rPr>
        <w:tab/>
        <w:t>Wardlaw S. Regulation of beta-endorphin, corticotropin-like intermediate lobe peptide, and alpha-melanotropin-stimulating hormone in the hypothalamus by testosterone. Endocrinology [Internet]. 1986;119(1):19–24. Available from: http://www.ncbi.nlm.nih.gov/pubmed/3013585</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lastRenderedPageBreak/>
        <w:t xml:space="preserve">449. </w:t>
      </w:r>
      <w:r w:rsidRPr="0074587B">
        <w:rPr>
          <w:rFonts w:ascii="Times New Roman" w:hAnsi="Times New Roman" w:cs="Times New Roman"/>
          <w:noProof/>
          <w:szCs w:val="24"/>
        </w:rPr>
        <w:tab/>
        <w:t>Roberts ML. Testosterone-induced accumulation of epidermal growth factor in the submandibular salivary glands of mice, assessed by radioimmunoassay. Biochem Pharmacol [Internet]. 1974;23(23):3305–8. Available from: http://www.sciencedirect.com/science/article/pii/0006295274906546</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450. </w:t>
      </w:r>
      <w:r w:rsidRPr="0074587B">
        <w:rPr>
          <w:rFonts w:ascii="Times New Roman" w:hAnsi="Times New Roman" w:cs="Times New Roman"/>
          <w:noProof/>
          <w:szCs w:val="24"/>
        </w:rPr>
        <w:tab/>
        <w:t>Kovacheva EL, Hikim APS, Shen R, Sinha I, Sinha-Hikim I. Testosterone supplementation reverses sarcopenia in aging through regulation of myostatin, c-Jun NH2-terminal kinase, Notch, and Akt signaling pathways. Endocrinology [Internet]. 2010 Feb [cited 2013 Feb 16];151(2):628–38. Available from: http://www.pubmedcentral.nih.gov/articlerender.fcgi?artid=2817626&amp;tool=pmcentrez&amp;rendertype=abstract</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451. </w:t>
      </w:r>
      <w:r w:rsidRPr="0074587B">
        <w:rPr>
          <w:rFonts w:ascii="Times New Roman" w:hAnsi="Times New Roman" w:cs="Times New Roman"/>
          <w:noProof/>
          <w:szCs w:val="24"/>
        </w:rPr>
        <w:tab/>
        <w:t>Bhasin S, Storer TW, Berman N, Yarasheski KE, Clevenger B, Phillips J, et al. Testosterone replacement increases fat-free mass and muscle size in hypogonadal men. J Clin Endocrinol Metab [Internet]. 1997;82(2):407–13. Available from: http://www.ncbi.nlm.nih.gov/pubmed/9024227</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452. </w:t>
      </w:r>
      <w:r w:rsidRPr="0074587B">
        <w:rPr>
          <w:rFonts w:ascii="Times New Roman" w:hAnsi="Times New Roman" w:cs="Times New Roman"/>
          <w:noProof/>
          <w:szCs w:val="24"/>
        </w:rPr>
        <w:tab/>
        <w:t>Wang C, Swerdloff RS, Iranmanesh ALI, Dobs A, Snyder PJ, Cunningham G, et al. Transdermal Testosterone Gel Improves Sexual Function, Mood, Muscle Strength, and Body Composition Parameters in Hypogonadal Men. J Clin Endocrinol Metab [Internet]. 2000;85(8):2839–53. Available from: http://jcem.endojournals.org/content/85/8/2839.full.pdf</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453. </w:t>
      </w:r>
      <w:r w:rsidRPr="0074587B">
        <w:rPr>
          <w:rFonts w:ascii="Times New Roman" w:hAnsi="Times New Roman" w:cs="Times New Roman"/>
          <w:noProof/>
          <w:szCs w:val="24"/>
        </w:rPr>
        <w:tab/>
        <w:t>Mårin P, Holmäng S, Jönsson L, Sjöström L, Kvist H, Holm G, et al. The effects of testosterone treatment on body composition and metabolism in middle-aged obese men. Int J Obes Relat Metab Disord [Internet]. 1992;16(12):991–7. Available from: http://www.ncbi.nlm.nih.gov/pubmed/1335979</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454. </w:t>
      </w:r>
      <w:r w:rsidRPr="0074587B">
        <w:rPr>
          <w:rFonts w:ascii="Times New Roman" w:hAnsi="Times New Roman" w:cs="Times New Roman"/>
          <w:noProof/>
          <w:szCs w:val="24"/>
        </w:rPr>
        <w:tab/>
        <w:t>Rebuffé-Scrive M, Mårin P, Björntorp P. Effect of testosterone on abdominal adipose tissue in men. Int J Obes [Internet]. 1991;15(11):791–5. Available from: http://www.ncbi.nlm.nih.gov/pubmed/1778664</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455. </w:t>
      </w:r>
      <w:r w:rsidRPr="0074587B">
        <w:rPr>
          <w:rFonts w:ascii="Times New Roman" w:hAnsi="Times New Roman" w:cs="Times New Roman"/>
          <w:noProof/>
          <w:szCs w:val="24"/>
        </w:rPr>
        <w:tab/>
        <w:t>Xu X, De Pergola G, Björntorp P. Testosterone increases lipolysis and the number of beta-adrenoceptors in male rat adipocytes. Endocrinology [Internet]. 1991;128(1):379–82. Available from: http://www.ncbi.nlm.nih.gov/pubmed/1846106</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456. </w:t>
      </w:r>
      <w:r w:rsidRPr="0074587B">
        <w:rPr>
          <w:rFonts w:ascii="Times New Roman" w:hAnsi="Times New Roman" w:cs="Times New Roman"/>
          <w:noProof/>
          <w:szCs w:val="24"/>
        </w:rPr>
        <w:tab/>
        <w:t>Haider A, Yassin A, Doros G, Saad F. Effects of long-term testosterone therapy on patients with “diabesity”: Results of observational studies of pooled analyses in obese hypogonadal men with Type 2 Diabetes. Int J Endocrinol [Internet]. 2014 Jan;2014:683515. Available from: http://www.pubmedcentral.nih.gov/articlerender.fcgi?artid=3967627&amp;tool=pmcentrez&amp;rendertype=abstract</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457. </w:t>
      </w:r>
      <w:r w:rsidRPr="0074587B">
        <w:rPr>
          <w:rFonts w:ascii="Times New Roman" w:hAnsi="Times New Roman" w:cs="Times New Roman"/>
          <w:noProof/>
          <w:szCs w:val="24"/>
        </w:rPr>
        <w:tab/>
        <w:t>Sattler F, He J, Chukwuneke J, Kim H, Stewart Y, Colletti P, et al. Testosterone Supplementation Improves Carbohydrate and Lipid Metabolism in Some Older Men with Abdominal Obesity. J Gerontol Geriatr Res [Internet]. 2014;3(3). Available from: http://www.ncbi.nlm.nih.gov/pubmed/25392748</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458. </w:t>
      </w:r>
      <w:r w:rsidRPr="0074587B">
        <w:rPr>
          <w:rFonts w:ascii="Times New Roman" w:hAnsi="Times New Roman" w:cs="Times New Roman"/>
          <w:noProof/>
          <w:szCs w:val="24"/>
        </w:rPr>
        <w:tab/>
        <w:t>Ahlbom E, Prins G, Ceccatelli S. Testosterone protects cerebellar granule cells from oxidative stress-induced cell death through a receptor mediated mechanism. Brain Res [Internet]. 2001;892(2):255–62. Available from: http://www.ncbi.nlm.nih.gov/pubmed/11172772</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459. </w:t>
      </w:r>
      <w:r w:rsidRPr="0074587B">
        <w:rPr>
          <w:rFonts w:ascii="Times New Roman" w:hAnsi="Times New Roman" w:cs="Times New Roman"/>
          <w:noProof/>
          <w:szCs w:val="24"/>
        </w:rPr>
        <w:tab/>
        <w:t>Rishpon-Meyerstein N, Kilbridge T, Simone J, Fried W. The Effect of Testosterone on Erythropoietin Levels in Anemic Patients. Blood [Internet]. 1968;31(4):453–60. Available from: http://bloodjournal.hematologylibrary.org/content/31/4/453.long</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460. </w:t>
      </w:r>
      <w:r w:rsidRPr="0074587B">
        <w:rPr>
          <w:rFonts w:ascii="Times New Roman" w:hAnsi="Times New Roman" w:cs="Times New Roman"/>
          <w:noProof/>
          <w:szCs w:val="24"/>
        </w:rPr>
        <w:tab/>
        <w:t>Allemand MC, Irving BA, Asmann YW, Klaus KA, Tatpati L, Charles C, et al. Effect of Testosterone on Insulin Stimulated IRS1 Ser Phosphorylation in Primary Rat Myotubes — A Potential Model for PCOS-Related Insulin Resistance. PLoS One [Internet]. 2009;4(1):e4274. Available from: http://www.ncbi.nlm.nih.gov/pubmed/19169352</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461. </w:t>
      </w:r>
      <w:r w:rsidRPr="0074587B">
        <w:rPr>
          <w:rFonts w:ascii="Times New Roman" w:hAnsi="Times New Roman" w:cs="Times New Roman"/>
          <w:noProof/>
          <w:szCs w:val="24"/>
        </w:rPr>
        <w:tab/>
        <w:t xml:space="preserve">Franck-Lissbrant I, Häggström S, Damber JE, Bergh A. Testosterone stimulates angiogenesis and </w:t>
      </w:r>
      <w:r w:rsidRPr="0074587B">
        <w:rPr>
          <w:rFonts w:ascii="Times New Roman" w:hAnsi="Times New Roman" w:cs="Times New Roman"/>
          <w:noProof/>
          <w:szCs w:val="24"/>
        </w:rPr>
        <w:lastRenderedPageBreak/>
        <w:t>vascular regrowth in the ventral prostate in castrated adult rats. Endocrinology [Internet]. 1998 Feb;139(2):451–6. Available from: http://www.ncbi.nlm.nih.gov/pubmed/9449610</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462. </w:t>
      </w:r>
      <w:r w:rsidRPr="0074587B">
        <w:rPr>
          <w:rFonts w:ascii="Times New Roman" w:hAnsi="Times New Roman" w:cs="Times New Roman"/>
          <w:noProof/>
          <w:szCs w:val="24"/>
        </w:rPr>
        <w:tab/>
        <w:t>Moore K, Yeh K, Naito T, Kelley V. TNF-alpha enhances colony-stimulating factor-1-induced macrophage accumulation in autoimmune renal disease. J Immunol [Internet]. 1996;157:427–32. Available from: http://www.ncbi.nlm.nih.gov/pubmed/8683148</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463. </w:t>
      </w:r>
      <w:r w:rsidRPr="0074587B">
        <w:rPr>
          <w:rFonts w:ascii="Times New Roman" w:hAnsi="Times New Roman" w:cs="Times New Roman"/>
          <w:noProof/>
          <w:szCs w:val="24"/>
        </w:rPr>
        <w:tab/>
        <w:t>Hotamisligil GS, Murray DL, Choy LN, Spiegelman BM. Tumor necrosis factor alpha inhibits signaling from the insulin receptor. Proc Natl Acad Sci U S A [Internet]. 1994 May 24;91(11):4854–8. Available from: http://www.pubmedcentral.nih.gov/articlerender.fcgi?artid=43887&amp;tool=pmcentrez&amp;rendertype=abstract</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464. </w:t>
      </w:r>
      <w:r w:rsidRPr="0074587B">
        <w:rPr>
          <w:rFonts w:ascii="Times New Roman" w:hAnsi="Times New Roman" w:cs="Times New Roman"/>
          <w:noProof/>
          <w:szCs w:val="24"/>
        </w:rPr>
        <w:tab/>
        <w:t>Chen Y, Wu H, Winnall WR, Loveland KL, Makanji Y, Phillips DJ, et al. Tumour necrosis factor-α stimulates human neutrophils to release preformed activin A. Immunol Cell Biol [Internet]. Nature Publishing Group; 2011 Nov [cited 2013 Jan 4];89(8):889–96. Available from: http://www.ncbi.nlm.nih.gov/pubmed/21445090</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465. </w:t>
      </w:r>
      <w:r w:rsidRPr="0074587B">
        <w:rPr>
          <w:rFonts w:ascii="Times New Roman" w:hAnsi="Times New Roman" w:cs="Times New Roman"/>
          <w:noProof/>
          <w:szCs w:val="24"/>
        </w:rPr>
        <w:tab/>
        <w:t>Wu H, Chen Y, Winnall WR, Phillips DJ, Hedger MP. Regulation of activin A release from murine bone marrow-derived neutrophil precursors by tumour necrosis factor-α and insulin. Cytokine [Internet]. Elsevier Ltd; 2013 Jan [cited 2013 Jan 8];61(1):199–204. Available from: http://www.ncbi.nlm.nih.gov/pubmed/23116663</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466. </w:t>
      </w:r>
      <w:r w:rsidRPr="0074587B">
        <w:rPr>
          <w:rFonts w:ascii="Times New Roman" w:hAnsi="Times New Roman" w:cs="Times New Roman"/>
          <w:noProof/>
          <w:szCs w:val="24"/>
        </w:rPr>
        <w:tab/>
        <w:t>Matsuno H, Yudoh K, Katayama R, Nakazawa F, Uzuki M, Sawai T, et al. The role of TNF-alpha in the pathogenesis of inflammation and joint destruction in rheumatoid arthritis ( RA ): a study using a human RA / SCID mouse chimera. Rheumatology [Internet]. 2002;41:329–37. Available from: http://rheumatology.oxfordjournals.org/content/41/3/329.full.pdf</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467. </w:t>
      </w:r>
      <w:r w:rsidRPr="0074587B">
        <w:rPr>
          <w:rFonts w:ascii="Times New Roman" w:hAnsi="Times New Roman" w:cs="Times New Roman"/>
          <w:noProof/>
          <w:szCs w:val="24"/>
        </w:rPr>
        <w:tab/>
        <w:t>LaPensee CR, Hugo ER, Ben-Jonathan N. Insulin stimulates interleukin-6 expression and release in LS14 human adipocytes through multiple signaling pathways. Endocrinology [Internet]. 2008 Nov [cited 2013 Apr 23];149(11):5415–22. Available from: http://www.pubmedcentral.nih.gov/articlerender.fcgi?artid=2584585&amp;tool=pmcentrez&amp;rendertype=abstract</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468. </w:t>
      </w:r>
      <w:r w:rsidRPr="0074587B">
        <w:rPr>
          <w:rFonts w:ascii="Times New Roman" w:hAnsi="Times New Roman" w:cs="Times New Roman"/>
          <w:noProof/>
          <w:szCs w:val="24"/>
        </w:rPr>
        <w:tab/>
        <w:t>Finck BN, Johnson RW. Tumor necrosis factor ( TNF )-α induces leptin production through the p55 TNF receptor. Am J Physiol - Regul Integr Comp Physiol [Internet]. 2000;278(2):R537–43. Available from: http://ajpregu.physiology.org/content/278/2/R537.full.pdf</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469. </w:t>
      </w:r>
      <w:r w:rsidRPr="0074587B">
        <w:rPr>
          <w:rFonts w:ascii="Times New Roman" w:hAnsi="Times New Roman" w:cs="Times New Roman"/>
          <w:noProof/>
          <w:szCs w:val="24"/>
        </w:rPr>
        <w:tab/>
        <w:t>Zumbach MS, Boehme MWJ, Wahl P, Stremmel W, Ziegler R, Nawroth PP. Tumor Necrosis Factor Increases Serum Leptin Levels in Humans. J Clin Endocrinol Metab [Internet]. 1997;82(11):4080–2. Available from: http://jcem.endojournals.org/content/82/12/4080.full.pdf</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470. </w:t>
      </w:r>
      <w:r w:rsidRPr="0074587B">
        <w:rPr>
          <w:rFonts w:ascii="Times New Roman" w:hAnsi="Times New Roman" w:cs="Times New Roman"/>
          <w:noProof/>
          <w:szCs w:val="24"/>
        </w:rPr>
        <w:tab/>
        <w:t>Finck BN, Johnson RW. Anti-inflammatory agents inhibit the induction of leptin by tumor necrosis factor-alpha. Am J Physiol Regul Integr Comp Physiol [Internet]. 2002 May [cited 2013 Feb 9];282(5):R1429-35. Available from: http://www.ncbi.nlm.nih.gov/pubmed/11959686</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471. </w:t>
      </w:r>
      <w:r w:rsidRPr="0074587B">
        <w:rPr>
          <w:rFonts w:ascii="Times New Roman" w:hAnsi="Times New Roman" w:cs="Times New Roman"/>
          <w:noProof/>
          <w:szCs w:val="24"/>
        </w:rPr>
        <w:tab/>
        <w:t>Díaz-Delfín J, Hondares E, Iglesias R, Giralt M, Caelles C, Villarroya F. TNF-α represses β-Klotho expression and impairs FGF21 action in adipose cells: involvement of JNK1 in the FGF21 pathway. Endocrinology [Internet]. 2012;153(9):4238–45. Available from: http://www.ncbi.nlm.nih.gov/pubmed/22778214</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472. </w:t>
      </w:r>
      <w:r w:rsidRPr="0074587B">
        <w:rPr>
          <w:rFonts w:ascii="Times New Roman" w:hAnsi="Times New Roman" w:cs="Times New Roman"/>
          <w:noProof/>
          <w:szCs w:val="24"/>
        </w:rPr>
        <w:tab/>
        <w:t>Marsden P, Brenner B. Transcriptional regulation of the endothelin-1 gene by TNF-alpha. Am J Physiol [Internet]. 1992;262(4.1):C854-61. Available from: http://www.ncbi.nlm.nih.gov/pubmed/1566813</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473. </w:t>
      </w:r>
      <w:r w:rsidRPr="0074587B">
        <w:rPr>
          <w:rFonts w:ascii="Times New Roman" w:hAnsi="Times New Roman" w:cs="Times New Roman"/>
          <w:noProof/>
          <w:szCs w:val="24"/>
        </w:rPr>
        <w:tab/>
        <w:t>Elenkov I, Kovács K, Duda E, Stark E, Vizi E. Presynaptic inhibitory effect of TNF-alpha on the release of noradrenaline in isolated median eminence. Presynaptic Inhib Eff TNF-alpha release noradrenaline Isol Median eminenceJournal Neuroimmunol [Internet]. 1992;41(1):117–20. Available from: http://www.ncbi.nlm.nih.gov/pubmed/1460089</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lastRenderedPageBreak/>
        <w:t xml:space="preserve">474. </w:t>
      </w:r>
      <w:r w:rsidRPr="0074587B">
        <w:rPr>
          <w:rFonts w:ascii="Times New Roman" w:hAnsi="Times New Roman" w:cs="Times New Roman"/>
          <w:noProof/>
          <w:szCs w:val="24"/>
        </w:rPr>
        <w:tab/>
        <w:t>Laplante M, Charbonneau A, Avramoglu R, Pelletier P, Fang X, Bachelard H, et al. Distinct metabolic and vascular effects of dietary triglycerides and cholesterol in atherosclerotic and diabetic mouse models. Am J Physiol Endocrinol Metab [Internet]. 2013; Available from: http://www.ncbi.nlm.nih.gov/pubmed/23820620</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475. </w:t>
      </w:r>
      <w:r w:rsidRPr="0074587B">
        <w:rPr>
          <w:rFonts w:ascii="Times New Roman" w:hAnsi="Times New Roman" w:cs="Times New Roman"/>
          <w:noProof/>
          <w:szCs w:val="24"/>
        </w:rPr>
        <w:tab/>
        <w:t>Rattigan S, Clark MG, Barrett EJ. Acute Vasoconstriction-Induced Insulin Resistance in Rat Muscle In Vivo. Diabetes [Internet]. 1999 Mar;48(3):564–9. Available from: http://www.ncbi.nlm.nih.gov/pubmed/10078557</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476. </w:t>
      </w:r>
      <w:r w:rsidRPr="0074587B">
        <w:rPr>
          <w:rFonts w:ascii="Times New Roman" w:hAnsi="Times New Roman" w:cs="Times New Roman"/>
          <w:noProof/>
          <w:szCs w:val="24"/>
        </w:rPr>
        <w:tab/>
        <w:t>Borissova A, Tankova T, Kirilov G, Dakovska L, Kovacheva R. The effect of vitamin D3 on insulin secretion and peripheral insulin sensitivity in type 2 diabetic patients. Int J Clin Pract [Internet]. 2003;57(4):258–61. Available from: http://www.ncbi.nlm.nih.gov/pubmed/12800453</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477. </w:t>
      </w:r>
      <w:r w:rsidRPr="0074587B">
        <w:rPr>
          <w:rFonts w:ascii="Times New Roman" w:hAnsi="Times New Roman" w:cs="Times New Roman"/>
          <w:noProof/>
          <w:szCs w:val="24"/>
        </w:rPr>
        <w:tab/>
        <w:t>Cade C, Norman AW. Vitamin D3 improves impaired glucose tolerance and insulin secretion in the vitamin D-deficient rat in vivo. Endocrinology [Internet]. 1986;119(1):84–90. Available from: http://www.ncbi.nlm.nih.gov/pubmed/3013599</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478. </w:t>
      </w:r>
      <w:r w:rsidRPr="0074587B">
        <w:rPr>
          <w:rFonts w:ascii="Times New Roman" w:hAnsi="Times New Roman" w:cs="Times New Roman"/>
          <w:noProof/>
          <w:szCs w:val="24"/>
        </w:rPr>
        <w:tab/>
        <w:t>Holmlund-Suila E, Viljakainen H, Hytinantti T, Lamberg-Allardt C, Andersson S, Mäkitie O. High-dose vitamin d intervention in infants--effects on vitamin d status, calcium homeostasis, and bone strength. J Clin Endocrinol Metab [Internet]. 2012;97(11):4139–47. Available from: http://www.ncbi.nlm.nih.gov/pubmed/22933541</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479. </w:t>
      </w:r>
      <w:r w:rsidRPr="0074587B">
        <w:rPr>
          <w:rFonts w:ascii="Times New Roman" w:hAnsi="Times New Roman" w:cs="Times New Roman"/>
          <w:noProof/>
          <w:szCs w:val="24"/>
        </w:rPr>
        <w:tab/>
        <w:t>Kalueff A V, Keisala T, Minasyan A, Kuuslahti M, Miettinen S, Tuohimaa P. Behavioural anomalies in mice evoked by “‘ Tokyo ’” disruption of the Vitamin D receptor gene. Neurosci Res [Internet]. 2006;54(4):254–60. Available from: http://www.sciencedirect.com/science/article/pii/S0168010205003275</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480. </w:t>
      </w:r>
      <w:r w:rsidRPr="0074587B">
        <w:rPr>
          <w:rFonts w:ascii="Times New Roman" w:hAnsi="Times New Roman" w:cs="Times New Roman"/>
          <w:noProof/>
          <w:szCs w:val="24"/>
        </w:rPr>
        <w:tab/>
        <w:t>Norman A, Frankel J, Heldt A, Grodsky G. Vitamin D deficiency inhibits pancreatic secretion of insulin. Science (80- ) [Internet]. 1980;209(4458):823–5. Available from: http://www.ncbi.nlm.nih.gov/pubmed/6250216</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481. </w:t>
      </w:r>
      <w:r w:rsidRPr="0074587B">
        <w:rPr>
          <w:rFonts w:ascii="Times New Roman" w:hAnsi="Times New Roman" w:cs="Times New Roman"/>
          <w:noProof/>
          <w:szCs w:val="24"/>
        </w:rPr>
        <w:tab/>
        <w:t>Hosseinzadeh H, Moallem S, Moshiri M, Sarnavazi M, Etemad L. Anti-nociceptive and anti-inflammatory effects of cyanocobalamin (vitamin B12) against acute and chronic pain and inflammation in mice. Arzneimittelforschung [Internet]. 2012;62(7):324–9. Available from: http://www.ncbi.nlm.nih.gov/pubmed/22588629</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482. </w:t>
      </w:r>
      <w:r w:rsidRPr="0074587B">
        <w:rPr>
          <w:rFonts w:ascii="Times New Roman" w:hAnsi="Times New Roman" w:cs="Times New Roman"/>
          <w:noProof/>
          <w:szCs w:val="24"/>
        </w:rPr>
        <w:tab/>
        <w:t>Zachwieja JJ, Hendry SL, Smith SR, Harris RBS. Voluntary wheel running decreases adipose tissue mass and expression of leptin inRNA in Osborne-Mendel rats. Diabetes [Internet]. 1997;46(7):1159–66. Available from: http://www.ncbi.nlm.nih.gov/pubmed/9200651</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483. </w:t>
      </w:r>
      <w:r w:rsidRPr="0074587B">
        <w:rPr>
          <w:rFonts w:ascii="Times New Roman" w:hAnsi="Times New Roman" w:cs="Times New Roman"/>
          <w:noProof/>
          <w:szCs w:val="24"/>
        </w:rPr>
        <w:tab/>
        <w:t>Steensberg A, van Hall G, Osada T, Sacchetti M, Saltin B, Klarlund Pedersen B. Production of interleukin-6 in contracting human skeletal muscles can account for the exercise-induced increase in plasma interleukin-6. J Physiol [Internet]. 2000;529(1):237–42. Available from: http://www.ncbi.nlm.nih.gov/pubmed/11080265</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484. </w:t>
      </w:r>
      <w:r w:rsidRPr="0074587B">
        <w:rPr>
          <w:rFonts w:ascii="Times New Roman" w:hAnsi="Times New Roman" w:cs="Times New Roman"/>
          <w:noProof/>
          <w:szCs w:val="24"/>
        </w:rPr>
        <w:tab/>
        <w:t>Bulotta  a., Hui H, Anastasi E, Bertolotto C, Boros LG, Di Mario U, et al. Cultured pancreatic ductal cells undergo cell cycle re-distribution and β-cell-like differentiation in response to glucagon-like peptide-1. J Mol Endocrinol [Internet]. 2002;29(3):347–60. Available from: http://www.ncbi.nlm.nih.gov/pubmed/12459036</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485. </w:t>
      </w:r>
      <w:r w:rsidRPr="0074587B">
        <w:rPr>
          <w:rFonts w:ascii="Times New Roman" w:hAnsi="Times New Roman" w:cs="Times New Roman"/>
          <w:noProof/>
          <w:szCs w:val="24"/>
        </w:rPr>
        <w:tab/>
        <w:t>Larsson H, Holst J, Ahrén B. Glucagon-like peptide-1 reduces hepatic glucose production indirectly through insulin and glucagon in humans. Acta Physiol Scand [Internet]. 1997;160(4):413–22. Available from: http://www.ncbi.nlm.nih.gov/pubmed/9338524</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486. </w:t>
      </w:r>
      <w:r w:rsidRPr="0074587B">
        <w:rPr>
          <w:rFonts w:ascii="Times New Roman" w:hAnsi="Times New Roman" w:cs="Times New Roman"/>
          <w:noProof/>
          <w:szCs w:val="24"/>
        </w:rPr>
        <w:tab/>
        <w:t>Farilla L, Bulotta A, Hirshberg B, Li Calzi S, Khoury N, Noushmehr H, et al. Glucagon-Like Peptide 1 Inhibits Cell Apoptosis and Improves Glucose Responsiveness of Freshly Isolated Human Islets. Endocrinology [Internet]. 2003;144(12):5149–58. Available from: http://www.ncbi.nlm.nih.gov/pubmed/12960095</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487. </w:t>
      </w:r>
      <w:r w:rsidRPr="0074587B">
        <w:rPr>
          <w:rFonts w:ascii="Times New Roman" w:hAnsi="Times New Roman" w:cs="Times New Roman"/>
          <w:noProof/>
          <w:szCs w:val="24"/>
        </w:rPr>
        <w:tab/>
        <w:t xml:space="preserve">Heer J De, Rasmussen C, Coy DH, Holst JJ. Glucagon-like peptide-1 , but not glucose-dependent </w:t>
      </w:r>
      <w:r w:rsidRPr="0074587B">
        <w:rPr>
          <w:rFonts w:ascii="Times New Roman" w:hAnsi="Times New Roman" w:cs="Times New Roman"/>
          <w:noProof/>
          <w:szCs w:val="24"/>
        </w:rPr>
        <w:lastRenderedPageBreak/>
        <w:t>insulinotropic peptide , inhibits glucagon secretion via somatostatin (receptor subtype 2 ) in the perfused rat pancreas. Diabetologia [Internet]. 2008;51(12):2263–70. Available from: http://www.ncbi.nlm.nih.gov/pubmed/18795252</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488. </w:t>
      </w:r>
      <w:r w:rsidRPr="0074587B">
        <w:rPr>
          <w:rFonts w:ascii="Times New Roman" w:hAnsi="Times New Roman" w:cs="Times New Roman"/>
          <w:noProof/>
          <w:szCs w:val="24"/>
        </w:rPr>
        <w:tab/>
        <w:t>Zander M, Madsbad S, Madsen JL, Holst JJ. Effect of 6-week course of glucagon-like peptide 1 on glycaemic control , insulin sensitivity , and beta-cell function in type 2 diabetes : a parallel-group study. Lancet [Internet]. 2002;359:824–30. Available from: http://www.ncbi.nlm.nih.gov/pubmed/11897280</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489. </w:t>
      </w:r>
      <w:r w:rsidRPr="0074587B">
        <w:rPr>
          <w:rFonts w:ascii="Times New Roman" w:hAnsi="Times New Roman" w:cs="Times New Roman"/>
          <w:noProof/>
          <w:szCs w:val="24"/>
        </w:rPr>
        <w:tab/>
        <w:t>Lepsen E, Lundgren J, Hartmann B, Pedersen O, Hansen T, Jørgensen N, et al. GLP-1 receptor agonist treatment increases bone formation and prevents bone loss in weight-reduced obese women. J Clin Endocrinol Metab [Internet]. 2015; Available from: http://www.ncbi.nlm.nih.gov/pubmed/26043228</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74587B">
        <w:rPr>
          <w:rFonts w:ascii="Times New Roman" w:hAnsi="Times New Roman" w:cs="Times New Roman"/>
          <w:noProof/>
          <w:szCs w:val="24"/>
        </w:rPr>
        <w:t xml:space="preserve">490. </w:t>
      </w:r>
      <w:r w:rsidRPr="0074587B">
        <w:rPr>
          <w:rFonts w:ascii="Times New Roman" w:hAnsi="Times New Roman" w:cs="Times New Roman"/>
          <w:noProof/>
          <w:szCs w:val="24"/>
        </w:rPr>
        <w:tab/>
        <w:t>Ma X, Meng J, Jia M, Bi L, Zhou Y, Wang Y, et al. Exendin-4, a glucagon-like peptide-1 receptor agonist, prevents osteopenia by promoting bone formation and suppressing bone resorption in aged ovariectomized rats. J Bone Miner Res [Internet]. 2013;28(7):1641–52. Available from: http://www.ncbi.nlm.nih.gov/pubmed/23427056</w:t>
      </w:r>
    </w:p>
    <w:p w:rsidR="0074587B" w:rsidRPr="0074587B" w:rsidRDefault="0074587B" w:rsidP="0074587B">
      <w:pPr>
        <w:widowControl w:val="0"/>
        <w:autoSpaceDE w:val="0"/>
        <w:autoSpaceDN w:val="0"/>
        <w:adjustRightInd w:val="0"/>
        <w:spacing w:before="100" w:after="100" w:line="240" w:lineRule="auto"/>
        <w:ind w:left="640" w:hanging="640"/>
        <w:rPr>
          <w:rFonts w:ascii="Times New Roman" w:hAnsi="Times New Roman" w:cs="Times New Roman"/>
          <w:noProof/>
        </w:rPr>
      </w:pPr>
      <w:r w:rsidRPr="0074587B">
        <w:rPr>
          <w:rFonts w:ascii="Times New Roman" w:hAnsi="Times New Roman" w:cs="Times New Roman"/>
          <w:noProof/>
          <w:szCs w:val="24"/>
        </w:rPr>
        <w:t xml:space="preserve">491. </w:t>
      </w:r>
      <w:r w:rsidRPr="0074587B">
        <w:rPr>
          <w:rFonts w:ascii="Times New Roman" w:hAnsi="Times New Roman" w:cs="Times New Roman"/>
          <w:noProof/>
          <w:szCs w:val="24"/>
        </w:rPr>
        <w:tab/>
        <w:t>Greisen J, Juhl CB, Grøfte T, Vilstrup H, Jensen TS, Schmitz O. Acute pain induces insulin resistance in humans. Anesthesiology [Internet]. 2001;95(3):578–84. Available from: http://anesthesiology.pubs.asahq.org/article.aspx?articleid=1944846#81345070</w:t>
      </w:r>
    </w:p>
    <w:p w:rsidR="00F70D1D" w:rsidRPr="00E901D6" w:rsidRDefault="00985B31" w:rsidP="0074587B">
      <w:pPr>
        <w:widowControl w:val="0"/>
        <w:autoSpaceDE w:val="0"/>
        <w:autoSpaceDN w:val="0"/>
        <w:adjustRightInd w:val="0"/>
        <w:spacing w:before="100" w:after="100" w:line="240" w:lineRule="auto"/>
        <w:ind w:left="640" w:hanging="640"/>
        <w:rPr>
          <w:rFonts w:ascii="Times New Roman" w:hAnsi="Times New Roman" w:cs="Times New Roman"/>
          <w:szCs w:val="22"/>
        </w:rPr>
      </w:pPr>
      <w:r w:rsidRPr="00E901D6">
        <w:rPr>
          <w:rFonts w:ascii="Times New Roman" w:hAnsi="Times New Roman" w:cs="Times New Roman"/>
          <w:szCs w:val="22"/>
        </w:rPr>
        <w:fldChar w:fldCharType="end"/>
      </w:r>
      <w:bookmarkStart w:id="0" w:name="_GoBack"/>
      <w:bookmarkEnd w:id="0"/>
    </w:p>
    <w:sectPr w:rsidR="00F70D1D" w:rsidRPr="00E901D6" w:rsidSect="0074587B">
      <w:pgSz w:w="12240" w:h="15840" w:code="1"/>
      <w:pgMar w:top="1134" w:right="1440" w:bottom="1440" w:left="1440" w:header="708" w:footer="708"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8666F4E" w15:done="0"/>
  <w15:commentEx w15:paraId="3CC8E126" w15:done="0"/>
  <w15:commentEx w15:paraId="0172322B" w15:done="0"/>
  <w15:commentEx w15:paraId="14FB5A6A"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A72B5" w:rsidRDefault="005A72B5" w:rsidP="00364E3C">
      <w:pPr>
        <w:spacing w:after="0" w:line="240" w:lineRule="auto"/>
      </w:pPr>
      <w:r>
        <w:separator/>
      </w:r>
    </w:p>
  </w:endnote>
  <w:endnote w:type="continuationSeparator" w:id="0">
    <w:p w:rsidR="005A72B5" w:rsidRDefault="005A72B5" w:rsidP="00364E3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angal">
    <w:altName w:val="Courier New"/>
    <w:panose1 w:val="00000400000000000000"/>
    <w:charset w:val="01"/>
    <w:family w:val="roman"/>
    <w:notTrueType/>
    <w:pitch w:val="variable"/>
    <w:sig w:usb0="00002000" w:usb1="00000000" w:usb2="00000000" w:usb3="00000000" w:csb0="00000000"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A72B5" w:rsidRDefault="005A72B5" w:rsidP="00364E3C">
      <w:pPr>
        <w:spacing w:after="0" w:line="240" w:lineRule="auto"/>
      </w:pPr>
      <w:r>
        <w:separator/>
      </w:r>
    </w:p>
  </w:footnote>
  <w:footnote w:type="continuationSeparator" w:id="0">
    <w:p w:rsidR="005A72B5" w:rsidRDefault="005A72B5" w:rsidP="00364E3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73E600B"/>
    <w:multiLevelType w:val="hybridMultilevel"/>
    <w:tmpl w:val="22161182"/>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nsid w:val="525313D9"/>
    <w:multiLevelType w:val="hybridMultilevel"/>
    <w:tmpl w:val="255CC606"/>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nsid w:val="57FB0224"/>
    <w:multiLevelType w:val="hybridMultilevel"/>
    <w:tmpl w:val="968CFCEE"/>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2"/>
  </w:num>
  <w:num w:numId="2">
    <w:abstractNumId w:val="1"/>
  </w:num>
  <w:num w:numId="3">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akshi sharda">
    <w15:presenceInfo w15:providerId="None" w15:userId="sakshi shard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2"/>
  </w:compat>
  <w:rsids>
    <w:rsidRoot w:val="00000EA7"/>
    <w:rsid w:val="00000EA7"/>
    <w:rsid w:val="00002CAC"/>
    <w:rsid w:val="00002CC7"/>
    <w:rsid w:val="00003E9A"/>
    <w:rsid w:val="000064B5"/>
    <w:rsid w:val="00006932"/>
    <w:rsid w:val="0001034A"/>
    <w:rsid w:val="0001078E"/>
    <w:rsid w:val="0001108E"/>
    <w:rsid w:val="00011514"/>
    <w:rsid w:val="00011DB7"/>
    <w:rsid w:val="0001642D"/>
    <w:rsid w:val="00016EB3"/>
    <w:rsid w:val="00017964"/>
    <w:rsid w:val="000179A3"/>
    <w:rsid w:val="00022546"/>
    <w:rsid w:val="000225D7"/>
    <w:rsid w:val="00023039"/>
    <w:rsid w:val="000250BC"/>
    <w:rsid w:val="00025451"/>
    <w:rsid w:val="00031D86"/>
    <w:rsid w:val="000338A3"/>
    <w:rsid w:val="0003617B"/>
    <w:rsid w:val="00037C4B"/>
    <w:rsid w:val="0004067C"/>
    <w:rsid w:val="0004167F"/>
    <w:rsid w:val="00044907"/>
    <w:rsid w:val="00044966"/>
    <w:rsid w:val="00045A1E"/>
    <w:rsid w:val="000466CF"/>
    <w:rsid w:val="00050622"/>
    <w:rsid w:val="00051AEF"/>
    <w:rsid w:val="00052CCC"/>
    <w:rsid w:val="0005403F"/>
    <w:rsid w:val="00055831"/>
    <w:rsid w:val="00057790"/>
    <w:rsid w:val="00063D12"/>
    <w:rsid w:val="0006526E"/>
    <w:rsid w:val="00067024"/>
    <w:rsid w:val="00067BBD"/>
    <w:rsid w:val="000724A5"/>
    <w:rsid w:val="0007457C"/>
    <w:rsid w:val="000807D6"/>
    <w:rsid w:val="000814AB"/>
    <w:rsid w:val="00081B4A"/>
    <w:rsid w:val="00084D96"/>
    <w:rsid w:val="00085C48"/>
    <w:rsid w:val="00091EFD"/>
    <w:rsid w:val="00092F24"/>
    <w:rsid w:val="0009559B"/>
    <w:rsid w:val="00096370"/>
    <w:rsid w:val="00096CF7"/>
    <w:rsid w:val="000A3066"/>
    <w:rsid w:val="000A7000"/>
    <w:rsid w:val="000B4B4C"/>
    <w:rsid w:val="000B5F71"/>
    <w:rsid w:val="000B7491"/>
    <w:rsid w:val="000C074B"/>
    <w:rsid w:val="000C3C67"/>
    <w:rsid w:val="000C4FBC"/>
    <w:rsid w:val="000C5965"/>
    <w:rsid w:val="000C78DC"/>
    <w:rsid w:val="000D0713"/>
    <w:rsid w:val="000D0875"/>
    <w:rsid w:val="000D0B95"/>
    <w:rsid w:val="000D26FB"/>
    <w:rsid w:val="000D4F5E"/>
    <w:rsid w:val="000D511F"/>
    <w:rsid w:val="000E0E05"/>
    <w:rsid w:val="000E155A"/>
    <w:rsid w:val="000E2F45"/>
    <w:rsid w:val="000E44F9"/>
    <w:rsid w:val="000E4AE2"/>
    <w:rsid w:val="000E4E10"/>
    <w:rsid w:val="000E6400"/>
    <w:rsid w:val="000E6C85"/>
    <w:rsid w:val="000E7753"/>
    <w:rsid w:val="000F05B3"/>
    <w:rsid w:val="000F2B7B"/>
    <w:rsid w:val="000F3998"/>
    <w:rsid w:val="000F636C"/>
    <w:rsid w:val="000F6897"/>
    <w:rsid w:val="000F6F2F"/>
    <w:rsid w:val="00102B68"/>
    <w:rsid w:val="001047C0"/>
    <w:rsid w:val="00105758"/>
    <w:rsid w:val="00106A4A"/>
    <w:rsid w:val="00106ED9"/>
    <w:rsid w:val="00107C67"/>
    <w:rsid w:val="00111F2C"/>
    <w:rsid w:val="00114B75"/>
    <w:rsid w:val="00117520"/>
    <w:rsid w:val="001175ED"/>
    <w:rsid w:val="00120308"/>
    <w:rsid w:val="00120B44"/>
    <w:rsid w:val="00124EED"/>
    <w:rsid w:val="00126457"/>
    <w:rsid w:val="0012713F"/>
    <w:rsid w:val="00130089"/>
    <w:rsid w:val="00132E0C"/>
    <w:rsid w:val="00133220"/>
    <w:rsid w:val="00133347"/>
    <w:rsid w:val="00134929"/>
    <w:rsid w:val="001372B0"/>
    <w:rsid w:val="001412C7"/>
    <w:rsid w:val="0014430D"/>
    <w:rsid w:val="00144450"/>
    <w:rsid w:val="00145895"/>
    <w:rsid w:val="00146CE7"/>
    <w:rsid w:val="0015167C"/>
    <w:rsid w:val="001528A4"/>
    <w:rsid w:val="00153E6C"/>
    <w:rsid w:val="001550BA"/>
    <w:rsid w:val="001550BD"/>
    <w:rsid w:val="001567AB"/>
    <w:rsid w:val="00163C1D"/>
    <w:rsid w:val="00165B73"/>
    <w:rsid w:val="00172294"/>
    <w:rsid w:val="001729E7"/>
    <w:rsid w:val="00172BB7"/>
    <w:rsid w:val="0017328D"/>
    <w:rsid w:val="0017346C"/>
    <w:rsid w:val="0017388D"/>
    <w:rsid w:val="00175534"/>
    <w:rsid w:val="0017697B"/>
    <w:rsid w:val="001772FA"/>
    <w:rsid w:val="00177AF1"/>
    <w:rsid w:val="00181126"/>
    <w:rsid w:val="0018450D"/>
    <w:rsid w:val="00184CA0"/>
    <w:rsid w:val="001851E8"/>
    <w:rsid w:val="00190B9A"/>
    <w:rsid w:val="00190E6B"/>
    <w:rsid w:val="0019108C"/>
    <w:rsid w:val="00192E2B"/>
    <w:rsid w:val="00197208"/>
    <w:rsid w:val="001A011B"/>
    <w:rsid w:val="001A02C8"/>
    <w:rsid w:val="001A0A9D"/>
    <w:rsid w:val="001A1BFE"/>
    <w:rsid w:val="001A244E"/>
    <w:rsid w:val="001A4403"/>
    <w:rsid w:val="001A5391"/>
    <w:rsid w:val="001A5FD4"/>
    <w:rsid w:val="001B091D"/>
    <w:rsid w:val="001B0E75"/>
    <w:rsid w:val="001C06FE"/>
    <w:rsid w:val="001C1519"/>
    <w:rsid w:val="001C222C"/>
    <w:rsid w:val="001C2997"/>
    <w:rsid w:val="001C2C2B"/>
    <w:rsid w:val="001C35FF"/>
    <w:rsid w:val="001C5347"/>
    <w:rsid w:val="001C5439"/>
    <w:rsid w:val="001C552A"/>
    <w:rsid w:val="001C6F47"/>
    <w:rsid w:val="001C7747"/>
    <w:rsid w:val="001D0031"/>
    <w:rsid w:val="001D0F2E"/>
    <w:rsid w:val="001D31C8"/>
    <w:rsid w:val="001D7670"/>
    <w:rsid w:val="001D7B54"/>
    <w:rsid w:val="001E32C0"/>
    <w:rsid w:val="001F07BB"/>
    <w:rsid w:val="001F0C96"/>
    <w:rsid w:val="001F1D3F"/>
    <w:rsid w:val="001F201C"/>
    <w:rsid w:val="001F345F"/>
    <w:rsid w:val="001F3C11"/>
    <w:rsid w:val="001F3C4A"/>
    <w:rsid w:val="00201498"/>
    <w:rsid w:val="00202A4C"/>
    <w:rsid w:val="00203A97"/>
    <w:rsid w:val="00204D26"/>
    <w:rsid w:val="00204E58"/>
    <w:rsid w:val="00205668"/>
    <w:rsid w:val="00206D0C"/>
    <w:rsid w:val="00207130"/>
    <w:rsid w:val="00216ACC"/>
    <w:rsid w:val="00216B99"/>
    <w:rsid w:val="00221762"/>
    <w:rsid w:val="00221AA6"/>
    <w:rsid w:val="00222EE2"/>
    <w:rsid w:val="00224427"/>
    <w:rsid w:val="00225EB8"/>
    <w:rsid w:val="002262A8"/>
    <w:rsid w:val="00226919"/>
    <w:rsid w:val="00233E78"/>
    <w:rsid w:val="00234930"/>
    <w:rsid w:val="00235288"/>
    <w:rsid w:val="00235578"/>
    <w:rsid w:val="002361F6"/>
    <w:rsid w:val="00236435"/>
    <w:rsid w:val="00236ECA"/>
    <w:rsid w:val="00240D12"/>
    <w:rsid w:val="0024216D"/>
    <w:rsid w:val="00242A6D"/>
    <w:rsid w:val="002432B6"/>
    <w:rsid w:val="00243D2D"/>
    <w:rsid w:val="0024530B"/>
    <w:rsid w:val="00245893"/>
    <w:rsid w:val="00245FB7"/>
    <w:rsid w:val="00246CC1"/>
    <w:rsid w:val="00246CE6"/>
    <w:rsid w:val="00250E9C"/>
    <w:rsid w:val="00252564"/>
    <w:rsid w:val="0025289F"/>
    <w:rsid w:val="00252FFF"/>
    <w:rsid w:val="002575B4"/>
    <w:rsid w:val="00260562"/>
    <w:rsid w:val="00260AE4"/>
    <w:rsid w:val="0026362A"/>
    <w:rsid w:val="00263CF5"/>
    <w:rsid w:val="0026505A"/>
    <w:rsid w:val="00266C5A"/>
    <w:rsid w:val="00271158"/>
    <w:rsid w:val="00272F37"/>
    <w:rsid w:val="00275A26"/>
    <w:rsid w:val="0027633F"/>
    <w:rsid w:val="00282CF3"/>
    <w:rsid w:val="002A1887"/>
    <w:rsid w:val="002A29F5"/>
    <w:rsid w:val="002A2B06"/>
    <w:rsid w:val="002A3649"/>
    <w:rsid w:val="002A4A82"/>
    <w:rsid w:val="002B161C"/>
    <w:rsid w:val="002B2E84"/>
    <w:rsid w:val="002C0A03"/>
    <w:rsid w:val="002C52AB"/>
    <w:rsid w:val="002C6221"/>
    <w:rsid w:val="002C6D10"/>
    <w:rsid w:val="002C7AE7"/>
    <w:rsid w:val="002D04A9"/>
    <w:rsid w:val="002D1B0D"/>
    <w:rsid w:val="002D1B79"/>
    <w:rsid w:val="002D3440"/>
    <w:rsid w:val="002D35B4"/>
    <w:rsid w:val="002D41FA"/>
    <w:rsid w:val="002E010A"/>
    <w:rsid w:val="002E24A4"/>
    <w:rsid w:val="002E4F84"/>
    <w:rsid w:val="002E5BD9"/>
    <w:rsid w:val="002F2394"/>
    <w:rsid w:val="002F2F8D"/>
    <w:rsid w:val="002F4390"/>
    <w:rsid w:val="002F6129"/>
    <w:rsid w:val="002F62A8"/>
    <w:rsid w:val="0030002C"/>
    <w:rsid w:val="00300037"/>
    <w:rsid w:val="003029DC"/>
    <w:rsid w:val="00304120"/>
    <w:rsid w:val="003044AF"/>
    <w:rsid w:val="00305CC1"/>
    <w:rsid w:val="00306C4B"/>
    <w:rsid w:val="00311BDA"/>
    <w:rsid w:val="00316014"/>
    <w:rsid w:val="00317A08"/>
    <w:rsid w:val="003263A2"/>
    <w:rsid w:val="00326A7D"/>
    <w:rsid w:val="00327CB8"/>
    <w:rsid w:val="0033078D"/>
    <w:rsid w:val="00331EB4"/>
    <w:rsid w:val="0033657D"/>
    <w:rsid w:val="00336BBE"/>
    <w:rsid w:val="00337EFD"/>
    <w:rsid w:val="0034299D"/>
    <w:rsid w:val="00342DC7"/>
    <w:rsid w:val="0034348F"/>
    <w:rsid w:val="00343518"/>
    <w:rsid w:val="003452D7"/>
    <w:rsid w:val="00345309"/>
    <w:rsid w:val="00354CB7"/>
    <w:rsid w:val="00356C4C"/>
    <w:rsid w:val="00356F36"/>
    <w:rsid w:val="00357FDC"/>
    <w:rsid w:val="00362198"/>
    <w:rsid w:val="00364E3C"/>
    <w:rsid w:val="0036738D"/>
    <w:rsid w:val="00367826"/>
    <w:rsid w:val="00370718"/>
    <w:rsid w:val="00371A20"/>
    <w:rsid w:val="00371FF0"/>
    <w:rsid w:val="0037338B"/>
    <w:rsid w:val="003736C3"/>
    <w:rsid w:val="00374B3F"/>
    <w:rsid w:val="00375BAE"/>
    <w:rsid w:val="003761AA"/>
    <w:rsid w:val="00376A92"/>
    <w:rsid w:val="00376B9C"/>
    <w:rsid w:val="00377DB3"/>
    <w:rsid w:val="0038036A"/>
    <w:rsid w:val="00381859"/>
    <w:rsid w:val="0038195C"/>
    <w:rsid w:val="00381B56"/>
    <w:rsid w:val="00382BB1"/>
    <w:rsid w:val="00383F65"/>
    <w:rsid w:val="0038423F"/>
    <w:rsid w:val="0038509C"/>
    <w:rsid w:val="00385792"/>
    <w:rsid w:val="00385D71"/>
    <w:rsid w:val="003860B5"/>
    <w:rsid w:val="0038779C"/>
    <w:rsid w:val="00394E99"/>
    <w:rsid w:val="0039652A"/>
    <w:rsid w:val="003A20F0"/>
    <w:rsid w:val="003A68B5"/>
    <w:rsid w:val="003A73D1"/>
    <w:rsid w:val="003B11FF"/>
    <w:rsid w:val="003B39AE"/>
    <w:rsid w:val="003B3B9D"/>
    <w:rsid w:val="003B5C1D"/>
    <w:rsid w:val="003C0841"/>
    <w:rsid w:val="003C09D1"/>
    <w:rsid w:val="003C0AB5"/>
    <w:rsid w:val="003C1C24"/>
    <w:rsid w:val="003C1E02"/>
    <w:rsid w:val="003C2639"/>
    <w:rsid w:val="003C2F0B"/>
    <w:rsid w:val="003C4B5E"/>
    <w:rsid w:val="003C5029"/>
    <w:rsid w:val="003C7146"/>
    <w:rsid w:val="003D2FBA"/>
    <w:rsid w:val="003D30FC"/>
    <w:rsid w:val="003D40B5"/>
    <w:rsid w:val="003D64D8"/>
    <w:rsid w:val="003E120D"/>
    <w:rsid w:val="003E150F"/>
    <w:rsid w:val="003E285D"/>
    <w:rsid w:val="003E7BA1"/>
    <w:rsid w:val="003F1154"/>
    <w:rsid w:val="003F237B"/>
    <w:rsid w:val="004002D4"/>
    <w:rsid w:val="00400782"/>
    <w:rsid w:val="004008B8"/>
    <w:rsid w:val="004012FF"/>
    <w:rsid w:val="00401AC0"/>
    <w:rsid w:val="00405BD8"/>
    <w:rsid w:val="00407DA4"/>
    <w:rsid w:val="00410A02"/>
    <w:rsid w:val="00410A8D"/>
    <w:rsid w:val="00411B8D"/>
    <w:rsid w:val="004126EF"/>
    <w:rsid w:val="004129F5"/>
    <w:rsid w:val="004203FA"/>
    <w:rsid w:val="00422269"/>
    <w:rsid w:val="00423E8D"/>
    <w:rsid w:val="00424C13"/>
    <w:rsid w:val="00425425"/>
    <w:rsid w:val="00430759"/>
    <w:rsid w:val="00431150"/>
    <w:rsid w:val="00432300"/>
    <w:rsid w:val="00432C05"/>
    <w:rsid w:val="00436A0D"/>
    <w:rsid w:val="00436BB6"/>
    <w:rsid w:val="0044046C"/>
    <w:rsid w:val="00440CBC"/>
    <w:rsid w:val="0044146E"/>
    <w:rsid w:val="00441607"/>
    <w:rsid w:val="00441B33"/>
    <w:rsid w:val="00441E98"/>
    <w:rsid w:val="004428DC"/>
    <w:rsid w:val="004432FC"/>
    <w:rsid w:val="00444FA9"/>
    <w:rsid w:val="00446403"/>
    <w:rsid w:val="00447F30"/>
    <w:rsid w:val="004501BC"/>
    <w:rsid w:val="00450A4F"/>
    <w:rsid w:val="0045256E"/>
    <w:rsid w:val="00453C54"/>
    <w:rsid w:val="00456D9B"/>
    <w:rsid w:val="004601B1"/>
    <w:rsid w:val="00460402"/>
    <w:rsid w:val="00460464"/>
    <w:rsid w:val="00460CBD"/>
    <w:rsid w:val="004616C9"/>
    <w:rsid w:val="004670C4"/>
    <w:rsid w:val="00470313"/>
    <w:rsid w:val="00470A44"/>
    <w:rsid w:val="004748CB"/>
    <w:rsid w:val="00481667"/>
    <w:rsid w:val="004827ED"/>
    <w:rsid w:val="0048470A"/>
    <w:rsid w:val="00484CF6"/>
    <w:rsid w:val="00486B65"/>
    <w:rsid w:val="00486BDC"/>
    <w:rsid w:val="00486D32"/>
    <w:rsid w:val="0048710D"/>
    <w:rsid w:val="004949CF"/>
    <w:rsid w:val="00497141"/>
    <w:rsid w:val="004A0C84"/>
    <w:rsid w:val="004A0DB5"/>
    <w:rsid w:val="004A18CD"/>
    <w:rsid w:val="004A210B"/>
    <w:rsid w:val="004A39D3"/>
    <w:rsid w:val="004A3C7B"/>
    <w:rsid w:val="004A3CBB"/>
    <w:rsid w:val="004A64B4"/>
    <w:rsid w:val="004B244F"/>
    <w:rsid w:val="004B4905"/>
    <w:rsid w:val="004B4C55"/>
    <w:rsid w:val="004B513C"/>
    <w:rsid w:val="004C166D"/>
    <w:rsid w:val="004C2792"/>
    <w:rsid w:val="004C3425"/>
    <w:rsid w:val="004C49CA"/>
    <w:rsid w:val="004C5ABA"/>
    <w:rsid w:val="004D0E7C"/>
    <w:rsid w:val="004D2031"/>
    <w:rsid w:val="004D47D0"/>
    <w:rsid w:val="004D6D53"/>
    <w:rsid w:val="004E1573"/>
    <w:rsid w:val="004E1828"/>
    <w:rsid w:val="004E39E5"/>
    <w:rsid w:val="004E5609"/>
    <w:rsid w:val="004F07D1"/>
    <w:rsid w:val="004F27A1"/>
    <w:rsid w:val="00501D02"/>
    <w:rsid w:val="0050268D"/>
    <w:rsid w:val="0050452C"/>
    <w:rsid w:val="00504980"/>
    <w:rsid w:val="00510788"/>
    <w:rsid w:val="0051294B"/>
    <w:rsid w:val="00517B29"/>
    <w:rsid w:val="00520C52"/>
    <w:rsid w:val="00520F55"/>
    <w:rsid w:val="00523D93"/>
    <w:rsid w:val="00526BA9"/>
    <w:rsid w:val="00526E68"/>
    <w:rsid w:val="00530951"/>
    <w:rsid w:val="005347C4"/>
    <w:rsid w:val="005351E6"/>
    <w:rsid w:val="00535A1A"/>
    <w:rsid w:val="005379DA"/>
    <w:rsid w:val="00540327"/>
    <w:rsid w:val="0054090D"/>
    <w:rsid w:val="00540BBB"/>
    <w:rsid w:val="005448B7"/>
    <w:rsid w:val="00544C9C"/>
    <w:rsid w:val="005505FF"/>
    <w:rsid w:val="005509E8"/>
    <w:rsid w:val="00551BA2"/>
    <w:rsid w:val="005522F1"/>
    <w:rsid w:val="00553012"/>
    <w:rsid w:val="00555EC0"/>
    <w:rsid w:val="00556754"/>
    <w:rsid w:val="0055701C"/>
    <w:rsid w:val="00560E2D"/>
    <w:rsid w:val="00561326"/>
    <w:rsid w:val="0056393A"/>
    <w:rsid w:val="005640DE"/>
    <w:rsid w:val="00564A4B"/>
    <w:rsid w:val="0056544F"/>
    <w:rsid w:val="0057533C"/>
    <w:rsid w:val="00575E70"/>
    <w:rsid w:val="005800A3"/>
    <w:rsid w:val="005815C8"/>
    <w:rsid w:val="005819B2"/>
    <w:rsid w:val="005822BD"/>
    <w:rsid w:val="00582848"/>
    <w:rsid w:val="00582B88"/>
    <w:rsid w:val="0059028C"/>
    <w:rsid w:val="00591104"/>
    <w:rsid w:val="00595332"/>
    <w:rsid w:val="0059620E"/>
    <w:rsid w:val="005A09F2"/>
    <w:rsid w:val="005A72B5"/>
    <w:rsid w:val="005B0B78"/>
    <w:rsid w:val="005B1C28"/>
    <w:rsid w:val="005B25FB"/>
    <w:rsid w:val="005C004C"/>
    <w:rsid w:val="005C12F4"/>
    <w:rsid w:val="005C3464"/>
    <w:rsid w:val="005C589A"/>
    <w:rsid w:val="005D2803"/>
    <w:rsid w:val="005D2CA5"/>
    <w:rsid w:val="005D5EF9"/>
    <w:rsid w:val="005D6AED"/>
    <w:rsid w:val="005D7432"/>
    <w:rsid w:val="005D7E0C"/>
    <w:rsid w:val="005E24F3"/>
    <w:rsid w:val="005E3667"/>
    <w:rsid w:val="005E633B"/>
    <w:rsid w:val="005F0F3D"/>
    <w:rsid w:val="005F115E"/>
    <w:rsid w:val="005F5845"/>
    <w:rsid w:val="005F76C4"/>
    <w:rsid w:val="005F7AD0"/>
    <w:rsid w:val="00602A01"/>
    <w:rsid w:val="00605391"/>
    <w:rsid w:val="00606871"/>
    <w:rsid w:val="006111B3"/>
    <w:rsid w:val="00612BFF"/>
    <w:rsid w:val="00612D0F"/>
    <w:rsid w:val="00612E26"/>
    <w:rsid w:val="00613A28"/>
    <w:rsid w:val="006147F3"/>
    <w:rsid w:val="00620746"/>
    <w:rsid w:val="006212F9"/>
    <w:rsid w:val="00621EBE"/>
    <w:rsid w:val="00623836"/>
    <w:rsid w:val="006245D9"/>
    <w:rsid w:val="0062675C"/>
    <w:rsid w:val="00632EAA"/>
    <w:rsid w:val="00632F3E"/>
    <w:rsid w:val="00633CD8"/>
    <w:rsid w:val="00641A61"/>
    <w:rsid w:val="006426CF"/>
    <w:rsid w:val="006431C2"/>
    <w:rsid w:val="00644FA0"/>
    <w:rsid w:val="00645FC7"/>
    <w:rsid w:val="00646F99"/>
    <w:rsid w:val="006511D8"/>
    <w:rsid w:val="006539A6"/>
    <w:rsid w:val="0065403F"/>
    <w:rsid w:val="0066146E"/>
    <w:rsid w:val="00667258"/>
    <w:rsid w:val="00667988"/>
    <w:rsid w:val="00667B80"/>
    <w:rsid w:val="00670452"/>
    <w:rsid w:val="00673A9A"/>
    <w:rsid w:val="006741A6"/>
    <w:rsid w:val="00677E9F"/>
    <w:rsid w:val="00681E95"/>
    <w:rsid w:val="006851FC"/>
    <w:rsid w:val="00686860"/>
    <w:rsid w:val="00686D7F"/>
    <w:rsid w:val="006872D6"/>
    <w:rsid w:val="0069194F"/>
    <w:rsid w:val="00691DFC"/>
    <w:rsid w:val="0069222A"/>
    <w:rsid w:val="0069277A"/>
    <w:rsid w:val="006929F8"/>
    <w:rsid w:val="0069328C"/>
    <w:rsid w:val="00694862"/>
    <w:rsid w:val="00695108"/>
    <w:rsid w:val="006951F0"/>
    <w:rsid w:val="00697362"/>
    <w:rsid w:val="00697412"/>
    <w:rsid w:val="00697DB7"/>
    <w:rsid w:val="006A37FD"/>
    <w:rsid w:val="006A4BA5"/>
    <w:rsid w:val="006B025C"/>
    <w:rsid w:val="006B5724"/>
    <w:rsid w:val="006B5985"/>
    <w:rsid w:val="006B63E8"/>
    <w:rsid w:val="006B68AC"/>
    <w:rsid w:val="006C0652"/>
    <w:rsid w:val="006C162A"/>
    <w:rsid w:val="006C4678"/>
    <w:rsid w:val="006C51C7"/>
    <w:rsid w:val="006C5E31"/>
    <w:rsid w:val="006D0BB2"/>
    <w:rsid w:val="006D5702"/>
    <w:rsid w:val="006D6B89"/>
    <w:rsid w:val="006D6D8A"/>
    <w:rsid w:val="006D7AB7"/>
    <w:rsid w:val="006E3EA5"/>
    <w:rsid w:val="006E50A3"/>
    <w:rsid w:val="006E6079"/>
    <w:rsid w:val="006E6123"/>
    <w:rsid w:val="006E69C7"/>
    <w:rsid w:val="006F217F"/>
    <w:rsid w:val="006F22F5"/>
    <w:rsid w:val="006F44D0"/>
    <w:rsid w:val="006F5055"/>
    <w:rsid w:val="006F6155"/>
    <w:rsid w:val="006F64DA"/>
    <w:rsid w:val="00700023"/>
    <w:rsid w:val="00700B77"/>
    <w:rsid w:val="00702563"/>
    <w:rsid w:val="0070557F"/>
    <w:rsid w:val="00706D44"/>
    <w:rsid w:val="00707C8A"/>
    <w:rsid w:val="00710133"/>
    <w:rsid w:val="0071606C"/>
    <w:rsid w:val="00716959"/>
    <w:rsid w:val="007173E2"/>
    <w:rsid w:val="007208D3"/>
    <w:rsid w:val="00721253"/>
    <w:rsid w:val="00721CFE"/>
    <w:rsid w:val="0072430C"/>
    <w:rsid w:val="00724399"/>
    <w:rsid w:val="00725FBD"/>
    <w:rsid w:val="00725FFC"/>
    <w:rsid w:val="00727591"/>
    <w:rsid w:val="00727FF2"/>
    <w:rsid w:val="007328A2"/>
    <w:rsid w:val="00737C58"/>
    <w:rsid w:val="0074094F"/>
    <w:rsid w:val="007414BD"/>
    <w:rsid w:val="007419CD"/>
    <w:rsid w:val="0074207E"/>
    <w:rsid w:val="007438D1"/>
    <w:rsid w:val="00744FE7"/>
    <w:rsid w:val="007457B3"/>
    <w:rsid w:val="0074587B"/>
    <w:rsid w:val="00745B74"/>
    <w:rsid w:val="00746632"/>
    <w:rsid w:val="007468B9"/>
    <w:rsid w:val="00751523"/>
    <w:rsid w:val="00751619"/>
    <w:rsid w:val="00751E05"/>
    <w:rsid w:val="00752F07"/>
    <w:rsid w:val="00754FEF"/>
    <w:rsid w:val="00756648"/>
    <w:rsid w:val="00760354"/>
    <w:rsid w:val="0076284E"/>
    <w:rsid w:val="00762ADA"/>
    <w:rsid w:val="0076437E"/>
    <w:rsid w:val="0076513B"/>
    <w:rsid w:val="00770515"/>
    <w:rsid w:val="007753EF"/>
    <w:rsid w:val="0077688C"/>
    <w:rsid w:val="00776CF4"/>
    <w:rsid w:val="00777B1C"/>
    <w:rsid w:val="00781EBC"/>
    <w:rsid w:val="00781EEA"/>
    <w:rsid w:val="00782E95"/>
    <w:rsid w:val="0078395F"/>
    <w:rsid w:val="00784C5A"/>
    <w:rsid w:val="00784CB4"/>
    <w:rsid w:val="00785293"/>
    <w:rsid w:val="00785B2E"/>
    <w:rsid w:val="00787A8A"/>
    <w:rsid w:val="00793B0F"/>
    <w:rsid w:val="00795950"/>
    <w:rsid w:val="00795BA5"/>
    <w:rsid w:val="007A039A"/>
    <w:rsid w:val="007A2EFA"/>
    <w:rsid w:val="007A439B"/>
    <w:rsid w:val="007A53EB"/>
    <w:rsid w:val="007A64DF"/>
    <w:rsid w:val="007A676C"/>
    <w:rsid w:val="007B03A2"/>
    <w:rsid w:val="007B24B8"/>
    <w:rsid w:val="007B3C52"/>
    <w:rsid w:val="007B5E64"/>
    <w:rsid w:val="007B753D"/>
    <w:rsid w:val="007B7810"/>
    <w:rsid w:val="007C1EF9"/>
    <w:rsid w:val="007C24A4"/>
    <w:rsid w:val="007C436A"/>
    <w:rsid w:val="007C444D"/>
    <w:rsid w:val="007C4943"/>
    <w:rsid w:val="007C4A64"/>
    <w:rsid w:val="007C5038"/>
    <w:rsid w:val="007D1720"/>
    <w:rsid w:val="007D2545"/>
    <w:rsid w:val="007D4154"/>
    <w:rsid w:val="007E0E17"/>
    <w:rsid w:val="007E1910"/>
    <w:rsid w:val="007E356B"/>
    <w:rsid w:val="007E5941"/>
    <w:rsid w:val="007E6B65"/>
    <w:rsid w:val="007E7184"/>
    <w:rsid w:val="007F1C4F"/>
    <w:rsid w:val="007F2384"/>
    <w:rsid w:val="007F7130"/>
    <w:rsid w:val="007F72B1"/>
    <w:rsid w:val="007F7D2D"/>
    <w:rsid w:val="007F7DF8"/>
    <w:rsid w:val="0080595F"/>
    <w:rsid w:val="00806453"/>
    <w:rsid w:val="00806732"/>
    <w:rsid w:val="008110AA"/>
    <w:rsid w:val="008113C6"/>
    <w:rsid w:val="008118E0"/>
    <w:rsid w:val="008148D3"/>
    <w:rsid w:val="00815C8C"/>
    <w:rsid w:val="00816D81"/>
    <w:rsid w:val="00820FDC"/>
    <w:rsid w:val="0082187A"/>
    <w:rsid w:val="008218C9"/>
    <w:rsid w:val="00824696"/>
    <w:rsid w:val="00824AA3"/>
    <w:rsid w:val="0082706F"/>
    <w:rsid w:val="008300C2"/>
    <w:rsid w:val="00830AC5"/>
    <w:rsid w:val="008321B9"/>
    <w:rsid w:val="00833EAA"/>
    <w:rsid w:val="0083419F"/>
    <w:rsid w:val="008348EF"/>
    <w:rsid w:val="00835D1B"/>
    <w:rsid w:val="00835D49"/>
    <w:rsid w:val="00837900"/>
    <w:rsid w:val="00840062"/>
    <w:rsid w:val="00841097"/>
    <w:rsid w:val="008477DB"/>
    <w:rsid w:val="00847FC0"/>
    <w:rsid w:val="0085027F"/>
    <w:rsid w:val="0085045D"/>
    <w:rsid w:val="00850529"/>
    <w:rsid w:val="00850ED3"/>
    <w:rsid w:val="00851604"/>
    <w:rsid w:val="008547DC"/>
    <w:rsid w:val="00854C25"/>
    <w:rsid w:val="00856AE5"/>
    <w:rsid w:val="00857883"/>
    <w:rsid w:val="00860882"/>
    <w:rsid w:val="00861290"/>
    <w:rsid w:val="00863541"/>
    <w:rsid w:val="00864171"/>
    <w:rsid w:val="008644C2"/>
    <w:rsid w:val="0086478B"/>
    <w:rsid w:val="00864E72"/>
    <w:rsid w:val="00866187"/>
    <w:rsid w:val="008704E5"/>
    <w:rsid w:val="00871309"/>
    <w:rsid w:val="00871743"/>
    <w:rsid w:val="0087174C"/>
    <w:rsid w:val="0087229B"/>
    <w:rsid w:val="008746BB"/>
    <w:rsid w:val="00876470"/>
    <w:rsid w:val="00877763"/>
    <w:rsid w:val="00877D0A"/>
    <w:rsid w:val="00880B80"/>
    <w:rsid w:val="008815D6"/>
    <w:rsid w:val="0088233E"/>
    <w:rsid w:val="00882BEC"/>
    <w:rsid w:val="00884846"/>
    <w:rsid w:val="00885BA9"/>
    <w:rsid w:val="0088704A"/>
    <w:rsid w:val="00892458"/>
    <w:rsid w:val="00893115"/>
    <w:rsid w:val="00894F3F"/>
    <w:rsid w:val="0089559C"/>
    <w:rsid w:val="008A0006"/>
    <w:rsid w:val="008A4DB9"/>
    <w:rsid w:val="008A77FA"/>
    <w:rsid w:val="008B3A00"/>
    <w:rsid w:val="008B3EED"/>
    <w:rsid w:val="008B3F15"/>
    <w:rsid w:val="008B5FBA"/>
    <w:rsid w:val="008C0261"/>
    <w:rsid w:val="008C18D7"/>
    <w:rsid w:val="008C44FC"/>
    <w:rsid w:val="008C6FFB"/>
    <w:rsid w:val="008C7488"/>
    <w:rsid w:val="008D63F9"/>
    <w:rsid w:val="008D7F9B"/>
    <w:rsid w:val="008E0284"/>
    <w:rsid w:val="008E1161"/>
    <w:rsid w:val="008E3809"/>
    <w:rsid w:val="008E50F0"/>
    <w:rsid w:val="008E69AD"/>
    <w:rsid w:val="008F2927"/>
    <w:rsid w:val="008F3599"/>
    <w:rsid w:val="008F3BB6"/>
    <w:rsid w:val="008F488D"/>
    <w:rsid w:val="008F5BCC"/>
    <w:rsid w:val="008F78BE"/>
    <w:rsid w:val="008F79CA"/>
    <w:rsid w:val="009063F3"/>
    <w:rsid w:val="0090693E"/>
    <w:rsid w:val="009076E4"/>
    <w:rsid w:val="00907A99"/>
    <w:rsid w:val="00907C30"/>
    <w:rsid w:val="00910BBC"/>
    <w:rsid w:val="009122B9"/>
    <w:rsid w:val="009136E9"/>
    <w:rsid w:val="00913BAB"/>
    <w:rsid w:val="009168B6"/>
    <w:rsid w:val="009213BE"/>
    <w:rsid w:val="0092215E"/>
    <w:rsid w:val="00924CE5"/>
    <w:rsid w:val="00926AB1"/>
    <w:rsid w:val="009306E7"/>
    <w:rsid w:val="0093193B"/>
    <w:rsid w:val="00933FD4"/>
    <w:rsid w:val="00935D28"/>
    <w:rsid w:val="009369F8"/>
    <w:rsid w:val="00937572"/>
    <w:rsid w:val="00941B30"/>
    <w:rsid w:val="00946DEA"/>
    <w:rsid w:val="0094748D"/>
    <w:rsid w:val="009477F5"/>
    <w:rsid w:val="00950231"/>
    <w:rsid w:val="00951463"/>
    <w:rsid w:val="00952C48"/>
    <w:rsid w:val="00954C08"/>
    <w:rsid w:val="00957A3C"/>
    <w:rsid w:val="0097240A"/>
    <w:rsid w:val="0097266F"/>
    <w:rsid w:val="00972BEF"/>
    <w:rsid w:val="009745E7"/>
    <w:rsid w:val="00974B49"/>
    <w:rsid w:val="00974C05"/>
    <w:rsid w:val="00977C25"/>
    <w:rsid w:val="00982F61"/>
    <w:rsid w:val="009855C0"/>
    <w:rsid w:val="00985B31"/>
    <w:rsid w:val="00991926"/>
    <w:rsid w:val="009947E3"/>
    <w:rsid w:val="009948BB"/>
    <w:rsid w:val="00997A9D"/>
    <w:rsid w:val="009A02BE"/>
    <w:rsid w:val="009A1F4E"/>
    <w:rsid w:val="009A20B6"/>
    <w:rsid w:val="009A5305"/>
    <w:rsid w:val="009A53F4"/>
    <w:rsid w:val="009A706B"/>
    <w:rsid w:val="009A7C61"/>
    <w:rsid w:val="009B04D7"/>
    <w:rsid w:val="009B2506"/>
    <w:rsid w:val="009B28CE"/>
    <w:rsid w:val="009B574C"/>
    <w:rsid w:val="009B6B63"/>
    <w:rsid w:val="009C264D"/>
    <w:rsid w:val="009C34AA"/>
    <w:rsid w:val="009D21E2"/>
    <w:rsid w:val="009D3FA8"/>
    <w:rsid w:val="009D4366"/>
    <w:rsid w:val="009D4BF7"/>
    <w:rsid w:val="009D5DE9"/>
    <w:rsid w:val="009D7801"/>
    <w:rsid w:val="009D7BC8"/>
    <w:rsid w:val="009E0ECE"/>
    <w:rsid w:val="009E2C7F"/>
    <w:rsid w:val="009E3514"/>
    <w:rsid w:val="009E4707"/>
    <w:rsid w:val="009E695E"/>
    <w:rsid w:val="009F0679"/>
    <w:rsid w:val="009F104C"/>
    <w:rsid w:val="009F2120"/>
    <w:rsid w:val="009F23D2"/>
    <w:rsid w:val="009F24D7"/>
    <w:rsid w:val="009F323E"/>
    <w:rsid w:val="009F48EB"/>
    <w:rsid w:val="009F4D28"/>
    <w:rsid w:val="009F51F4"/>
    <w:rsid w:val="009F74C5"/>
    <w:rsid w:val="00A01BD1"/>
    <w:rsid w:val="00A03CA1"/>
    <w:rsid w:val="00A06EE0"/>
    <w:rsid w:val="00A07601"/>
    <w:rsid w:val="00A07826"/>
    <w:rsid w:val="00A07E48"/>
    <w:rsid w:val="00A10F3A"/>
    <w:rsid w:val="00A1204A"/>
    <w:rsid w:val="00A16802"/>
    <w:rsid w:val="00A2203F"/>
    <w:rsid w:val="00A22B00"/>
    <w:rsid w:val="00A26112"/>
    <w:rsid w:val="00A261F9"/>
    <w:rsid w:val="00A26D80"/>
    <w:rsid w:val="00A30726"/>
    <w:rsid w:val="00A30906"/>
    <w:rsid w:val="00A3158B"/>
    <w:rsid w:val="00A31CF5"/>
    <w:rsid w:val="00A3516A"/>
    <w:rsid w:val="00A41460"/>
    <w:rsid w:val="00A427F6"/>
    <w:rsid w:val="00A4496F"/>
    <w:rsid w:val="00A4723C"/>
    <w:rsid w:val="00A55854"/>
    <w:rsid w:val="00A55CE5"/>
    <w:rsid w:val="00A56335"/>
    <w:rsid w:val="00A57153"/>
    <w:rsid w:val="00A605AA"/>
    <w:rsid w:val="00A61D0D"/>
    <w:rsid w:val="00A61D2B"/>
    <w:rsid w:val="00A62AA5"/>
    <w:rsid w:val="00A63B57"/>
    <w:rsid w:val="00A64214"/>
    <w:rsid w:val="00A65776"/>
    <w:rsid w:val="00A676A4"/>
    <w:rsid w:val="00A71FFC"/>
    <w:rsid w:val="00A757EF"/>
    <w:rsid w:val="00A771AB"/>
    <w:rsid w:val="00A77FBC"/>
    <w:rsid w:val="00A81D85"/>
    <w:rsid w:val="00A82E08"/>
    <w:rsid w:val="00A83AC0"/>
    <w:rsid w:val="00A853BE"/>
    <w:rsid w:val="00A92A0A"/>
    <w:rsid w:val="00A92DD0"/>
    <w:rsid w:val="00A95002"/>
    <w:rsid w:val="00A97042"/>
    <w:rsid w:val="00AA1311"/>
    <w:rsid w:val="00AA23C9"/>
    <w:rsid w:val="00AA6900"/>
    <w:rsid w:val="00AA6A37"/>
    <w:rsid w:val="00AB0FA3"/>
    <w:rsid w:val="00AB4A6B"/>
    <w:rsid w:val="00AB7204"/>
    <w:rsid w:val="00AC3A32"/>
    <w:rsid w:val="00AC5E81"/>
    <w:rsid w:val="00AC6811"/>
    <w:rsid w:val="00AC7360"/>
    <w:rsid w:val="00AD2F7B"/>
    <w:rsid w:val="00AD36AB"/>
    <w:rsid w:val="00AE1BC5"/>
    <w:rsid w:val="00AE2CF3"/>
    <w:rsid w:val="00AE3219"/>
    <w:rsid w:val="00AE3C8B"/>
    <w:rsid w:val="00AE42FB"/>
    <w:rsid w:val="00AE43F6"/>
    <w:rsid w:val="00AE7D17"/>
    <w:rsid w:val="00AF00ED"/>
    <w:rsid w:val="00AF1341"/>
    <w:rsid w:val="00AF243E"/>
    <w:rsid w:val="00AF34E2"/>
    <w:rsid w:val="00AF37B3"/>
    <w:rsid w:val="00AF43EF"/>
    <w:rsid w:val="00AF4DB8"/>
    <w:rsid w:val="00AF66C7"/>
    <w:rsid w:val="00AF792C"/>
    <w:rsid w:val="00B0138E"/>
    <w:rsid w:val="00B01FE2"/>
    <w:rsid w:val="00B02A2B"/>
    <w:rsid w:val="00B05D0C"/>
    <w:rsid w:val="00B06C45"/>
    <w:rsid w:val="00B12184"/>
    <w:rsid w:val="00B149C6"/>
    <w:rsid w:val="00B15636"/>
    <w:rsid w:val="00B174E3"/>
    <w:rsid w:val="00B22091"/>
    <w:rsid w:val="00B22593"/>
    <w:rsid w:val="00B2658E"/>
    <w:rsid w:val="00B3022C"/>
    <w:rsid w:val="00B306BD"/>
    <w:rsid w:val="00B30EB7"/>
    <w:rsid w:val="00B315A7"/>
    <w:rsid w:val="00B31AD0"/>
    <w:rsid w:val="00B35107"/>
    <w:rsid w:val="00B35D59"/>
    <w:rsid w:val="00B35DAF"/>
    <w:rsid w:val="00B3612A"/>
    <w:rsid w:val="00B3694C"/>
    <w:rsid w:val="00B42B65"/>
    <w:rsid w:val="00B42D13"/>
    <w:rsid w:val="00B4550D"/>
    <w:rsid w:val="00B4625B"/>
    <w:rsid w:val="00B46E8C"/>
    <w:rsid w:val="00B47D08"/>
    <w:rsid w:val="00B517EB"/>
    <w:rsid w:val="00B52FBD"/>
    <w:rsid w:val="00B5306C"/>
    <w:rsid w:val="00B61058"/>
    <w:rsid w:val="00B61662"/>
    <w:rsid w:val="00B61BC9"/>
    <w:rsid w:val="00B6203C"/>
    <w:rsid w:val="00B6518D"/>
    <w:rsid w:val="00B71120"/>
    <w:rsid w:val="00B73AED"/>
    <w:rsid w:val="00B73CB4"/>
    <w:rsid w:val="00B748C8"/>
    <w:rsid w:val="00B75DCB"/>
    <w:rsid w:val="00B766A5"/>
    <w:rsid w:val="00B7741A"/>
    <w:rsid w:val="00B80DFB"/>
    <w:rsid w:val="00B810F2"/>
    <w:rsid w:val="00B81A54"/>
    <w:rsid w:val="00B83854"/>
    <w:rsid w:val="00B87705"/>
    <w:rsid w:val="00B904EA"/>
    <w:rsid w:val="00B97329"/>
    <w:rsid w:val="00BA272D"/>
    <w:rsid w:val="00BA2958"/>
    <w:rsid w:val="00BA2EFC"/>
    <w:rsid w:val="00BA4A85"/>
    <w:rsid w:val="00BA6C16"/>
    <w:rsid w:val="00BA77CB"/>
    <w:rsid w:val="00BB0173"/>
    <w:rsid w:val="00BB3D71"/>
    <w:rsid w:val="00BB4542"/>
    <w:rsid w:val="00BB6423"/>
    <w:rsid w:val="00BC20A6"/>
    <w:rsid w:val="00BC265E"/>
    <w:rsid w:val="00BC3B5B"/>
    <w:rsid w:val="00BC78AE"/>
    <w:rsid w:val="00BC7BB8"/>
    <w:rsid w:val="00BD1747"/>
    <w:rsid w:val="00BD1B4B"/>
    <w:rsid w:val="00BD2C83"/>
    <w:rsid w:val="00BD3D3A"/>
    <w:rsid w:val="00BD3FCA"/>
    <w:rsid w:val="00BD4629"/>
    <w:rsid w:val="00BD5937"/>
    <w:rsid w:val="00BD7B0E"/>
    <w:rsid w:val="00BE5340"/>
    <w:rsid w:val="00BE5881"/>
    <w:rsid w:val="00BE5AFE"/>
    <w:rsid w:val="00BE6540"/>
    <w:rsid w:val="00BF0AC2"/>
    <w:rsid w:val="00BF2425"/>
    <w:rsid w:val="00BF2FDC"/>
    <w:rsid w:val="00BF3D4E"/>
    <w:rsid w:val="00BF4315"/>
    <w:rsid w:val="00BF5739"/>
    <w:rsid w:val="00C01976"/>
    <w:rsid w:val="00C0225F"/>
    <w:rsid w:val="00C1104C"/>
    <w:rsid w:val="00C1327B"/>
    <w:rsid w:val="00C1482F"/>
    <w:rsid w:val="00C14A1E"/>
    <w:rsid w:val="00C14DB6"/>
    <w:rsid w:val="00C2200B"/>
    <w:rsid w:val="00C2342B"/>
    <w:rsid w:val="00C23C8E"/>
    <w:rsid w:val="00C267A6"/>
    <w:rsid w:val="00C26990"/>
    <w:rsid w:val="00C26C03"/>
    <w:rsid w:val="00C2783B"/>
    <w:rsid w:val="00C329BE"/>
    <w:rsid w:val="00C32DB5"/>
    <w:rsid w:val="00C334BF"/>
    <w:rsid w:val="00C36003"/>
    <w:rsid w:val="00C36843"/>
    <w:rsid w:val="00C37376"/>
    <w:rsid w:val="00C37C2E"/>
    <w:rsid w:val="00C41DA2"/>
    <w:rsid w:val="00C4240B"/>
    <w:rsid w:val="00C4583A"/>
    <w:rsid w:val="00C47495"/>
    <w:rsid w:val="00C47D85"/>
    <w:rsid w:val="00C51EF0"/>
    <w:rsid w:val="00C53388"/>
    <w:rsid w:val="00C54377"/>
    <w:rsid w:val="00C54E25"/>
    <w:rsid w:val="00C579E8"/>
    <w:rsid w:val="00C6027C"/>
    <w:rsid w:val="00C60823"/>
    <w:rsid w:val="00C61E89"/>
    <w:rsid w:val="00C625B3"/>
    <w:rsid w:val="00C652EE"/>
    <w:rsid w:val="00C65AD1"/>
    <w:rsid w:val="00C667E0"/>
    <w:rsid w:val="00C670C7"/>
    <w:rsid w:val="00C71BCF"/>
    <w:rsid w:val="00C738F6"/>
    <w:rsid w:val="00C74A07"/>
    <w:rsid w:val="00C7687E"/>
    <w:rsid w:val="00C76A25"/>
    <w:rsid w:val="00C773F0"/>
    <w:rsid w:val="00C77C9B"/>
    <w:rsid w:val="00C830D7"/>
    <w:rsid w:val="00C83673"/>
    <w:rsid w:val="00C83862"/>
    <w:rsid w:val="00C83BBB"/>
    <w:rsid w:val="00C86A11"/>
    <w:rsid w:val="00C927D8"/>
    <w:rsid w:val="00C9281B"/>
    <w:rsid w:val="00C956E9"/>
    <w:rsid w:val="00C95C3E"/>
    <w:rsid w:val="00C9632E"/>
    <w:rsid w:val="00C96C80"/>
    <w:rsid w:val="00CA13F9"/>
    <w:rsid w:val="00CA27B6"/>
    <w:rsid w:val="00CA2B05"/>
    <w:rsid w:val="00CA2C28"/>
    <w:rsid w:val="00CA31A5"/>
    <w:rsid w:val="00CA31B9"/>
    <w:rsid w:val="00CA4C89"/>
    <w:rsid w:val="00CA5E1E"/>
    <w:rsid w:val="00CA7600"/>
    <w:rsid w:val="00CB10C4"/>
    <w:rsid w:val="00CB4541"/>
    <w:rsid w:val="00CB4F91"/>
    <w:rsid w:val="00CB6233"/>
    <w:rsid w:val="00CB6865"/>
    <w:rsid w:val="00CB6F19"/>
    <w:rsid w:val="00CB7603"/>
    <w:rsid w:val="00CB7A2B"/>
    <w:rsid w:val="00CC3341"/>
    <w:rsid w:val="00CC41E2"/>
    <w:rsid w:val="00CC42A8"/>
    <w:rsid w:val="00CC52E8"/>
    <w:rsid w:val="00CC6341"/>
    <w:rsid w:val="00CD1327"/>
    <w:rsid w:val="00CD3749"/>
    <w:rsid w:val="00CD3C84"/>
    <w:rsid w:val="00CD6125"/>
    <w:rsid w:val="00CD706E"/>
    <w:rsid w:val="00CE31B1"/>
    <w:rsid w:val="00CE42D8"/>
    <w:rsid w:val="00CE479A"/>
    <w:rsid w:val="00CE5DE1"/>
    <w:rsid w:val="00CE68C7"/>
    <w:rsid w:val="00CE69B8"/>
    <w:rsid w:val="00CE7E0B"/>
    <w:rsid w:val="00CF4623"/>
    <w:rsid w:val="00CF59C1"/>
    <w:rsid w:val="00CF5BBD"/>
    <w:rsid w:val="00D0180E"/>
    <w:rsid w:val="00D05C68"/>
    <w:rsid w:val="00D065A5"/>
    <w:rsid w:val="00D1132C"/>
    <w:rsid w:val="00D13864"/>
    <w:rsid w:val="00D139A8"/>
    <w:rsid w:val="00D1670B"/>
    <w:rsid w:val="00D17627"/>
    <w:rsid w:val="00D1785C"/>
    <w:rsid w:val="00D1797B"/>
    <w:rsid w:val="00D204A5"/>
    <w:rsid w:val="00D24297"/>
    <w:rsid w:val="00D24D54"/>
    <w:rsid w:val="00D3090B"/>
    <w:rsid w:val="00D3255D"/>
    <w:rsid w:val="00D3500E"/>
    <w:rsid w:val="00D356CE"/>
    <w:rsid w:val="00D363FA"/>
    <w:rsid w:val="00D3731D"/>
    <w:rsid w:val="00D37B40"/>
    <w:rsid w:val="00D40F7D"/>
    <w:rsid w:val="00D41621"/>
    <w:rsid w:val="00D42691"/>
    <w:rsid w:val="00D42B3F"/>
    <w:rsid w:val="00D44E1B"/>
    <w:rsid w:val="00D44F7E"/>
    <w:rsid w:val="00D5044D"/>
    <w:rsid w:val="00D5293E"/>
    <w:rsid w:val="00D52A13"/>
    <w:rsid w:val="00D54EC1"/>
    <w:rsid w:val="00D56DEA"/>
    <w:rsid w:val="00D57248"/>
    <w:rsid w:val="00D572B6"/>
    <w:rsid w:val="00D6079D"/>
    <w:rsid w:val="00D60A55"/>
    <w:rsid w:val="00D61C38"/>
    <w:rsid w:val="00D6249B"/>
    <w:rsid w:val="00D625D6"/>
    <w:rsid w:val="00D62881"/>
    <w:rsid w:val="00D64411"/>
    <w:rsid w:val="00D64C9F"/>
    <w:rsid w:val="00D652A1"/>
    <w:rsid w:val="00D65CA1"/>
    <w:rsid w:val="00D70771"/>
    <w:rsid w:val="00D733AE"/>
    <w:rsid w:val="00D7368E"/>
    <w:rsid w:val="00D81ABC"/>
    <w:rsid w:val="00D833E4"/>
    <w:rsid w:val="00D86498"/>
    <w:rsid w:val="00D86574"/>
    <w:rsid w:val="00D865A5"/>
    <w:rsid w:val="00D86D58"/>
    <w:rsid w:val="00D876CB"/>
    <w:rsid w:val="00D90245"/>
    <w:rsid w:val="00D93692"/>
    <w:rsid w:val="00D93AF5"/>
    <w:rsid w:val="00D93F0B"/>
    <w:rsid w:val="00D94772"/>
    <w:rsid w:val="00D95ED0"/>
    <w:rsid w:val="00DA20A0"/>
    <w:rsid w:val="00DA31D5"/>
    <w:rsid w:val="00DB0E97"/>
    <w:rsid w:val="00DB44CD"/>
    <w:rsid w:val="00DB5075"/>
    <w:rsid w:val="00DB6F52"/>
    <w:rsid w:val="00DB7744"/>
    <w:rsid w:val="00DC14F3"/>
    <w:rsid w:val="00DC4AF8"/>
    <w:rsid w:val="00DC5892"/>
    <w:rsid w:val="00DC684D"/>
    <w:rsid w:val="00DC72AC"/>
    <w:rsid w:val="00DD0D5B"/>
    <w:rsid w:val="00DD1CFA"/>
    <w:rsid w:val="00DD4437"/>
    <w:rsid w:val="00DD50BB"/>
    <w:rsid w:val="00DD60B5"/>
    <w:rsid w:val="00DD660C"/>
    <w:rsid w:val="00DE0A73"/>
    <w:rsid w:val="00DE231B"/>
    <w:rsid w:val="00DE2426"/>
    <w:rsid w:val="00DF1A00"/>
    <w:rsid w:val="00DF4A99"/>
    <w:rsid w:val="00DF613E"/>
    <w:rsid w:val="00DF68E7"/>
    <w:rsid w:val="00DF755E"/>
    <w:rsid w:val="00E0118D"/>
    <w:rsid w:val="00E04EF5"/>
    <w:rsid w:val="00E051D9"/>
    <w:rsid w:val="00E0680C"/>
    <w:rsid w:val="00E07951"/>
    <w:rsid w:val="00E07D1B"/>
    <w:rsid w:val="00E104CA"/>
    <w:rsid w:val="00E13460"/>
    <w:rsid w:val="00E155BC"/>
    <w:rsid w:val="00E15E52"/>
    <w:rsid w:val="00E16E55"/>
    <w:rsid w:val="00E20CC7"/>
    <w:rsid w:val="00E21BD4"/>
    <w:rsid w:val="00E23BEF"/>
    <w:rsid w:val="00E245D6"/>
    <w:rsid w:val="00E2536E"/>
    <w:rsid w:val="00E256FA"/>
    <w:rsid w:val="00E26152"/>
    <w:rsid w:val="00E277BF"/>
    <w:rsid w:val="00E330E7"/>
    <w:rsid w:val="00E3574F"/>
    <w:rsid w:val="00E40496"/>
    <w:rsid w:val="00E45554"/>
    <w:rsid w:val="00E45910"/>
    <w:rsid w:val="00E45F03"/>
    <w:rsid w:val="00E50812"/>
    <w:rsid w:val="00E530DD"/>
    <w:rsid w:val="00E559DF"/>
    <w:rsid w:val="00E56BC4"/>
    <w:rsid w:val="00E56F7B"/>
    <w:rsid w:val="00E623F7"/>
    <w:rsid w:val="00E62B90"/>
    <w:rsid w:val="00E67F9B"/>
    <w:rsid w:val="00E71E0D"/>
    <w:rsid w:val="00E747B8"/>
    <w:rsid w:val="00E8035E"/>
    <w:rsid w:val="00E82258"/>
    <w:rsid w:val="00E858B0"/>
    <w:rsid w:val="00E901D6"/>
    <w:rsid w:val="00E90552"/>
    <w:rsid w:val="00E94B5E"/>
    <w:rsid w:val="00E9661C"/>
    <w:rsid w:val="00E978BB"/>
    <w:rsid w:val="00E97A6F"/>
    <w:rsid w:val="00E97D4C"/>
    <w:rsid w:val="00EA04C9"/>
    <w:rsid w:val="00EA24EB"/>
    <w:rsid w:val="00EA2FFF"/>
    <w:rsid w:val="00EA56E7"/>
    <w:rsid w:val="00EB0124"/>
    <w:rsid w:val="00EB3D73"/>
    <w:rsid w:val="00EB3F4E"/>
    <w:rsid w:val="00EB5359"/>
    <w:rsid w:val="00EB5571"/>
    <w:rsid w:val="00EC1938"/>
    <w:rsid w:val="00ED0581"/>
    <w:rsid w:val="00ED475D"/>
    <w:rsid w:val="00ED4F21"/>
    <w:rsid w:val="00EE020F"/>
    <w:rsid w:val="00EE0652"/>
    <w:rsid w:val="00EE2583"/>
    <w:rsid w:val="00EE38AF"/>
    <w:rsid w:val="00EE3A1E"/>
    <w:rsid w:val="00EE6F9B"/>
    <w:rsid w:val="00EF01CF"/>
    <w:rsid w:val="00EF0335"/>
    <w:rsid w:val="00EF1485"/>
    <w:rsid w:val="00EF2C88"/>
    <w:rsid w:val="00EF61E6"/>
    <w:rsid w:val="00EF7EFB"/>
    <w:rsid w:val="00F0067D"/>
    <w:rsid w:val="00F073A9"/>
    <w:rsid w:val="00F07B3B"/>
    <w:rsid w:val="00F100A6"/>
    <w:rsid w:val="00F109CA"/>
    <w:rsid w:val="00F15BAB"/>
    <w:rsid w:val="00F17003"/>
    <w:rsid w:val="00F2066D"/>
    <w:rsid w:val="00F20DE6"/>
    <w:rsid w:val="00F215D6"/>
    <w:rsid w:val="00F26CD0"/>
    <w:rsid w:val="00F310BA"/>
    <w:rsid w:val="00F31141"/>
    <w:rsid w:val="00F32B4B"/>
    <w:rsid w:val="00F35906"/>
    <w:rsid w:val="00F42B70"/>
    <w:rsid w:val="00F43AF9"/>
    <w:rsid w:val="00F4485A"/>
    <w:rsid w:val="00F47171"/>
    <w:rsid w:val="00F519FF"/>
    <w:rsid w:val="00F52222"/>
    <w:rsid w:val="00F54A17"/>
    <w:rsid w:val="00F54DBB"/>
    <w:rsid w:val="00F55BD4"/>
    <w:rsid w:val="00F6125E"/>
    <w:rsid w:val="00F62B5B"/>
    <w:rsid w:val="00F64562"/>
    <w:rsid w:val="00F6652C"/>
    <w:rsid w:val="00F67645"/>
    <w:rsid w:val="00F678FB"/>
    <w:rsid w:val="00F70D1D"/>
    <w:rsid w:val="00F770F4"/>
    <w:rsid w:val="00F77E8E"/>
    <w:rsid w:val="00F8019A"/>
    <w:rsid w:val="00F82AD3"/>
    <w:rsid w:val="00F831AC"/>
    <w:rsid w:val="00F84BDF"/>
    <w:rsid w:val="00F8638C"/>
    <w:rsid w:val="00F86CA3"/>
    <w:rsid w:val="00F90393"/>
    <w:rsid w:val="00F9157C"/>
    <w:rsid w:val="00F92BCF"/>
    <w:rsid w:val="00F92F64"/>
    <w:rsid w:val="00F93C8D"/>
    <w:rsid w:val="00F96253"/>
    <w:rsid w:val="00FA29E1"/>
    <w:rsid w:val="00FA427D"/>
    <w:rsid w:val="00FA7937"/>
    <w:rsid w:val="00FB222A"/>
    <w:rsid w:val="00FB3223"/>
    <w:rsid w:val="00FB51B0"/>
    <w:rsid w:val="00FB51FB"/>
    <w:rsid w:val="00FB6F72"/>
    <w:rsid w:val="00FB707B"/>
    <w:rsid w:val="00FC0625"/>
    <w:rsid w:val="00FC1C5F"/>
    <w:rsid w:val="00FC489E"/>
    <w:rsid w:val="00FC53D1"/>
    <w:rsid w:val="00FC5DF9"/>
    <w:rsid w:val="00FC6006"/>
    <w:rsid w:val="00FC77B8"/>
    <w:rsid w:val="00FC7976"/>
    <w:rsid w:val="00FD192B"/>
    <w:rsid w:val="00FD2ADC"/>
    <w:rsid w:val="00FD2ADF"/>
    <w:rsid w:val="00FD68FA"/>
    <w:rsid w:val="00FE2478"/>
    <w:rsid w:val="00FE3008"/>
    <w:rsid w:val="00FE40A2"/>
    <w:rsid w:val="00FE40D2"/>
    <w:rsid w:val="00FE4DFD"/>
    <w:rsid w:val="00FE6585"/>
    <w:rsid w:val="00FF016E"/>
    <w:rsid w:val="00FF1B5B"/>
    <w:rsid w:val="00FF227A"/>
    <w:rsid w:val="00FF3CB8"/>
  </w:rsids>
  <m:mathPr>
    <m:mathFont m:val="Cambria Math"/>
    <m:brkBin m:val="before"/>
    <m:brkBinSub m:val="--"/>
    <m:smallFrac/>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lang w:val="en-US" w:eastAsia="en-US" w:bidi="hi-IN"/>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50A4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000EA7"/>
    <w:rPr>
      <w:color w:val="0000FF"/>
      <w:u w:val="single"/>
    </w:rPr>
  </w:style>
  <w:style w:type="character" w:styleId="FollowedHyperlink">
    <w:name w:val="FollowedHyperlink"/>
    <w:basedOn w:val="DefaultParagraphFont"/>
    <w:uiPriority w:val="99"/>
    <w:semiHidden/>
    <w:unhideWhenUsed/>
    <w:rsid w:val="00000EA7"/>
    <w:rPr>
      <w:color w:val="800080"/>
      <w:u w:val="single"/>
    </w:rPr>
  </w:style>
  <w:style w:type="paragraph" w:styleId="NoSpacing">
    <w:name w:val="No Spacing"/>
    <w:uiPriority w:val="1"/>
    <w:qFormat/>
    <w:rsid w:val="00000EA7"/>
    <w:pPr>
      <w:spacing w:after="0" w:line="240" w:lineRule="auto"/>
    </w:pPr>
  </w:style>
  <w:style w:type="paragraph" w:styleId="NormalWeb">
    <w:name w:val="Normal (Web)"/>
    <w:basedOn w:val="Normal"/>
    <w:uiPriority w:val="99"/>
    <w:unhideWhenUsed/>
    <w:rsid w:val="00913BAB"/>
    <w:pPr>
      <w:spacing w:before="100" w:beforeAutospacing="1" w:after="100" w:afterAutospacing="1" w:line="240" w:lineRule="auto"/>
    </w:pPr>
    <w:rPr>
      <w:rFonts w:ascii="Times New Roman" w:hAnsi="Times New Roman" w:cs="Times New Roman"/>
      <w:sz w:val="24"/>
      <w:szCs w:val="24"/>
      <w:lang w:eastAsia="en-IN"/>
    </w:rPr>
  </w:style>
  <w:style w:type="paragraph" w:styleId="ListParagraph">
    <w:name w:val="List Paragraph"/>
    <w:basedOn w:val="Normal"/>
    <w:uiPriority w:val="34"/>
    <w:qFormat/>
    <w:rsid w:val="00E0680C"/>
    <w:pPr>
      <w:ind w:left="720"/>
      <w:contextualSpacing/>
    </w:pPr>
  </w:style>
  <w:style w:type="paragraph" w:styleId="Header">
    <w:name w:val="header"/>
    <w:basedOn w:val="Normal"/>
    <w:link w:val="HeaderChar"/>
    <w:uiPriority w:val="99"/>
    <w:semiHidden/>
    <w:unhideWhenUsed/>
    <w:rsid w:val="00364E3C"/>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364E3C"/>
  </w:style>
  <w:style w:type="paragraph" w:styleId="Footer">
    <w:name w:val="footer"/>
    <w:basedOn w:val="Normal"/>
    <w:link w:val="FooterChar"/>
    <w:uiPriority w:val="99"/>
    <w:semiHidden/>
    <w:unhideWhenUsed/>
    <w:rsid w:val="00364E3C"/>
    <w:pPr>
      <w:tabs>
        <w:tab w:val="center" w:pos="4513"/>
        <w:tab w:val="right" w:pos="9026"/>
      </w:tabs>
      <w:spacing w:after="0" w:line="240" w:lineRule="auto"/>
    </w:pPr>
  </w:style>
  <w:style w:type="character" w:customStyle="1" w:styleId="FooterChar">
    <w:name w:val="Footer Char"/>
    <w:basedOn w:val="DefaultParagraphFont"/>
    <w:link w:val="Footer"/>
    <w:uiPriority w:val="99"/>
    <w:semiHidden/>
    <w:rsid w:val="00364E3C"/>
  </w:style>
  <w:style w:type="paragraph" w:customStyle="1" w:styleId="font0">
    <w:name w:val="font0"/>
    <w:basedOn w:val="Normal"/>
    <w:rsid w:val="00DD60B5"/>
    <w:pPr>
      <w:spacing w:before="100" w:beforeAutospacing="1" w:after="100" w:afterAutospacing="1" w:line="240" w:lineRule="auto"/>
    </w:pPr>
    <w:rPr>
      <w:rFonts w:ascii="Calibri" w:eastAsia="Times New Roman" w:hAnsi="Calibri" w:cs="Calibri"/>
      <w:color w:val="000000"/>
      <w:lang w:eastAsia="en-IN"/>
    </w:rPr>
  </w:style>
  <w:style w:type="paragraph" w:customStyle="1" w:styleId="font5">
    <w:name w:val="font5"/>
    <w:basedOn w:val="Normal"/>
    <w:rsid w:val="00DD60B5"/>
    <w:pPr>
      <w:spacing w:before="100" w:beforeAutospacing="1" w:after="100" w:afterAutospacing="1" w:line="240" w:lineRule="auto"/>
    </w:pPr>
    <w:rPr>
      <w:rFonts w:ascii="Calibri" w:eastAsia="Times New Roman" w:hAnsi="Calibri" w:cs="Calibri"/>
      <w:color w:val="000000"/>
      <w:lang w:eastAsia="en-IN"/>
    </w:rPr>
  </w:style>
  <w:style w:type="paragraph" w:customStyle="1" w:styleId="font6">
    <w:name w:val="font6"/>
    <w:basedOn w:val="Normal"/>
    <w:rsid w:val="00DD60B5"/>
    <w:pPr>
      <w:spacing w:before="100" w:beforeAutospacing="1" w:after="100" w:afterAutospacing="1" w:line="240" w:lineRule="auto"/>
    </w:pPr>
    <w:rPr>
      <w:rFonts w:ascii="Calibri" w:eastAsia="Times New Roman" w:hAnsi="Calibri" w:cs="Calibri"/>
      <w:lang w:eastAsia="en-IN"/>
    </w:rPr>
  </w:style>
  <w:style w:type="paragraph" w:customStyle="1" w:styleId="xl63">
    <w:name w:val="xl63"/>
    <w:basedOn w:val="Normal"/>
    <w:rsid w:val="00DD60B5"/>
    <w:pPr>
      <w:spacing w:before="100" w:beforeAutospacing="1" w:after="100" w:afterAutospacing="1" w:line="240" w:lineRule="auto"/>
      <w:jc w:val="center"/>
    </w:pPr>
    <w:rPr>
      <w:rFonts w:ascii="Times New Roman" w:eastAsia="Times New Roman" w:hAnsi="Times New Roman" w:cs="Times New Roman"/>
      <w:b/>
      <w:bCs/>
      <w:sz w:val="24"/>
      <w:szCs w:val="24"/>
      <w:lang w:eastAsia="en-IN"/>
    </w:rPr>
  </w:style>
  <w:style w:type="paragraph" w:customStyle="1" w:styleId="xl64">
    <w:name w:val="xl64"/>
    <w:basedOn w:val="Normal"/>
    <w:rsid w:val="00DD60B5"/>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b/>
      <w:bCs/>
      <w:sz w:val="24"/>
      <w:szCs w:val="24"/>
      <w:lang w:eastAsia="en-IN"/>
    </w:rPr>
  </w:style>
  <w:style w:type="paragraph" w:customStyle="1" w:styleId="xl65">
    <w:name w:val="xl65"/>
    <w:basedOn w:val="Normal"/>
    <w:rsid w:val="00DD60B5"/>
    <w:pPr>
      <w:pBdr>
        <w:top w:val="single" w:sz="4" w:space="0" w:color="auto"/>
      </w:pBdr>
      <w:spacing w:before="100" w:beforeAutospacing="1" w:after="100" w:afterAutospacing="1" w:line="240" w:lineRule="auto"/>
    </w:pPr>
    <w:rPr>
      <w:rFonts w:ascii="Times New Roman" w:eastAsia="Times New Roman" w:hAnsi="Times New Roman" w:cs="Times New Roman"/>
      <w:sz w:val="24"/>
      <w:szCs w:val="24"/>
      <w:lang w:eastAsia="en-IN"/>
    </w:rPr>
  </w:style>
  <w:style w:type="paragraph" w:customStyle="1" w:styleId="xl66">
    <w:name w:val="xl66"/>
    <w:basedOn w:val="Normal"/>
    <w:rsid w:val="00DD60B5"/>
    <w:pPr>
      <w:pBdr>
        <w:top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lang w:eastAsia="en-IN"/>
    </w:rPr>
  </w:style>
  <w:style w:type="paragraph" w:customStyle="1" w:styleId="xl67">
    <w:name w:val="xl67"/>
    <w:basedOn w:val="Normal"/>
    <w:rsid w:val="00DD60B5"/>
    <w:pPr>
      <w:pBdr>
        <w:right w:val="single" w:sz="4" w:space="0" w:color="auto"/>
      </w:pBdr>
      <w:spacing w:before="100" w:beforeAutospacing="1" w:after="100" w:afterAutospacing="1" w:line="240" w:lineRule="auto"/>
    </w:pPr>
    <w:rPr>
      <w:rFonts w:ascii="Times New Roman" w:eastAsia="Times New Roman" w:hAnsi="Times New Roman" w:cs="Times New Roman"/>
      <w:sz w:val="24"/>
      <w:szCs w:val="24"/>
      <w:lang w:eastAsia="en-IN"/>
    </w:rPr>
  </w:style>
  <w:style w:type="paragraph" w:customStyle="1" w:styleId="xl68">
    <w:name w:val="xl68"/>
    <w:basedOn w:val="Normal"/>
    <w:rsid w:val="00DD60B5"/>
    <w:pPr>
      <w:shd w:val="clear" w:color="000000" w:fill="FF0000"/>
      <w:spacing w:before="100" w:beforeAutospacing="1" w:after="100" w:afterAutospacing="1" w:line="240" w:lineRule="auto"/>
    </w:pPr>
    <w:rPr>
      <w:rFonts w:ascii="Times New Roman" w:eastAsia="Times New Roman" w:hAnsi="Times New Roman" w:cs="Times New Roman"/>
      <w:sz w:val="24"/>
      <w:szCs w:val="24"/>
      <w:lang w:eastAsia="en-IN"/>
    </w:rPr>
  </w:style>
  <w:style w:type="paragraph" w:customStyle="1" w:styleId="xl69">
    <w:name w:val="xl69"/>
    <w:basedOn w:val="Normal"/>
    <w:rsid w:val="00DD60B5"/>
    <w:pPr>
      <w:spacing w:before="100" w:beforeAutospacing="1" w:after="100" w:afterAutospacing="1" w:line="240" w:lineRule="auto"/>
    </w:pPr>
    <w:rPr>
      <w:rFonts w:ascii="Times New Roman" w:eastAsia="Times New Roman" w:hAnsi="Times New Roman" w:cs="Times New Roman"/>
      <w:sz w:val="24"/>
      <w:szCs w:val="24"/>
      <w:lang w:eastAsia="en-IN"/>
    </w:rPr>
  </w:style>
  <w:style w:type="paragraph" w:customStyle="1" w:styleId="xl70">
    <w:name w:val="xl70"/>
    <w:basedOn w:val="Normal"/>
    <w:rsid w:val="00DD60B5"/>
    <w:pPr>
      <w:pBdr>
        <w:top w:val="single" w:sz="4" w:space="0" w:color="auto"/>
        <w:left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lang w:eastAsia="en-IN"/>
    </w:rPr>
  </w:style>
  <w:style w:type="paragraph" w:customStyle="1" w:styleId="xl71">
    <w:name w:val="xl71"/>
    <w:basedOn w:val="Normal"/>
    <w:rsid w:val="00DD60B5"/>
    <w:pPr>
      <w:pBdr>
        <w:left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lang w:eastAsia="en-IN"/>
    </w:rPr>
  </w:style>
  <w:style w:type="paragraph" w:customStyle="1" w:styleId="xl72">
    <w:name w:val="xl72"/>
    <w:basedOn w:val="Normal"/>
    <w:rsid w:val="00DD60B5"/>
    <w:pPr>
      <w:pBdr>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lang w:eastAsia="en-IN"/>
    </w:rPr>
  </w:style>
  <w:style w:type="paragraph" w:customStyle="1" w:styleId="xl73">
    <w:name w:val="xl73"/>
    <w:basedOn w:val="Normal"/>
    <w:rsid w:val="00DD60B5"/>
    <w:pPr>
      <w:pBdr>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lang w:eastAsia="en-IN"/>
    </w:rPr>
  </w:style>
  <w:style w:type="paragraph" w:customStyle="1" w:styleId="xl74">
    <w:name w:val="xl74"/>
    <w:basedOn w:val="Normal"/>
    <w:rsid w:val="00DD60B5"/>
    <w:pPr>
      <w:pBdr>
        <w:bottom w:val="single" w:sz="4" w:space="0" w:color="auto"/>
      </w:pBdr>
      <w:spacing w:before="100" w:beforeAutospacing="1" w:after="100" w:afterAutospacing="1" w:line="240" w:lineRule="auto"/>
    </w:pPr>
    <w:rPr>
      <w:rFonts w:ascii="Times New Roman" w:eastAsia="Times New Roman" w:hAnsi="Times New Roman" w:cs="Times New Roman"/>
      <w:sz w:val="24"/>
      <w:szCs w:val="24"/>
      <w:lang w:eastAsia="en-IN"/>
    </w:rPr>
  </w:style>
  <w:style w:type="paragraph" w:styleId="BalloonText">
    <w:name w:val="Balloon Text"/>
    <w:basedOn w:val="Normal"/>
    <w:link w:val="BalloonTextChar"/>
    <w:uiPriority w:val="99"/>
    <w:semiHidden/>
    <w:unhideWhenUsed/>
    <w:rsid w:val="003F115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F1154"/>
    <w:rPr>
      <w:rFonts w:ascii="Tahoma" w:hAnsi="Tahoma" w:cs="Tahoma"/>
      <w:sz w:val="16"/>
      <w:szCs w:val="16"/>
    </w:rPr>
  </w:style>
  <w:style w:type="character" w:styleId="CommentReference">
    <w:name w:val="annotation reference"/>
    <w:basedOn w:val="DefaultParagraphFont"/>
    <w:uiPriority w:val="99"/>
    <w:semiHidden/>
    <w:unhideWhenUsed/>
    <w:rsid w:val="00E245D6"/>
    <w:rPr>
      <w:sz w:val="16"/>
      <w:szCs w:val="16"/>
    </w:rPr>
  </w:style>
  <w:style w:type="paragraph" w:styleId="CommentText">
    <w:name w:val="annotation text"/>
    <w:basedOn w:val="Normal"/>
    <w:link w:val="CommentTextChar"/>
    <w:uiPriority w:val="99"/>
    <w:semiHidden/>
    <w:unhideWhenUsed/>
    <w:rsid w:val="00E245D6"/>
    <w:pPr>
      <w:spacing w:line="240" w:lineRule="auto"/>
    </w:pPr>
    <w:rPr>
      <w:sz w:val="20"/>
      <w:szCs w:val="18"/>
    </w:rPr>
  </w:style>
  <w:style w:type="character" w:customStyle="1" w:styleId="CommentTextChar">
    <w:name w:val="Comment Text Char"/>
    <w:basedOn w:val="DefaultParagraphFont"/>
    <w:link w:val="CommentText"/>
    <w:uiPriority w:val="99"/>
    <w:semiHidden/>
    <w:rsid w:val="00E245D6"/>
    <w:rPr>
      <w:sz w:val="20"/>
      <w:szCs w:val="18"/>
    </w:rPr>
  </w:style>
  <w:style w:type="paragraph" w:styleId="CommentSubject">
    <w:name w:val="annotation subject"/>
    <w:basedOn w:val="CommentText"/>
    <w:next w:val="CommentText"/>
    <w:link w:val="CommentSubjectChar"/>
    <w:uiPriority w:val="99"/>
    <w:semiHidden/>
    <w:unhideWhenUsed/>
    <w:rsid w:val="00E245D6"/>
    <w:rPr>
      <w:b/>
      <w:bCs/>
    </w:rPr>
  </w:style>
  <w:style w:type="character" w:customStyle="1" w:styleId="CommentSubjectChar">
    <w:name w:val="Comment Subject Char"/>
    <w:basedOn w:val="CommentTextChar"/>
    <w:link w:val="CommentSubject"/>
    <w:uiPriority w:val="99"/>
    <w:semiHidden/>
    <w:rsid w:val="00E245D6"/>
    <w:rPr>
      <w:b/>
      <w:bCs/>
      <w:sz w:val="20"/>
      <w:szCs w:val="18"/>
    </w:rPr>
  </w:style>
  <w:style w:type="paragraph" w:styleId="FootnoteText">
    <w:name w:val="footnote text"/>
    <w:basedOn w:val="Normal"/>
    <w:link w:val="FootnoteTextChar"/>
    <w:uiPriority w:val="99"/>
    <w:semiHidden/>
    <w:unhideWhenUsed/>
    <w:rsid w:val="00250E9C"/>
    <w:pPr>
      <w:spacing w:after="0" w:line="240" w:lineRule="auto"/>
    </w:pPr>
    <w:rPr>
      <w:rFonts w:cs="Mangal"/>
      <w:sz w:val="20"/>
      <w:szCs w:val="18"/>
    </w:rPr>
  </w:style>
  <w:style w:type="character" w:customStyle="1" w:styleId="FootnoteTextChar">
    <w:name w:val="Footnote Text Char"/>
    <w:basedOn w:val="DefaultParagraphFont"/>
    <w:link w:val="FootnoteText"/>
    <w:uiPriority w:val="99"/>
    <w:semiHidden/>
    <w:rsid w:val="00250E9C"/>
    <w:rPr>
      <w:rFonts w:cs="Mangal"/>
      <w:sz w:val="20"/>
      <w:szCs w:val="18"/>
    </w:rPr>
  </w:style>
  <w:style w:type="character" w:styleId="FootnoteReference">
    <w:name w:val="footnote reference"/>
    <w:basedOn w:val="DefaultParagraphFont"/>
    <w:uiPriority w:val="99"/>
    <w:semiHidden/>
    <w:unhideWhenUsed/>
    <w:rsid w:val="00250E9C"/>
    <w:rPr>
      <w:vertAlign w:val="superscript"/>
    </w:rPr>
  </w:style>
  <w:style w:type="table" w:styleId="TableGrid">
    <w:name w:val="Table Grid"/>
    <w:basedOn w:val="TableNormal"/>
    <w:uiPriority w:val="59"/>
    <w:rsid w:val="00E62B9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lang w:val="en-US" w:eastAsia="en-US" w:bidi="hi-IN"/>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000EA7"/>
    <w:rPr>
      <w:color w:val="0000FF"/>
      <w:u w:val="single"/>
    </w:rPr>
  </w:style>
  <w:style w:type="character" w:styleId="FollowedHyperlink">
    <w:name w:val="FollowedHyperlink"/>
    <w:basedOn w:val="DefaultParagraphFont"/>
    <w:uiPriority w:val="99"/>
    <w:semiHidden/>
    <w:unhideWhenUsed/>
    <w:rsid w:val="00000EA7"/>
    <w:rPr>
      <w:color w:val="800080"/>
      <w:u w:val="single"/>
    </w:rPr>
  </w:style>
  <w:style w:type="paragraph" w:styleId="NoSpacing">
    <w:name w:val="No Spacing"/>
    <w:uiPriority w:val="1"/>
    <w:qFormat/>
    <w:rsid w:val="00000EA7"/>
    <w:pPr>
      <w:spacing w:after="0" w:line="240" w:lineRule="auto"/>
    </w:pPr>
  </w:style>
  <w:style w:type="paragraph" w:styleId="NormalWeb">
    <w:name w:val="Normal (Web)"/>
    <w:basedOn w:val="Normal"/>
    <w:uiPriority w:val="99"/>
    <w:unhideWhenUsed/>
    <w:rsid w:val="00913BAB"/>
    <w:pPr>
      <w:spacing w:before="100" w:beforeAutospacing="1" w:after="100" w:afterAutospacing="1" w:line="240" w:lineRule="auto"/>
    </w:pPr>
    <w:rPr>
      <w:rFonts w:ascii="Times New Roman" w:hAnsi="Times New Roman" w:cs="Times New Roman"/>
      <w:sz w:val="24"/>
      <w:szCs w:val="24"/>
      <w:lang w:eastAsia="en-IN"/>
    </w:rPr>
  </w:style>
  <w:style w:type="paragraph" w:styleId="ListParagraph">
    <w:name w:val="List Paragraph"/>
    <w:basedOn w:val="Normal"/>
    <w:uiPriority w:val="34"/>
    <w:qFormat/>
    <w:rsid w:val="00E0680C"/>
    <w:pPr>
      <w:ind w:left="720"/>
      <w:contextualSpacing/>
    </w:pPr>
  </w:style>
  <w:style w:type="paragraph" w:styleId="Header">
    <w:name w:val="header"/>
    <w:basedOn w:val="Normal"/>
    <w:link w:val="HeaderChar"/>
    <w:uiPriority w:val="99"/>
    <w:semiHidden/>
    <w:unhideWhenUsed/>
    <w:rsid w:val="00364E3C"/>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364E3C"/>
  </w:style>
  <w:style w:type="paragraph" w:styleId="Footer">
    <w:name w:val="footer"/>
    <w:basedOn w:val="Normal"/>
    <w:link w:val="FooterChar"/>
    <w:uiPriority w:val="99"/>
    <w:semiHidden/>
    <w:unhideWhenUsed/>
    <w:rsid w:val="00364E3C"/>
    <w:pPr>
      <w:tabs>
        <w:tab w:val="center" w:pos="4513"/>
        <w:tab w:val="right" w:pos="9026"/>
      </w:tabs>
      <w:spacing w:after="0" w:line="240" w:lineRule="auto"/>
    </w:pPr>
  </w:style>
  <w:style w:type="character" w:customStyle="1" w:styleId="FooterChar">
    <w:name w:val="Footer Char"/>
    <w:basedOn w:val="DefaultParagraphFont"/>
    <w:link w:val="Footer"/>
    <w:uiPriority w:val="99"/>
    <w:semiHidden/>
    <w:rsid w:val="00364E3C"/>
  </w:style>
  <w:style w:type="paragraph" w:customStyle="1" w:styleId="font0">
    <w:name w:val="font0"/>
    <w:basedOn w:val="Normal"/>
    <w:rsid w:val="00DD60B5"/>
    <w:pPr>
      <w:spacing w:before="100" w:beforeAutospacing="1" w:after="100" w:afterAutospacing="1" w:line="240" w:lineRule="auto"/>
    </w:pPr>
    <w:rPr>
      <w:rFonts w:ascii="Calibri" w:eastAsia="Times New Roman" w:hAnsi="Calibri" w:cs="Calibri"/>
      <w:color w:val="000000"/>
      <w:lang w:eastAsia="en-IN"/>
    </w:rPr>
  </w:style>
  <w:style w:type="paragraph" w:customStyle="1" w:styleId="font5">
    <w:name w:val="font5"/>
    <w:basedOn w:val="Normal"/>
    <w:rsid w:val="00DD60B5"/>
    <w:pPr>
      <w:spacing w:before="100" w:beforeAutospacing="1" w:after="100" w:afterAutospacing="1" w:line="240" w:lineRule="auto"/>
    </w:pPr>
    <w:rPr>
      <w:rFonts w:ascii="Calibri" w:eastAsia="Times New Roman" w:hAnsi="Calibri" w:cs="Calibri"/>
      <w:color w:val="000000"/>
      <w:lang w:eastAsia="en-IN"/>
    </w:rPr>
  </w:style>
  <w:style w:type="paragraph" w:customStyle="1" w:styleId="font6">
    <w:name w:val="font6"/>
    <w:basedOn w:val="Normal"/>
    <w:rsid w:val="00DD60B5"/>
    <w:pPr>
      <w:spacing w:before="100" w:beforeAutospacing="1" w:after="100" w:afterAutospacing="1" w:line="240" w:lineRule="auto"/>
    </w:pPr>
    <w:rPr>
      <w:rFonts w:ascii="Calibri" w:eastAsia="Times New Roman" w:hAnsi="Calibri" w:cs="Calibri"/>
      <w:lang w:eastAsia="en-IN"/>
    </w:rPr>
  </w:style>
  <w:style w:type="paragraph" w:customStyle="1" w:styleId="xl63">
    <w:name w:val="xl63"/>
    <w:basedOn w:val="Normal"/>
    <w:rsid w:val="00DD60B5"/>
    <w:pPr>
      <w:spacing w:before="100" w:beforeAutospacing="1" w:after="100" w:afterAutospacing="1" w:line="240" w:lineRule="auto"/>
      <w:jc w:val="center"/>
    </w:pPr>
    <w:rPr>
      <w:rFonts w:ascii="Times New Roman" w:eastAsia="Times New Roman" w:hAnsi="Times New Roman" w:cs="Times New Roman"/>
      <w:b/>
      <w:bCs/>
      <w:sz w:val="24"/>
      <w:szCs w:val="24"/>
      <w:lang w:eastAsia="en-IN"/>
    </w:rPr>
  </w:style>
  <w:style w:type="paragraph" w:customStyle="1" w:styleId="xl64">
    <w:name w:val="xl64"/>
    <w:basedOn w:val="Normal"/>
    <w:rsid w:val="00DD60B5"/>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b/>
      <w:bCs/>
      <w:sz w:val="24"/>
      <w:szCs w:val="24"/>
      <w:lang w:eastAsia="en-IN"/>
    </w:rPr>
  </w:style>
  <w:style w:type="paragraph" w:customStyle="1" w:styleId="xl65">
    <w:name w:val="xl65"/>
    <w:basedOn w:val="Normal"/>
    <w:rsid w:val="00DD60B5"/>
    <w:pPr>
      <w:pBdr>
        <w:top w:val="single" w:sz="4" w:space="0" w:color="auto"/>
      </w:pBdr>
      <w:spacing w:before="100" w:beforeAutospacing="1" w:after="100" w:afterAutospacing="1" w:line="240" w:lineRule="auto"/>
    </w:pPr>
    <w:rPr>
      <w:rFonts w:ascii="Times New Roman" w:eastAsia="Times New Roman" w:hAnsi="Times New Roman" w:cs="Times New Roman"/>
      <w:sz w:val="24"/>
      <w:szCs w:val="24"/>
      <w:lang w:eastAsia="en-IN"/>
    </w:rPr>
  </w:style>
  <w:style w:type="paragraph" w:customStyle="1" w:styleId="xl66">
    <w:name w:val="xl66"/>
    <w:basedOn w:val="Normal"/>
    <w:rsid w:val="00DD60B5"/>
    <w:pPr>
      <w:pBdr>
        <w:top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lang w:eastAsia="en-IN"/>
    </w:rPr>
  </w:style>
  <w:style w:type="paragraph" w:customStyle="1" w:styleId="xl67">
    <w:name w:val="xl67"/>
    <w:basedOn w:val="Normal"/>
    <w:rsid w:val="00DD60B5"/>
    <w:pPr>
      <w:pBdr>
        <w:right w:val="single" w:sz="4" w:space="0" w:color="auto"/>
      </w:pBdr>
      <w:spacing w:before="100" w:beforeAutospacing="1" w:after="100" w:afterAutospacing="1" w:line="240" w:lineRule="auto"/>
    </w:pPr>
    <w:rPr>
      <w:rFonts w:ascii="Times New Roman" w:eastAsia="Times New Roman" w:hAnsi="Times New Roman" w:cs="Times New Roman"/>
      <w:sz w:val="24"/>
      <w:szCs w:val="24"/>
      <w:lang w:eastAsia="en-IN"/>
    </w:rPr>
  </w:style>
  <w:style w:type="paragraph" w:customStyle="1" w:styleId="xl68">
    <w:name w:val="xl68"/>
    <w:basedOn w:val="Normal"/>
    <w:rsid w:val="00DD60B5"/>
    <w:pPr>
      <w:shd w:val="clear" w:color="000000" w:fill="FF0000"/>
      <w:spacing w:before="100" w:beforeAutospacing="1" w:after="100" w:afterAutospacing="1" w:line="240" w:lineRule="auto"/>
    </w:pPr>
    <w:rPr>
      <w:rFonts w:ascii="Times New Roman" w:eastAsia="Times New Roman" w:hAnsi="Times New Roman" w:cs="Times New Roman"/>
      <w:sz w:val="24"/>
      <w:szCs w:val="24"/>
      <w:lang w:eastAsia="en-IN"/>
    </w:rPr>
  </w:style>
  <w:style w:type="paragraph" w:customStyle="1" w:styleId="xl69">
    <w:name w:val="xl69"/>
    <w:basedOn w:val="Normal"/>
    <w:rsid w:val="00DD60B5"/>
    <w:pPr>
      <w:spacing w:before="100" w:beforeAutospacing="1" w:after="100" w:afterAutospacing="1" w:line="240" w:lineRule="auto"/>
    </w:pPr>
    <w:rPr>
      <w:rFonts w:ascii="Times New Roman" w:eastAsia="Times New Roman" w:hAnsi="Times New Roman" w:cs="Times New Roman"/>
      <w:sz w:val="24"/>
      <w:szCs w:val="24"/>
      <w:lang w:eastAsia="en-IN"/>
    </w:rPr>
  </w:style>
  <w:style w:type="paragraph" w:customStyle="1" w:styleId="xl70">
    <w:name w:val="xl70"/>
    <w:basedOn w:val="Normal"/>
    <w:rsid w:val="00DD60B5"/>
    <w:pPr>
      <w:pBdr>
        <w:top w:val="single" w:sz="4" w:space="0" w:color="auto"/>
        <w:left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lang w:eastAsia="en-IN"/>
    </w:rPr>
  </w:style>
  <w:style w:type="paragraph" w:customStyle="1" w:styleId="xl71">
    <w:name w:val="xl71"/>
    <w:basedOn w:val="Normal"/>
    <w:rsid w:val="00DD60B5"/>
    <w:pPr>
      <w:pBdr>
        <w:left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lang w:eastAsia="en-IN"/>
    </w:rPr>
  </w:style>
  <w:style w:type="paragraph" w:customStyle="1" w:styleId="xl72">
    <w:name w:val="xl72"/>
    <w:basedOn w:val="Normal"/>
    <w:rsid w:val="00DD60B5"/>
    <w:pPr>
      <w:pBdr>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lang w:eastAsia="en-IN"/>
    </w:rPr>
  </w:style>
  <w:style w:type="paragraph" w:customStyle="1" w:styleId="xl73">
    <w:name w:val="xl73"/>
    <w:basedOn w:val="Normal"/>
    <w:rsid w:val="00DD60B5"/>
    <w:pPr>
      <w:pBdr>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lang w:eastAsia="en-IN"/>
    </w:rPr>
  </w:style>
  <w:style w:type="paragraph" w:customStyle="1" w:styleId="xl74">
    <w:name w:val="xl74"/>
    <w:basedOn w:val="Normal"/>
    <w:rsid w:val="00DD60B5"/>
    <w:pPr>
      <w:pBdr>
        <w:bottom w:val="single" w:sz="4" w:space="0" w:color="auto"/>
      </w:pBdr>
      <w:spacing w:before="100" w:beforeAutospacing="1" w:after="100" w:afterAutospacing="1" w:line="240" w:lineRule="auto"/>
    </w:pPr>
    <w:rPr>
      <w:rFonts w:ascii="Times New Roman" w:eastAsia="Times New Roman" w:hAnsi="Times New Roman" w:cs="Times New Roman"/>
      <w:sz w:val="24"/>
      <w:szCs w:val="24"/>
      <w:lang w:eastAsia="en-IN"/>
    </w:rPr>
  </w:style>
  <w:style w:type="paragraph" w:styleId="BalloonText">
    <w:name w:val="Balloon Text"/>
    <w:basedOn w:val="Normal"/>
    <w:link w:val="BalloonTextChar"/>
    <w:uiPriority w:val="99"/>
    <w:semiHidden/>
    <w:unhideWhenUsed/>
    <w:rsid w:val="003F115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F1154"/>
    <w:rPr>
      <w:rFonts w:ascii="Tahoma" w:hAnsi="Tahoma" w:cs="Tahoma"/>
      <w:sz w:val="16"/>
      <w:szCs w:val="16"/>
    </w:rPr>
  </w:style>
  <w:style w:type="character" w:styleId="CommentReference">
    <w:name w:val="annotation reference"/>
    <w:basedOn w:val="DefaultParagraphFont"/>
    <w:uiPriority w:val="99"/>
    <w:semiHidden/>
    <w:unhideWhenUsed/>
    <w:rsid w:val="00E245D6"/>
    <w:rPr>
      <w:sz w:val="16"/>
      <w:szCs w:val="16"/>
    </w:rPr>
  </w:style>
  <w:style w:type="paragraph" w:styleId="CommentText">
    <w:name w:val="annotation text"/>
    <w:basedOn w:val="Normal"/>
    <w:link w:val="CommentTextChar"/>
    <w:uiPriority w:val="99"/>
    <w:semiHidden/>
    <w:unhideWhenUsed/>
    <w:rsid w:val="00E245D6"/>
    <w:pPr>
      <w:spacing w:line="240" w:lineRule="auto"/>
    </w:pPr>
    <w:rPr>
      <w:sz w:val="20"/>
      <w:szCs w:val="18"/>
    </w:rPr>
  </w:style>
  <w:style w:type="character" w:customStyle="1" w:styleId="CommentTextChar">
    <w:name w:val="Comment Text Char"/>
    <w:basedOn w:val="DefaultParagraphFont"/>
    <w:link w:val="CommentText"/>
    <w:uiPriority w:val="99"/>
    <w:semiHidden/>
    <w:rsid w:val="00E245D6"/>
    <w:rPr>
      <w:sz w:val="20"/>
      <w:szCs w:val="18"/>
    </w:rPr>
  </w:style>
  <w:style w:type="paragraph" w:styleId="CommentSubject">
    <w:name w:val="annotation subject"/>
    <w:basedOn w:val="CommentText"/>
    <w:next w:val="CommentText"/>
    <w:link w:val="CommentSubjectChar"/>
    <w:uiPriority w:val="99"/>
    <w:semiHidden/>
    <w:unhideWhenUsed/>
    <w:rsid w:val="00E245D6"/>
    <w:rPr>
      <w:b/>
      <w:bCs/>
    </w:rPr>
  </w:style>
  <w:style w:type="character" w:customStyle="1" w:styleId="CommentSubjectChar">
    <w:name w:val="Comment Subject Char"/>
    <w:basedOn w:val="CommentTextChar"/>
    <w:link w:val="CommentSubject"/>
    <w:uiPriority w:val="99"/>
    <w:semiHidden/>
    <w:rsid w:val="00E245D6"/>
    <w:rPr>
      <w:b/>
      <w:bCs/>
      <w:sz w:val="20"/>
      <w:szCs w:val="18"/>
    </w:rPr>
  </w:style>
  <w:style w:type="paragraph" w:styleId="FootnoteText">
    <w:name w:val="footnote text"/>
    <w:basedOn w:val="Normal"/>
    <w:link w:val="FootnoteTextChar"/>
    <w:uiPriority w:val="99"/>
    <w:semiHidden/>
    <w:unhideWhenUsed/>
    <w:rsid w:val="00250E9C"/>
    <w:pPr>
      <w:spacing w:after="0" w:line="240" w:lineRule="auto"/>
    </w:pPr>
    <w:rPr>
      <w:rFonts w:cs="Mangal"/>
      <w:sz w:val="20"/>
      <w:szCs w:val="18"/>
    </w:rPr>
  </w:style>
  <w:style w:type="character" w:customStyle="1" w:styleId="FootnoteTextChar">
    <w:name w:val="Footnote Text Char"/>
    <w:basedOn w:val="DefaultParagraphFont"/>
    <w:link w:val="FootnoteText"/>
    <w:uiPriority w:val="99"/>
    <w:semiHidden/>
    <w:rsid w:val="00250E9C"/>
    <w:rPr>
      <w:rFonts w:cs="Mangal"/>
      <w:sz w:val="20"/>
      <w:szCs w:val="18"/>
    </w:rPr>
  </w:style>
  <w:style w:type="character" w:styleId="FootnoteReference">
    <w:name w:val="footnote reference"/>
    <w:basedOn w:val="DefaultParagraphFont"/>
    <w:uiPriority w:val="99"/>
    <w:semiHidden/>
    <w:unhideWhenUsed/>
    <w:rsid w:val="00250E9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98583282">
      <w:bodyDiv w:val="1"/>
      <w:marLeft w:val="0"/>
      <w:marRight w:val="0"/>
      <w:marTop w:val="0"/>
      <w:marBottom w:val="0"/>
      <w:divBdr>
        <w:top w:val="none" w:sz="0" w:space="0" w:color="auto"/>
        <w:left w:val="none" w:sz="0" w:space="0" w:color="auto"/>
        <w:bottom w:val="none" w:sz="0" w:space="0" w:color="auto"/>
        <w:right w:val="none" w:sz="0" w:space="0" w:color="auto"/>
      </w:divBdr>
    </w:div>
    <w:div w:id="306277649">
      <w:bodyDiv w:val="1"/>
      <w:marLeft w:val="0"/>
      <w:marRight w:val="0"/>
      <w:marTop w:val="0"/>
      <w:marBottom w:val="0"/>
      <w:divBdr>
        <w:top w:val="none" w:sz="0" w:space="0" w:color="auto"/>
        <w:left w:val="none" w:sz="0" w:space="0" w:color="auto"/>
        <w:bottom w:val="none" w:sz="0" w:space="0" w:color="auto"/>
        <w:right w:val="none" w:sz="0" w:space="0" w:color="auto"/>
      </w:divBdr>
    </w:div>
    <w:div w:id="434985125">
      <w:bodyDiv w:val="1"/>
      <w:marLeft w:val="0"/>
      <w:marRight w:val="0"/>
      <w:marTop w:val="0"/>
      <w:marBottom w:val="0"/>
      <w:divBdr>
        <w:top w:val="none" w:sz="0" w:space="0" w:color="auto"/>
        <w:left w:val="none" w:sz="0" w:space="0" w:color="auto"/>
        <w:bottom w:val="none" w:sz="0" w:space="0" w:color="auto"/>
        <w:right w:val="none" w:sz="0" w:space="0" w:color="auto"/>
      </w:divBdr>
    </w:div>
    <w:div w:id="467744762">
      <w:bodyDiv w:val="1"/>
      <w:marLeft w:val="0"/>
      <w:marRight w:val="0"/>
      <w:marTop w:val="0"/>
      <w:marBottom w:val="0"/>
      <w:divBdr>
        <w:top w:val="none" w:sz="0" w:space="0" w:color="auto"/>
        <w:left w:val="none" w:sz="0" w:space="0" w:color="auto"/>
        <w:bottom w:val="none" w:sz="0" w:space="0" w:color="auto"/>
        <w:right w:val="none" w:sz="0" w:space="0" w:color="auto"/>
      </w:divBdr>
    </w:div>
    <w:div w:id="601184270">
      <w:bodyDiv w:val="1"/>
      <w:marLeft w:val="0"/>
      <w:marRight w:val="0"/>
      <w:marTop w:val="0"/>
      <w:marBottom w:val="0"/>
      <w:divBdr>
        <w:top w:val="none" w:sz="0" w:space="0" w:color="auto"/>
        <w:left w:val="none" w:sz="0" w:space="0" w:color="auto"/>
        <w:bottom w:val="none" w:sz="0" w:space="0" w:color="auto"/>
        <w:right w:val="none" w:sz="0" w:space="0" w:color="auto"/>
      </w:divBdr>
    </w:div>
    <w:div w:id="653606291">
      <w:bodyDiv w:val="1"/>
      <w:marLeft w:val="0"/>
      <w:marRight w:val="0"/>
      <w:marTop w:val="0"/>
      <w:marBottom w:val="0"/>
      <w:divBdr>
        <w:top w:val="none" w:sz="0" w:space="0" w:color="auto"/>
        <w:left w:val="none" w:sz="0" w:space="0" w:color="auto"/>
        <w:bottom w:val="none" w:sz="0" w:space="0" w:color="auto"/>
        <w:right w:val="none" w:sz="0" w:space="0" w:color="auto"/>
      </w:divBdr>
    </w:div>
    <w:div w:id="713116357">
      <w:bodyDiv w:val="1"/>
      <w:marLeft w:val="0"/>
      <w:marRight w:val="0"/>
      <w:marTop w:val="0"/>
      <w:marBottom w:val="0"/>
      <w:divBdr>
        <w:top w:val="none" w:sz="0" w:space="0" w:color="auto"/>
        <w:left w:val="none" w:sz="0" w:space="0" w:color="auto"/>
        <w:bottom w:val="none" w:sz="0" w:space="0" w:color="auto"/>
        <w:right w:val="none" w:sz="0" w:space="0" w:color="auto"/>
      </w:divBdr>
    </w:div>
    <w:div w:id="978802161">
      <w:bodyDiv w:val="1"/>
      <w:marLeft w:val="0"/>
      <w:marRight w:val="0"/>
      <w:marTop w:val="0"/>
      <w:marBottom w:val="0"/>
      <w:divBdr>
        <w:top w:val="none" w:sz="0" w:space="0" w:color="auto"/>
        <w:left w:val="none" w:sz="0" w:space="0" w:color="auto"/>
        <w:bottom w:val="none" w:sz="0" w:space="0" w:color="auto"/>
        <w:right w:val="none" w:sz="0" w:space="0" w:color="auto"/>
      </w:divBdr>
    </w:div>
    <w:div w:id="1068964744">
      <w:bodyDiv w:val="1"/>
      <w:marLeft w:val="0"/>
      <w:marRight w:val="0"/>
      <w:marTop w:val="0"/>
      <w:marBottom w:val="0"/>
      <w:divBdr>
        <w:top w:val="none" w:sz="0" w:space="0" w:color="auto"/>
        <w:left w:val="none" w:sz="0" w:space="0" w:color="auto"/>
        <w:bottom w:val="none" w:sz="0" w:space="0" w:color="auto"/>
        <w:right w:val="none" w:sz="0" w:space="0" w:color="auto"/>
      </w:divBdr>
    </w:div>
    <w:div w:id="1078287404">
      <w:bodyDiv w:val="1"/>
      <w:marLeft w:val="0"/>
      <w:marRight w:val="0"/>
      <w:marTop w:val="0"/>
      <w:marBottom w:val="0"/>
      <w:divBdr>
        <w:top w:val="none" w:sz="0" w:space="0" w:color="auto"/>
        <w:left w:val="none" w:sz="0" w:space="0" w:color="auto"/>
        <w:bottom w:val="none" w:sz="0" w:space="0" w:color="auto"/>
        <w:right w:val="none" w:sz="0" w:space="0" w:color="auto"/>
      </w:divBdr>
    </w:div>
    <w:div w:id="1206604802">
      <w:bodyDiv w:val="1"/>
      <w:marLeft w:val="0"/>
      <w:marRight w:val="0"/>
      <w:marTop w:val="0"/>
      <w:marBottom w:val="0"/>
      <w:divBdr>
        <w:top w:val="none" w:sz="0" w:space="0" w:color="auto"/>
        <w:left w:val="none" w:sz="0" w:space="0" w:color="auto"/>
        <w:bottom w:val="none" w:sz="0" w:space="0" w:color="auto"/>
        <w:right w:val="none" w:sz="0" w:space="0" w:color="auto"/>
      </w:divBdr>
    </w:div>
    <w:div w:id="1371956339">
      <w:bodyDiv w:val="1"/>
      <w:marLeft w:val="0"/>
      <w:marRight w:val="0"/>
      <w:marTop w:val="0"/>
      <w:marBottom w:val="0"/>
      <w:divBdr>
        <w:top w:val="none" w:sz="0" w:space="0" w:color="auto"/>
        <w:left w:val="none" w:sz="0" w:space="0" w:color="auto"/>
        <w:bottom w:val="none" w:sz="0" w:space="0" w:color="auto"/>
        <w:right w:val="none" w:sz="0" w:space="0" w:color="auto"/>
      </w:divBdr>
    </w:div>
    <w:div w:id="1489246470">
      <w:bodyDiv w:val="1"/>
      <w:marLeft w:val="0"/>
      <w:marRight w:val="0"/>
      <w:marTop w:val="0"/>
      <w:marBottom w:val="0"/>
      <w:divBdr>
        <w:top w:val="none" w:sz="0" w:space="0" w:color="auto"/>
        <w:left w:val="none" w:sz="0" w:space="0" w:color="auto"/>
        <w:bottom w:val="none" w:sz="0" w:space="0" w:color="auto"/>
        <w:right w:val="none" w:sz="0" w:space="0" w:color="auto"/>
      </w:divBdr>
    </w:div>
    <w:div w:id="1588230109">
      <w:bodyDiv w:val="1"/>
      <w:marLeft w:val="0"/>
      <w:marRight w:val="0"/>
      <w:marTop w:val="0"/>
      <w:marBottom w:val="0"/>
      <w:divBdr>
        <w:top w:val="none" w:sz="0" w:space="0" w:color="auto"/>
        <w:left w:val="none" w:sz="0" w:space="0" w:color="auto"/>
        <w:bottom w:val="none" w:sz="0" w:space="0" w:color="auto"/>
        <w:right w:val="none" w:sz="0" w:space="0" w:color="auto"/>
      </w:divBdr>
      <w:divsChild>
        <w:div w:id="678853919">
          <w:marLeft w:val="0"/>
          <w:marRight w:val="0"/>
          <w:marTop w:val="0"/>
          <w:marBottom w:val="0"/>
          <w:divBdr>
            <w:top w:val="none" w:sz="0" w:space="0" w:color="auto"/>
            <w:left w:val="none" w:sz="0" w:space="0" w:color="auto"/>
            <w:bottom w:val="none" w:sz="0" w:space="0" w:color="auto"/>
            <w:right w:val="none" w:sz="0" w:space="0" w:color="auto"/>
          </w:divBdr>
          <w:divsChild>
            <w:div w:id="215549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6263172">
      <w:bodyDiv w:val="1"/>
      <w:marLeft w:val="0"/>
      <w:marRight w:val="0"/>
      <w:marTop w:val="0"/>
      <w:marBottom w:val="0"/>
      <w:divBdr>
        <w:top w:val="none" w:sz="0" w:space="0" w:color="auto"/>
        <w:left w:val="none" w:sz="0" w:space="0" w:color="auto"/>
        <w:bottom w:val="none" w:sz="0" w:space="0" w:color="auto"/>
        <w:right w:val="none" w:sz="0" w:space="0" w:color="auto"/>
      </w:divBdr>
    </w:div>
    <w:div w:id="1917864525">
      <w:bodyDiv w:val="1"/>
      <w:marLeft w:val="0"/>
      <w:marRight w:val="0"/>
      <w:marTop w:val="0"/>
      <w:marBottom w:val="0"/>
      <w:divBdr>
        <w:top w:val="none" w:sz="0" w:space="0" w:color="auto"/>
        <w:left w:val="none" w:sz="0" w:space="0" w:color="auto"/>
        <w:bottom w:val="none" w:sz="0" w:space="0" w:color="auto"/>
        <w:right w:val="none" w:sz="0" w:space="0" w:color="auto"/>
      </w:divBdr>
    </w:div>
    <w:div w:id="2058041682">
      <w:bodyDiv w:val="1"/>
      <w:marLeft w:val="0"/>
      <w:marRight w:val="0"/>
      <w:marTop w:val="0"/>
      <w:marBottom w:val="0"/>
      <w:divBdr>
        <w:top w:val="none" w:sz="0" w:space="0" w:color="auto"/>
        <w:left w:val="none" w:sz="0" w:space="0" w:color="auto"/>
        <w:bottom w:val="none" w:sz="0" w:space="0" w:color="auto"/>
        <w:right w:val="none" w:sz="0" w:space="0" w:color="auto"/>
      </w:divBdr>
      <w:divsChild>
        <w:div w:id="2094474687">
          <w:marLeft w:val="0"/>
          <w:marRight w:val="0"/>
          <w:marTop w:val="0"/>
          <w:marBottom w:val="0"/>
          <w:divBdr>
            <w:top w:val="none" w:sz="0" w:space="0" w:color="auto"/>
            <w:left w:val="none" w:sz="0" w:space="0" w:color="auto"/>
            <w:bottom w:val="none" w:sz="0" w:space="0" w:color="auto"/>
            <w:right w:val="none" w:sz="0" w:space="0" w:color="auto"/>
          </w:divBdr>
          <w:divsChild>
            <w:div w:id="2082478153">
              <w:marLeft w:val="0"/>
              <w:marRight w:val="0"/>
              <w:marTop w:val="0"/>
              <w:marBottom w:val="0"/>
              <w:divBdr>
                <w:top w:val="none" w:sz="0" w:space="0" w:color="auto"/>
                <w:left w:val="none" w:sz="0" w:space="0" w:color="auto"/>
                <w:bottom w:val="none" w:sz="0" w:space="0" w:color="auto"/>
                <w:right w:val="none" w:sz="0" w:space="0" w:color="auto"/>
              </w:divBdr>
              <w:divsChild>
                <w:div w:id="1154685473">
                  <w:marLeft w:val="0"/>
                  <w:marRight w:val="0"/>
                  <w:marTop w:val="0"/>
                  <w:marBottom w:val="0"/>
                  <w:divBdr>
                    <w:top w:val="none" w:sz="0" w:space="0" w:color="auto"/>
                    <w:left w:val="none" w:sz="0" w:space="0" w:color="auto"/>
                    <w:bottom w:val="none" w:sz="0" w:space="0" w:color="auto"/>
                    <w:right w:val="none" w:sz="0" w:space="0" w:color="auto"/>
                  </w:divBdr>
                  <w:divsChild>
                    <w:div w:id="640115247">
                      <w:marLeft w:val="0"/>
                      <w:marRight w:val="0"/>
                      <w:marTop w:val="0"/>
                      <w:marBottom w:val="0"/>
                      <w:divBdr>
                        <w:top w:val="none" w:sz="0" w:space="0" w:color="auto"/>
                        <w:left w:val="none" w:sz="0" w:space="0" w:color="auto"/>
                        <w:bottom w:val="none" w:sz="0" w:space="0" w:color="auto"/>
                        <w:right w:val="none" w:sz="0" w:space="0" w:color="auto"/>
                      </w:divBdr>
                      <w:divsChild>
                        <w:div w:id="726298630">
                          <w:marLeft w:val="0"/>
                          <w:marRight w:val="0"/>
                          <w:marTop w:val="0"/>
                          <w:marBottom w:val="0"/>
                          <w:divBdr>
                            <w:top w:val="none" w:sz="0" w:space="0" w:color="auto"/>
                            <w:left w:val="none" w:sz="0" w:space="0" w:color="auto"/>
                            <w:bottom w:val="none" w:sz="0" w:space="0" w:color="auto"/>
                            <w:right w:val="none" w:sz="0" w:space="0" w:color="auto"/>
                          </w:divBdr>
                          <w:divsChild>
                            <w:div w:id="1979989312">
                              <w:marLeft w:val="0"/>
                              <w:marRight w:val="0"/>
                              <w:marTop w:val="0"/>
                              <w:marBottom w:val="0"/>
                              <w:divBdr>
                                <w:top w:val="none" w:sz="0" w:space="0" w:color="auto"/>
                                <w:left w:val="none" w:sz="0" w:space="0" w:color="auto"/>
                                <w:bottom w:val="none" w:sz="0" w:space="0" w:color="auto"/>
                                <w:right w:val="none" w:sz="0" w:space="0" w:color="auto"/>
                              </w:divBdr>
                              <w:divsChild>
                                <w:div w:id="353653414">
                                  <w:marLeft w:val="0"/>
                                  <w:marRight w:val="0"/>
                                  <w:marTop w:val="0"/>
                                  <w:marBottom w:val="0"/>
                                  <w:divBdr>
                                    <w:top w:val="none" w:sz="0" w:space="0" w:color="auto"/>
                                    <w:left w:val="none" w:sz="0" w:space="0" w:color="auto"/>
                                    <w:bottom w:val="none" w:sz="0" w:space="0" w:color="auto"/>
                                    <w:right w:val="none" w:sz="0" w:space="0" w:color="auto"/>
                                  </w:divBdr>
                                  <w:divsChild>
                                    <w:div w:id="1240561178">
                                      <w:marLeft w:val="0"/>
                                      <w:marRight w:val="0"/>
                                      <w:marTop w:val="0"/>
                                      <w:marBottom w:val="0"/>
                                      <w:divBdr>
                                        <w:top w:val="none" w:sz="0" w:space="0" w:color="auto"/>
                                        <w:left w:val="none" w:sz="0" w:space="0" w:color="auto"/>
                                        <w:bottom w:val="none" w:sz="0" w:space="0" w:color="auto"/>
                                        <w:right w:val="none" w:sz="0" w:space="0" w:color="auto"/>
                                      </w:divBdr>
                                      <w:divsChild>
                                        <w:div w:id="651328949">
                                          <w:marLeft w:val="0"/>
                                          <w:marRight w:val="0"/>
                                          <w:marTop w:val="0"/>
                                          <w:marBottom w:val="0"/>
                                          <w:divBdr>
                                            <w:top w:val="none" w:sz="0" w:space="0" w:color="auto"/>
                                            <w:left w:val="none" w:sz="0" w:space="0" w:color="auto"/>
                                            <w:bottom w:val="none" w:sz="0" w:space="0" w:color="auto"/>
                                            <w:right w:val="none" w:sz="0" w:space="0" w:color="auto"/>
                                          </w:divBdr>
                                          <w:divsChild>
                                            <w:div w:id="144325872">
                                              <w:marLeft w:val="0"/>
                                              <w:marRight w:val="0"/>
                                              <w:marTop w:val="0"/>
                                              <w:marBottom w:val="0"/>
                                              <w:divBdr>
                                                <w:top w:val="none" w:sz="0" w:space="0" w:color="auto"/>
                                                <w:left w:val="none" w:sz="0" w:space="0" w:color="auto"/>
                                                <w:bottom w:val="none" w:sz="0" w:space="0" w:color="auto"/>
                                                <w:right w:val="none" w:sz="0" w:space="0" w:color="auto"/>
                                              </w:divBdr>
                                              <w:divsChild>
                                                <w:div w:id="230972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20791299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5" Type="http://schemas.microsoft.com/office/2011/relationships/commentsExtended" Target="commentsExtended.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629059DD-C69D-4275-BB01-B14A42FEF0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8</TotalTime>
  <Pages>49</Pages>
  <Words>309472</Words>
  <Characters>1763993</Characters>
  <Application>Microsoft Office Word</Application>
  <DocSecurity>0</DocSecurity>
  <Lines>14699</Lines>
  <Paragraphs>4138</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206932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ll</dc:creator>
  <cp:lastModifiedBy>user</cp:lastModifiedBy>
  <cp:revision>32</cp:revision>
  <dcterms:created xsi:type="dcterms:W3CDTF">2015-09-11T05:03:00Z</dcterms:created>
  <dcterms:modified xsi:type="dcterms:W3CDTF">2017-07-07T10: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vancouver</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ell</vt:lpwstr>
  </property>
  <property fmtid="{D5CDD505-2E9C-101B-9397-08002B2CF9AE}" pid="11" name="Mendeley Recent Style Name 3_1">
    <vt:lpwstr>Cell</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nature</vt:lpwstr>
  </property>
  <property fmtid="{D5CDD505-2E9C-101B-9397-08002B2CF9AE}" pid="19" name="Mendeley Recent Style Name 7_1">
    <vt:lpwstr>Nature</vt:lpwstr>
  </property>
  <property fmtid="{D5CDD505-2E9C-101B-9397-08002B2CF9AE}" pid="20" name="Mendeley Recent Style Id 8_1">
    <vt:lpwstr>http://www.zotero.org/styles/springer-vancouver</vt:lpwstr>
  </property>
  <property fmtid="{D5CDD505-2E9C-101B-9397-08002B2CF9AE}" pid="21" name="Mendeley Recent Style Name 8_1">
    <vt:lpwstr>Springer Vancouver</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Unique User Id_1">
    <vt:lpwstr>d86714e3-26dd-3be0-981e-186f697729ce</vt:lpwstr>
  </property>
</Properties>
</file>